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D856EF8" w14:textId="78D1E6D7" w:rsidR="00AA0921" w:rsidRPr="008B4D51" w:rsidRDefault="00D82414" w:rsidP="00BD21F7">
      <w:pPr>
        <w:pStyle w:val="Heading2"/>
        <w:numPr>
          <w:ilvl w:val="0"/>
          <w:numId w:val="9"/>
        </w:numPr>
        <w:tabs>
          <w:tab w:val="left" w:pos="7640"/>
        </w:tabs>
        <w:spacing w:line="480" w:lineRule="auto"/>
        <w:rPr>
          <w:b w:val="0"/>
          <w:bCs/>
          <w:sz w:val="24"/>
          <w:szCs w:val="24"/>
        </w:rPr>
      </w:pPr>
      <w:bookmarkStart w:id="0" w:name="_Hlk88649287"/>
      <w:r w:rsidRPr="008B4D51">
        <w:rPr>
          <w:bCs/>
          <w:sz w:val="24"/>
          <w:szCs w:val="24"/>
        </w:rPr>
        <w:t xml:space="preserve">Introduction </w:t>
      </w:r>
      <w:r w:rsidR="00C41983" w:rsidRPr="008B4D51">
        <w:rPr>
          <w:bCs/>
          <w:sz w:val="24"/>
          <w:szCs w:val="24"/>
        </w:rPr>
        <w:tab/>
      </w:r>
      <w:r w:rsidR="00AA0921" w:rsidRPr="008B4D51">
        <w:rPr>
          <w:bCs/>
          <w:sz w:val="24"/>
          <w:szCs w:val="24"/>
        </w:rPr>
        <w:t xml:space="preserve"> </w:t>
      </w:r>
    </w:p>
    <w:p w14:paraId="7BF0153C" w14:textId="2682E3A9" w:rsidR="00711936" w:rsidRPr="008B4D51" w:rsidRDefault="00AA0921" w:rsidP="00BD21F7">
      <w:pPr>
        <w:spacing w:line="480" w:lineRule="auto"/>
        <w:rPr>
          <w:szCs w:val="24"/>
        </w:rPr>
      </w:pPr>
      <w:r w:rsidRPr="008B4D51">
        <w:rPr>
          <w:szCs w:val="24"/>
        </w:rPr>
        <w:t xml:space="preserve">Historically, fertility and partnership, especially marriage, </w:t>
      </w:r>
      <w:r w:rsidR="006F300B" w:rsidRPr="008B4D51">
        <w:rPr>
          <w:szCs w:val="24"/>
        </w:rPr>
        <w:t xml:space="preserve">were </w:t>
      </w:r>
      <w:r w:rsidRPr="008B4D51">
        <w:rPr>
          <w:szCs w:val="24"/>
        </w:rPr>
        <w:t xml:space="preserve">studied as </w:t>
      </w:r>
      <w:r w:rsidR="00013F0E" w:rsidRPr="008B4D51">
        <w:rPr>
          <w:szCs w:val="24"/>
        </w:rPr>
        <w:t xml:space="preserve">consecutive </w:t>
      </w:r>
      <w:r w:rsidR="005020B1" w:rsidRPr="008B4D51">
        <w:rPr>
          <w:szCs w:val="24"/>
        </w:rPr>
        <w:t>inter</w:t>
      </w:r>
      <w:r w:rsidR="00D564F6" w:rsidRPr="008B4D51">
        <w:rPr>
          <w:szCs w:val="24"/>
        </w:rPr>
        <w:t>-</w:t>
      </w:r>
      <w:r w:rsidR="005020B1" w:rsidRPr="008B4D51">
        <w:rPr>
          <w:szCs w:val="24"/>
        </w:rPr>
        <w:t>linked</w:t>
      </w:r>
      <w:r w:rsidR="00CC1A6D" w:rsidRPr="008B4D51">
        <w:rPr>
          <w:szCs w:val="24"/>
        </w:rPr>
        <w:t xml:space="preserve"> life stages</w:t>
      </w:r>
      <w:r w:rsidR="006160FF" w:rsidRPr="008B4D51">
        <w:rPr>
          <w:szCs w:val="24"/>
        </w:rPr>
        <w:t>,</w:t>
      </w:r>
      <w:r w:rsidRPr="008B4D51">
        <w:rPr>
          <w:szCs w:val="24"/>
        </w:rPr>
        <w:t xml:space="preserve"> </w:t>
      </w:r>
      <w:r w:rsidR="005020B1" w:rsidRPr="008B4D51">
        <w:rPr>
          <w:szCs w:val="24"/>
        </w:rPr>
        <w:t xml:space="preserve">such </w:t>
      </w:r>
      <w:r w:rsidRPr="008B4D51">
        <w:rPr>
          <w:szCs w:val="24"/>
        </w:rPr>
        <w:t xml:space="preserve">that fertility change </w:t>
      </w:r>
      <w:r w:rsidR="006F300B" w:rsidRPr="008B4D51">
        <w:rPr>
          <w:szCs w:val="24"/>
        </w:rPr>
        <w:t>wa</w:t>
      </w:r>
      <w:r w:rsidRPr="008B4D51">
        <w:rPr>
          <w:szCs w:val="24"/>
        </w:rPr>
        <w:t xml:space="preserve">s attributed to either changes in entry into marriage or changes in marital fertility </w:t>
      </w:r>
      <w:r w:rsidR="00082DB4" w:rsidRPr="008B4D51">
        <w:rPr>
          <w:szCs w:val="24"/>
        </w:rPr>
        <w:fldChar w:fldCharType="begin">
          <w:fldData xml:space="preserve">PEVuZE5vdGU+PENpdGU+PEF1dGhvcj5Cb25nYWFydHM8L0F1dGhvcj48WWVhcj4xOTc4PC9ZZWFy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==
</w:fldData>
        </w:fldChar>
      </w:r>
      <w:r w:rsidR="00733E6E" w:rsidRPr="008B4D51">
        <w:rPr>
          <w:szCs w:val="24"/>
        </w:rPr>
        <w:instrText xml:space="preserve"> ADDIN EN.CITE </w:instrText>
      </w:r>
      <w:r w:rsidR="00733E6E" w:rsidRPr="008B4D51">
        <w:rPr>
          <w:szCs w:val="24"/>
        </w:rPr>
        <w:fldChar w:fldCharType="begin">
          <w:fldData xml:space="preserve">PEVuZE5vdGU+PENpdGU+PEF1dGhvcj5Cb25nYWFydHM8L0F1dGhvcj48WWVhcj4xOTc4PC9ZZWFy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==
</w:fldData>
        </w:fldChar>
      </w:r>
      <w:r w:rsidR="00733E6E" w:rsidRPr="008B4D51">
        <w:rPr>
          <w:szCs w:val="24"/>
        </w:rPr>
        <w:instrText xml:space="preserve"> ADDIN EN.CITE.DATA </w:instrText>
      </w:r>
      <w:r w:rsidR="00733E6E" w:rsidRPr="008B4D51">
        <w:rPr>
          <w:szCs w:val="24"/>
        </w:rPr>
      </w:r>
      <w:r w:rsidR="00733E6E" w:rsidRPr="008B4D51">
        <w:rPr>
          <w:szCs w:val="24"/>
        </w:rPr>
        <w:fldChar w:fldCharType="end"/>
      </w:r>
      <w:r w:rsidR="00082DB4" w:rsidRPr="008B4D51">
        <w:rPr>
          <w:szCs w:val="24"/>
        </w:rPr>
      </w:r>
      <w:r w:rsidR="00082DB4" w:rsidRPr="008B4D51">
        <w:rPr>
          <w:szCs w:val="24"/>
        </w:rPr>
        <w:fldChar w:fldCharType="separate"/>
      </w:r>
      <w:r w:rsidR="00733E6E" w:rsidRPr="008B4D51">
        <w:rPr>
          <w:noProof/>
          <w:szCs w:val="24"/>
        </w:rPr>
        <w:t>(Bongaarts 1978, Van Bavel and Reher 2013, Bongaarts 2015)</w:t>
      </w:r>
      <w:r w:rsidR="00082DB4" w:rsidRPr="008B4D51">
        <w:rPr>
          <w:szCs w:val="24"/>
        </w:rPr>
        <w:fldChar w:fldCharType="end"/>
      </w:r>
      <w:r w:rsidR="00082DB4" w:rsidRPr="008B4D51">
        <w:rPr>
          <w:color w:val="000000" w:themeColor="text1"/>
          <w:szCs w:val="24"/>
        </w:rPr>
        <w:t>.</w:t>
      </w:r>
      <w:r w:rsidR="00B64673" w:rsidRPr="008B4D51">
        <w:rPr>
          <w:color w:val="FF0000"/>
          <w:szCs w:val="24"/>
        </w:rPr>
        <w:t xml:space="preserve"> </w:t>
      </w:r>
      <w:r w:rsidRPr="008B4D51">
        <w:rPr>
          <w:szCs w:val="24"/>
        </w:rPr>
        <w:t>However,</w:t>
      </w:r>
      <w:r w:rsidR="00594D5C" w:rsidRPr="008B4D51">
        <w:rPr>
          <w:szCs w:val="24"/>
        </w:rPr>
        <w:t xml:space="preserve"> the </w:t>
      </w:r>
      <w:r w:rsidR="006A3E9E" w:rsidRPr="008B4D51">
        <w:rPr>
          <w:szCs w:val="24"/>
        </w:rPr>
        <w:t xml:space="preserve">pathways between </w:t>
      </w:r>
      <w:r w:rsidR="00F20E21" w:rsidRPr="008B4D51">
        <w:rPr>
          <w:szCs w:val="24"/>
        </w:rPr>
        <w:t>partnership</w:t>
      </w:r>
      <w:r w:rsidR="0057404A" w:rsidRPr="008B4D51">
        <w:rPr>
          <w:szCs w:val="24"/>
        </w:rPr>
        <w:t xml:space="preserve"> </w:t>
      </w:r>
      <w:r w:rsidR="00EC3AD7" w:rsidRPr="008B4D51">
        <w:rPr>
          <w:rFonts w:cstheme="minorHAnsi"/>
          <w:color w:val="333333"/>
          <w:szCs w:val="24"/>
        </w:rPr>
        <w:t>–</w:t>
      </w:r>
      <w:r w:rsidR="0057404A" w:rsidRPr="008B4D51">
        <w:rPr>
          <w:szCs w:val="24"/>
        </w:rPr>
        <w:t xml:space="preserve"> which we broadly define as a coresidential intimate relationship</w:t>
      </w:r>
      <w:r w:rsidR="00EC3AD7" w:rsidRPr="008B4D51">
        <w:rPr>
          <w:szCs w:val="24"/>
        </w:rPr>
        <w:t xml:space="preserve"> </w:t>
      </w:r>
      <w:r w:rsidR="00EC3AD7" w:rsidRPr="008B4D51">
        <w:rPr>
          <w:rFonts w:cstheme="minorHAnsi"/>
          <w:color w:val="333333"/>
          <w:szCs w:val="24"/>
        </w:rPr>
        <w:t>–</w:t>
      </w:r>
      <w:r w:rsidR="00F20E21" w:rsidRPr="008B4D51">
        <w:rPr>
          <w:szCs w:val="24"/>
        </w:rPr>
        <w:t xml:space="preserve"> </w:t>
      </w:r>
      <w:r w:rsidR="00594D5C" w:rsidRPr="008B4D51">
        <w:rPr>
          <w:szCs w:val="24"/>
        </w:rPr>
        <w:t xml:space="preserve">and </w:t>
      </w:r>
      <w:r w:rsidR="0034264C" w:rsidRPr="008B4D51">
        <w:rPr>
          <w:szCs w:val="24"/>
        </w:rPr>
        <w:t>childbearing</w:t>
      </w:r>
      <w:r w:rsidR="00594D5C" w:rsidRPr="008B4D51">
        <w:rPr>
          <w:szCs w:val="24"/>
        </w:rPr>
        <w:t xml:space="preserve"> ha</w:t>
      </w:r>
      <w:r w:rsidR="006A3E9E" w:rsidRPr="008B4D51">
        <w:rPr>
          <w:szCs w:val="24"/>
        </w:rPr>
        <w:t>ve</w:t>
      </w:r>
      <w:r w:rsidR="00594D5C" w:rsidRPr="008B4D51">
        <w:rPr>
          <w:szCs w:val="24"/>
        </w:rPr>
        <w:t xml:space="preserve"> become more heterogeneous</w:t>
      </w:r>
      <w:r w:rsidR="006160FF" w:rsidRPr="008B4D51">
        <w:rPr>
          <w:szCs w:val="24"/>
        </w:rPr>
        <w:t xml:space="preserve"> due to </w:t>
      </w:r>
      <w:r w:rsidR="009F6730" w:rsidRPr="008B4D51">
        <w:rPr>
          <w:szCs w:val="24"/>
        </w:rPr>
        <w:t>increased</w:t>
      </w:r>
      <w:r w:rsidR="00594D5C" w:rsidRPr="008B4D51">
        <w:rPr>
          <w:szCs w:val="24"/>
        </w:rPr>
        <w:t xml:space="preserve"> </w:t>
      </w:r>
      <w:r w:rsidR="00EB6119" w:rsidRPr="008B4D51">
        <w:rPr>
          <w:szCs w:val="24"/>
        </w:rPr>
        <w:t>n</w:t>
      </w:r>
      <w:r w:rsidR="005C6054" w:rsidRPr="008B4D51">
        <w:rPr>
          <w:szCs w:val="24"/>
        </w:rPr>
        <w:t xml:space="preserve">onmarital </w:t>
      </w:r>
      <w:r w:rsidR="00A67FC5" w:rsidRPr="008B4D51">
        <w:rPr>
          <w:szCs w:val="24"/>
        </w:rPr>
        <w:t>childbearing</w:t>
      </w:r>
      <w:r w:rsidR="009F6730" w:rsidRPr="008B4D51">
        <w:rPr>
          <w:szCs w:val="24"/>
        </w:rPr>
        <w:t xml:space="preserve">, </w:t>
      </w:r>
      <w:r w:rsidR="003D7A0E" w:rsidRPr="008B4D51">
        <w:rPr>
          <w:szCs w:val="24"/>
        </w:rPr>
        <w:t>p</w:t>
      </w:r>
      <w:r w:rsidRPr="008B4D51">
        <w:rPr>
          <w:szCs w:val="24"/>
        </w:rPr>
        <w:t>artnership dissolution</w:t>
      </w:r>
      <w:r w:rsidR="009F6730" w:rsidRPr="008B4D51">
        <w:rPr>
          <w:szCs w:val="24"/>
        </w:rPr>
        <w:t>,</w:t>
      </w:r>
      <w:r w:rsidR="003D7A0E" w:rsidRPr="008B4D51">
        <w:rPr>
          <w:szCs w:val="24"/>
        </w:rPr>
        <w:t xml:space="preserve"> re-partnering</w:t>
      </w:r>
      <w:r w:rsidR="006F300B" w:rsidRPr="008B4D51">
        <w:rPr>
          <w:szCs w:val="24"/>
        </w:rPr>
        <w:t xml:space="preserve">, and </w:t>
      </w:r>
      <w:r w:rsidR="00F20E21" w:rsidRPr="008B4D51">
        <w:rPr>
          <w:szCs w:val="24"/>
        </w:rPr>
        <w:t>childbearing with multiple partners (</w:t>
      </w:r>
      <w:r w:rsidR="006F300B" w:rsidRPr="008B4D51">
        <w:rPr>
          <w:szCs w:val="24"/>
        </w:rPr>
        <w:t>multi-partner fertilit</w:t>
      </w:r>
      <w:r w:rsidR="002337EA" w:rsidRPr="008B4D51">
        <w:rPr>
          <w:szCs w:val="24"/>
        </w:rPr>
        <w:t>y</w:t>
      </w:r>
      <w:r w:rsidR="00F20E21" w:rsidRPr="008B4D51">
        <w:rPr>
          <w:szCs w:val="24"/>
        </w:rPr>
        <w:t>)</w:t>
      </w:r>
      <w:r w:rsidR="002337EA" w:rsidRPr="008B4D51">
        <w:rPr>
          <w:szCs w:val="24"/>
        </w:rPr>
        <w:t xml:space="preserve"> </w:t>
      </w:r>
      <w:r w:rsidR="00850BB8" w:rsidRPr="008B4D51">
        <w:rPr>
          <w:szCs w:val="24"/>
        </w:rPr>
        <w:fldChar w:fldCharType="begin"/>
      </w:r>
      <w:r w:rsidR="00733E6E" w:rsidRPr="008B4D51">
        <w:rPr>
          <w:szCs w:val="24"/>
        </w:rPr>
        <w:instrText xml:space="preserve"> ADDIN EN.CITE &lt;EndNote&gt;&lt;Cite&gt;&lt;Author&gt;Lesthaeghe&lt;/Author&gt;&lt;Year&gt;2010&lt;/Year&gt;&lt;RecNum&gt;27&lt;/RecNum&gt;&lt;DisplayText&gt;(Sobotka and Toulemon 2008, Lesthaeghe 2010)&lt;/DisplayText&gt;&lt;record&gt;&lt;rec-number&gt;27&lt;/rec-number&gt;&lt;foreign-keys&gt;&lt;key app="EN" db-id="date2dst4vae0pe955kxa2tla9pzrxp00p95" timestamp="1665058291"&gt;27&lt;/key&gt;&lt;/foreign-keys&gt;&lt;ref-type name="Journal Article"&gt;17&lt;/ref-type&gt;&lt;contributors&gt;&lt;authors&gt;&lt;author&gt;Lesthaeghe, R.&lt;/author&gt;&lt;/authors&gt;&lt;/contributors&gt;&lt;titles&gt;&lt;title&gt;The Unfolding Story of Second Demographic Transition &lt;/title&gt;&lt;secondary-title&gt;Population and Development Review&lt;/secondary-title&gt;&lt;/titles&gt;&lt;periodical&gt;&lt;full-title&gt;Population and Development Review&lt;/full-title&gt;&lt;/periodical&gt;&lt;pages&gt;211-251&lt;/pages&gt;&lt;volume&gt;36&lt;/volume&gt;&lt;number&gt;2&lt;/number&gt;&lt;dates&gt;&lt;year&gt;2010&lt;/year&gt;&lt;/dates&gt;&lt;urls&gt;&lt;/urls&gt;&lt;/record&gt;&lt;/Cite&gt;&lt;Cite&gt;&lt;Author&gt;Sobotka&lt;/Author&gt;&lt;Year&gt;2008&lt;/Year&gt;&lt;RecNum&gt;28&lt;/RecNum&gt;&lt;record&gt;&lt;rec-number&gt;28&lt;/rec-number&gt;&lt;foreign-keys&gt;&lt;key app="EN" db-id="date2dst4vae0pe955kxa2tla9pzrxp00p95" timestamp="1665058292"&gt;28&lt;/key&gt;&lt;/foreign-keys&gt;&lt;ref-type name="Journal Article"&gt;17&lt;/ref-type&gt;&lt;contributors&gt;&lt;authors&gt;&lt;author&gt;Sobotka, Tomáš&lt;/author&gt;&lt;author&gt;Toulemon, Laurent&lt;/author&gt;&lt;/authors&gt;&lt;/contributors&gt;&lt;titles&gt;&lt;title&gt;Overview Chapter 4&amp;#xD;Changing family and partnership behaviour: Common trends and persistent diversity across Europe&lt;/title&gt;&lt;secondary-title&gt;Demographic Research&lt;/secondary-title&gt;&lt;/titles&gt;&lt;periodical&gt;&lt;full-title&gt;Demographic Research&lt;/full-title&gt;&lt;/periodical&gt;&lt;pages&gt;85-138&lt;/pages&gt;&lt;volume&gt;19&lt;/volume&gt;&lt;dates&gt;&lt;year&gt;2008&lt;/year&gt;&lt;/dates&gt;&lt;publisher&gt;Max-Planck-Gesellschaft zur Foerderung der Wissenschaften&lt;/publisher&gt;&lt;isbn&gt;14359871, 23637064&lt;/isbn&gt;&lt;urls&gt;&lt;related-urls&gt;&lt;url&gt;http://www.jstor.org/stable/26349247&lt;/url&gt;&lt;/related-urls&gt;&lt;/urls&gt;&lt;custom1&gt;Full publication date: JULY - DECEMBER 2008&lt;/custom1&gt;&lt;remote-database-name&gt;JSTOR&lt;/remote-database-name&gt;&lt;access-date&gt;2021/06/22/&lt;/access-date&gt;&lt;/record&gt;&lt;/Cite&gt;&lt;/EndNote&gt;</w:instrText>
      </w:r>
      <w:r w:rsidR="00850BB8" w:rsidRPr="008B4D51">
        <w:rPr>
          <w:szCs w:val="24"/>
        </w:rPr>
        <w:fldChar w:fldCharType="separate"/>
      </w:r>
      <w:r w:rsidR="00733E6E" w:rsidRPr="008B4D51">
        <w:rPr>
          <w:noProof/>
          <w:szCs w:val="24"/>
        </w:rPr>
        <w:t>(Sobotka and Toulemon 2008, Lesthaeghe 2010)</w:t>
      </w:r>
      <w:r w:rsidR="00850BB8" w:rsidRPr="008B4D51">
        <w:rPr>
          <w:szCs w:val="24"/>
        </w:rPr>
        <w:fldChar w:fldCharType="end"/>
      </w:r>
      <w:r w:rsidR="009F6730" w:rsidRPr="008B4D51">
        <w:rPr>
          <w:szCs w:val="24"/>
        </w:rPr>
        <w:t>.</w:t>
      </w:r>
      <w:r w:rsidR="00B64673" w:rsidRPr="008B4D51">
        <w:rPr>
          <w:szCs w:val="24"/>
        </w:rPr>
        <w:t xml:space="preserve"> </w:t>
      </w:r>
      <w:r w:rsidR="009F6730" w:rsidRPr="008B4D51">
        <w:rPr>
          <w:szCs w:val="24"/>
        </w:rPr>
        <w:t>T</w:t>
      </w:r>
      <w:r w:rsidRPr="008B4D51">
        <w:rPr>
          <w:szCs w:val="24"/>
        </w:rPr>
        <w:t>h</w:t>
      </w:r>
      <w:r w:rsidR="006F300B" w:rsidRPr="008B4D51">
        <w:rPr>
          <w:szCs w:val="24"/>
        </w:rPr>
        <w:t>e</w:t>
      </w:r>
      <w:r w:rsidRPr="008B4D51">
        <w:rPr>
          <w:szCs w:val="24"/>
        </w:rPr>
        <w:t xml:space="preserve"> contemporary emergence of a range of family forms – </w:t>
      </w:r>
      <w:r w:rsidR="00711936" w:rsidRPr="008B4D51">
        <w:rPr>
          <w:szCs w:val="24"/>
        </w:rPr>
        <w:t xml:space="preserve">childfree couples, </w:t>
      </w:r>
      <w:r w:rsidRPr="008B4D51">
        <w:rPr>
          <w:szCs w:val="24"/>
        </w:rPr>
        <w:t xml:space="preserve">cohabiting </w:t>
      </w:r>
      <w:r w:rsidR="00F20E21" w:rsidRPr="008B4D51">
        <w:rPr>
          <w:szCs w:val="24"/>
        </w:rPr>
        <w:t>couples with children</w:t>
      </w:r>
      <w:r w:rsidRPr="008B4D51">
        <w:rPr>
          <w:szCs w:val="24"/>
        </w:rPr>
        <w:t xml:space="preserve">, </w:t>
      </w:r>
      <w:r w:rsidR="004418F7" w:rsidRPr="008B4D51">
        <w:rPr>
          <w:szCs w:val="24"/>
        </w:rPr>
        <w:t>same-sex couples</w:t>
      </w:r>
      <w:r w:rsidRPr="008B4D51">
        <w:rPr>
          <w:szCs w:val="24"/>
        </w:rPr>
        <w:t>, stepfamilies, lone parents,</w:t>
      </w:r>
      <w:r w:rsidR="00711936" w:rsidRPr="008B4D51">
        <w:rPr>
          <w:szCs w:val="24"/>
        </w:rPr>
        <w:t xml:space="preserve"> </w:t>
      </w:r>
      <w:r w:rsidRPr="008B4D51">
        <w:rPr>
          <w:szCs w:val="24"/>
        </w:rPr>
        <w:t>coparenting arrangements – make studying</w:t>
      </w:r>
      <w:r w:rsidR="002A3B46" w:rsidRPr="008B4D51">
        <w:rPr>
          <w:szCs w:val="24"/>
        </w:rPr>
        <w:t>, describing,</w:t>
      </w:r>
      <w:r w:rsidRPr="008B4D51">
        <w:rPr>
          <w:szCs w:val="24"/>
        </w:rPr>
        <w:t xml:space="preserve"> and predicting fertility change </w:t>
      </w:r>
      <w:r w:rsidR="002A3B46" w:rsidRPr="008B4D51">
        <w:rPr>
          <w:szCs w:val="24"/>
        </w:rPr>
        <w:t>through</w:t>
      </w:r>
      <w:r w:rsidRPr="008B4D51">
        <w:rPr>
          <w:szCs w:val="24"/>
        </w:rPr>
        <w:t xml:space="preserve"> its linkages with partnership dynamics much more complex</w:t>
      </w:r>
      <w:r w:rsidR="00254BCD" w:rsidRPr="008B4D51">
        <w:rPr>
          <w:szCs w:val="24"/>
        </w:rPr>
        <w:t xml:space="preserve"> </w:t>
      </w:r>
      <w:r w:rsidR="00254BCD" w:rsidRPr="008B4D51">
        <w:rPr>
          <w:szCs w:val="24"/>
        </w:rPr>
        <w:fldChar w:fldCharType="begin"/>
      </w:r>
      <w:r w:rsidR="00733E6E" w:rsidRPr="008B4D51">
        <w:rPr>
          <w:szCs w:val="24"/>
        </w:rPr>
        <w:instrText xml:space="preserve"> ADDIN EN.CITE &lt;EndNote&gt;&lt;Cite&gt;&lt;Author&gt;Thomson&lt;/Author&gt;&lt;Year&gt;2014&lt;/Year&gt;&lt;RecNum&gt;29&lt;/RecNum&gt;&lt;DisplayText&gt;(Thomson 2014)&lt;/DisplayText&gt;&lt;record&gt;&lt;rec-number&gt;29&lt;/rec-number&gt;&lt;foreign-keys&gt;&lt;key app="EN" db-id="date2dst4vae0pe955kxa2tla9pzrxp00p95" timestamp="1665058293"&gt;29&lt;/key&gt;&lt;/foreign-keys&gt;&lt;ref-type name="Journal Article"&gt;17&lt;/ref-type&gt;&lt;contributors&gt;&lt;authors&gt;&lt;author&gt;Thomson, Elizabeth&lt;/author&gt;&lt;/authors&gt;&lt;/contributors&gt;&lt;titles&gt;&lt;title&gt;Family Complexity in Europe&lt;/title&gt;&lt;secondary-title&gt;The ANNALS of the American Academy of Political and Social Science&lt;/secondary-title&gt;&lt;/titles&gt;&lt;pages&gt;245-258&lt;/pages&gt;&lt;volume&gt;654&lt;/volume&gt;&lt;number&gt;1&lt;/number&gt;&lt;dates&gt;&lt;year&gt;2014&lt;/year&gt;&lt;pub-dates&gt;&lt;date&gt;2014/07/01&lt;/date&gt;&lt;/pub-dates&gt;&lt;/dates&gt;&lt;publisher&gt;SAGE Publications Inc&lt;/publisher&gt;&lt;isbn&gt;0002-7162&lt;/isbn&gt;&lt;urls&gt;&lt;related-urls&gt;&lt;url&gt;https://doi.org/10.1177/0002716214531384&lt;/url&gt;&lt;/related-urls&gt;&lt;/urls&gt;&lt;electronic-resource-num&gt;10.1177/0002716214531384&lt;/electronic-resource-num&gt;&lt;access-date&gt;2021/06/16&lt;/access-date&gt;&lt;/record&gt;&lt;/Cite&gt;&lt;/EndNote&gt;</w:instrText>
      </w:r>
      <w:r w:rsidR="00254BCD" w:rsidRPr="008B4D51">
        <w:rPr>
          <w:szCs w:val="24"/>
        </w:rPr>
        <w:fldChar w:fldCharType="separate"/>
      </w:r>
      <w:r w:rsidR="00733E6E" w:rsidRPr="008B4D51">
        <w:rPr>
          <w:noProof/>
          <w:szCs w:val="24"/>
        </w:rPr>
        <w:t>(Thomson 2014)</w:t>
      </w:r>
      <w:r w:rsidR="00254BCD" w:rsidRPr="008B4D51">
        <w:rPr>
          <w:szCs w:val="24"/>
        </w:rPr>
        <w:fldChar w:fldCharType="end"/>
      </w:r>
      <w:r w:rsidRPr="008B4D51">
        <w:rPr>
          <w:szCs w:val="24"/>
        </w:rPr>
        <w:t>.</w:t>
      </w:r>
      <w:r w:rsidR="00B64673" w:rsidRPr="008B4D51">
        <w:rPr>
          <w:szCs w:val="24"/>
        </w:rPr>
        <w:t xml:space="preserve"> </w:t>
      </w:r>
      <w:r w:rsidR="00D94C10" w:rsidRPr="008B4D51">
        <w:rPr>
          <w:szCs w:val="24"/>
        </w:rPr>
        <w:t xml:space="preserve">Moreover, these changes have not been </w:t>
      </w:r>
      <w:r w:rsidR="002724FB" w:rsidRPr="008B4D51">
        <w:rPr>
          <w:szCs w:val="24"/>
        </w:rPr>
        <w:t xml:space="preserve">uniform </w:t>
      </w:r>
      <w:r w:rsidR="00D94C10" w:rsidRPr="008B4D51">
        <w:rPr>
          <w:szCs w:val="24"/>
        </w:rPr>
        <w:t>across different population subgroups</w:t>
      </w:r>
      <w:r w:rsidR="00D2188F" w:rsidRPr="008B4D51">
        <w:rPr>
          <w:szCs w:val="24"/>
        </w:rPr>
        <w:t xml:space="preserve"> </w:t>
      </w:r>
      <w:r w:rsidR="003517EA" w:rsidRPr="008B4D51">
        <w:rPr>
          <w:szCs w:val="24"/>
        </w:rPr>
        <w:t xml:space="preserve">and countries </w:t>
      </w:r>
      <w:r w:rsidR="00D2188F" w:rsidRPr="008B4D51">
        <w:rPr>
          <w:szCs w:val="24"/>
        </w:rPr>
        <w:t>(Jalovaara et al</w:t>
      </w:r>
      <w:r w:rsidR="0083321D" w:rsidRPr="008B4D51">
        <w:rPr>
          <w:szCs w:val="24"/>
        </w:rPr>
        <w:t>.</w:t>
      </w:r>
      <w:r w:rsidR="00D2188F" w:rsidRPr="008B4D51">
        <w:rPr>
          <w:szCs w:val="24"/>
        </w:rPr>
        <w:t xml:space="preserve"> 2021)</w:t>
      </w:r>
      <w:r w:rsidR="00261EC0" w:rsidRPr="008B4D51">
        <w:rPr>
          <w:szCs w:val="24"/>
        </w:rPr>
        <w:t>,</w:t>
      </w:r>
      <w:r w:rsidR="00D94C10" w:rsidRPr="008B4D51">
        <w:rPr>
          <w:szCs w:val="24"/>
        </w:rPr>
        <w:t xml:space="preserve"> meaning that </w:t>
      </w:r>
      <w:r w:rsidR="00261EC0" w:rsidRPr="008B4D51">
        <w:rPr>
          <w:szCs w:val="24"/>
        </w:rPr>
        <w:t xml:space="preserve">nowadays </w:t>
      </w:r>
      <w:r w:rsidR="00D94C10" w:rsidRPr="008B4D51">
        <w:rPr>
          <w:szCs w:val="24"/>
        </w:rPr>
        <w:t xml:space="preserve">there is greater diversity in the relationship between partnership and fertility within </w:t>
      </w:r>
      <w:r w:rsidR="00E830DF" w:rsidRPr="008B4D51">
        <w:rPr>
          <w:szCs w:val="24"/>
        </w:rPr>
        <w:t xml:space="preserve">and between </w:t>
      </w:r>
      <w:r w:rsidR="00D94C10" w:rsidRPr="008B4D51">
        <w:rPr>
          <w:szCs w:val="24"/>
        </w:rPr>
        <w:t>populations</w:t>
      </w:r>
      <w:r w:rsidR="003517EA" w:rsidRPr="008B4D51">
        <w:rPr>
          <w:szCs w:val="24"/>
        </w:rPr>
        <w:t xml:space="preserve"> and across countries</w:t>
      </w:r>
      <w:r w:rsidR="00D94C10" w:rsidRPr="008B4D51">
        <w:rPr>
          <w:szCs w:val="24"/>
        </w:rPr>
        <w:t xml:space="preserve">. </w:t>
      </w:r>
      <w:r w:rsidR="005C6054" w:rsidRPr="008B4D51">
        <w:rPr>
          <w:szCs w:val="24"/>
        </w:rPr>
        <w:t>Due to the profound</w:t>
      </w:r>
      <w:r w:rsidR="007411C5" w:rsidRPr="008B4D51">
        <w:rPr>
          <w:szCs w:val="24"/>
        </w:rPr>
        <w:t xml:space="preserve"> shifts </w:t>
      </w:r>
      <w:r w:rsidR="006E39CD" w:rsidRPr="008B4D51">
        <w:rPr>
          <w:szCs w:val="24"/>
        </w:rPr>
        <w:t>in partnership and fertility</w:t>
      </w:r>
      <w:r w:rsidR="003C1CFD" w:rsidRPr="008B4D51">
        <w:rPr>
          <w:szCs w:val="24"/>
        </w:rPr>
        <w:t xml:space="preserve"> and the resulting complexity</w:t>
      </w:r>
      <w:r w:rsidR="007411C5" w:rsidRPr="008B4D51">
        <w:rPr>
          <w:szCs w:val="24"/>
        </w:rPr>
        <w:t xml:space="preserve">, it is important to </w:t>
      </w:r>
      <w:bookmarkStart w:id="1" w:name="_Hlk62833496"/>
      <w:r w:rsidR="007411C5" w:rsidRPr="008B4D51">
        <w:rPr>
          <w:szCs w:val="24"/>
        </w:rPr>
        <w:t>re-examine the linkages</w:t>
      </w:r>
      <w:r w:rsidR="00EB6119" w:rsidRPr="008B4D51">
        <w:rPr>
          <w:szCs w:val="24"/>
        </w:rPr>
        <w:t xml:space="preserve"> </w:t>
      </w:r>
      <w:r w:rsidR="006C4D09" w:rsidRPr="008B4D51">
        <w:rPr>
          <w:szCs w:val="24"/>
        </w:rPr>
        <w:t xml:space="preserve">between </w:t>
      </w:r>
      <w:r w:rsidR="00764C0F" w:rsidRPr="008B4D51">
        <w:rPr>
          <w:szCs w:val="24"/>
        </w:rPr>
        <w:t xml:space="preserve">partnership and fertility dynamics </w:t>
      </w:r>
      <w:r w:rsidR="00EB6119" w:rsidRPr="008B4D51">
        <w:rPr>
          <w:szCs w:val="24"/>
        </w:rPr>
        <w:t>and how they have been reshaped</w:t>
      </w:r>
      <w:r w:rsidR="007411C5" w:rsidRPr="008B4D51">
        <w:rPr>
          <w:szCs w:val="24"/>
        </w:rPr>
        <w:t>.</w:t>
      </w:r>
      <w:bookmarkEnd w:id="1"/>
      <w:r w:rsidR="00B64673" w:rsidRPr="008B4D51">
        <w:rPr>
          <w:szCs w:val="24"/>
        </w:rPr>
        <w:t xml:space="preserve"> </w:t>
      </w:r>
    </w:p>
    <w:p w14:paraId="126941C6" w14:textId="7A3E4160" w:rsidR="00184023" w:rsidRPr="008B4D51" w:rsidRDefault="00FE17C0" w:rsidP="00BD21F7">
      <w:pPr>
        <w:spacing w:line="480" w:lineRule="auto"/>
        <w:rPr>
          <w:rStyle w:val="normaltextrun"/>
          <w:szCs w:val="24"/>
        </w:rPr>
      </w:pPr>
      <w:bookmarkStart w:id="2" w:name="_Hlk62833520"/>
      <w:bookmarkStart w:id="3" w:name="_Hlk63001275"/>
      <w:r w:rsidRPr="008B4D51">
        <w:rPr>
          <w:szCs w:val="24"/>
        </w:rPr>
        <w:t xml:space="preserve">This </w:t>
      </w:r>
      <w:r w:rsidR="00361541" w:rsidRPr="008B4D51">
        <w:rPr>
          <w:szCs w:val="24"/>
        </w:rPr>
        <w:t xml:space="preserve">paper </w:t>
      </w:r>
      <w:r w:rsidR="009860B1" w:rsidRPr="008B4D51">
        <w:rPr>
          <w:szCs w:val="24"/>
        </w:rPr>
        <w:t xml:space="preserve">examines </w:t>
      </w:r>
      <w:r w:rsidRPr="008B4D51">
        <w:rPr>
          <w:szCs w:val="24"/>
        </w:rPr>
        <w:t xml:space="preserve">the </w:t>
      </w:r>
      <w:r w:rsidR="004C3AEB" w:rsidRPr="008B4D51">
        <w:rPr>
          <w:szCs w:val="24"/>
        </w:rPr>
        <w:t xml:space="preserve">evolving </w:t>
      </w:r>
      <w:r w:rsidR="00EB6119" w:rsidRPr="008B4D51">
        <w:rPr>
          <w:szCs w:val="24"/>
        </w:rPr>
        <w:t>inter</w:t>
      </w:r>
      <w:r w:rsidR="00E370BA" w:rsidRPr="008B4D51">
        <w:rPr>
          <w:szCs w:val="24"/>
        </w:rPr>
        <w:t>-</w:t>
      </w:r>
      <w:r w:rsidR="00EB6119" w:rsidRPr="008B4D51">
        <w:rPr>
          <w:szCs w:val="24"/>
        </w:rPr>
        <w:t xml:space="preserve">relationships </w:t>
      </w:r>
      <w:r w:rsidRPr="008B4D51">
        <w:rPr>
          <w:szCs w:val="24"/>
        </w:rPr>
        <w:t xml:space="preserve">between partnership </w:t>
      </w:r>
      <w:r w:rsidR="5C0B2FAE" w:rsidRPr="008B4D51">
        <w:rPr>
          <w:szCs w:val="24"/>
        </w:rPr>
        <w:t xml:space="preserve">dynamics </w:t>
      </w:r>
      <w:r w:rsidRPr="008B4D51">
        <w:rPr>
          <w:szCs w:val="24"/>
        </w:rPr>
        <w:t xml:space="preserve">and fertility </w:t>
      </w:r>
      <w:r w:rsidR="00FC3F4F" w:rsidRPr="008B4D51">
        <w:rPr>
          <w:szCs w:val="24"/>
        </w:rPr>
        <w:t>across European countries and the US</w:t>
      </w:r>
      <w:r w:rsidR="009860B1" w:rsidRPr="008B4D51">
        <w:rPr>
          <w:szCs w:val="24"/>
        </w:rPr>
        <w:t xml:space="preserve"> and puts forward an analytical strategy </w:t>
      </w:r>
      <w:r w:rsidR="00D471BB" w:rsidRPr="008B4D51">
        <w:rPr>
          <w:szCs w:val="24"/>
        </w:rPr>
        <w:t>to systematise these relationships.</w:t>
      </w:r>
      <w:bookmarkEnd w:id="2"/>
      <w:r w:rsidR="00B64673" w:rsidRPr="008B4D51">
        <w:rPr>
          <w:szCs w:val="24"/>
        </w:rPr>
        <w:t xml:space="preserve"> </w:t>
      </w:r>
      <w:r w:rsidR="00E53EE0" w:rsidRPr="008B4D51">
        <w:rPr>
          <w:szCs w:val="24"/>
        </w:rPr>
        <w:t>Whil</w:t>
      </w:r>
      <w:r w:rsidR="00753B85" w:rsidRPr="008B4D51">
        <w:rPr>
          <w:szCs w:val="24"/>
        </w:rPr>
        <w:t>e</w:t>
      </w:r>
      <w:r w:rsidR="00E53EE0" w:rsidRPr="008B4D51">
        <w:rPr>
          <w:szCs w:val="24"/>
        </w:rPr>
        <w:t xml:space="preserve"> </w:t>
      </w:r>
      <w:r w:rsidR="00F21E9F" w:rsidRPr="008B4D51">
        <w:rPr>
          <w:szCs w:val="24"/>
        </w:rPr>
        <w:t>recent</w:t>
      </w:r>
      <w:r w:rsidR="00E53EE0" w:rsidRPr="008B4D51">
        <w:rPr>
          <w:szCs w:val="24"/>
        </w:rPr>
        <w:t xml:space="preserve"> </w:t>
      </w:r>
      <w:r w:rsidR="00D471BB" w:rsidRPr="008B4D51">
        <w:rPr>
          <w:szCs w:val="24"/>
        </w:rPr>
        <w:t xml:space="preserve">review </w:t>
      </w:r>
      <w:r w:rsidR="008D2E6E" w:rsidRPr="008B4D51">
        <w:rPr>
          <w:szCs w:val="24"/>
        </w:rPr>
        <w:t>papers</w:t>
      </w:r>
      <w:r w:rsidR="00753B85" w:rsidRPr="008B4D51">
        <w:rPr>
          <w:szCs w:val="24"/>
        </w:rPr>
        <w:t xml:space="preserve"> have</w:t>
      </w:r>
      <w:r w:rsidR="008D2E6E" w:rsidRPr="008B4D51">
        <w:rPr>
          <w:szCs w:val="24"/>
        </w:rPr>
        <w:t xml:space="preserve"> </w:t>
      </w:r>
      <w:r w:rsidR="00D471BB" w:rsidRPr="008B4D51">
        <w:rPr>
          <w:szCs w:val="24"/>
        </w:rPr>
        <w:t>examined</w:t>
      </w:r>
      <w:r w:rsidR="008D2E6E" w:rsidRPr="008B4D51">
        <w:rPr>
          <w:szCs w:val="24"/>
        </w:rPr>
        <w:t xml:space="preserve"> changes in partnership </w:t>
      </w:r>
      <w:r w:rsidR="008D2E6E" w:rsidRPr="008B4D51">
        <w:rPr>
          <w:i/>
          <w:szCs w:val="24"/>
        </w:rPr>
        <w:t>or</w:t>
      </w:r>
      <w:r w:rsidR="008D2E6E" w:rsidRPr="008B4D51">
        <w:rPr>
          <w:szCs w:val="24"/>
        </w:rPr>
        <w:t xml:space="preserve"> childbearing</w:t>
      </w:r>
      <w:r w:rsidR="00761F00" w:rsidRPr="008B4D51">
        <w:rPr>
          <w:szCs w:val="24"/>
        </w:rPr>
        <w:t>, particularly with an emphasis on</w:t>
      </w:r>
      <w:r w:rsidR="00254BCD" w:rsidRPr="008B4D51">
        <w:rPr>
          <w:szCs w:val="24"/>
        </w:rPr>
        <w:t xml:space="preserve"> the US</w:t>
      </w:r>
      <w:r w:rsidR="008D2E6E" w:rsidRPr="008B4D51">
        <w:rPr>
          <w:szCs w:val="24"/>
        </w:rPr>
        <w:t xml:space="preserve"> </w:t>
      </w:r>
      <w:r w:rsidR="00254BCD" w:rsidRPr="008B4D51">
        <w:rPr>
          <w:szCs w:val="24"/>
        </w:rPr>
        <w:fldChar w:fldCharType="begin">
          <w:fldData xml:space="preserve">PEVuZE5vdGU+PENpdGU+PEF1dGhvcj5TYXNzbGVyPC9BdXRob3I+PFllYXI+MjAyMDwvWWVhcj48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</w:fldData>
        </w:fldChar>
      </w:r>
      <w:r w:rsidR="00733E6E" w:rsidRPr="008B4D51">
        <w:rPr>
          <w:szCs w:val="24"/>
        </w:rPr>
        <w:instrText xml:space="preserve"> ADDIN EN.CITE </w:instrText>
      </w:r>
      <w:r w:rsidR="00733E6E" w:rsidRPr="008B4D51">
        <w:rPr>
          <w:szCs w:val="24"/>
        </w:rPr>
        <w:fldChar w:fldCharType="begin">
          <w:fldData xml:space="preserve">PEVuZE5vdGU+PENpdGU+PEF1dGhvcj5TYXNzbGVyPC9BdXRob3I+PFllYXI+MjAyMDwvWWVhcj48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</w:fldData>
        </w:fldChar>
      </w:r>
      <w:r w:rsidR="00733E6E" w:rsidRPr="008B4D51">
        <w:rPr>
          <w:szCs w:val="24"/>
        </w:rPr>
        <w:instrText xml:space="preserve"> ADDIN EN.CITE.DATA </w:instrText>
      </w:r>
      <w:r w:rsidR="00733E6E" w:rsidRPr="008B4D51">
        <w:rPr>
          <w:szCs w:val="24"/>
        </w:rPr>
      </w:r>
      <w:r w:rsidR="00733E6E" w:rsidRPr="008B4D51">
        <w:rPr>
          <w:szCs w:val="24"/>
        </w:rPr>
        <w:fldChar w:fldCharType="end"/>
      </w:r>
      <w:r w:rsidR="00254BCD" w:rsidRPr="008B4D51">
        <w:rPr>
          <w:szCs w:val="24"/>
        </w:rPr>
      </w:r>
      <w:r w:rsidR="00254BCD" w:rsidRPr="008B4D51">
        <w:rPr>
          <w:szCs w:val="24"/>
        </w:rPr>
        <w:fldChar w:fldCharType="separate"/>
      </w:r>
      <w:r w:rsidR="00733E6E" w:rsidRPr="008B4D51">
        <w:rPr>
          <w:noProof/>
          <w:szCs w:val="24"/>
        </w:rPr>
        <w:t xml:space="preserve">(Lyngstad and Jalovaara 2010, Balbo, Billari and Mills 2013, Guzzo and Hayford 2020, Raley and Sweeney 2020, </w:t>
      </w:r>
      <w:r w:rsidR="00733E6E" w:rsidRPr="008B4D51">
        <w:rPr>
          <w:noProof/>
          <w:szCs w:val="24"/>
        </w:rPr>
        <w:lastRenderedPageBreak/>
        <w:t>Sassler and Lichter 2020)</w:t>
      </w:r>
      <w:r w:rsidR="00254BCD" w:rsidRPr="008B4D51">
        <w:rPr>
          <w:szCs w:val="24"/>
        </w:rPr>
        <w:fldChar w:fldCharType="end"/>
      </w:r>
      <w:r w:rsidR="00254BCD" w:rsidRPr="008B4D51">
        <w:rPr>
          <w:szCs w:val="24"/>
        </w:rPr>
        <w:t xml:space="preserve"> </w:t>
      </w:r>
      <w:r w:rsidR="00F21E9F" w:rsidRPr="008B4D51">
        <w:rPr>
          <w:szCs w:val="24"/>
        </w:rPr>
        <w:t xml:space="preserve">no previous review has </w:t>
      </w:r>
      <w:r w:rsidR="00DC2528" w:rsidRPr="008B4D51">
        <w:rPr>
          <w:szCs w:val="24"/>
        </w:rPr>
        <w:t>brought together</w:t>
      </w:r>
      <w:r w:rsidR="00833C12" w:rsidRPr="008B4D51">
        <w:rPr>
          <w:szCs w:val="24"/>
        </w:rPr>
        <w:t xml:space="preserve"> </w:t>
      </w:r>
      <w:r w:rsidR="00DC2528" w:rsidRPr="008B4D51">
        <w:rPr>
          <w:szCs w:val="24"/>
        </w:rPr>
        <w:t>evidence from a</w:t>
      </w:r>
      <w:r w:rsidR="008B509C" w:rsidRPr="008B4D51">
        <w:rPr>
          <w:szCs w:val="24"/>
        </w:rPr>
        <w:t xml:space="preserve">cross </w:t>
      </w:r>
      <w:r w:rsidR="00DC2528" w:rsidRPr="008B4D51">
        <w:rPr>
          <w:szCs w:val="24"/>
        </w:rPr>
        <w:t>the life</w:t>
      </w:r>
      <w:r w:rsidR="00F144D4" w:rsidRPr="008B4D51">
        <w:rPr>
          <w:szCs w:val="24"/>
        </w:rPr>
        <w:t xml:space="preserve"> </w:t>
      </w:r>
      <w:r w:rsidR="00DC2528" w:rsidRPr="008B4D51">
        <w:rPr>
          <w:szCs w:val="24"/>
        </w:rPr>
        <w:t xml:space="preserve">course to </w:t>
      </w:r>
      <w:r w:rsidR="008B509C" w:rsidRPr="008B4D51">
        <w:rPr>
          <w:szCs w:val="24"/>
        </w:rPr>
        <w:t xml:space="preserve">focus </w:t>
      </w:r>
      <w:r w:rsidR="001977B0" w:rsidRPr="008B4D51">
        <w:rPr>
          <w:szCs w:val="24"/>
        </w:rPr>
        <w:t xml:space="preserve">explicitly </w:t>
      </w:r>
      <w:r w:rsidR="008B509C" w:rsidRPr="008B4D51">
        <w:rPr>
          <w:szCs w:val="24"/>
        </w:rPr>
        <w:t xml:space="preserve">on </w:t>
      </w:r>
      <w:r w:rsidR="00261EC0" w:rsidRPr="008B4D51">
        <w:rPr>
          <w:i/>
          <w:szCs w:val="24"/>
        </w:rPr>
        <w:t>both</w:t>
      </w:r>
      <w:r w:rsidR="00261EC0" w:rsidRPr="008B4D51">
        <w:rPr>
          <w:szCs w:val="24"/>
        </w:rPr>
        <w:t xml:space="preserve"> </w:t>
      </w:r>
      <w:r w:rsidR="000A6E10" w:rsidRPr="008B4D51">
        <w:rPr>
          <w:szCs w:val="24"/>
        </w:rPr>
        <w:t>elements</w:t>
      </w:r>
      <w:r w:rsidR="00BD3210" w:rsidRPr="008B4D51">
        <w:rPr>
          <w:szCs w:val="24"/>
        </w:rPr>
        <w:t xml:space="preserve"> and the</w:t>
      </w:r>
      <w:r w:rsidR="00484C8A" w:rsidRPr="008B4D51">
        <w:rPr>
          <w:szCs w:val="24"/>
        </w:rPr>
        <w:t>ir</w:t>
      </w:r>
      <w:r w:rsidR="00BD3210" w:rsidRPr="008B4D51">
        <w:rPr>
          <w:szCs w:val="24"/>
        </w:rPr>
        <w:t xml:space="preserve"> </w:t>
      </w:r>
      <w:r w:rsidR="008B509C" w:rsidRPr="008B4D51">
        <w:rPr>
          <w:szCs w:val="24"/>
        </w:rPr>
        <w:t>changing</w:t>
      </w:r>
      <w:r w:rsidR="00892919" w:rsidRPr="008B4D51">
        <w:rPr>
          <w:szCs w:val="24"/>
        </w:rPr>
        <w:t xml:space="preserve"> </w:t>
      </w:r>
      <w:r w:rsidR="00933456" w:rsidRPr="008B4D51">
        <w:rPr>
          <w:szCs w:val="24"/>
        </w:rPr>
        <w:t>relationship</w:t>
      </w:r>
      <w:r w:rsidR="008B509C" w:rsidRPr="008B4D51">
        <w:rPr>
          <w:szCs w:val="24"/>
        </w:rPr>
        <w:t>.</w:t>
      </w:r>
      <w:r w:rsidR="00730989" w:rsidRPr="008B4D51">
        <w:rPr>
          <w:szCs w:val="24"/>
        </w:rPr>
        <w:t xml:space="preserve"> </w:t>
      </w:r>
      <w:bookmarkEnd w:id="3"/>
      <w:r w:rsidR="00865206" w:rsidRPr="008B4D51">
        <w:rPr>
          <w:szCs w:val="24"/>
        </w:rPr>
        <w:t xml:space="preserve">There are </w:t>
      </w:r>
      <w:r w:rsidR="00E830DF" w:rsidRPr="008B4D51">
        <w:rPr>
          <w:szCs w:val="24"/>
        </w:rPr>
        <w:t xml:space="preserve">several </w:t>
      </w:r>
      <w:r w:rsidR="00865206" w:rsidRPr="008B4D51">
        <w:rPr>
          <w:szCs w:val="24"/>
        </w:rPr>
        <w:t>motivations for</w:t>
      </w:r>
      <w:r w:rsidR="0096158E" w:rsidRPr="008B4D51">
        <w:rPr>
          <w:szCs w:val="24"/>
        </w:rPr>
        <w:t xml:space="preserve"> </w:t>
      </w:r>
      <w:r w:rsidR="00865206" w:rsidRPr="008B4D51">
        <w:rPr>
          <w:szCs w:val="24"/>
        </w:rPr>
        <w:t>this review</w:t>
      </w:r>
      <w:r w:rsidR="003C6693" w:rsidRPr="008B4D51">
        <w:rPr>
          <w:szCs w:val="24"/>
        </w:rPr>
        <w:t>: Firstly, u</w:t>
      </w:r>
      <w:r w:rsidR="009A1A06" w:rsidRPr="008B4D51">
        <w:rPr>
          <w:szCs w:val="24"/>
        </w:rPr>
        <w:t xml:space="preserve">nderstanding how partnership </w:t>
      </w:r>
      <w:r w:rsidR="007A00FB" w:rsidRPr="008B4D51">
        <w:rPr>
          <w:szCs w:val="24"/>
        </w:rPr>
        <w:t xml:space="preserve">dynamics </w:t>
      </w:r>
      <w:r w:rsidR="009A1A06" w:rsidRPr="008B4D51">
        <w:rPr>
          <w:szCs w:val="24"/>
        </w:rPr>
        <w:t xml:space="preserve">raise, lower, delay, or speed up births </w:t>
      </w:r>
      <w:r w:rsidR="003C6693" w:rsidRPr="008B4D51">
        <w:rPr>
          <w:szCs w:val="24"/>
        </w:rPr>
        <w:t xml:space="preserve">will </w:t>
      </w:r>
      <w:r w:rsidR="009A1A06" w:rsidRPr="008B4D51">
        <w:rPr>
          <w:szCs w:val="24"/>
        </w:rPr>
        <w:t>improve methods for projecting fertility</w:t>
      </w:r>
      <w:r w:rsidR="00E559DD" w:rsidRPr="008B4D51">
        <w:rPr>
          <w:szCs w:val="24"/>
        </w:rPr>
        <w:t>.</w:t>
      </w:r>
      <w:r w:rsidR="00B64673" w:rsidRPr="008B4D51">
        <w:rPr>
          <w:szCs w:val="24"/>
        </w:rPr>
        <w:t xml:space="preserve"> </w:t>
      </w:r>
      <w:r w:rsidR="002D5BEB" w:rsidRPr="008B4D51">
        <w:rPr>
          <w:szCs w:val="24"/>
        </w:rPr>
        <w:t>For instance, knowing</w:t>
      </w:r>
      <w:r w:rsidR="00A62C3F" w:rsidRPr="008B4D51">
        <w:rPr>
          <w:szCs w:val="24"/>
        </w:rPr>
        <w:t xml:space="preserve"> </w:t>
      </w:r>
      <w:r w:rsidR="00280C59" w:rsidRPr="008B4D51">
        <w:rPr>
          <w:szCs w:val="24"/>
        </w:rPr>
        <w:t xml:space="preserve">how </w:t>
      </w:r>
      <w:r w:rsidR="00A62C3F" w:rsidRPr="008B4D51">
        <w:rPr>
          <w:szCs w:val="24"/>
        </w:rPr>
        <w:t xml:space="preserve">children from a previous relationship </w:t>
      </w:r>
      <w:r w:rsidR="00280C59" w:rsidRPr="008B4D51">
        <w:rPr>
          <w:szCs w:val="24"/>
        </w:rPr>
        <w:t xml:space="preserve">impact </w:t>
      </w:r>
      <w:r w:rsidR="00A62C3F" w:rsidRPr="008B4D51">
        <w:rPr>
          <w:szCs w:val="24"/>
        </w:rPr>
        <w:t xml:space="preserve">couples’ future childbearing decisions </w:t>
      </w:r>
      <w:r w:rsidR="009F2BD8" w:rsidRPr="008B4D51">
        <w:rPr>
          <w:szCs w:val="24"/>
        </w:rPr>
        <w:t>is</w:t>
      </w:r>
      <w:r w:rsidR="00A62C3F" w:rsidRPr="008B4D51">
        <w:rPr>
          <w:szCs w:val="24"/>
        </w:rPr>
        <w:t xml:space="preserve"> key to pr</w:t>
      </w:r>
      <w:r w:rsidR="002D5BEB" w:rsidRPr="008B4D51">
        <w:rPr>
          <w:szCs w:val="24"/>
        </w:rPr>
        <w:t xml:space="preserve">edicting </w:t>
      </w:r>
      <w:r w:rsidR="00A62C3F" w:rsidRPr="008B4D51">
        <w:rPr>
          <w:szCs w:val="24"/>
        </w:rPr>
        <w:t xml:space="preserve">fertility </w:t>
      </w:r>
      <w:r w:rsidR="002D5BEB" w:rsidRPr="008B4D51">
        <w:rPr>
          <w:szCs w:val="24"/>
        </w:rPr>
        <w:t>when</w:t>
      </w:r>
      <w:r w:rsidR="00A62C3F" w:rsidRPr="008B4D51">
        <w:rPr>
          <w:szCs w:val="24"/>
        </w:rPr>
        <w:t xml:space="preserve"> re-partnering </w:t>
      </w:r>
      <w:r w:rsidR="00976E76" w:rsidRPr="008B4D51">
        <w:rPr>
          <w:szCs w:val="24"/>
        </w:rPr>
        <w:t>is</w:t>
      </w:r>
      <w:r w:rsidR="00A62C3F" w:rsidRPr="008B4D51">
        <w:rPr>
          <w:szCs w:val="24"/>
        </w:rPr>
        <w:t xml:space="preserve"> </w:t>
      </w:r>
      <w:r w:rsidR="004D7EA6" w:rsidRPr="008B4D51">
        <w:rPr>
          <w:szCs w:val="24"/>
        </w:rPr>
        <w:t>prevalent</w:t>
      </w:r>
      <w:r w:rsidR="000A5075" w:rsidRPr="008B4D51">
        <w:rPr>
          <w:szCs w:val="24"/>
        </w:rPr>
        <w:t>.</w:t>
      </w:r>
      <w:r w:rsidR="00B64673" w:rsidRPr="008B4D51">
        <w:rPr>
          <w:szCs w:val="24"/>
        </w:rPr>
        <w:t xml:space="preserve"> </w:t>
      </w:r>
      <w:r w:rsidR="00997545" w:rsidRPr="008B4D51">
        <w:rPr>
          <w:szCs w:val="24"/>
        </w:rPr>
        <w:t>Moreover</w:t>
      </w:r>
      <w:r w:rsidR="00A62C3F" w:rsidRPr="008B4D51">
        <w:rPr>
          <w:szCs w:val="24"/>
        </w:rPr>
        <w:t>, in an era of below replacement fertility</w:t>
      </w:r>
      <w:r w:rsidR="00BC1E20" w:rsidRPr="008B4D51">
        <w:rPr>
          <w:szCs w:val="24"/>
        </w:rPr>
        <w:t>,</w:t>
      </w:r>
      <w:r w:rsidR="00A62C3F" w:rsidRPr="008B4D51">
        <w:rPr>
          <w:szCs w:val="24"/>
        </w:rPr>
        <w:t xml:space="preserve"> </w:t>
      </w:r>
      <w:r w:rsidR="00DD03CE" w:rsidRPr="008B4D51">
        <w:rPr>
          <w:szCs w:val="24"/>
        </w:rPr>
        <w:t xml:space="preserve">it is important </w:t>
      </w:r>
      <w:r w:rsidR="00A62C3F" w:rsidRPr="008B4D51">
        <w:rPr>
          <w:szCs w:val="24"/>
        </w:rPr>
        <w:t xml:space="preserve">to </w:t>
      </w:r>
      <w:r w:rsidR="002D5BEB" w:rsidRPr="008B4D51">
        <w:rPr>
          <w:szCs w:val="24"/>
        </w:rPr>
        <w:t xml:space="preserve">know </w:t>
      </w:r>
      <w:r w:rsidR="00A62C3F" w:rsidRPr="008B4D51">
        <w:rPr>
          <w:szCs w:val="24"/>
        </w:rPr>
        <w:t>whether certain partnership behaviours are related to childlessness</w:t>
      </w:r>
      <w:r w:rsidR="00245C6C" w:rsidRPr="008B4D51">
        <w:rPr>
          <w:szCs w:val="24"/>
        </w:rPr>
        <w:t xml:space="preserve"> and</w:t>
      </w:r>
      <w:r w:rsidR="004D7EA6" w:rsidRPr="008B4D51">
        <w:rPr>
          <w:szCs w:val="24"/>
        </w:rPr>
        <w:t xml:space="preserve"> how this is shaped by </w:t>
      </w:r>
      <w:r w:rsidR="00A44257" w:rsidRPr="008B4D51">
        <w:rPr>
          <w:szCs w:val="24"/>
        </w:rPr>
        <w:t>contextual</w:t>
      </w:r>
      <w:r w:rsidR="004D7EA6" w:rsidRPr="008B4D51">
        <w:rPr>
          <w:szCs w:val="24"/>
        </w:rPr>
        <w:t xml:space="preserve"> </w:t>
      </w:r>
      <w:r w:rsidR="00AE7FE2" w:rsidRPr="008B4D51">
        <w:rPr>
          <w:szCs w:val="24"/>
        </w:rPr>
        <w:t>factors</w:t>
      </w:r>
      <w:r w:rsidR="000A3619" w:rsidRPr="008B4D51">
        <w:rPr>
          <w:szCs w:val="24"/>
        </w:rPr>
        <w:t>.</w:t>
      </w:r>
      <w:r w:rsidR="00326226" w:rsidRPr="008B4D51">
        <w:rPr>
          <w:szCs w:val="24"/>
        </w:rPr>
        <w:t xml:space="preserve"> </w:t>
      </w:r>
      <w:r w:rsidR="00E534B8" w:rsidRPr="008B4D51">
        <w:rPr>
          <w:szCs w:val="24"/>
        </w:rPr>
        <w:t>Secondly, w</w:t>
      </w:r>
      <w:r w:rsidR="009A1A06" w:rsidRPr="008B4D51">
        <w:rPr>
          <w:szCs w:val="24"/>
        </w:rPr>
        <w:t xml:space="preserve">ith improved </w:t>
      </w:r>
      <w:r w:rsidR="00AE7FE2" w:rsidRPr="008B4D51">
        <w:rPr>
          <w:szCs w:val="24"/>
        </w:rPr>
        <w:t xml:space="preserve">understanding of the </w:t>
      </w:r>
      <w:r w:rsidR="00280C59" w:rsidRPr="008B4D51">
        <w:rPr>
          <w:szCs w:val="24"/>
        </w:rPr>
        <w:t xml:space="preserve">evolving </w:t>
      </w:r>
      <w:r w:rsidR="00AE7FE2" w:rsidRPr="008B4D51">
        <w:rPr>
          <w:szCs w:val="24"/>
        </w:rPr>
        <w:t xml:space="preserve">intersection between partnerships and </w:t>
      </w:r>
      <w:r w:rsidR="00280C59" w:rsidRPr="008B4D51">
        <w:rPr>
          <w:szCs w:val="24"/>
        </w:rPr>
        <w:t>fertility</w:t>
      </w:r>
      <w:r w:rsidR="009A1A06" w:rsidRPr="008B4D51">
        <w:rPr>
          <w:szCs w:val="24"/>
        </w:rPr>
        <w:t xml:space="preserve">, decisionmakers </w:t>
      </w:r>
      <w:r w:rsidR="002D5BEB" w:rsidRPr="008B4D51">
        <w:rPr>
          <w:szCs w:val="24"/>
        </w:rPr>
        <w:t xml:space="preserve">will </w:t>
      </w:r>
      <w:r w:rsidR="009A1A06" w:rsidRPr="008B4D51">
        <w:rPr>
          <w:szCs w:val="24"/>
        </w:rPr>
        <w:t xml:space="preserve">have a better idea of the </w:t>
      </w:r>
      <w:r w:rsidR="00D0424A" w:rsidRPr="008B4D51">
        <w:rPr>
          <w:szCs w:val="24"/>
        </w:rPr>
        <w:t>future</w:t>
      </w:r>
      <w:r w:rsidR="00F66282" w:rsidRPr="008B4D51">
        <w:rPr>
          <w:szCs w:val="24"/>
        </w:rPr>
        <w:t xml:space="preserve"> </w:t>
      </w:r>
      <w:r w:rsidR="009A1A06" w:rsidRPr="008B4D51">
        <w:rPr>
          <w:szCs w:val="24"/>
        </w:rPr>
        <w:t>shape of families and households</w:t>
      </w:r>
      <w:r w:rsidR="002D5BEB" w:rsidRPr="008B4D51">
        <w:rPr>
          <w:szCs w:val="24"/>
        </w:rPr>
        <w:t xml:space="preserve"> which, together with more accurate fertility projections,</w:t>
      </w:r>
      <w:r w:rsidR="00F66282" w:rsidRPr="008B4D51">
        <w:rPr>
          <w:szCs w:val="24"/>
        </w:rPr>
        <w:t xml:space="preserve"> are</w:t>
      </w:r>
      <w:r w:rsidR="00AF74B5" w:rsidRPr="008B4D51">
        <w:rPr>
          <w:szCs w:val="24"/>
        </w:rPr>
        <w:t xml:space="preserve"> central </w:t>
      </w:r>
      <w:r w:rsidR="00F66282" w:rsidRPr="008B4D51">
        <w:rPr>
          <w:szCs w:val="24"/>
        </w:rPr>
        <w:t xml:space="preserve">factors affecting </w:t>
      </w:r>
      <w:r w:rsidR="009A1A06" w:rsidRPr="008B4D51">
        <w:rPr>
          <w:szCs w:val="24"/>
        </w:rPr>
        <w:t xml:space="preserve">the </w:t>
      </w:r>
      <w:r w:rsidR="00F66282" w:rsidRPr="008B4D51">
        <w:rPr>
          <w:szCs w:val="24"/>
        </w:rPr>
        <w:t xml:space="preserve">demand for services </w:t>
      </w:r>
      <w:r w:rsidR="000104CE" w:rsidRPr="008B4D51">
        <w:rPr>
          <w:szCs w:val="24"/>
        </w:rPr>
        <w:t>(</w:t>
      </w:r>
      <w:r w:rsidR="000A12E3" w:rsidRPr="008B4D51">
        <w:rPr>
          <w:szCs w:val="24"/>
        </w:rPr>
        <w:t>i.e</w:t>
      </w:r>
      <w:r w:rsidR="006C684B" w:rsidRPr="008B4D51">
        <w:rPr>
          <w:szCs w:val="24"/>
        </w:rPr>
        <w:t>.</w:t>
      </w:r>
      <w:r w:rsidR="00F66282" w:rsidRPr="008B4D51">
        <w:rPr>
          <w:szCs w:val="24"/>
        </w:rPr>
        <w:t xml:space="preserve"> schools</w:t>
      </w:r>
      <w:r w:rsidR="006C684B" w:rsidRPr="008B4D51">
        <w:rPr>
          <w:szCs w:val="24"/>
        </w:rPr>
        <w:t xml:space="preserve">, </w:t>
      </w:r>
      <w:r w:rsidR="00F66282" w:rsidRPr="008B4D51">
        <w:rPr>
          <w:szCs w:val="24"/>
        </w:rPr>
        <w:t>childcare</w:t>
      </w:r>
      <w:r w:rsidR="006C684B" w:rsidRPr="008B4D51">
        <w:rPr>
          <w:szCs w:val="24"/>
        </w:rPr>
        <w:t xml:space="preserve"> and</w:t>
      </w:r>
      <w:r w:rsidR="00F66282" w:rsidRPr="008B4D51">
        <w:rPr>
          <w:szCs w:val="24"/>
        </w:rPr>
        <w:t xml:space="preserve"> welfare support</w:t>
      </w:r>
      <w:r w:rsidR="000104CE" w:rsidRPr="008B4D51">
        <w:rPr>
          <w:szCs w:val="24"/>
        </w:rPr>
        <w:t>)</w:t>
      </w:r>
      <w:r w:rsidR="00F66282" w:rsidRPr="008B4D51">
        <w:rPr>
          <w:szCs w:val="24"/>
        </w:rPr>
        <w:t xml:space="preserve">, the size of </w:t>
      </w:r>
      <w:r w:rsidR="006C684B" w:rsidRPr="008B4D51">
        <w:rPr>
          <w:szCs w:val="24"/>
        </w:rPr>
        <w:t xml:space="preserve">the </w:t>
      </w:r>
      <w:r w:rsidR="009A1A06" w:rsidRPr="008B4D51">
        <w:rPr>
          <w:szCs w:val="24"/>
        </w:rPr>
        <w:t>labour force</w:t>
      </w:r>
      <w:r w:rsidR="000104CE" w:rsidRPr="008B4D51">
        <w:rPr>
          <w:szCs w:val="24"/>
        </w:rPr>
        <w:t>,</w:t>
      </w:r>
      <w:r w:rsidR="00F66282" w:rsidRPr="008B4D51">
        <w:rPr>
          <w:szCs w:val="24"/>
        </w:rPr>
        <w:t xml:space="preserve"> and </w:t>
      </w:r>
      <w:r w:rsidR="009A1A06" w:rsidRPr="008B4D51">
        <w:rPr>
          <w:szCs w:val="24"/>
        </w:rPr>
        <w:t>population age</w:t>
      </w:r>
      <w:r w:rsidR="00F66282" w:rsidRPr="008B4D51">
        <w:rPr>
          <w:szCs w:val="24"/>
        </w:rPr>
        <w:t>ing</w:t>
      </w:r>
      <w:r w:rsidR="00AF74B5" w:rsidRPr="008B4D51">
        <w:rPr>
          <w:szCs w:val="24"/>
        </w:rPr>
        <w:t>, and inform</w:t>
      </w:r>
      <w:r w:rsidR="00DD1985" w:rsidRPr="008B4D51">
        <w:rPr>
          <w:szCs w:val="24"/>
        </w:rPr>
        <w:t xml:space="preserve"> </w:t>
      </w:r>
      <w:r w:rsidR="00AF74B5" w:rsidRPr="008B4D51">
        <w:rPr>
          <w:szCs w:val="24"/>
        </w:rPr>
        <w:t>the creation of policies and support systems inclusive of different family structures</w:t>
      </w:r>
      <w:r w:rsidR="00F66282" w:rsidRPr="008B4D51">
        <w:rPr>
          <w:szCs w:val="24"/>
        </w:rPr>
        <w:t>.</w:t>
      </w:r>
      <w:r w:rsidR="00B64673" w:rsidRPr="008B4D51">
        <w:rPr>
          <w:szCs w:val="24"/>
        </w:rPr>
        <w:t xml:space="preserve"> </w:t>
      </w:r>
      <w:r w:rsidR="00E830DF" w:rsidRPr="008B4D51">
        <w:rPr>
          <w:szCs w:val="24"/>
        </w:rPr>
        <w:t xml:space="preserve"> </w:t>
      </w:r>
      <w:r w:rsidR="00216EAB" w:rsidRPr="008B4D51">
        <w:rPr>
          <w:szCs w:val="24"/>
        </w:rPr>
        <w:t>Thirdly, t</w:t>
      </w:r>
      <w:r w:rsidR="009A1A06" w:rsidRPr="008B4D51">
        <w:rPr>
          <w:szCs w:val="24"/>
        </w:rPr>
        <w:t xml:space="preserve">he </w:t>
      </w:r>
      <w:r w:rsidR="000104CE" w:rsidRPr="008B4D51">
        <w:rPr>
          <w:szCs w:val="24"/>
        </w:rPr>
        <w:t xml:space="preserve">intersection of </w:t>
      </w:r>
      <w:r w:rsidR="009A1A06" w:rsidRPr="008B4D51">
        <w:rPr>
          <w:szCs w:val="24"/>
        </w:rPr>
        <w:t xml:space="preserve">partnership </w:t>
      </w:r>
      <w:r w:rsidR="000104CE" w:rsidRPr="008B4D51">
        <w:rPr>
          <w:szCs w:val="24"/>
        </w:rPr>
        <w:t xml:space="preserve">and </w:t>
      </w:r>
      <w:r w:rsidR="009A1A06" w:rsidRPr="008B4D51">
        <w:rPr>
          <w:szCs w:val="24"/>
        </w:rPr>
        <w:t>fertility varies markedly by education, ethnicity/race, nativity, and macro context. Understanding such differences</w:t>
      </w:r>
      <w:r w:rsidR="004521B8" w:rsidRPr="008B4D51">
        <w:rPr>
          <w:szCs w:val="24"/>
        </w:rPr>
        <w:t xml:space="preserve"> helps</w:t>
      </w:r>
      <w:r w:rsidR="009A1A06" w:rsidRPr="008B4D51">
        <w:rPr>
          <w:szCs w:val="24"/>
        </w:rPr>
        <w:t xml:space="preserve"> identify </w:t>
      </w:r>
      <w:r w:rsidR="000104CE" w:rsidRPr="008B4D51">
        <w:rPr>
          <w:szCs w:val="24"/>
        </w:rPr>
        <w:t xml:space="preserve">new </w:t>
      </w:r>
      <w:r w:rsidR="00DD1985" w:rsidRPr="008B4D51">
        <w:rPr>
          <w:szCs w:val="24"/>
        </w:rPr>
        <w:t xml:space="preserve">mechanisms </w:t>
      </w:r>
      <w:r w:rsidR="009A1A06" w:rsidRPr="008B4D51">
        <w:rPr>
          <w:szCs w:val="24"/>
        </w:rPr>
        <w:t xml:space="preserve">within family systems </w:t>
      </w:r>
      <w:r w:rsidR="000D0822" w:rsidRPr="008B4D51">
        <w:rPr>
          <w:szCs w:val="24"/>
        </w:rPr>
        <w:t>and inform future theoretical development</w:t>
      </w:r>
      <w:r w:rsidR="009A1A06" w:rsidRPr="008B4D51">
        <w:rPr>
          <w:szCs w:val="24"/>
        </w:rPr>
        <w:t>.</w:t>
      </w:r>
      <w:r w:rsidR="00B64673" w:rsidRPr="008B4D51">
        <w:rPr>
          <w:szCs w:val="24"/>
        </w:rPr>
        <w:t xml:space="preserve"> </w:t>
      </w:r>
      <w:r w:rsidR="00C843B0" w:rsidRPr="008B4D51">
        <w:rPr>
          <w:szCs w:val="24"/>
        </w:rPr>
        <w:t>Lastly,</w:t>
      </w:r>
      <w:r w:rsidRPr="008B4D51">
        <w:rPr>
          <w:szCs w:val="24"/>
        </w:rPr>
        <w:t xml:space="preserve"> </w:t>
      </w:r>
      <w:r w:rsidR="00F65833" w:rsidRPr="008B4D51">
        <w:rPr>
          <w:szCs w:val="24"/>
        </w:rPr>
        <w:t xml:space="preserve">the partnership context of childbearing </w:t>
      </w:r>
      <w:r w:rsidR="00F46489" w:rsidRPr="008B4D51">
        <w:rPr>
          <w:szCs w:val="24"/>
        </w:rPr>
        <w:t>has</w:t>
      </w:r>
      <w:r w:rsidR="005A02F1" w:rsidRPr="008B4D51">
        <w:rPr>
          <w:szCs w:val="24"/>
        </w:rPr>
        <w:t xml:space="preserve"> implications</w:t>
      </w:r>
      <w:r w:rsidR="00F65833" w:rsidRPr="008B4D51">
        <w:rPr>
          <w:szCs w:val="24"/>
        </w:rPr>
        <w:t xml:space="preserve">, </w:t>
      </w:r>
      <w:r w:rsidR="006730EC" w:rsidRPr="008B4D51">
        <w:rPr>
          <w:szCs w:val="24"/>
        </w:rPr>
        <w:t xml:space="preserve">for </w:t>
      </w:r>
      <w:r w:rsidR="00122E01" w:rsidRPr="008B4D51">
        <w:rPr>
          <w:szCs w:val="24"/>
        </w:rPr>
        <w:t>birth outcomes</w:t>
      </w:r>
      <w:r w:rsidR="00BB3F3C" w:rsidRPr="008B4D51">
        <w:rPr>
          <w:szCs w:val="24"/>
        </w:rPr>
        <w:t xml:space="preserve">, </w:t>
      </w:r>
      <w:r w:rsidR="00122E01" w:rsidRPr="008B4D51">
        <w:rPr>
          <w:szCs w:val="24"/>
        </w:rPr>
        <w:t xml:space="preserve">health, and child and family well-being </w:t>
      </w:r>
      <w:r w:rsidR="00F04965" w:rsidRPr="008B4D51">
        <w:rPr>
          <w:szCs w:val="24"/>
        </w:rPr>
        <w:fldChar w:fldCharType="begin">
          <w:fldData xml:space="preserve">PEVuZE5vdGU+PENpdGU+PEF1dGhvcj5DYXZhbmFnaDwvQXV0aG9yPjxZZWFyPjIwMTk8L1llYXI+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</w:fldData>
        </w:fldChar>
      </w:r>
      <w:r w:rsidR="00733E6E" w:rsidRPr="008B4D51">
        <w:rPr>
          <w:szCs w:val="24"/>
        </w:rPr>
        <w:instrText xml:space="preserve"> ADDIN EN.CITE </w:instrText>
      </w:r>
      <w:r w:rsidR="00733E6E" w:rsidRPr="008B4D51">
        <w:rPr>
          <w:szCs w:val="24"/>
        </w:rPr>
        <w:fldChar w:fldCharType="begin">
          <w:fldData xml:space="preserve">PEVuZE5vdGU+PENpdGU+PEF1dGhvcj5DYXZhbmFnaDwvQXV0aG9yPjxZZWFyPjIwMTk8L1llYXI+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</w:fldData>
        </w:fldChar>
      </w:r>
      <w:r w:rsidR="00733E6E" w:rsidRPr="008B4D51">
        <w:rPr>
          <w:szCs w:val="24"/>
        </w:rPr>
        <w:instrText xml:space="preserve"> ADDIN EN.CITE.DATA </w:instrText>
      </w:r>
      <w:r w:rsidR="00733E6E" w:rsidRPr="008B4D51">
        <w:rPr>
          <w:szCs w:val="24"/>
        </w:rPr>
      </w:r>
      <w:r w:rsidR="00733E6E" w:rsidRPr="008B4D51">
        <w:rPr>
          <w:szCs w:val="24"/>
        </w:rPr>
        <w:fldChar w:fldCharType="end"/>
      </w:r>
      <w:r w:rsidR="00F04965" w:rsidRPr="008B4D51">
        <w:rPr>
          <w:szCs w:val="24"/>
        </w:rPr>
      </w:r>
      <w:r w:rsidR="00F04965" w:rsidRPr="008B4D51">
        <w:rPr>
          <w:szCs w:val="24"/>
        </w:rPr>
        <w:fldChar w:fldCharType="separate"/>
      </w:r>
      <w:r w:rsidR="00733E6E" w:rsidRPr="008B4D51">
        <w:rPr>
          <w:noProof/>
          <w:szCs w:val="24"/>
        </w:rPr>
        <w:t>(Goldberg and Carlson 2014, Brown, Manning and Stykes 2015, Cavanagh and Fomby 2019)</w:t>
      </w:r>
      <w:r w:rsidR="00F04965" w:rsidRPr="008B4D51">
        <w:rPr>
          <w:szCs w:val="24"/>
        </w:rPr>
        <w:fldChar w:fldCharType="end"/>
      </w:r>
      <w:r w:rsidR="00C157A8" w:rsidRPr="008B4D51">
        <w:rPr>
          <w:color w:val="000000" w:themeColor="text1"/>
          <w:szCs w:val="24"/>
        </w:rPr>
        <w:t>,</w:t>
      </w:r>
      <w:r w:rsidR="00BB3F3C" w:rsidRPr="008B4D51">
        <w:rPr>
          <w:color w:val="FF0000"/>
          <w:szCs w:val="24"/>
        </w:rPr>
        <w:t xml:space="preserve"> </w:t>
      </w:r>
      <w:r w:rsidR="00BB3F3C" w:rsidRPr="008B4D51">
        <w:rPr>
          <w:szCs w:val="24"/>
        </w:rPr>
        <w:t xml:space="preserve">and varies </w:t>
      </w:r>
      <w:r w:rsidR="000667BE" w:rsidRPr="008B4D51">
        <w:rPr>
          <w:szCs w:val="24"/>
        </w:rPr>
        <w:t xml:space="preserve">greatly </w:t>
      </w:r>
      <w:r w:rsidR="00C843B0" w:rsidRPr="008B4D51">
        <w:rPr>
          <w:szCs w:val="24"/>
        </w:rPr>
        <w:t>by</w:t>
      </w:r>
      <w:r w:rsidR="00865602" w:rsidRPr="008B4D51">
        <w:rPr>
          <w:szCs w:val="24"/>
        </w:rPr>
        <w:t xml:space="preserve"> </w:t>
      </w:r>
      <w:r w:rsidR="00F65833" w:rsidRPr="008B4D51">
        <w:rPr>
          <w:szCs w:val="24"/>
        </w:rPr>
        <w:t xml:space="preserve">socio-economic </w:t>
      </w:r>
      <w:r w:rsidR="000667BE" w:rsidRPr="008B4D51">
        <w:rPr>
          <w:szCs w:val="24"/>
        </w:rPr>
        <w:t xml:space="preserve">background </w:t>
      </w:r>
      <w:r w:rsidR="00C157A8" w:rsidRPr="008B4D51">
        <w:rPr>
          <w:szCs w:val="24"/>
        </w:rPr>
        <w:fldChar w:fldCharType="begin"/>
      </w:r>
      <w:r w:rsidR="00733E6E" w:rsidRPr="008B4D51">
        <w:rPr>
          <w:szCs w:val="24"/>
        </w:rPr>
        <w:instrText xml:space="preserve"> ADDIN EN.CITE &lt;EndNote&gt;&lt;Cite&gt;&lt;Author&gt;McLanahan&lt;/Author&gt;&lt;Year&gt;2004&lt;/Year&gt;&lt;RecNum&gt;38&lt;/RecNum&gt;&lt;DisplayText&gt;(McLanahan 2004, Härkönen, Bernardi and Boertien 2017)&lt;/DisplayText&gt;&lt;record&gt;&lt;rec-number&gt;38&lt;/rec-number&gt;&lt;foreign-keys&gt;&lt;key app="EN" db-id="date2dst4vae0pe955kxa2tla9pzrxp00p95" timestamp="1665058308"&gt;38&lt;/key&gt;&lt;/foreign-keys&gt;&lt;ref-type name="Journal Article"&gt;17&lt;/ref-type&gt;&lt;contributors&gt;&lt;authors&gt;&lt;author&gt;McLanahan, Sara&lt;/author&gt;&lt;/authors&gt;&lt;/contributors&gt;&lt;titles&gt;&lt;title&gt;Diverging destinies: How children are faring under the second demographic transition&lt;/title&gt;&lt;secondary-title&gt;Demography&lt;/secondary-title&gt;&lt;/titles&gt;&lt;periodical&gt;&lt;full-title&gt;Demography&lt;/full-title&gt;&lt;/periodical&gt;&lt;pages&gt;607-627&lt;/pages&gt;&lt;volume&gt;41&lt;/volume&gt;&lt;number&gt;4&lt;/number&gt;&lt;dates&gt;&lt;year&gt;2004&lt;/year&gt;&lt;pub-dates&gt;&lt;date&gt;2004/11/01&lt;/date&gt;&lt;/pub-dates&gt;&lt;/dates&gt;&lt;isbn&gt;1533-7790&lt;/isbn&gt;&lt;urls&gt;&lt;/urls&gt;&lt;/record&gt;&lt;/Cite&gt;&lt;Cite&gt;&lt;Author&gt;Härkönen&lt;/Author&gt;&lt;Year&gt;2017&lt;/Year&gt;&lt;RecNum&gt;39&lt;/RecNum&gt;&lt;record&gt;&lt;rec-number&gt;39&lt;/rec-number&gt;&lt;foreign-keys&gt;&lt;key app="EN" db-id="date2dst4vae0pe955kxa2tla9pzrxp00p95" timestamp="1665058310"&gt;39&lt;/key&gt;&lt;/foreign-keys&gt;&lt;ref-type name="Journal Article"&gt;17&lt;/ref-type&gt;&lt;contributors&gt;&lt;authors&gt;&lt;author&gt;Härkönen, Juho&lt;/author&gt;&lt;author&gt;Bernardi, Fabrizio&lt;/author&gt;&lt;author&gt;Boertien, Diederik&lt;/author&gt;&lt;/authors&gt;&lt;/contributors&gt;&lt;titles&gt;&lt;title&gt;Family Dynamics and Child Outcomes: An Overview of Research and Open Questions&lt;/title&gt;&lt;secondary-title&gt;European Journal of Population&lt;/secondary-title&gt;&lt;/titles&gt;&lt;periodical&gt;&lt;full-title&gt;European Journal of Population&lt;/full-title&gt;&lt;/periodical&gt;&lt;pages&gt;163-184&lt;/pages&gt;&lt;volume&gt;33&lt;/volume&gt;&lt;number&gt;2&lt;/number&gt;&lt;dates&gt;&lt;year&gt;2017&lt;/year&gt;&lt;pub-dates&gt;&lt;date&gt;2017/05/01&lt;/date&gt;&lt;/pub-dates&gt;&lt;/dates&gt;&lt;isbn&gt;1572-9885&lt;/isbn&gt;&lt;urls&gt;&lt;related-urls&gt;&lt;url&gt;https://doi.org/10.1007/s10680-017-9424-6&lt;/url&gt;&lt;/related-urls&gt;&lt;/urls&gt;&lt;electronic-resource-num&gt;10.1007/s10680-017-9424-6&lt;/electronic-resource-num&gt;&lt;/record&gt;&lt;/Cite&gt;&lt;/EndNote&gt;</w:instrText>
      </w:r>
      <w:r w:rsidR="00C157A8" w:rsidRPr="008B4D51">
        <w:rPr>
          <w:szCs w:val="24"/>
        </w:rPr>
        <w:fldChar w:fldCharType="separate"/>
      </w:r>
      <w:r w:rsidR="00733E6E" w:rsidRPr="008B4D51">
        <w:rPr>
          <w:noProof/>
          <w:szCs w:val="24"/>
        </w:rPr>
        <w:t>(McLanahan 2004, Härkönen, Bernardi and Boertien 2017)</w:t>
      </w:r>
      <w:r w:rsidR="00C157A8" w:rsidRPr="008B4D51">
        <w:rPr>
          <w:szCs w:val="24"/>
        </w:rPr>
        <w:fldChar w:fldCharType="end"/>
      </w:r>
      <w:r w:rsidR="00C157A8" w:rsidRPr="008B4D51">
        <w:rPr>
          <w:szCs w:val="24"/>
        </w:rPr>
        <w:t xml:space="preserve">. </w:t>
      </w:r>
      <w:r w:rsidR="000104CE" w:rsidRPr="008B4D51">
        <w:rPr>
          <w:szCs w:val="24"/>
        </w:rPr>
        <w:t>For example, a</w:t>
      </w:r>
      <w:r w:rsidR="00DE619B" w:rsidRPr="008B4D51">
        <w:rPr>
          <w:szCs w:val="24"/>
        </w:rPr>
        <w:t xml:space="preserve">s separation and re-partnering increase, </w:t>
      </w:r>
      <w:r w:rsidR="00C843B0" w:rsidRPr="008B4D51">
        <w:rPr>
          <w:szCs w:val="24"/>
        </w:rPr>
        <w:t>parents</w:t>
      </w:r>
      <w:r w:rsidR="00C55596" w:rsidRPr="008B4D51">
        <w:rPr>
          <w:szCs w:val="24"/>
        </w:rPr>
        <w:t xml:space="preserve"> with children </w:t>
      </w:r>
      <w:r w:rsidR="00396C01" w:rsidRPr="008B4D51">
        <w:rPr>
          <w:szCs w:val="24"/>
        </w:rPr>
        <w:t xml:space="preserve">born </w:t>
      </w:r>
      <w:r w:rsidR="00477B47" w:rsidRPr="008B4D51">
        <w:rPr>
          <w:szCs w:val="24"/>
        </w:rPr>
        <w:t xml:space="preserve">across multiple </w:t>
      </w:r>
      <w:r w:rsidR="00C55596" w:rsidRPr="008B4D51">
        <w:rPr>
          <w:szCs w:val="24"/>
        </w:rPr>
        <w:t>relationships</w:t>
      </w:r>
      <w:r w:rsidR="00396C01" w:rsidRPr="008B4D51">
        <w:rPr>
          <w:szCs w:val="24"/>
        </w:rPr>
        <w:t xml:space="preserve"> </w:t>
      </w:r>
      <w:r w:rsidR="00DE619B" w:rsidRPr="008B4D51">
        <w:rPr>
          <w:szCs w:val="24"/>
        </w:rPr>
        <w:t xml:space="preserve">may </w:t>
      </w:r>
      <w:r w:rsidR="00C843B0" w:rsidRPr="008B4D51">
        <w:rPr>
          <w:szCs w:val="24"/>
        </w:rPr>
        <w:t xml:space="preserve">face challenges </w:t>
      </w:r>
      <w:r w:rsidR="00BB3F3C" w:rsidRPr="008B4D51">
        <w:rPr>
          <w:szCs w:val="24"/>
        </w:rPr>
        <w:t>caring for their resident and non-resident children</w:t>
      </w:r>
      <w:r w:rsidR="000E587C" w:rsidRPr="008B4D51">
        <w:rPr>
          <w:szCs w:val="24"/>
        </w:rPr>
        <w:t>,</w:t>
      </w:r>
      <w:r w:rsidR="00C55596" w:rsidRPr="008B4D51">
        <w:rPr>
          <w:szCs w:val="24"/>
        </w:rPr>
        <w:t xml:space="preserve"> </w:t>
      </w:r>
      <w:r w:rsidR="005A02F1" w:rsidRPr="008B4D51">
        <w:rPr>
          <w:szCs w:val="24"/>
        </w:rPr>
        <w:t>especially if they</w:t>
      </w:r>
      <w:r w:rsidR="004521B8" w:rsidRPr="008B4D51">
        <w:rPr>
          <w:szCs w:val="24"/>
        </w:rPr>
        <w:t xml:space="preserve"> </w:t>
      </w:r>
      <w:r w:rsidR="00C55596" w:rsidRPr="008B4D51">
        <w:rPr>
          <w:szCs w:val="24"/>
        </w:rPr>
        <w:t>come from more disadvantaged backgrounds</w:t>
      </w:r>
      <w:r w:rsidR="009F239F" w:rsidRPr="008B4D51">
        <w:rPr>
          <w:szCs w:val="24"/>
        </w:rPr>
        <w:t xml:space="preserve"> </w:t>
      </w:r>
      <w:r w:rsidR="009F239F" w:rsidRPr="008B4D51">
        <w:rPr>
          <w:szCs w:val="24"/>
        </w:rPr>
        <w:fldChar w:fldCharType="begin">
          <w:fldData xml:space="preserve">PEVuZE5vdGU+PENpdGU+PEF1dGhvcj5DaGVybGluPC9BdXRob3I+PFllYXI+MjAwODwvWWVhcj48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</w:fldData>
        </w:fldChar>
      </w:r>
      <w:r w:rsidR="00733E6E" w:rsidRPr="008B4D51">
        <w:rPr>
          <w:szCs w:val="24"/>
        </w:rPr>
        <w:instrText xml:space="preserve"> ADDIN EN.CITE </w:instrText>
      </w:r>
      <w:r w:rsidR="00733E6E" w:rsidRPr="008B4D51">
        <w:rPr>
          <w:szCs w:val="24"/>
        </w:rPr>
        <w:fldChar w:fldCharType="begin">
          <w:fldData xml:space="preserve">PEVuZE5vdGU+PENpdGU+PEF1dGhvcj5DaGVybGluPC9BdXRob3I+PFllYXI+MjAwODwvWWVhcj48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</w:fldData>
        </w:fldChar>
      </w:r>
      <w:r w:rsidR="00733E6E" w:rsidRPr="008B4D51">
        <w:rPr>
          <w:szCs w:val="24"/>
        </w:rPr>
        <w:instrText xml:space="preserve"> ADDIN EN.CITE.DATA </w:instrText>
      </w:r>
      <w:r w:rsidR="00733E6E" w:rsidRPr="008B4D51">
        <w:rPr>
          <w:szCs w:val="24"/>
        </w:rPr>
      </w:r>
      <w:r w:rsidR="00733E6E" w:rsidRPr="008B4D51">
        <w:rPr>
          <w:szCs w:val="24"/>
        </w:rPr>
        <w:fldChar w:fldCharType="end"/>
      </w:r>
      <w:r w:rsidR="009F239F" w:rsidRPr="008B4D51">
        <w:rPr>
          <w:szCs w:val="24"/>
        </w:rPr>
      </w:r>
      <w:r w:rsidR="009F239F" w:rsidRPr="008B4D51">
        <w:rPr>
          <w:szCs w:val="24"/>
        </w:rPr>
        <w:fldChar w:fldCharType="separate"/>
      </w:r>
      <w:r w:rsidR="00733E6E" w:rsidRPr="008B4D51">
        <w:rPr>
          <w:noProof/>
          <w:szCs w:val="24"/>
        </w:rPr>
        <w:t>(Guzzo and Furstenberg 2007, Cherlin 2008, Guzzo 2014)</w:t>
      </w:r>
      <w:r w:rsidR="009F239F" w:rsidRPr="008B4D51">
        <w:rPr>
          <w:szCs w:val="24"/>
        </w:rPr>
        <w:fldChar w:fldCharType="end"/>
      </w:r>
      <w:r w:rsidR="009F239F" w:rsidRPr="008B4D51">
        <w:rPr>
          <w:szCs w:val="24"/>
        </w:rPr>
        <w:t xml:space="preserve">. </w:t>
      </w:r>
      <w:r w:rsidR="00111689" w:rsidRPr="008B4D51">
        <w:rPr>
          <w:rStyle w:val="normaltextrun"/>
          <w:szCs w:val="24"/>
        </w:rPr>
        <w:t xml:space="preserve">If certain partnering and childbearing </w:t>
      </w:r>
      <w:r w:rsidR="00111689" w:rsidRPr="008B4D51">
        <w:rPr>
          <w:rStyle w:val="normaltextrun"/>
          <w:szCs w:val="24"/>
        </w:rPr>
        <w:lastRenderedPageBreak/>
        <w:t>behaviours are consistently associated with disadvantage, projecting the</w:t>
      </w:r>
      <w:r w:rsidR="00AC3517" w:rsidRPr="008B4D51">
        <w:rPr>
          <w:rStyle w:val="normaltextrun"/>
          <w:szCs w:val="24"/>
        </w:rPr>
        <w:t>ir</w:t>
      </w:r>
      <w:r w:rsidR="00111689" w:rsidRPr="008B4D51">
        <w:rPr>
          <w:rStyle w:val="normaltextrun"/>
          <w:szCs w:val="24"/>
        </w:rPr>
        <w:t xml:space="preserve"> growth is </w:t>
      </w:r>
      <w:r w:rsidR="001526D4" w:rsidRPr="008B4D51">
        <w:rPr>
          <w:rStyle w:val="normaltextrun"/>
          <w:szCs w:val="24"/>
        </w:rPr>
        <w:t xml:space="preserve">fundamental </w:t>
      </w:r>
      <w:r w:rsidR="00111689" w:rsidRPr="008B4D51">
        <w:rPr>
          <w:rStyle w:val="normaltextrun"/>
          <w:szCs w:val="24"/>
        </w:rPr>
        <w:t xml:space="preserve">for </w:t>
      </w:r>
      <w:r w:rsidR="001526D4" w:rsidRPr="008B4D51">
        <w:rPr>
          <w:rStyle w:val="normaltextrun"/>
          <w:szCs w:val="24"/>
        </w:rPr>
        <w:t xml:space="preserve">effective </w:t>
      </w:r>
      <w:r w:rsidR="00111689" w:rsidRPr="008B4D51">
        <w:rPr>
          <w:rStyle w:val="normaltextrun"/>
          <w:szCs w:val="24"/>
        </w:rPr>
        <w:t>public planning and social policies.</w:t>
      </w:r>
      <w:r w:rsidR="00B64673" w:rsidRPr="008B4D51">
        <w:rPr>
          <w:rStyle w:val="normaltextrun"/>
          <w:szCs w:val="24"/>
        </w:rPr>
        <w:t xml:space="preserve"> </w:t>
      </w:r>
    </w:p>
    <w:p w14:paraId="2978AD68" w14:textId="0E3647D2" w:rsidR="008D75AA" w:rsidRPr="008B4D51" w:rsidRDefault="005621B0" w:rsidP="008D75AA">
      <w:pPr>
        <w:spacing w:line="480" w:lineRule="auto"/>
        <w:rPr>
          <w:szCs w:val="24"/>
        </w:rPr>
      </w:pPr>
      <w:r w:rsidRPr="008B4D51">
        <w:rPr>
          <w:szCs w:val="24"/>
        </w:rPr>
        <w:t xml:space="preserve">We begin by </w:t>
      </w:r>
      <w:r w:rsidR="00CE5400" w:rsidRPr="008B4D51">
        <w:rPr>
          <w:szCs w:val="24"/>
        </w:rPr>
        <w:t xml:space="preserve">briefly </w:t>
      </w:r>
      <w:r w:rsidRPr="008B4D51">
        <w:rPr>
          <w:szCs w:val="24"/>
        </w:rPr>
        <w:t>summarizing main theories about how and why relationship</w:t>
      </w:r>
      <w:r w:rsidR="008A6EC4" w:rsidRPr="008B4D51">
        <w:rPr>
          <w:szCs w:val="24"/>
        </w:rPr>
        <w:t>s</w:t>
      </w:r>
      <w:r w:rsidRPr="008B4D51">
        <w:rPr>
          <w:szCs w:val="24"/>
        </w:rPr>
        <w:t xml:space="preserve"> between partnership </w:t>
      </w:r>
      <w:r w:rsidR="00C95B38" w:rsidRPr="008B4D51">
        <w:rPr>
          <w:szCs w:val="24"/>
        </w:rPr>
        <w:t xml:space="preserve">dynamics </w:t>
      </w:r>
      <w:r w:rsidRPr="008B4D51">
        <w:rPr>
          <w:szCs w:val="24"/>
        </w:rPr>
        <w:t>and fertility</w:t>
      </w:r>
      <w:r w:rsidR="009F239F" w:rsidRPr="008B4D51">
        <w:rPr>
          <w:szCs w:val="24"/>
        </w:rPr>
        <w:t xml:space="preserve"> ha</w:t>
      </w:r>
      <w:r w:rsidR="00F87762" w:rsidRPr="008B4D51">
        <w:rPr>
          <w:szCs w:val="24"/>
        </w:rPr>
        <w:t>ve</w:t>
      </w:r>
      <w:r w:rsidRPr="008B4D51">
        <w:rPr>
          <w:szCs w:val="24"/>
        </w:rPr>
        <w:t xml:space="preserve"> shifted. </w:t>
      </w:r>
      <w:r w:rsidR="00F9018D" w:rsidRPr="008B4D51">
        <w:rPr>
          <w:szCs w:val="24"/>
        </w:rPr>
        <w:t>T</w:t>
      </w:r>
      <w:r w:rsidRPr="008B4D51">
        <w:rPr>
          <w:szCs w:val="24"/>
        </w:rPr>
        <w:t xml:space="preserve">hen </w:t>
      </w:r>
      <w:r w:rsidR="007339D7" w:rsidRPr="008B4D51">
        <w:rPr>
          <w:szCs w:val="24"/>
        </w:rPr>
        <w:t xml:space="preserve">we describe the search methods </w:t>
      </w:r>
      <w:r w:rsidR="001D32E2" w:rsidRPr="008B4D51">
        <w:rPr>
          <w:szCs w:val="24"/>
        </w:rPr>
        <w:t>employed to identify papers.  We review</w:t>
      </w:r>
      <w:r w:rsidR="007C6D4C" w:rsidRPr="008B4D51">
        <w:rPr>
          <w:szCs w:val="24"/>
        </w:rPr>
        <w:t xml:space="preserve"> </w:t>
      </w:r>
      <w:r w:rsidRPr="008B4D51">
        <w:rPr>
          <w:szCs w:val="24"/>
        </w:rPr>
        <w:t xml:space="preserve">different dimensions of partnership </w:t>
      </w:r>
      <w:r w:rsidR="00EC3AD7" w:rsidRPr="008B4D51">
        <w:rPr>
          <w:rFonts w:cstheme="minorHAnsi"/>
          <w:color w:val="333333"/>
          <w:szCs w:val="24"/>
        </w:rPr>
        <w:t>–</w:t>
      </w:r>
      <w:r w:rsidRPr="008B4D51">
        <w:rPr>
          <w:szCs w:val="24"/>
        </w:rPr>
        <w:t xml:space="preserve"> type, timing, dissolution, re-partnering </w:t>
      </w:r>
      <w:r w:rsidR="00EC3AD7" w:rsidRPr="008B4D51">
        <w:rPr>
          <w:rFonts w:cstheme="minorHAnsi"/>
          <w:color w:val="333333"/>
          <w:szCs w:val="24"/>
        </w:rPr>
        <w:t>–</w:t>
      </w:r>
      <w:r w:rsidRPr="008B4D51">
        <w:rPr>
          <w:szCs w:val="24"/>
        </w:rPr>
        <w:t xml:space="preserve"> and the</w:t>
      </w:r>
      <w:r w:rsidR="00986A20" w:rsidRPr="008B4D51">
        <w:rPr>
          <w:szCs w:val="24"/>
        </w:rPr>
        <w:t xml:space="preserve">ir </w:t>
      </w:r>
      <w:r w:rsidRPr="008B4D51">
        <w:rPr>
          <w:szCs w:val="24"/>
        </w:rPr>
        <w:t>inter-link</w:t>
      </w:r>
      <w:r w:rsidR="00986A20" w:rsidRPr="008B4D51">
        <w:rPr>
          <w:szCs w:val="24"/>
        </w:rPr>
        <w:t>ages</w:t>
      </w:r>
      <w:r w:rsidRPr="008B4D51">
        <w:rPr>
          <w:szCs w:val="24"/>
        </w:rPr>
        <w:t xml:space="preserve"> </w:t>
      </w:r>
      <w:r w:rsidR="00986A20" w:rsidRPr="008B4D51">
        <w:rPr>
          <w:szCs w:val="24"/>
        </w:rPr>
        <w:t xml:space="preserve">with </w:t>
      </w:r>
      <w:r w:rsidRPr="008B4D51">
        <w:rPr>
          <w:szCs w:val="24"/>
        </w:rPr>
        <w:t>childbearing.</w:t>
      </w:r>
      <w:r w:rsidR="007C6D4C" w:rsidRPr="008B4D51">
        <w:rPr>
          <w:szCs w:val="24"/>
        </w:rPr>
        <w:t xml:space="preserve"> </w:t>
      </w:r>
      <w:r w:rsidRPr="008B4D51">
        <w:rPr>
          <w:szCs w:val="24"/>
        </w:rPr>
        <w:t>For each inter-linkage, we explain the potential underlying mechanisms driving any associations, synthesizing evidence where there is consensus and identifying areas where evidence is more mixed. Different aspects of fertility are considered</w:t>
      </w:r>
      <w:r w:rsidR="00986A20" w:rsidRPr="008B4D51">
        <w:rPr>
          <w:szCs w:val="24"/>
        </w:rPr>
        <w:t>:</w:t>
      </w:r>
      <w:r w:rsidRPr="008B4D51">
        <w:rPr>
          <w:szCs w:val="24"/>
        </w:rPr>
        <w:t xml:space="preserve"> age and timing of childbearing, </w:t>
      </w:r>
      <w:r w:rsidR="007435FF" w:rsidRPr="008B4D51">
        <w:rPr>
          <w:szCs w:val="24"/>
        </w:rPr>
        <w:t xml:space="preserve">likelihood of having a </w:t>
      </w:r>
      <w:r w:rsidRPr="008B4D51">
        <w:rPr>
          <w:szCs w:val="24"/>
        </w:rPr>
        <w:t>birth, childlessness and completed family size.</w:t>
      </w:r>
      <w:r w:rsidR="007C6D4C" w:rsidRPr="008B4D51">
        <w:rPr>
          <w:szCs w:val="24"/>
        </w:rPr>
        <w:t xml:space="preserve"> We also explore the two-way relationship between partnership and fertility dynamics: </w:t>
      </w:r>
      <w:r w:rsidR="00F522FC" w:rsidRPr="008B4D51">
        <w:rPr>
          <w:szCs w:val="24"/>
        </w:rPr>
        <w:t>being in a</w:t>
      </w:r>
      <w:r w:rsidR="007C6D4C" w:rsidRPr="008B4D51">
        <w:rPr>
          <w:szCs w:val="24"/>
        </w:rPr>
        <w:t xml:space="preserve"> partnership </w:t>
      </w:r>
      <w:r w:rsidR="00F522FC" w:rsidRPr="008B4D51">
        <w:rPr>
          <w:szCs w:val="24"/>
        </w:rPr>
        <w:t>may</w:t>
      </w:r>
      <w:r w:rsidR="007C6D4C" w:rsidRPr="008B4D51">
        <w:rPr>
          <w:szCs w:val="24"/>
        </w:rPr>
        <w:t xml:space="preserve"> increase the likelihood of</w:t>
      </w:r>
      <w:r w:rsidR="00F522FC" w:rsidRPr="008B4D51">
        <w:rPr>
          <w:szCs w:val="24"/>
        </w:rPr>
        <w:t xml:space="preserve"> having children</w:t>
      </w:r>
      <w:r w:rsidR="007C6D4C" w:rsidRPr="008B4D51">
        <w:rPr>
          <w:szCs w:val="24"/>
        </w:rPr>
        <w:t>, but having children may also affect partnership dynamics</w:t>
      </w:r>
      <w:r w:rsidR="00807DC3" w:rsidRPr="008B4D51">
        <w:rPr>
          <w:szCs w:val="24"/>
        </w:rPr>
        <w:t>.</w:t>
      </w:r>
      <w:r w:rsidR="007C6D4C" w:rsidRPr="008B4D51">
        <w:rPr>
          <w:szCs w:val="24"/>
        </w:rPr>
        <w:t xml:space="preserve">  </w:t>
      </w:r>
    </w:p>
    <w:p w14:paraId="3BB030A3" w14:textId="319AD81A" w:rsidR="00B8749B" w:rsidRPr="008B4D51" w:rsidRDefault="005621B0" w:rsidP="008D75AA">
      <w:pPr>
        <w:spacing w:line="480" w:lineRule="auto"/>
        <w:rPr>
          <w:rFonts w:eastAsia="Times New Roman" w:cstheme="minorHAnsi"/>
          <w:lang w:eastAsia="en-GB"/>
        </w:rPr>
      </w:pPr>
      <w:r w:rsidRPr="008B4D51">
        <w:rPr>
          <w:szCs w:val="24"/>
        </w:rPr>
        <w:t xml:space="preserve">Lastly, we examine the roles of education, </w:t>
      </w:r>
      <w:r w:rsidR="008F3D52" w:rsidRPr="008B4D51">
        <w:rPr>
          <w:szCs w:val="24"/>
        </w:rPr>
        <w:t>migration and</w:t>
      </w:r>
      <w:r w:rsidRPr="008B4D51">
        <w:rPr>
          <w:szCs w:val="24"/>
        </w:rPr>
        <w:t xml:space="preserve"> ethnicity/race, and macro context in the inter-linkages between partnership dynamics and childbearing. </w:t>
      </w:r>
      <w:r w:rsidR="00406BBC" w:rsidRPr="008B4D51">
        <w:rPr>
          <w:szCs w:val="24"/>
        </w:rPr>
        <w:t xml:space="preserve">Education is useful </w:t>
      </w:r>
      <w:r w:rsidR="006B091E" w:rsidRPr="008B4D51">
        <w:rPr>
          <w:szCs w:val="24"/>
        </w:rPr>
        <w:t xml:space="preserve">to examine </w:t>
      </w:r>
      <w:r w:rsidR="007C32B3" w:rsidRPr="008B4D51">
        <w:rPr>
          <w:szCs w:val="24"/>
        </w:rPr>
        <w:t xml:space="preserve">as </w:t>
      </w:r>
      <w:r w:rsidR="00C05BAE" w:rsidRPr="008B4D51">
        <w:rPr>
          <w:szCs w:val="24"/>
        </w:rPr>
        <w:t xml:space="preserve">proxy for socioeconomic status and human capital </w:t>
      </w:r>
      <w:r w:rsidR="00F06C6F" w:rsidRPr="008B4D51">
        <w:rPr>
          <w:szCs w:val="24"/>
        </w:rPr>
        <w:t xml:space="preserve">because </w:t>
      </w:r>
      <w:r w:rsidR="007C32B3" w:rsidRPr="008B4D51">
        <w:rPr>
          <w:szCs w:val="24"/>
        </w:rPr>
        <w:t>it has a very strong and well</w:t>
      </w:r>
      <w:r w:rsidR="00F06C6F" w:rsidRPr="008B4D51">
        <w:rPr>
          <w:szCs w:val="24"/>
        </w:rPr>
        <w:t>-</w:t>
      </w:r>
      <w:r w:rsidR="007C32B3" w:rsidRPr="008B4D51">
        <w:rPr>
          <w:szCs w:val="24"/>
        </w:rPr>
        <w:t>studied relationship with both partnership and fertility and has applicability across countries</w:t>
      </w:r>
      <w:r w:rsidR="006B091E" w:rsidRPr="008B4D51">
        <w:rPr>
          <w:szCs w:val="24"/>
        </w:rPr>
        <w:t xml:space="preserve"> </w:t>
      </w:r>
      <w:r w:rsidR="006B091E" w:rsidRPr="008B4D51">
        <w:rPr>
          <w:szCs w:val="24"/>
        </w:rPr>
        <w:fldChar w:fldCharType="begin"/>
      </w:r>
      <w:r w:rsidR="00733E6E" w:rsidRPr="008B4D51">
        <w:rPr>
          <w:szCs w:val="24"/>
        </w:rPr>
        <w:instrText xml:space="preserve"> ADDIN EN.CITE &lt;EndNote&gt;&lt;Cite&gt;&lt;Author&gt;Lutz&lt;/Author&gt;&lt;Year&gt;2011&lt;/Year&gt;&lt;RecNum&gt;384&lt;/RecNum&gt;&lt;DisplayText&gt;(Lutz and KC 2011)&lt;/DisplayText&gt;&lt;record&gt;&lt;rec-number&gt;384&lt;/rec-number&gt;&lt;foreign-keys&gt;&lt;key app="EN" db-id="date2dst4vae0pe955kxa2tla9pzrxp00p95" timestamp="1714565864"&gt;384&lt;/key&gt;&lt;/foreign-keys&gt;&lt;ref-type name="Journal Article"&gt;17&lt;/ref-type&gt;&lt;contributors&gt;&lt;authors&gt;&lt;author&gt;Lutz, Wolfgang&lt;/author&gt;&lt;author&gt;KC, Samir&lt;/author&gt;&lt;/authors&gt;&lt;/contributors&gt;&lt;titles&gt;&lt;title&gt;Global Human Capital: Integrating Education and Population&lt;/title&gt;&lt;secondary-title&gt;Science&lt;/secondary-title&gt;&lt;/titles&gt;&lt;periodical&gt;&lt;full-title&gt;Science&lt;/full-title&gt;&lt;/periodical&gt;&lt;pages&gt;587-592&lt;/pages&gt;&lt;volume&gt;333&lt;/volume&gt;&lt;number&gt;6042&lt;/number&gt;&lt;dates&gt;&lt;year&gt;2011&lt;/year&gt;&lt;/dates&gt;&lt;urls&gt;&lt;related-urls&gt;&lt;url&gt;https://www.science.org/doi/abs/10.1126/science.1206964&lt;/url&gt;&lt;/related-urls&gt;&lt;/urls&gt;&lt;electronic-resource-num&gt;doi:10.1126/science.1206964&lt;/electronic-resource-num&gt;&lt;/record&gt;&lt;/Cite&gt;&lt;/EndNote&gt;</w:instrText>
      </w:r>
      <w:r w:rsidR="006B091E" w:rsidRPr="008B4D51">
        <w:rPr>
          <w:szCs w:val="24"/>
        </w:rPr>
        <w:fldChar w:fldCharType="separate"/>
      </w:r>
      <w:r w:rsidR="00733E6E" w:rsidRPr="008B4D51">
        <w:rPr>
          <w:noProof/>
          <w:szCs w:val="24"/>
        </w:rPr>
        <w:t>(Lutz and KC 2011)</w:t>
      </w:r>
      <w:r w:rsidR="006B091E" w:rsidRPr="008B4D51">
        <w:rPr>
          <w:szCs w:val="24"/>
        </w:rPr>
        <w:fldChar w:fldCharType="end"/>
      </w:r>
      <w:r w:rsidR="007C32B3" w:rsidRPr="008B4D51">
        <w:rPr>
          <w:szCs w:val="24"/>
        </w:rPr>
        <w:t>. While Anglo countries</w:t>
      </w:r>
      <w:r w:rsidR="00C05BAE" w:rsidRPr="008B4D51">
        <w:rPr>
          <w:szCs w:val="24"/>
        </w:rPr>
        <w:t xml:space="preserve">’ family research </w:t>
      </w:r>
      <w:r w:rsidR="007C32B3" w:rsidRPr="008B4D51">
        <w:rPr>
          <w:szCs w:val="24"/>
        </w:rPr>
        <w:t>often focus on measures of deprivation and socioeconomic gradients that may be time varying</w:t>
      </w:r>
      <w:r w:rsidR="00F06C6F" w:rsidRPr="008B4D51">
        <w:rPr>
          <w:szCs w:val="24"/>
        </w:rPr>
        <w:t xml:space="preserve"> such as employment or income</w:t>
      </w:r>
      <w:r w:rsidR="007C32B3" w:rsidRPr="008B4D51">
        <w:rPr>
          <w:szCs w:val="24"/>
        </w:rPr>
        <w:t xml:space="preserve">, </w:t>
      </w:r>
      <w:r w:rsidR="00A63A57" w:rsidRPr="008B4D51">
        <w:rPr>
          <w:szCs w:val="24"/>
        </w:rPr>
        <w:t xml:space="preserve">education is usually more time fixed and </w:t>
      </w:r>
      <w:r w:rsidR="001D32E2" w:rsidRPr="008B4D51">
        <w:rPr>
          <w:szCs w:val="24"/>
        </w:rPr>
        <w:t xml:space="preserve">subgroup variation by education </w:t>
      </w:r>
      <w:r w:rsidR="007C32B3" w:rsidRPr="008B4D51">
        <w:rPr>
          <w:szCs w:val="24"/>
        </w:rPr>
        <w:t xml:space="preserve">more universally understood </w:t>
      </w:r>
      <w:r w:rsidR="00C05BAE" w:rsidRPr="008B4D51">
        <w:rPr>
          <w:szCs w:val="24"/>
        </w:rPr>
        <w:t xml:space="preserve">and widely used in </w:t>
      </w:r>
      <w:r w:rsidR="00F06C6F" w:rsidRPr="008B4D51">
        <w:rPr>
          <w:szCs w:val="24"/>
        </w:rPr>
        <w:t>continental European research.</w:t>
      </w:r>
      <w:r w:rsidR="00C05BAE" w:rsidRPr="008B4D51">
        <w:rPr>
          <w:szCs w:val="24"/>
        </w:rPr>
        <w:t xml:space="preserve">    </w:t>
      </w:r>
    </w:p>
    <w:p w14:paraId="3AD9E072" w14:textId="1ECB10D5" w:rsidR="00B313FA" w:rsidRPr="008B4D51" w:rsidRDefault="00B8749B" w:rsidP="00B313FA">
      <w:pPr>
        <w:spacing w:line="480" w:lineRule="auto"/>
        <w:rPr>
          <w:rFonts w:eastAsia="Times New Roman" w:cstheme="minorHAnsi"/>
          <w:lang w:eastAsia="en-GB"/>
        </w:rPr>
      </w:pPr>
      <w:r w:rsidRPr="008B4D51">
        <w:rPr>
          <w:rFonts w:eastAsia="Times New Roman" w:cstheme="minorHAnsi"/>
          <w:lang w:eastAsia="en-GB"/>
        </w:rPr>
        <w:t>Migration</w:t>
      </w:r>
      <w:r w:rsidR="008F3D52" w:rsidRPr="008B4D51">
        <w:rPr>
          <w:rFonts w:eastAsia="Times New Roman" w:cstheme="minorHAnsi"/>
          <w:lang w:eastAsia="en-GB"/>
        </w:rPr>
        <w:t xml:space="preserve"> and </w:t>
      </w:r>
      <w:r w:rsidRPr="008B4D51">
        <w:rPr>
          <w:rFonts w:eastAsia="Times New Roman" w:cstheme="minorHAnsi"/>
          <w:lang w:eastAsia="en-GB"/>
        </w:rPr>
        <w:t>ethnicity</w:t>
      </w:r>
      <w:r w:rsidR="008F3D52" w:rsidRPr="008B4D51">
        <w:rPr>
          <w:rFonts w:eastAsia="Times New Roman" w:cstheme="minorHAnsi"/>
          <w:lang w:eastAsia="en-GB"/>
        </w:rPr>
        <w:t>/race</w:t>
      </w:r>
      <w:r w:rsidRPr="008B4D51">
        <w:rPr>
          <w:rFonts w:eastAsia="Times New Roman" w:cstheme="minorHAnsi"/>
          <w:lang w:eastAsia="en-GB"/>
        </w:rPr>
        <w:t xml:space="preserve"> </w:t>
      </w:r>
      <w:r w:rsidR="006B091E" w:rsidRPr="008B4D51">
        <w:rPr>
          <w:rFonts w:eastAsia="Times New Roman" w:cstheme="minorHAnsi"/>
          <w:lang w:eastAsia="en-GB"/>
        </w:rPr>
        <w:t xml:space="preserve">are also important to examine due to the </w:t>
      </w:r>
      <w:r w:rsidRPr="008B4D51">
        <w:rPr>
          <w:rFonts w:eastAsia="Times New Roman" w:cstheme="minorHAnsi"/>
          <w:lang w:eastAsia="en-GB"/>
        </w:rPr>
        <w:t>increas</w:t>
      </w:r>
      <w:r w:rsidR="006B091E" w:rsidRPr="008B4D51">
        <w:rPr>
          <w:rFonts w:eastAsia="Times New Roman" w:cstheme="minorHAnsi"/>
          <w:lang w:eastAsia="en-GB"/>
        </w:rPr>
        <w:t xml:space="preserve">ing </w:t>
      </w:r>
      <w:r w:rsidRPr="008B4D51">
        <w:rPr>
          <w:rFonts w:eastAsia="Times New Roman" w:cstheme="minorHAnsi"/>
          <w:lang w:eastAsia="en-GB"/>
        </w:rPr>
        <w:t>heterogeneity of</w:t>
      </w:r>
      <w:r w:rsidR="006B091E" w:rsidRPr="008B4D51">
        <w:rPr>
          <w:rFonts w:eastAsia="Times New Roman" w:cstheme="minorHAnsi"/>
          <w:lang w:eastAsia="en-GB"/>
        </w:rPr>
        <w:t xml:space="preserve"> societies, particularly European countries.  Family research can tend to focus on studying native born people</w:t>
      </w:r>
      <w:r w:rsidR="008F3D52" w:rsidRPr="008B4D51">
        <w:rPr>
          <w:rFonts w:eastAsia="Times New Roman" w:cstheme="minorHAnsi"/>
          <w:lang w:eastAsia="en-GB"/>
        </w:rPr>
        <w:t xml:space="preserve"> or the dominant ethnic group</w:t>
      </w:r>
      <w:r w:rsidR="006B091E" w:rsidRPr="008B4D51">
        <w:rPr>
          <w:rFonts w:eastAsia="Times New Roman" w:cstheme="minorHAnsi"/>
          <w:lang w:eastAsia="en-GB"/>
        </w:rPr>
        <w:t xml:space="preserve"> </w:t>
      </w:r>
      <w:r w:rsidR="008D75AA" w:rsidRPr="008B4D51">
        <w:rPr>
          <w:rFonts w:eastAsia="Times New Roman" w:cstheme="minorHAnsi"/>
          <w:lang w:eastAsia="en-GB"/>
        </w:rPr>
        <w:t xml:space="preserve">and </w:t>
      </w:r>
      <w:r w:rsidR="006B091E" w:rsidRPr="008B4D51">
        <w:rPr>
          <w:rFonts w:eastAsia="Times New Roman" w:cstheme="minorHAnsi"/>
          <w:lang w:eastAsia="en-GB"/>
        </w:rPr>
        <w:t xml:space="preserve">avoid the additional </w:t>
      </w:r>
      <w:r w:rsidR="006B091E" w:rsidRPr="008B4D51">
        <w:rPr>
          <w:rFonts w:eastAsia="Times New Roman" w:cstheme="minorHAnsi"/>
          <w:lang w:eastAsia="en-GB"/>
        </w:rPr>
        <w:lastRenderedPageBreak/>
        <w:t>complication and noise of including data on migrants</w:t>
      </w:r>
      <w:r w:rsidR="008F3D52" w:rsidRPr="008B4D51">
        <w:rPr>
          <w:rFonts w:eastAsia="Times New Roman" w:cstheme="minorHAnsi"/>
          <w:lang w:eastAsia="en-GB"/>
        </w:rPr>
        <w:t xml:space="preserve"> and ethnic/racial minorities</w:t>
      </w:r>
      <w:r w:rsidR="006B091E" w:rsidRPr="008B4D51">
        <w:rPr>
          <w:rFonts w:eastAsia="Times New Roman" w:cstheme="minorHAnsi"/>
          <w:lang w:eastAsia="en-GB"/>
        </w:rPr>
        <w:t>, which are often difficult to analyze</w:t>
      </w:r>
      <w:r w:rsidRPr="008B4D51">
        <w:rPr>
          <w:rFonts w:eastAsia="Times New Roman" w:cstheme="minorHAnsi"/>
          <w:lang w:eastAsia="en-GB"/>
        </w:rPr>
        <w:t xml:space="preserve">. </w:t>
      </w:r>
      <w:r w:rsidR="008D75AA" w:rsidRPr="008B4D51">
        <w:rPr>
          <w:rFonts w:eastAsia="Times New Roman" w:cstheme="minorHAnsi"/>
          <w:lang w:eastAsia="en-GB"/>
        </w:rPr>
        <w:t xml:space="preserve"> </w:t>
      </w:r>
      <w:r w:rsidR="008F3D52" w:rsidRPr="008B4D51">
        <w:rPr>
          <w:rFonts w:eastAsia="Times New Roman" w:cstheme="minorHAnsi"/>
          <w:lang w:eastAsia="en-GB"/>
        </w:rPr>
        <w:t>W</w:t>
      </w:r>
      <w:r w:rsidR="008D75AA" w:rsidRPr="008B4D51">
        <w:rPr>
          <w:rFonts w:eastAsia="Times New Roman" w:cstheme="minorHAnsi"/>
          <w:lang w:eastAsia="en-GB"/>
        </w:rPr>
        <w:t>e focus specifically on migrant/ethnic research to gain a more comprehensive understanding of partnership and fertility changes across the Western world</w:t>
      </w:r>
      <w:r w:rsidRPr="008B4D51">
        <w:rPr>
          <w:rFonts w:eastAsia="Times New Roman" w:cstheme="minorHAnsi"/>
          <w:lang w:eastAsia="en-GB"/>
        </w:rPr>
        <w:t>.</w:t>
      </w:r>
      <w:r w:rsidR="008D75AA" w:rsidRPr="008B4D51">
        <w:rPr>
          <w:rFonts w:eastAsia="Times New Roman" w:cstheme="minorHAnsi"/>
          <w:lang w:eastAsia="en-GB"/>
        </w:rPr>
        <w:t xml:space="preserve">  </w:t>
      </w:r>
      <w:r w:rsidR="008F3D52" w:rsidRPr="008B4D51">
        <w:rPr>
          <w:rFonts w:eastAsia="Times New Roman" w:cstheme="minorHAnsi"/>
          <w:lang w:eastAsia="en-GB"/>
        </w:rPr>
        <w:t xml:space="preserve">Lastly, </w:t>
      </w:r>
      <w:r w:rsidR="00CB1835" w:rsidRPr="008B4D51">
        <w:rPr>
          <w:rFonts w:eastAsia="Times New Roman" w:cstheme="minorHAnsi"/>
          <w:lang w:eastAsia="en-GB"/>
        </w:rPr>
        <w:t xml:space="preserve">we focus on </w:t>
      </w:r>
      <w:r w:rsidR="008F3D52" w:rsidRPr="008B4D51">
        <w:rPr>
          <w:rFonts w:eastAsia="Times New Roman" w:cstheme="minorHAnsi"/>
          <w:lang w:eastAsia="en-GB"/>
        </w:rPr>
        <w:t>macro context</w:t>
      </w:r>
      <w:r w:rsidR="00B313FA" w:rsidRPr="008B4D51">
        <w:rPr>
          <w:rFonts w:eastAsia="Times New Roman" w:cstheme="minorHAnsi"/>
          <w:lang w:eastAsia="en-GB"/>
        </w:rPr>
        <w:t>, particularly welfare state</w:t>
      </w:r>
      <w:r w:rsidR="00CB1835" w:rsidRPr="008B4D51">
        <w:rPr>
          <w:rFonts w:eastAsia="Times New Roman" w:cstheme="minorHAnsi"/>
          <w:lang w:eastAsia="en-GB"/>
        </w:rPr>
        <w:t>s</w:t>
      </w:r>
      <w:r w:rsidR="00B313FA" w:rsidRPr="008B4D51">
        <w:rPr>
          <w:rFonts w:eastAsia="Times New Roman" w:cstheme="minorHAnsi"/>
          <w:lang w:eastAsia="en-GB"/>
        </w:rPr>
        <w:t>,</w:t>
      </w:r>
      <w:r w:rsidR="008F3D52" w:rsidRPr="008B4D51">
        <w:rPr>
          <w:rFonts w:eastAsia="Times New Roman" w:cstheme="minorHAnsi"/>
          <w:lang w:eastAsia="en-GB"/>
        </w:rPr>
        <w:t xml:space="preserve"> </w:t>
      </w:r>
      <w:r w:rsidR="00584BE2" w:rsidRPr="008B4D51">
        <w:rPr>
          <w:rFonts w:eastAsia="Times New Roman" w:cstheme="minorHAnsi"/>
          <w:lang w:eastAsia="en-GB"/>
        </w:rPr>
        <w:t>since they</w:t>
      </w:r>
      <w:r w:rsidR="00B313FA" w:rsidRPr="008B4D51">
        <w:rPr>
          <w:rFonts w:eastAsia="Times New Roman" w:cstheme="minorHAnsi"/>
          <w:lang w:eastAsia="en-GB"/>
        </w:rPr>
        <w:t xml:space="preserve"> </w:t>
      </w:r>
      <w:r w:rsidR="008F3D52" w:rsidRPr="008B4D51">
        <w:rPr>
          <w:rFonts w:eastAsia="Times New Roman" w:cstheme="minorHAnsi"/>
          <w:lang w:eastAsia="en-GB"/>
        </w:rPr>
        <w:t xml:space="preserve">play a substantial role in </w:t>
      </w:r>
      <w:r w:rsidR="00B313FA" w:rsidRPr="008B4D51">
        <w:rPr>
          <w:rFonts w:eastAsia="Times New Roman" w:cstheme="minorHAnsi"/>
          <w:lang w:eastAsia="en-GB"/>
        </w:rPr>
        <w:t xml:space="preserve">shaping </w:t>
      </w:r>
      <w:r w:rsidR="008F3D52" w:rsidRPr="008B4D51">
        <w:rPr>
          <w:rFonts w:eastAsia="Times New Roman" w:cstheme="minorHAnsi"/>
          <w:lang w:eastAsia="en-GB"/>
        </w:rPr>
        <w:t xml:space="preserve">cross-national and regional variation in the partnership and fertility relationship </w:t>
      </w:r>
      <w:r w:rsidR="001E358A" w:rsidRPr="008B4D51">
        <w:rPr>
          <w:rFonts w:eastAsia="Times New Roman" w:cstheme="minorHAnsi"/>
          <w:lang w:eastAsia="en-GB"/>
        </w:rPr>
        <w:t>(Esping-Andersen 2009, Neyer 2013, Herbst-Debby 2022).</w:t>
      </w:r>
      <w:r w:rsidR="002F0612" w:rsidRPr="008B4D51">
        <w:rPr>
          <w:rFonts w:eastAsia="Times New Roman" w:cstheme="minorHAnsi"/>
          <w:lang w:eastAsia="en-GB"/>
        </w:rPr>
        <w:t xml:space="preserve"> For example, f</w:t>
      </w:r>
      <w:r w:rsidR="001E358A" w:rsidRPr="008B4D51">
        <w:rPr>
          <w:rFonts w:eastAsia="Times New Roman" w:cstheme="minorHAnsi"/>
          <w:lang w:eastAsia="en-GB"/>
        </w:rPr>
        <w:t>amily policies and governance which provide more support</w:t>
      </w:r>
      <w:r w:rsidR="00772980" w:rsidRPr="008B4D51">
        <w:rPr>
          <w:rFonts w:eastAsia="Times New Roman" w:cstheme="minorHAnsi"/>
          <w:lang w:eastAsia="en-GB"/>
        </w:rPr>
        <w:t xml:space="preserve"> to lone parents</w:t>
      </w:r>
      <w:r w:rsidR="001E358A" w:rsidRPr="008B4D51">
        <w:rPr>
          <w:rFonts w:eastAsia="Times New Roman" w:cstheme="minorHAnsi"/>
          <w:lang w:eastAsia="en-GB"/>
        </w:rPr>
        <w:t xml:space="preserve"> can encourage lone parenthood (Bradshaw, Keung and Chzhen 2018, Zagel, Hübgen and Nieuwenhuis 2021). Religious and legal frameworks are also important contextual factors which may encourage nonmarital childbearing by reducing the role of religious institutions in peoples’ private lives (Perelli-Harris, Mynarska et al. 2014, Liefbroer and Rijken 2019, Vermeulen, Zoutewelle‐Terovan et al. 2023) or by recognizing and regulating nonmarital partnerships (Sánchez Gassen and Perelli-Harris 2015, Jónsson 2021)</w:t>
      </w:r>
    </w:p>
    <w:p w14:paraId="410E5CE2" w14:textId="35E2C41B" w:rsidR="005621B0" w:rsidRPr="008B4D51" w:rsidRDefault="005621B0" w:rsidP="00BD21F7">
      <w:pPr>
        <w:spacing w:line="480" w:lineRule="auto"/>
        <w:rPr>
          <w:szCs w:val="24"/>
        </w:rPr>
      </w:pPr>
      <w:r w:rsidRPr="008B4D51">
        <w:rPr>
          <w:szCs w:val="24"/>
        </w:rPr>
        <w:t>The review focuses on childbearing within heterosexual relationships</w:t>
      </w:r>
      <w:r w:rsidR="002703F1" w:rsidRPr="008B4D51">
        <w:rPr>
          <w:szCs w:val="24"/>
        </w:rPr>
        <w:t>. A</w:t>
      </w:r>
      <w:r w:rsidRPr="008B4D51">
        <w:rPr>
          <w:szCs w:val="24"/>
        </w:rPr>
        <w:t>lthough we acknowledge the increasing importance of childbearing via assisted reproductive technology and within same-sex partnerships</w:t>
      </w:r>
      <w:r w:rsidR="00471487" w:rsidRPr="008B4D51">
        <w:rPr>
          <w:szCs w:val="24"/>
        </w:rPr>
        <w:t xml:space="preserve"> </w:t>
      </w:r>
      <w:r w:rsidR="00471487" w:rsidRPr="008B4D51">
        <w:rPr>
          <w:szCs w:val="24"/>
        </w:rPr>
        <w:fldChar w:fldCharType="begin">
          <w:fldData xml:space="preserve">PEVuZE5vdGU+PENpdGU+PEF1dGhvcj5Hb2xvbWJvazwvQXV0aG9yPjxZZWFyPjIwMTU8L1llYXI+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</w:fldData>
        </w:fldChar>
      </w:r>
      <w:r w:rsidR="00733E6E" w:rsidRPr="008B4D51">
        <w:rPr>
          <w:szCs w:val="24"/>
        </w:rPr>
        <w:instrText xml:space="preserve"> ADDIN EN.CITE </w:instrText>
      </w:r>
      <w:r w:rsidR="00733E6E" w:rsidRPr="008B4D51">
        <w:rPr>
          <w:szCs w:val="24"/>
        </w:rPr>
        <w:fldChar w:fldCharType="begin">
          <w:fldData xml:space="preserve">PEVuZE5vdGU+PENpdGU+PEF1dGhvcj5Hb2xvbWJvazwvQXV0aG9yPjxZZWFyPjIwMTU8L1llYXI+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</w:fldData>
        </w:fldChar>
      </w:r>
      <w:r w:rsidR="00733E6E" w:rsidRPr="008B4D51">
        <w:rPr>
          <w:szCs w:val="24"/>
        </w:rPr>
        <w:instrText xml:space="preserve"> ADDIN EN.CITE.DATA </w:instrText>
      </w:r>
      <w:r w:rsidR="00733E6E" w:rsidRPr="008B4D51">
        <w:rPr>
          <w:szCs w:val="24"/>
        </w:rPr>
      </w:r>
      <w:r w:rsidR="00733E6E" w:rsidRPr="008B4D51">
        <w:rPr>
          <w:szCs w:val="24"/>
        </w:rPr>
        <w:fldChar w:fldCharType="end"/>
      </w:r>
      <w:r w:rsidR="00471487" w:rsidRPr="008B4D51">
        <w:rPr>
          <w:szCs w:val="24"/>
        </w:rPr>
      </w:r>
      <w:r w:rsidR="00471487" w:rsidRPr="008B4D51">
        <w:rPr>
          <w:szCs w:val="24"/>
        </w:rPr>
        <w:fldChar w:fldCharType="separate"/>
      </w:r>
      <w:r w:rsidR="00733E6E" w:rsidRPr="008B4D51">
        <w:rPr>
          <w:noProof/>
          <w:szCs w:val="24"/>
        </w:rPr>
        <w:t>(Golombok 2015, Guzzo and Hayford 2020, Remes, Palma Carvajal et al. 2022)</w:t>
      </w:r>
      <w:r w:rsidR="00471487" w:rsidRPr="008B4D51">
        <w:rPr>
          <w:szCs w:val="24"/>
        </w:rPr>
        <w:fldChar w:fldCharType="end"/>
      </w:r>
      <w:r w:rsidR="00471487" w:rsidRPr="008B4D51">
        <w:rPr>
          <w:szCs w:val="24"/>
        </w:rPr>
        <w:t>,</w:t>
      </w:r>
      <w:r w:rsidRPr="008B4D51">
        <w:rPr>
          <w:szCs w:val="24"/>
        </w:rPr>
        <w:t xml:space="preserve"> they are outside of the scope of this review</w:t>
      </w:r>
      <w:r w:rsidR="000F3A08" w:rsidRPr="008B4D51">
        <w:rPr>
          <w:szCs w:val="24"/>
        </w:rPr>
        <w:t>.</w:t>
      </w:r>
      <w:r w:rsidRPr="008B4D51">
        <w:rPr>
          <w:strike/>
          <w:szCs w:val="24"/>
        </w:rPr>
        <w:t xml:space="preserve"> </w:t>
      </w:r>
    </w:p>
    <w:p w14:paraId="0FF09019" w14:textId="19482D1B" w:rsidR="004E46F1" w:rsidRPr="008B4D51" w:rsidRDefault="008750EF" w:rsidP="00BD21F7">
      <w:pPr>
        <w:pStyle w:val="Heading2"/>
        <w:numPr>
          <w:ilvl w:val="0"/>
          <w:numId w:val="9"/>
        </w:numPr>
        <w:spacing w:line="480" w:lineRule="auto"/>
        <w:rPr>
          <w:b w:val="0"/>
          <w:bCs/>
          <w:sz w:val="24"/>
          <w:szCs w:val="24"/>
        </w:rPr>
      </w:pPr>
      <w:r w:rsidRPr="008B4D51">
        <w:rPr>
          <w:bCs/>
          <w:sz w:val="24"/>
          <w:szCs w:val="24"/>
        </w:rPr>
        <w:t>T</w:t>
      </w:r>
      <w:r w:rsidR="001E2EEB" w:rsidRPr="008B4D51">
        <w:rPr>
          <w:bCs/>
          <w:sz w:val="24"/>
          <w:szCs w:val="24"/>
        </w:rPr>
        <w:t>heor</w:t>
      </w:r>
      <w:r w:rsidR="000743A7" w:rsidRPr="008B4D51">
        <w:rPr>
          <w:bCs/>
          <w:sz w:val="24"/>
          <w:szCs w:val="24"/>
        </w:rPr>
        <w:t xml:space="preserve">ies </w:t>
      </w:r>
      <w:r w:rsidR="005336D2" w:rsidRPr="008B4D51">
        <w:rPr>
          <w:bCs/>
          <w:sz w:val="24"/>
          <w:szCs w:val="24"/>
        </w:rPr>
        <w:t>on</w:t>
      </w:r>
      <w:r w:rsidR="000743A7" w:rsidRPr="008B4D51">
        <w:rPr>
          <w:bCs/>
          <w:sz w:val="24"/>
          <w:szCs w:val="24"/>
        </w:rPr>
        <w:t xml:space="preserve"> the changing </w:t>
      </w:r>
      <w:r w:rsidR="00C06C02" w:rsidRPr="008B4D51">
        <w:rPr>
          <w:bCs/>
          <w:sz w:val="24"/>
          <w:szCs w:val="24"/>
        </w:rPr>
        <w:t>relationship between partnership and childbearing</w:t>
      </w:r>
      <w:r w:rsidR="00B64673" w:rsidRPr="008B4D51">
        <w:rPr>
          <w:bCs/>
          <w:sz w:val="24"/>
          <w:szCs w:val="24"/>
        </w:rPr>
        <w:t xml:space="preserve">  </w:t>
      </w:r>
    </w:p>
    <w:p w14:paraId="35E28EC5" w14:textId="5E1027E9" w:rsidR="00B04FC9" w:rsidRPr="008B4D51" w:rsidRDefault="008F739A" w:rsidP="00BD21F7">
      <w:pPr>
        <w:spacing w:line="480" w:lineRule="auto"/>
        <w:rPr>
          <w:color w:val="000000" w:themeColor="text1"/>
          <w:szCs w:val="24"/>
        </w:rPr>
      </w:pPr>
      <w:r w:rsidRPr="008B4D51">
        <w:rPr>
          <w:szCs w:val="24"/>
        </w:rPr>
        <w:t xml:space="preserve">Before </w:t>
      </w:r>
      <w:r w:rsidR="00A81EA5" w:rsidRPr="008B4D51">
        <w:rPr>
          <w:szCs w:val="24"/>
        </w:rPr>
        <w:t xml:space="preserve">reviewing the </w:t>
      </w:r>
      <w:r w:rsidR="00030A49" w:rsidRPr="008B4D51">
        <w:rPr>
          <w:szCs w:val="24"/>
        </w:rPr>
        <w:t xml:space="preserve">empirical evidence as to how </w:t>
      </w:r>
      <w:r w:rsidR="00EF5E97" w:rsidRPr="008B4D51">
        <w:rPr>
          <w:szCs w:val="24"/>
        </w:rPr>
        <w:t>the intersection</w:t>
      </w:r>
      <w:r w:rsidR="00030A49" w:rsidRPr="008B4D51">
        <w:rPr>
          <w:szCs w:val="24"/>
        </w:rPr>
        <w:t xml:space="preserve"> between partnership and fertility </w:t>
      </w:r>
      <w:r w:rsidR="008C4F1A" w:rsidRPr="008B4D51">
        <w:rPr>
          <w:szCs w:val="24"/>
        </w:rPr>
        <w:t>is</w:t>
      </w:r>
      <w:r w:rsidR="00030A49" w:rsidRPr="008B4D51">
        <w:rPr>
          <w:szCs w:val="24"/>
        </w:rPr>
        <w:t xml:space="preserve"> changing</w:t>
      </w:r>
      <w:r w:rsidR="007339D7" w:rsidRPr="008B4D51">
        <w:rPr>
          <w:szCs w:val="24"/>
        </w:rPr>
        <w:t>,</w:t>
      </w:r>
      <w:r w:rsidR="00030A49" w:rsidRPr="008B4D51">
        <w:rPr>
          <w:szCs w:val="24"/>
        </w:rPr>
        <w:t xml:space="preserve"> it is useful </w:t>
      </w:r>
      <w:r w:rsidR="00A81EA5" w:rsidRPr="008B4D51">
        <w:rPr>
          <w:szCs w:val="24"/>
        </w:rPr>
        <w:t xml:space="preserve">to remind readers of the variety of </w:t>
      </w:r>
      <w:r w:rsidR="00831259">
        <w:rPr>
          <w:szCs w:val="24"/>
        </w:rPr>
        <w:t>structural</w:t>
      </w:r>
      <w:r w:rsidR="00A81AB0">
        <w:rPr>
          <w:szCs w:val="24"/>
        </w:rPr>
        <w:t>, normative,</w:t>
      </w:r>
      <w:r w:rsidR="00831259">
        <w:rPr>
          <w:szCs w:val="24"/>
        </w:rPr>
        <w:t xml:space="preserve"> and </w:t>
      </w:r>
      <w:r w:rsidR="00A81AB0">
        <w:rPr>
          <w:szCs w:val="24"/>
        </w:rPr>
        <w:t xml:space="preserve">other </w:t>
      </w:r>
      <w:r w:rsidR="00831259">
        <w:rPr>
          <w:szCs w:val="24"/>
        </w:rPr>
        <w:t xml:space="preserve">contextual </w:t>
      </w:r>
      <w:r w:rsidR="00EF5E97" w:rsidRPr="008B4D51">
        <w:rPr>
          <w:szCs w:val="24"/>
        </w:rPr>
        <w:t xml:space="preserve">explanations </w:t>
      </w:r>
      <w:r w:rsidR="00A81EA5" w:rsidRPr="008B4D51">
        <w:rPr>
          <w:szCs w:val="24"/>
        </w:rPr>
        <w:t>that have been put forward</w:t>
      </w:r>
      <w:r w:rsidR="000C3CB8">
        <w:rPr>
          <w:szCs w:val="24"/>
        </w:rPr>
        <w:t xml:space="preserve"> across time</w:t>
      </w:r>
      <w:r w:rsidR="00A81EA5" w:rsidRPr="008B4D51">
        <w:rPr>
          <w:szCs w:val="24"/>
        </w:rPr>
        <w:t xml:space="preserve"> </w:t>
      </w:r>
      <w:r w:rsidR="00EF5E97" w:rsidRPr="008B4D51">
        <w:rPr>
          <w:szCs w:val="24"/>
        </w:rPr>
        <w:t xml:space="preserve">for </w:t>
      </w:r>
      <w:r w:rsidR="00A81EA5" w:rsidRPr="008B4D51">
        <w:rPr>
          <w:szCs w:val="24"/>
        </w:rPr>
        <w:t>the</w:t>
      </w:r>
      <w:r w:rsidR="00AA62E2" w:rsidRPr="008B4D51">
        <w:rPr>
          <w:szCs w:val="24"/>
        </w:rPr>
        <w:t>se</w:t>
      </w:r>
      <w:r w:rsidR="00A81EA5" w:rsidRPr="008B4D51">
        <w:rPr>
          <w:szCs w:val="24"/>
        </w:rPr>
        <w:t xml:space="preserve"> </w:t>
      </w:r>
      <w:r w:rsidR="001C32E3" w:rsidRPr="008B4D51">
        <w:rPr>
          <w:szCs w:val="24"/>
        </w:rPr>
        <w:t xml:space="preserve">major changes in </w:t>
      </w:r>
      <w:r w:rsidR="00EF5E97" w:rsidRPr="008B4D51">
        <w:rPr>
          <w:szCs w:val="24"/>
        </w:rPr>
        <w:t xml:space="preserve">partnership </w:t>
      </w:r>
      <w:r w:rsidR="00AA62E2" w:rsidRPr="008B4D51">
        <w:rPr>
          <w:szCs w:val="24"/>
        </w:rPr>
        <w:t xml:space="preserve">and fertility </w:t>
      </w:r>
      <w:r w:rsidR="00EF5E97" w:rsidRPr="008B4D51">
        <w:rPr>
          <w:szCs w:val="24"/>
        </w:rPr>
        <w:t>dynamics.</w:t>
      </w:r>
      <w:r w:rsidR="00994191" w:rsidRPr="008B4D51">
        <w:rPr>
          <w:szCs w:val="24"/>
        </w:rPr>
        <w:t xml:space="preserve"> </w:t>
      </w:r>
      <w:r w:rsidR="00882F3F" w:rsidRPr="008B4D51">
        <w:rPr>
          <w:szCs w:val="24"/>
          <w:lang w:eastAsia="en-GB"/>
        </w:rPr>
        <w:t xml:space="preserve"> </w:t>
      </w:r>
      <w:r w:rsidR="00566090" w:rsidRPr="008B4D51">
        <w:rPr>
          <w:szCs w:val="24"/>
          <w:lang w:eastAsia="en-GB"/>
        </w:rPr>
        <w:t>F</w:t>
      </w:r>
      <w:r w:rsidR="00CF1915" w:rsidRPr="008B4D51">
        <w:rPr>
          <w:szCs w:val="24"/>
          <w:lang w:eastAsia="en-GB"/>
        </w:rPr>
        <w:t>rom a technical perspective</w:t>
      </w:r>
      <w:r w:rsidR="00566090" w:rsidRPr="008B4D51">
        <w:rPr>
          <w:szCs w:val="24"/>
          <w:lang w:eastAsia="en-GB"/>
        </w:rPr>
        <w:t>, t</w:t>
      </w:r>
      <w:r w:rsidR="00DC12AC" w:rsidRPr="008B4D51">
        <w:rPr>
          <w:szCs w:val="24"/>
          <w:lang w:eastAsia="en-GB"/>
        </w:rPr>
        <w:t xml:space="preserve">he advent of modern contraception </w:t>
      </w:r>
      <w:r w:rsidR="00B05872" w:rsidRPr="008B4D51">
        <w:rPr>
          <w:szCs w:val="24"/>
          <w:lang w:eastAsia="en-GB"/>
        </w:rPr>
        <w:t>in the 1960s</w:t>
      </w:r>
      <w:r w:rsidR="00D344A8" w:rsidRPr="008B4D51">
        <w:rPr>
          <w:szCs w:val="24"/>
          <w:lang w:eastAsia="en-GB"/>
        </w:rPr>
        <w:t xml:space="preserve"> meant that</w:t>
      </w:r>
      <w:r w:rsidR="008A0069" w:rsidRPr="008B4D51">
        <w:rPr>
          <w:szCs w:val="24"/>
          <w:lang w:eastAsia="en-GB"/>
        </w:rPr>
        <w:t xml:space="preserve"> </w:t>
      </w:r>
      <w:r w:rsidR="00010DFB" w:rsidRPr="008B4D51">
        <w:rPr>
          <w:szCs w:val="24"/>
          <w:lang w:eastAsia="en-GB"/>
        </w:rPr>
        <w:t xml:space="preserve">couples could </w:t>
      </w:r>
      <w:r w:rsidR="00AC7C77" w:rsidRPr="008B4D51">
        <w:rPr>
          <w:szCs w:val="24"/>
          <w:lang w:eastAsia="en-GB"/>
        </w:rPr>
        <w:t xml:space="preserve">have </w:t>
      </w:r>
      <w:r w:rsidR="008A27ED" w:rsidRPr="008B4D51">
        <w:rPr>
          <w:szCs w:val="24"/>
          <w:lang w:eastAsia="en-GB"/>
        </w:rPr>
        <w:t>intimate relationship</w:t>
      </w:r>
      <w:r w:rsidR="00AC7C77" w:rsidRPr="008B4D51">
        <w:rPr>
          <w:szCs w:val="24"/>
          <w:lang w:eastAsia="en-GB"/>
        </w:rPr>
        <w:t>s</w:t>
      </w:r>
      <w:r w:rsidR="00010DFB" w:rsidRPr="008B4D51">
        <w:rPr>
          <w:szCs w:val="24"/>
          <w:lang w:eastAsia="en-GB"/>
        </w:rPr>
        <w:t xml:space="preserve"> without </w:t>
      </w:r>
      <w:r w:rsidR="00010DFB" w:rsidRPr="008B4D51">
        <w:rPr>
          <w:szCs w:val="24"/>
          <w:lang w:eastAsia="en-GB"/>
        </w:rPr>
        <w:lastRenderedPageBreak/>
        <w:t>the risk of pregnancy</w:t>
      </w:r>
      <w:r w:rsidR="00B05872" w:rsidRPr="008B4D51">
        <w:rPr>
          <w:szCs w:val="24"/>
          <w:lang w:eastAsia="en-GB"/>
        </w:rPr>
        <w:t>, decoupling partnership from fertility</w:t>
      </w:r>
      <w:r w:rsidR="00010DFB" w:rsidRPr="008B4D51">
        <w:rPr>
          <w:szCs w:val="24"/>
          <w:lang w:eastAsia="en-GB"/>
        </w:rPr>
        <w:t xml:space="preserve"> </w:t>
      </w:r>
      <w:r w:rsidR="00A46506" w:rsidRPr="008B4D51">
        <w:rPr>
          <w:szCs w:val="24"/>
          <w:lang w:eastAsia="en-GB"/>
        </w:rPr>
        <w:fldChar w:fldCharType="begin">
          <w:fldData xml:space="preserve">PEVuZE5vdGU+PENpdGU+PEF1dGhvcj5TYXNzbGVyPC9BdXRob3I+PFllYXI+MjAyMDwvWWVhcj48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</w:fldData>
        </w:fldChar>
      </w:r>
      <w:r w:rsidR="00733E6E" w:rsidRPr="008B4D51">
        <w:rPr>
          <w:szCs w:val="24"/>
          <w:lang w:eastAsia="en-GB"/>
        </w:rPr>
        <w:instrText xml:space="preserve"> ADDIN EN.CITE </w:instrText>
      </w:r>
      <w:r w:rsidR="00733E6E" w:rsidRPr="008B4D51">
        <w:rPr>
          <w:szCs w:val="24"/>
          <w:lang w:eastAsia="en-GB"/>
        </w:rPr>
        <w:fldChar w:fldCharType="begin">
          <w:fldData xml:space="preserve">PEVuZE5vdGU+PENpdGU+PEF1dGhvcj5TYXNzbGVyPC9BdXRob3I+PFllYXI+MjAyMDwvWWVhcj48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</w:fldData>
        </w:fldChar>
      </w:r>
      <w:r w:rsidR="00733E6E" w:rsidRPr="008B4D51">
        <w:rPr>
          <w:szCs w:val="24"/>
          <w:lang w:eastAsia="en-GB"/>
        </w:rPr>
        <w:instrText xml:space="preserve"> ADDIN EN.CITE.DATA </w:instrText>
      </w:r>
      <w:r w:rsidR="00733E6E" w:rsidRPr="008B4D51">
        <w:rPr>
          <w:szCs w:val="24"/>
          <w:lang w:eastAsia="en-GB"/>
        </w:rPr>
      </w:r>
      <w:r w:rsidR="00733E6E" w:rsidRPr="008B4D51">
        <w:rPr>
          <w:szCs w:val="24"/>
          <w:lang w:eastAsia="en-GB"/>
        </w:rPr>
        <w:fldChar w:fldCharType="end"/>
      </w:r>
      <w:r w:rsidR="00A46506" w:rsidRPr="008B4D51">
        <w:rPr>
          <w:szCs w:val="24"/>
          <w:lang w:eastAsia="en-GB"/>
        </w:rPr>
      </w:r>
      <w:r w:rsidR="00A46506" w:rsidRPr="008B4D51">
        <w:rPr>
          <w:szCs w:val="24"/>
          <w:lang w:eastAsia="en-GB"/>
        </w:rPr>
        <w:fldChar w:fldCharType="separate"/>
      </w:r>
      <w:r w:rsidR="00733E6E" w:rsidRPr="008B4D51">
        <w:rPr>
          <w:noProof/>
          <w:szCs w:val="24"/>
          <w:lang w:eastAsia="en-GB"/>
        </w:rPr>
        <w:t>(Murphy 1993, Sassler and Lichter 2020)</w:t>
      </w:r>
      <w:r w:rsidR="00A46506" w:rsidRPr="008B4D51">
        <w:rPr>
          <w:szCs w:val="24"/>
          <w:lang w:eastAsia="en-GB"/>
        </w:rPr>
        <w:fldChar w:fldCharType="end"/>
      </w:r>
      <w:r w:rsidR="001D32E2" w:rsidRPr="008B4D51">
        <w:rPr>
          <w:szCs w:val="24"/>
          <w:lang w:eastAsia="en-GB"/>
        </w:rPr>
        <w:t xml:space="preserve">, and </w:t>
      </w:r>
      <w:r w:rsidR="0056546C" w:rsidRPr="008B4D51">
        <w:rPr>
          <w:szCs w:val="24"/>
          <w:lang w:eastAsia="en-GB"/>
        </w:rPr>
        <w:t xml:space="preserve">could </w:t>
      </w:r>
      <w:r w:rsidR="001D32E2" w:rsidRPr="008B4D51">
        <w:rPr>
          <w:szCs w:val="24"/>
          <w:lang w:eastAsia="en-GB"/>
        </w:rPr>
        <w:t xml:space="preserve">have the means to </w:t>
      </w:r>
      <w:r w:rsidR="00DC12AC" w:rsidRPr="008B4D51">
        <w:rPr>
          <w:szCs w:val="24"/>
          <w:lang w:eastAsia="en-GB"/>
        </w:rPr>
        <w:t xml:space="preserve">forgo, delay, or space births </w:t>
      </w:r>
      <w:r w:rsidR="00DC12AC" w:rsidRPr="008B4D51">
        <w:rPr>
          <w:szCs w:val="24"/>
          <w:lang w:eastAsia="en-GB"/>
        </w:rPr>
        <w:fldChar w:fldCharType="begin"/>
      </w:r>
      <w:r w:rsidR="00733E6E" w:rsidRPr="008B4D51">
        <w:rPr>
          <w:szCs w:val="24"/>
          <w:lang w:eastAsia="en-GB"/>
        </w:rPr>
        <w:instrText xml:space="preserve"> ADDIN EN.CITE &lt;EndNote&gt;&lt;Cite&gt;&lt;Author&gt;Lewis&lt;/Author&gt;&lt;Year&gt;1996&lt;/Year&gt;&lt;RecNum&gt;46&lt;/RecNum&gt;&lt;DisplayText&gt;(Lewis and Kiernan 1996)&lt;/DisplayText&gt;&lt;record&gt;&lt;rec-number&gt;46&lt;/rec-number&gt;&lt;foreign-keys&gt;&lt;key app="EN" db-id="date2dst4vae0pe955kxa2tla9pzrxp00p95" timestamp="1665058323"&gt;46&lt;/key&gt;&lt;/foreign-keys&gt;&lt;ref-type name="Journal Article"&gt;17&lt;/ref-type&gt;&lt;contributors&gt;&lt;authors&gt;&lt;author&gt;Lewis, Jane&lt;/author&gt;&lt;author&gt;Kiernan, Kathleen&lt;/author&gt;&lt;/authors&gt;&lt;/contributors&gt;&lt;titles&gt;&lt;title&gt;The Boundaries Between Marriage, Nonmarriage, and Parenthood: Changes in Behavior and Policy in Postwar Britain&lt;/title&gt;&lt;secondary-title&gt;Journal of Family History&lt;/secondary-title&gt;&lt;/titles&gt;&lt;pages&gt;372-387&lt;/pages&gt;&lt;volume&gt;21&lt;/volume&gt;&lt;number&gt;3&lt;/number&gt;&lt;dates&gt;&lt;year&gt;1996&lt;/year&gt;&lt;pub-dates&gt;&lt;date&gt;1996/07/01&lt;/date&gt;&lt;/pub-dates&gt;&lt;/dates&gt;&lt;publisher&gt;SAGE Publications Inc&lt;/publisher&gt;&lt;isbn&gt;0363-1990&lt;/isbn&gt;&lt;urls&gt;&lt;related-urls&gt;&lt;url&gt;https://doi.org/10.1177/036319909602100306&lt;/url&gt;&lt;/related-urls&gt;&lt;/urls&gt;&lt;electronic-resource-num&gt;10.1177/036319909602100306&lt;/electronic-resource-num&gt;&lt;access-date&gt;2021/06/16&lt;/access-date&gt;&lt;/record&gt;&lt;/Cite&gt;&lt;/EndNote&gt;</w:instrText>
      </w:r>
      <w:r w:rsidR="00DC12AC" w:rsidRPr="008B4D51">
        <w:rPr>
          <w:szCs w:val="24"/>
          <w:lang w:eastAsia="en-GB"/>
        </w:rPr>
        <w:fldChar w:fldCharType="separate"/>
      </w:r>
      <w:r w:rsidR="00733E6E" w:rsidRPr="008B4D51">
        <w:rPr>
          <w:noProof/>
          <w:szCs w:val="24"/>
          <w:lang w:eastAsia="en-GB"/>
        </w:rPr>
        <w:t>(Lewis and Kiernan 1996)</w:t>
      </w:r>
      <w:r w:rsidR="00DC12AC" w:rsidRPr="008B4D51">
        <w:rPr>
          <w:szCs w:val="24"/>
          <w:lang w:eastAsia="en-GB"/>
        </w:rPr>
        <w:fldChar w:fldCharType="end"/>
      </w:r>
      <w:r w:rsidR="000C3CB8">
        <w:rPr>
          <w:szCs w:val="24"/>
          <w:lang w:eastAsia="en-GB"/>
        </w:rPr>
        <w:t>, leading in particular to greater sexual freedom and control over the life course for women</w:t>
      </w:r>
      <w:r w:rsidR="00DC12AC" w:rsidRPr="008B4D51">
        <w:rPr>
          <w:color w:val="000000" w:themeColor="text1"/>
          <w:szCs w:val="24"/>
          <w:lang w:eastAsia="en-GB"/>
        </w:rPr>
        <w:t xml:space="preserve">.  </w:t>
      </w:r>
      <w:r w:rsidR="00DC12AC" w:rsidRPr="008B4D51">
        <w:rPr>
          <w:szCs w:val="24"/>
          <w:lang w:eastAsia="en-GB"/>
        </w:rPr>
        <w:t xml:space="preserve">From a microeconomic perspective, </w:t>
      </w:r>
      <w:r w:rsidR="00700EF6" w:rsidRPr="008B4D51">
        <w:rPr>
          <w:szCs w:val="24"/>
          <w:lang w:eastAsia="en-GB"/>
        </w:rPr>
        <w:t xml:space="preserve">increased </w:t>
      </w:r>
      <w:r w:rsidR="000E4EEC" w:rsidRPr="008B4D51">
        <w:rPr>
          <w:szCs w:val="24"/>
          <w:lang w:eastAsia="en-GB"/>
        </w:rPr>
        <w:t>women</w:t>
      </w:r>
      <w:r w:rsidR="005E0E56" w:rsidRPr="008B4D51">
        <w:rPr>
          <w:szCs w:val="24"/>
          <w:lang w:eastAsia="en-GB"/>
        </w:rPr>
        <w:t>’s</w:t>
      </w:r>
      <w:r w:rsidR="000E4EEC" w:rsidRPr="008B4D51">
        <w:rPr>
          <w:szCs w:val="24"/>
          <w:lang w:eastAsia="en-GB"/>
        </w:rPr>
        <w:t xml:space="preserve"> economic independence result</w:t>
      </w:r>
      <w:r w:rsidR="0011695B" w:rsidRPr="008B4D51">
        <w:rPr>
          <w:szCs w:val="24"/>
          <w:lang w:eastAsia="en-GB"/>
        </w:rPr>
        <w:t>ing</w:t>
      </w:r>
      <w:r w:rsidR="000E4EEC" w:rsidRPr="008B4D51">
        <w:rPr>
          <w:szCs w:val="24"/>
          <w:lang w:eastAsia="en-GB"/>
        </w:rPr>
        <w:t xml:space="preserve"> from </w:t>
      </w:r>
      <w:r w:rsidR="00C417AB" w:rsidRPr="008B4D51">
        <w:rPr>
          <w:szCs w:val="24"/>
          <w:lang w:eastAsia="en-GB"/>
        </w:rPr>
        <w:t>rising</w:t>
      </w:r>
      <w:r w:rsidR="000E4EEC" w:rsidRPr="008B4D51">
        <w:rPr>
          <w:szCs w:val="24"/>
          <w:lang w:eastAsia="en-GB"/>
        </w:rPr>
        <w:t xml:space="preserve"> </w:t>
      </w:r>
      <w:r w:rsidR="008457F1" w:rsidRPr="008B4D51">
        <w:rPr>
          <w:szCs w:val="24"/>
          <w:lang w:eastAsia="en-GB"/>
        </w:rPr>
        <w:t xml:space="preserve">female education and </w:t>
      </w:r>
      <w:r w:rsidR="00427663" w:rsidRPr="008B4D51">
        <w:rPr>
          <w:szCs w:val="24"/>
          <w:lang w:eastAsia="en-GB"/>
        </w:rPr>
        <w:t xml:space="preserve">labour force participation </w:t>
      </w:r>
      <w:r w:rsidR="00B05872" w:rsidRPr="008B4D51">
        <w:rPr>
          <w:szCs w:val="24"/>
          <w:lang w:eastAsia="en-GB"/>
        </w:rPr>
        <w:t xml:space="preserve">from the 1970s </w:t>
      </w:r>
      <w:r w:rsidR="00F92BEA" w:rsidRPr="008B4D51">
        <w:rPr>
          <w:szCs w:val="24"/>
          <w:lang w:eastAsia="en-GB"/>
        </w:rPr>
        <w:t>less</w:t>
      </w:r>
      <w:r w:rsidR="00D36961" w:rsidRPr="008B4D51">
        <w:rPr>
          <w:szCs w:val="24"/>
          <w:lang w:eastAsia="en-GB"/>
        </w:rPr>
        <w:t>e</w:t>
      </w:r>
      <w:r w:rsidR="00F92BEA" w:rsidRPr="008B4D51">
        <w:rPr>
          <w:szCs w:val="24"/>
          <w:lang w:eastAsia="en-GB"/>
        </w:rPr>
        <w:t>ned</w:t>
      </w:r>
      <w:r w:rsidR="000E4EEC" w:rsidRPr="008B4D51">
        <w:rPr>
          <w:szCs w:val="24"/>
          <w:lang w:eastAsia="en-GB"/>
        </w:rPr>
        <w:t xml:space="preserve"> the attractiveness of marriage and increased the likelihood of divorce (Becker, 1981) </w:t>
      </w:r>
      <w:r w:rsidR="00F87647" w:rsidRPr="008B4D51">
        <w:rPr>
          <w:szCs w:val="24"/>
          <w:lang w:eastAsia="en-GB"/>
        </w:rPr>
        <w:t>thus</w:t>
      </w:r>
      <w:r w:rsidR="000E4EEC" w:rsidRPr="008B4D51">
        <w:rPr>
          <w:szCs w:val="24"/>
          <w:lang w:eastAsia="en-GB"/>
        </w:rPr>
        <w:t xml:space="preserve"> tend</w:t>
      </w:r>
      <w:r w:rsidR="00F87647" w:rsidRPr="008B4D51">
        <w:rPr>
          <w:szCs w:val="24"/>
          <w:lang w:eastAsia="en-GB"/>
        </w:rPr>
        <w:t>ing</w:t>
      </w:r>
      <w:r w:rsidR="000E4EEC" w:rsidRPr="008B4D51">
        <w:rPr>
          <w:szCs w:val="24"/>
          <w:lang w:eastAsia="en-GB"/>
        </w:rPr>
        <w:t xml:space="preserve"> to reduce fertility. Later ages at </w:t>
      </w:r>
      <w:r w:rsidR="00B23A33" w:rsidRPr="008B4D51">
        <w:rPr>
          <w:szCs w:val="24"/>
          <w:lang w:eastAsia="en-GB"/>
        </w:rPr>
        <w:t>leaving education also delay</w:t>
      </w:r>
      <w:r w:rsidR="00F87647" w:rsidRPr="008B4D51">
        <w:rPr>
          <w:szCs w:val="24"/>
          <w:lang w:eastAsia="en-GB"/>
        </w:rPr>
        <w:t>ed</w:t>
      </w:r>
      <w:r w:rsidR="00B23A33" w:rsidRPr="008B4D51">
        <w:rPr>
          <w:szCs w:val="24"/>
          <w:lang w:eastAsia="en-GB"/>
        </w:rPr>
        <w:t xml:space="preserve"> partnership formation </w:t>
      </w:r>
      <w:r w:rsidR="00920E22" w:rsidRPr="008B4D51">
        <w:rPr>
          <w:szCs w:val="24"/>
          <w:lang w:eastAsia="en-GB"/>
        </w:rPr>
        <w:t xml:space="preserve">due to </w:t>
      </w:r>
      <w:r w:rsidR="00FA0171" w:rsidRPr="008B4D51">
        <w:rPr>
          <w:szCs w:val="24"/>
          <w:lang w:eastAsia="en-GB"/>
        </w:rPr>
        <w:t>increased role incompatibility between studying and family formation</w:t>
      </w:r>
      <w:r w:rsidR="00920E22" w:rsidRPr="008B4D51">
        <w:rPr>
          <w:szCs w:val="24"/>
          <w:lang w:eastAsia="en-GB"/>
        </w:rPr>
        <w:t xml:space="preserve"> </w:t>
      </w:r>
      <w:r w:rsidR="00D44215" w:rsidRPr="008B4D51">
        <w:rPr>
          <w:szCs w:val="24"/>
          <w:lang w:eastAsia="en-GB"/>
        </w:rPr>
        <w:fldChar w:fldCharType="begin"/>
      </w:r>
      <w:r w:rsidR="00733E6E" w:rsidRPr="008B4D51">
        <w:rPr>
          <w:szCs w:val="24"/>
          <w:lang w:eastAsia="en-GB"/>
        </w:rPr>
        <w:instrText xml:space="preserve"> ADDIN EN.CITE &lt;EndNote&gt;&lt;Cite&gt;&lt;Author&gt;Blossfeld&lt;/Author&gt;&lt;Year&gt;1991&lt;/Year&gt;&lt;RecNum&gt;395&lt;/RecNum&gt;&lt;DisplayText&gt;(Blossfeld and Huinink 1991)&lt;/DisplayText&gt;&lt;record&gt;&lt;rec-number&gt;395&lt;/rec-number&gt;&lt;foreign-keys&gt;&lt;key app="EN" db-id="date2dst4vae0pe955kxa2tla9pzrxp00p95" timestamp="1718180240"&gt;395&lt;/key&gt;&lt;/foreign-keys&gt;&lt;ref-type name="Journal Article"&gt;17&lt;/ref-type&gt;&lt;contributors&gt;&lt;authors&gt;&lt;author&gt;Blossfeld, H. P.&lt;/author&gt;&lt;author&gt;Huinink, J.     &lt;/author&gt;&lt;/authors&gt;&lt;/contributors&gt;&lt;titles&gt;&lt;title&gt;Human capital investments or norms of role transition? How women&amp;apos;s schooling and career affect the process of family formation&lt;/title&gt;&lt;secondary-title&gt;American journal of Sociology&lt;/secondary-title&gt;&lt;/titles&gt;&lt;periodical&gt;&lt;full-title&gt;American journal of Sociology&lt;/full-title&gt;&lt;/periodical&gt;&lt;pages&gt;143-168&lt;/pages&gt;&lt;volume&gt;97&lt;/volume&gt;&lt;number&gt;1&lt;/number&gt;&lt;dates&gt;&lt;year&gt;1991&lt;/year&gt;&lt;/dates&gt;&lt;urls&gt;&lt;/urls&gt;&lt;/record&gt;&lt;/Cite&gt;&lt;/EndNote&gt;</w:instrText>
      </w:r>
      <w:r w:rsidR="00D44215" w:rsidRPr="008B4D51">
        <w:rPr>
          <w:szCs w:val="24"/>
          <w:lang w:eastAsia="en-GB"/>
        </w:rPr>
        <w:fldChar w:fldCharType="separate"/>
      </w:r>
      <w:r w:rsidR="00733E6E" w:rsidRPr="008B4D51">
        <w:rPr>
          <w:noProof/>
          <w:szCs w:val="24"/>
          <w:lang w:eastAsia="en-GB"/>
        </w:rPr>
        <w:t>(Blossfeld and Huinink 1991)</w:t>
      </w:r>
      <w:r w:rsidR="00D44215" w:rsidRPr="008B4D51">
        <w:rPr>
          <w:szCs w:val="24"/>
          <w:lang w:eastAsia="en-GB"/>
        </w:rPr>
        <w:fldChar w:fldCharType="end"/>
      </w:r>
      <w:r w:rsidR="00D44215" w:rsidRPr="008B4D51">
        <w:rPr>
          <w:szCs w:val="24"/>
          <w:lang w:eastAsia="en-GB"/>
        </w:rPr>
        <w:t xml:space="preserve"> </w:t>
      </w:r>
      <w:r w:rsidR="0056546C" w:rsidRPr="008B4D51">
        <w:rPr>
          <w:szCs w:val="24"/>
          <w:lang w:eastAsia="en-GB"/>
        </w:rPr>
        <w:t>and l</w:t>
      </w:r>
      <w:r w:rsidR="00384D04" w:rsidRPr="008B4D51">
        <w:rPr>
          <w:szCs w:val="24"/>
        </w:rPr>
        <w:t xml:space="preserve">ater </w:t>
      </w:r>
      <w:r w:rsidR="00421425" w:rsidRPr="008B4D51">
        <w:rPr>
          <w:szCs w:val="24"/>
        </w:rPr>
        <w:t>entry into adult economic roles</w:t>
      </w:r>
      <w:r w:rsidR="0056546C" w:rsidRPr="008B4D51">
        <w:rPr>
          <w:szCs w:val="24"/>
        </w:rPr>
        <w:t xml:space="preserve"> </w:t>
      </w:r>
      <w:r w:rsidR="00421425" w:rsidRPr="008B4D51">
        <w:rPr>
          <w:szCs w:val="24"/>
        </w:rPr>
        <w:t>prolong</w:t>
      </w:r>
      <w:r w:rsidR="0056546C" w:rsidRPr="008B4D51">
        <w:rPr>
          <w:szCs w:val="24"/>
        </w:rPr>
        <w:t>ed</w:t>
      </w:r>
      <w:r w:rsidR="00421425" w:rsidRPr="008B4D51">
        <w:rPr>
          <w:szCs w:val="24"/>
        </w:rPr>
        <w:t xml:space="preserve"> the search for a </w:t>
      </w:r>
      <w:r w:rsidR="00421425" w:rsidRPr="008B4D51">
        <w:rPr>
          <w:color w:val="000000" w:themeColor="text1"/>
          <w:szCs w:val="24"/>
        </w:rPr>
        <w:t xml:space="preserve">partner </w:t>
      </w:r>
      <w:r w:rsidR="00421425" w:rsidRPr="008B4D51">
        <w:rPr>
          <w:color w:val="000000" w:themeColor="text1"/>
          <w:szCs w:val="24"/>
        </w:rPr>
        <w:fldChar w:fldCharType="begin"/>
      </w:r>
      <w:r w:rsidR="00733E6E" w:rsidRPr="008B4D51">
        <w:rPr>
          <w:color w:val="000000" w:themeColor="text1"/>
          <w:szCs w:val="24"/>
        </w:rPr>
        <w:instrText xml:space="preserve"> ADDIN EN.CITE &lt;EndNote&gt;&lt;Cite&gt;&lt;Author&gt;Jejeebhoy&lt;/Author&gt;&lt;Year&gt;1995&lt;/Year&gt;&lt;RecNum&gt;54&lt;/RecNum&gt;&lt;DisplayText&gt;(Jejeebhoy 1995)&lt;/DisplayText&gt;&lt;record&gt;&lt;rec-number&gt;54&lt;/rec-number&gt;&lt;foreign-keys&gt;&lt;key app="EN" db-id="date2dst4vae0pe955kxa2tla9pzrxp00p95" timestamp="1665058336"&gt;54&lt;/key&gt;&lt;/foreign-keys&gt;&lt;ref-type name="Book"&gt;6&lt;/ref-type&gt;&lt;contributors&gt;&lt;authors&gt;&lt;author&gt;Shireen J. Jejeebhoy&lt;/author&gt;&lt;/authors&gt;&lt;/contributors&gt;&lt;titles&gt;&lt;title&gt;Women&amp;apos;s education, autonomy and reproductive behaviour: Experiences from developing countries&lt;/title&gt;&lt;/titles&gt;&lt;dates&gt;&lt;year&gt;1995&lt;/year&gt;&lt;/dates&gt;&lt;pub-location&gt;Oxford, United Kingdom&lt;/pub-location&gt;&lt;publisher&gt;Clardendon Press &lt;/publisher&gt;&lt;urls&gt;&lt;/urls&gt;&lt;/record&gt;&lt;/Cite&gt;&lt;/EndNote&gt;</w:instrText>
      </w:r>
      <w:r w:rsidR="00421425" w:rsidRPr="008B4D51">
        <w:rPr>
          <w:color w:val="000000" w:themeColor="text1"/>
          <w:szCs w:val="24"/>
        </w:rPr>
        <w:fldChar w:fldCharType="separate"/>
      </w:r>
      <w:r w:rsidR="00733E6E" w:rsidRPr="008B4D51">
        <w:rPr>
          <w:noProof/>
          <w:color w:val="000000" w:themeColor="text1"/>
          <w:szCs w:val="24"/>
        </w:rPr>
        <w:t>(Jejeebhoy 1995)</w:t>
      </w:r>
      <w:r w:rsidR="00421425" w:rsidRPr="008B4D51">
        <w:rPr>
          <w:color w:val="000000" w:themeColor="text1"/>
          <w:szCs w:val="24"/>
        </w:rPr>
        <w:fldChar w:fldCharType="end"/>
      </w:r>
      <w:r w:rsidR="0056546C" w:rsidRPr="008B4D51">
        <w:rPr>
          <w:color w:val="000000" w:themeColor="text1"/>
          <w:szCs w:val="24"/>
        </w:rPr>
        <w:t>; delayed partnership formation often tran</w:t>
      </w:r>
      <w:r w:rsidR="00A23CA5" w:rsidRPr="008B4D51">
        <w:rPr>
          <w:color w:val="000000" w:themeColor="text1"/>
          <w:szCs w:val="24"/>
        </w:rPr>
        <w:t>slate</w:t>
      </w:r>
      <w:r w:rsidR="0056546C" w:rsidRPr="008B4D51">
        <w:rPr>
          <w:color w:val="000000" w:themeColor="text1"/>
          <w:szCs w:val="24"/>
        </w:rPr>
        <w:t>d</w:t>
      </w:r>
      <w:r w:rsidR="00A23CA5" w:rsidRPr="008B4D51">
        <w:rPr>
          <w:color w:val="000000" w:themeColor="text1"/>
          <w:szCs w:val="24"/>
        </w:rPr>
        <w:t xml:space="preserve"> into delay</w:t>
      </w:r>
      <w:r w:rsidR="0056546C" w:rsidRPr="008B4D51">
        <w:rPr>
          <w:color w:val="000000" w:themeColor="text1"/>
          <w:szCs w:val="24"/>
        </w:rPr>
        <w:t>ed</w:t>
      </w:r>
      <w:r w:rsidR="00A23CA5" w:rsidRPr="008B4D51">
        <w:rPr>
          <w:color w:val="000000" w:themeColor="text1"/>
          <w:szCs w:val="24"/>
        </w:rPr>
        <w:t xml:space="preserve"> entry into parenthood and </w:t>
      </w:r>
      <w:r w:rsidR="0056546C" w:rsidRPr="008B4D51">
        <w:rPr>
          <w:color w:val="000000" w:themeColor="text1"/>
          <w:szCs w:val="24"/>
        </w:rPr>
        <w:t>s</w:t>
      </w:r>
      <w:r w:rsidR="008C5822" w:rsidRPr="008B4D51">
        <w:rPr>
          <w:color w:val="000000" w:themeColor="text1"/>
          <w:szCs w:val="24"/>
        </w:rPr>
        <w:t>maller completed family sizes</w:t>
      </w:r>
      <w:r w:rsidR="00191662" w:rsidRPr="008B4D51">
        <w:rPr>
          <w:color w:val="000000" w:themeColor="text1"/>
          <w:szCs w:val="24"/>
        </w:rPr>
        <w:t xml:space="preserve"> </w:t>
      </w:r>
      <w:r w:rsidR="00191662" w:rsidRPr="008B4D51">
        <w:rPr>
          <w:szCs w:val="24"/>
        </w:rPr>
        <w:fldChar w:fldCharType="begin">
          <w:fldData xml:space="preserve">PEVuZE5vdGU+PENpdGU+PEF1dGhvcj5XZXN0b2ZmPC9BdXRob3I+PFllYXI+MTk4NjwvWWVhcj48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</w:fldData>
        </w:fldChar>
      </w:r>
      <w:r w:rsidR="00733E6E" w:rsidRPr="008B4D51">
        <w:rPr>
          <w:szCs w:val="24"/>
        </w:rPr>
        <w:instrText xml:space="preserve"> ADDIN EN.CITE </w:instrText>
      </w:r>
      <w:r w:rsidR="00733E6E" w:rsidRPr="008B4D51">
        <w:rPr>
          <w:szCs w:val="24"/>
        </w:rPr>
        <w:fldChar w:fldCharType="begin">
          <w:fldData xml:space="preserve">PEVuZE5vdGU+PENpdGU+PEF1dGhvcj5XZXN0b2ZmPC9BdXRob3I+PFllYXI+MTk4NjwvWWVhcj48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</w:fldData>
        </w:fldChar>
      </w:r>
      <w:r w:rsidR="00733E6E" w:rsidRPr="008B4D51">
        <w:rPr>
          <w:szCs w:val="24"/>
        </w:rPr>
        <w:instrText xml:space="preserve"> ADDIN EN.CITE.DATA </w:instrText>
      </w:r>
      <w:r w:rsidR="00733E6E" w:rsidRPr="008B4D51">
        <w:rPr>
          <w:szCs w:val="24"/>
        </w:rPr>
      </w:r>
      <w:r w:rsidR="00733E6E" w:rsidRPr="008B4D51">
        <w:rPr>
          <w:szCs w:val="24"/>
        </w:rPr>
        <w:fldChar w:fldCharType="end"/>
      </w:r>
      <w:r w:rsidR="00191662" w:rsidRPr="008B4D51">
        <w:rPr>
          <w:szCs w:val="24"/>
        </w:rPr>
      </w:r>
      <w:r w:rsidR="00191662" w:rsidRPr="008B4D51">
        <w:rPr>
          <w:szCs w:val="24"/>
        </w:rPr>
        <w:fldChar w:fldCharType="separate"/>
      </w:r>
      <w:r w:rsidR="00733E6E" w:rsidRPr="008B4D51">
        <w:rPr>
          <w:noProof/>
          <w:szCs w:val="24"/>
        </w:rPr>
        <w:t>(Westoff 1986, Beaujouan 2020)</w:t>
      </w:r>
      <w:r w:rsidR="00191662" w:rsidRPr="008B4D51">
        <w:rPr>
          <w:szCs w:val="24"/>
        </w:rPr>
        <w:fldChar w:fldCharType="end"/>
      </w:r>
      <w:r w:rsidR="00191662" w:rsidRPr="008B4D51">
        <w:rPr>
          <w:szCs w:val="24"/>
        </w:rPr>
        <w:t xml:space="preserve">.  </w:t>
      </w:r>
      <w:r w:rsidR="002026ED" w:rsidRPr="008B4D51">
        <w:rPr>
          <w:color w:val="000000" w:themeColor="text1"/>
          <w:szCs w:val="24"/>
        </w:rPr>
        <w:t xml:space="preserve"> </w:t>
      </w:r>
    </w:p>
    <w:p w14:paraId="6EA8AD94" w14:textId="31582D73" w:rsidR="00F55F00" w:rsidRPr="008B4D51" w:rsidRDefault="009D1E4E" w:rsidP="00A23988">
      <w:pPr>
        <w:spacing w:line="480" w:lineRule="auto"/>
        <w:rPr>
          <w:rFonts w:cstheme="minorHAnsi"/>
          <w:bCs/>
          <w:color w:val="000000" w:themeColor="text1"/>
          <w:szCs w:val="24"/>
          <w:lang w:eastAsia="en-GB"/>
        </w:rPr>
      </w:pPr>
      <w:r w:rsidRPr="008B4D51">
        <w:rPr>
          <w:color w:val="000000" w:themeColor="text1"/>
          <w:szCs w:val="24"/>
        </w:rPr>
        <w:t>In the 1980s</w:t>
      </w:r>
      <w:r w:rsidR="00AA2461">
        <w:rPr>
          <w:color w:val="000000" w:themeColor="text1"/>
          <w:szCs w:val="24"/>
        </w:rPr>
        <w:t>,</w:t>
      </w:r>
      <w:r w:rsidRPr="008B4D51">
        <w:rPr>
          <w:color w:val="000000" w:themeColor="text1"/>
          <w:szCs w:val="24"/>
        </w:rPr>
        <w:t xml:space="preserve"> </w:t>
      </w:r>
      <w:r w:rsidR="00B04FC9" w:rsidRPr="008B4D51">
        <w:rPr>
          <w:color w:val="000000" w:themeColor="text1"/>
          <w:szCs w:val="24"/>
        </w:rPr>
        <w:t xml:space="preserve">emphasis was redirected to the role </w:t>
      </w:r>
      <w:r w:rsidR="00B04FC9" w:rsidRPr="008B4D51">
        <w:rPr>
          <w:szCs w:val="24"/>
          <w:lang w:eastAsia="en-GB"/>
        </w:rPr>
        <w:t xml:space="preserve">of ideational change and secularization in reshaping the links between partnership and fertility </w:t>
      </w:r>
      <w:r w:rsidR="00B04FC9" w:rsidRPr="008B4D51">
        <w:rPr>
          <w:szCs w:val="24"/>
        </w:rPr>
        <w:fldChar w:fldCharType="begin"/>
      </w:r>
      <w:r w:rsidR="00733E6E" w:rsidRPr="008B4D51">
        <w:rPr>
          <w:szCs w:val="24"/>
        </w:rPr>
        <w:instrText xml:space="preserve"> ADDIN EN.CITE &lt;EndNote&gt;&lt;Cite&gt;&lt;Author&gt;Lesthaeghe&lt;/Author&gt;&lt;Year&gt;1986&lt;/Year&gt;&lt;RecNum&gt;69&lt;/RecNum&gt;&lt;DisplayText&gt;(Lesthaeghe and van de Kaa 1986, Lesthaeghe 2010)&lt;/DisplayText&gt;&lt;record&gt;&lt;rec-number&gt;69&lt;/rec-number&gt;&lt;foreign-keys&gt;&lt;key app="EN" db-id="date2dst4vae0pe955kxa2tla9pzrxp00p95" timestamp="1665058360"&gt;69&lt;/key&gt;&lt;/foreign-keys&gt;&lt;ref-type name="Book Section"&gt;5&lt;/ref-type&gt;&lt;contributors&gt;&lt;authors&gt;&lt;author&gt;Lesthaeghe, R.&lt;/author&gt;&lt;author&gt;van de Kaa, D.J.&lt;/author&gt;&lt;/authors&gt;&lt;secondary-authors&gt;&lt;author&gt;Lesthaeghe, R.&lt;/author&gt;&lt;author&gt;van de Kaa, D.J.&lt;/author&gt;&lt;/secondary-authors&gt;&lt;/contributors&gt;&lt;titles&gt;&lt;title&gt;Twee demografische transities ?&lt;/title&gt;&lt;secondary-title&gt;Bevolking: Groei en Krimp&lt;/secondary-title&gt;&lt;/titles&gt;&lt;pages&gt;9-24&lt;/pages&gt;&lt;dates&gt;&lt;year&gt;1986&lt;/year&gt;&lt;/dates&gt;&lt;pub-location&gt;Deventer&lt;/pub-location&gt;&lt;publisher&gt;Van Loghum Slaterus&lt;/publisher&gt;&lt;urls&gt;&lt;/urls&gt;&lt;/record&gt;&lt;/Cite&gt;&lt;Cite&gt;&lt;Author&gt;Lesthaeghe&lt;/Author&gt;&lt;Year&gt;2010&lt;/Year&gt;&lt;RecNum&gt;27&lt;/RecNum&gt;&lt;record&gt;&lt;rec-number&gt;27&lt;/rec-number&gt;&lt;foreign-keys&gt;&lt;key app="EN" db-id="date2dst4vae0pe955kxa2tla9pzrxp00p95" timestamp="1665058291"&gt;27&lt;/key&gt;&lt;/foreign-keys&gt;&lt;ref-type name="Journal Article"&gt;17&lt;/ref-type&gt;&lt;contributors&gt;&lt;authors&gt;&lt;author&gt;Lesthaeghe, R.&lt;/author&gt;&lt;/authors&gt;&lt;/contributors&gt;&lt;titles&gt;&lt;title&gt;The Unfolding Story of Second Demographic Transition &lt;/title&gt;&lt;secondary-title&gt;Population and Development Review&lt;/secondary-title&gt;&lt;/titles&gt;&lt;periodical&gt;&lt;full-title&gt;Population and Development Review&lt;/full-title&gt;&lt;/periodical&gt;&lt;pages&gt;211-251&lt;/pages&gt;&lt;volume&gt;36&lt;/volume&gt;&lt;number&gt;2&lt;/number&gt;&lt;dates&gt;&lt;year&gt;2010&lt;/year&gt;&lt;/dates&gt;&lt;urls&gt;&lt;/urls&gt;&lt;/record&gt;&lt;/Cite&gt;&lt;/EndNote&gt;</w:instrText>
      </w:r>
      <w:r w:rsidR="00B04FC9" w:rsidRPr="008B4D51">
        <w:rPr>
          <w:szCs w:val="24"/>
        </w:rPr>
        <w:fldChar w:fldCharType="separate"/>
      </w:r>
      <w:r w:rsidR="00733E6E" w:rsidRPr="008B4D51">
        <w:rPr>
          <w:noProof/>
          <w:szCs w:val="24"/>
        </w:rPr>
        <w:t>(Lesthaeghe and van de Kaa 1986, Lesthaeghe 2010)</w:t>
      </w:r>
      <w:r w:rsidR="00B04FC9" w:rsidRPr="008B4D51">
        <w:rPr>
          <w:szCs w:val="24"/>
        </w:rPr>
        <w:fldChar w:fldCharType="end"/>
      </w:r>
      <w:r w:rsidR="002F0612" w:rsidRPr="008B4D51">
        <w:rPr>
          <w:szCs w:val="24"/>
        </w:rPr>
        <w:t>.</w:t>
      </w:r>
      <w:r w:rsidR="000C3CB8">
        <w:rPr>
          <w:szCs w:val="24"/>
        </w:rPr>
        <w:t xml:space="preserve"> </w:t>
      </w:r>
      <w:r w:rsidR="000C3CB8">
        <w:rPr>
          <w:szCs w:val="24"/>
        </w:rPr>
        <w:t>In a context of greater sexual freedom, increase</w:t>
      </w:r>
      <w:r w:rsidR="005341A3">
        <w:rPr>
          <w:szCs w:val="24"/>
        </w:rPr>
        <w:t>d</w:t>
      </w:r>
      <w:r w:rsidR="000C3CB8">
        <w:rPr>
          <w:szCs w:val="24"/>
        </w:rPr>
        <w:t xml:space="preserve"> economic indep</w:t>
      </w:r>
      <w:r w:rsidR="005341A3">
        <w:rPr>
          <w:szCs w:val="24"/>
        </w:rPr>
        <w:t>en</w:t>
      </w:r>
      <w:r w:rsidR="000C3CB8">
        <w:rPr>
          <w:szCs w:val="24"/>
        </w:rPr>
        <w:t xml:space="preserve">dence for women, and </w:t>
      </w:r>
      <w:r w:rsidR="005341A3">
        <w:rPr>
          <w:szCs w:val="24"/>
        </w:rPr>
        <w:t>weakening of traditional and religious expectations, p</w:t>
      </w:r>
      <w:r w:rsidR="000C3CB8">
        <w:rPr>
          <w:szCs w:val="24"/>
        </w:rPr>
        <w:t>a</w:t>
      </w:r>
      <w:r w:rsidR="00B04FC9" w:rsidRPr="008B4D51">
        <w:rPr>
          <w:szCs w:val="24"/>
        </w:rPr>
        <w:t xml:space="preserve">rtnerships </w:t>
      </w:r>
      <w:r w:rsidR="00224858" w:rsidRPr="008B4D51">
        <w:rPr>
          <w:szCs w:val="24"/>
        </w:rPr>
        <w:t xml:space="preserve">were </w:t>
      </w:r>
      <w:r w:rsidR="00585E01" w:rsidRPr="008B4D51">
        <w:rPr>
          <w:szCs w:val="24"/>
        </w:rPr>
        <w:t xml:space="preserve">deemed to exist primarily </w:t>
      </w:r>
      <w:r w:rsidR="00B04FC9" w:rsidRPr="008B4D51">
        <w:rPr>
          <w:szCs w:val="24"/>
        </w:rPr>
        <w:t>for personal fulfilment</w:t>
      </w:r>
      <w:r w:rsidR="00194D9F" w:rsidRPr="008B4D51">
        <w:rPr>
          <w:szCs w:val="24"/>
        </w:rPr>
        <w:t xml:space="preserve"> rather than </w:t>
      </w:r>
      <w:r w:rsidR="00B04FC9" w:rsidRPr="008B4D51">
        <w:rPr>
          <w:szCs w:val="24"/>
        </w:rPr>
        <w:t>economic co-dependence or having children, lead</w:t>
      </w:r>
      <w:r w:rsidR="00585E01" w:rsidRPr="008B4D51">
        <w:rPr>
          <w:szCs w:val="24"/>
        </w:rPr>
        <w:t>ing</w:t>
      </w:r>
      <w:r w:rsidR="00B04FC9" w:rsidRPr="008B4D51">
        <w:rPr>
          <w:szCs w:val="24"/>
        </w:rPr>
        <w:t xml:space="preserve"> to </w:t>
      </w:r>
      <w:r w:rsidR="007557F0" w:rsidRPr="008B4D51">
        <w:rPr>
          <w:szCs w:val="24"/>
        </w:rPr>
        <w:t xml:space="preserve">increased cohabitation, </w:t>
      </w:r>
      <w:r w:rsidR="007F6AF9" w:rsidRPr="008B4D51">
        <w:rPr>
          <w:szCs w:val="24"/>
        </w:rPr>
        <w:t>non</w:t>
      </w:r>
      <w:r w:rsidR="007557F0" w:rsidRPr="008B4D51">
        <w:rPr>
          <w:szCs w:val="24"/>
        </w:rPr>
        <w:t>marital childbearing</w:t>
      </w:r>
      <w:r w:rsidR="007F6AF9" w:rsidRPr="008B4D51">
        <w:rPr>
          <w:szCs w:val="24"/>
        </w:rPr>
        <w:t>,</w:t>
      </w:r>
      <w:r w:rsidR="007557F0" w:rsidRPr="008B4D51">
        <w:rPr>
          <w:szCs w:val="24"/>
        </w:rPr>
        <w:t xml:space="preserve"> and </w:t>
      </w:r>
      <w:r w:rsidR="00B04FC9" w:rsidRPr="008B4D51">
        <w:rPr>
          <w:szCs w:val="24"/>
        </w:rPr>
        <w:t>higher r</w:t>
      </w:r>
      <w:r w:rsidR="00E74389" w:rsidRPr="008B4D51">
        <w:rPr>
          <w:szCs w:val="24"/>
        </w:rPr>
        <w:t xml:space="preserve">ates </w:t>
      </w:r>
      <w:r w:rsidR="00B04FC9" w:rsidRPr="008B4D51">
        <w:rPr>
          <w:szCs w:val="24"/>
        </w:rPr>
        <w:t xml:space="preserve">of partnership instability </w:t>
      </w:r>
      <w:r w:rsidR="00B04FC9" w:rsidRPr="008B4D51">
        <w:rPr>
          <w:szCs w:val="24"/>
        </w:rPr>
        <w:fldChar w:fldCharType="begin"/>
      </w:r>
      <w:r w:rsidR="00733E6E" w:rsidRPr="008B4D51">
        <w:rPr>
          <w:szCs w:val="24"/>
        </w:rPr>
        <w:instrText xml:space="preserve"> ADDIN EN.CITE &lt;EndNote&gt;&lt;Cite&gt;&lt;Author&gt;Giddens&lt;/Author&gt;&lt;Year&gt;1992&lt;/Year&gt;&lt;RecNum&gt;65&lt;/RecNum&gt;&lt;DisplayText&gt;(Giddens 1992)&lt;/DisplayText&gt;&lt;record&gt;&lt;rec-number&gt;65&lt;/rec-number&gt;&lt;foreign-keys&gt;&lt;key app="EN" db-id="date2dst4vae0pe955kxa2tla9pzrxp00p95" timestamp="1665058354"&gt;65&lt;/key&gt;&lt;/foreign-keys&gt;&lt;ref-type name="Book"&gt;6&lt;/ref-type&gt;&lt;contributors&gt;&lt;authors&gt;&lt;author&gt;Giddens, Anthony&lt;/author&gt;&lt;/authors&gt;&lt;/contributors&gt;&lt;titles&gt;&lt;title&gt;The Transformation of Intimacy: Sexuality, Love and Intimacy in Modern Societies&lt;/title&gt;&lt;/titles&gt;&lt;dates&gt;&lt;year&gt;1992&lt;/year&gt;&lt;/dates&gt;&lt;pub-location&gt;Cambridge&lt;/pub-location&gt;&lt;publisher&gt;Polity &lt;/publisher&gt;&lt;urls&gt;&lt;/urls&gt;&lt;/record&gt;&lt;/Cite&gt;&lt;/EndNote&gt;</w:instrText>
      </w:r>
      <w:r w:rsidR="00B04FC9" w:rsidRPr="008B4D51">
        <w:rPr>
          <w:szCs w:val="24"/>
        </w:rPr>
        <w:fldChar w:fldCharType="separate"/>
      </w:r>
      <w:r w:rsidR="00733E6E" w:rsidRPr="008B4D51">
        <w:rPr>
          <w:noProof/>
          <w:szCs w:val="24"/>
        </w:rPr>
        <w:t>(Giddens 1992)</w:t>
      </w:r>
      <w:r w:rsidR="00B04FC9" w:rsidRPr="008B4D51">
        <w:rPr>
          <w:szCs w:val="24"/>
        </w:rPr>
        <w:fldChar w:fldCharType="end"/>
      </w:r>
      <w:r w:rsidR="00B04FC9" w:rsidRPr="008B4D51">
        <w:rPr>
          <w:szCs w:val="24"/>
        </w:rPr>
        <w:t xml:space="preserve">. Religious mores </w:t>
      </w:r>
      <w:r w:rsidR="00982FE9" w:rsidRPr="008B4D51">
        <w:rPr>
          <w:szCs w:val="24"/>
        </w:rPr>
        <w:t>were</w:t>
      </w:r>
      <w:r w:rsidR="00B04FC9" w:rsidRPr="008B4D51">
        <w:rPr>
          <w:szCs w:val="24"/>
        </w:rPr>
        <w:t xml:space="preserve"> </w:t>
      </w:r>
      <w:r w:rsidR="00982FE9" w:rsidRPr="008B4D51">
        <w:rPr>
          <w:szCs w:val="24"/>
        </w:rPr>
        <w:t xml:space="preserve">seen to be </w:t>
      </w:r>
      <w:r w:rsidR="00B04FC9" w:rsidRPr="008B4D51">
        <w:rPr>
          <w:szCs w:val="24"/>
        </w:rPr>
        <w:t>rejected in favour of personal preferences, creating greater heterogeneity in the relationship between partnership and childbearing</w:t>
      </w:r>
      <w:r w:rsidR="00A93683" w:rsidRPr="008B4D51">
        <w:rPr>
          <w:szCs w:val="24"/>
        </w:rPr>
        <w:t xml:space="preserve"> (</w:t>
      </w:r>
      <w:r w:rsidR="00FE4B10" w:rsidRPr="008B4D51">
        <w:rPr>
          <w:noProof/>
          <w:szCs w:val="24"/>
        </w:rPr>
        <w:t>Lesthaeghe and van de Kaa 1986)</w:t>
      </w:r>
      <w:r w:rsidR="00B04FC9" w:rsidRPr="008B4D51">
        <w:rPr>
          <w:szCs w:val="24"/>
        </w:rPr>
        <w:t xml:space="preserve">.  </w:t>
      </w:r>
      <w:r w:rsidR="00FE4B10" w:rsidRPr="008B4D51">
        <w:rPr>
          <w:szCs w:val="24"/>
        </w:rPr>
        <w:t>At the same time</w:t>
      </w:r>
      <w:r w:rsidR="00B04FC9" w:rsidRPr="008B4D51">
        <w:rPr>
          <w:szCs w:val="24"/>
        </w:rPr>
        <w:t>, p</w:t>
      </w:r>
      <w:r w:rsidR="00B04FC9" w:rsidRPr="008B4D51">
        <w:rPr>
          <w:szCs w:val="24"/>
          <w:lang w:eastAsia="en-GB"/>
        </w:rPr>
        <w:t>opulation subgroups with higher levels of religiosity exhibit</w:t>
      </w:r>
      <w:r w:rsidR="00E74389" w:rsidRPr="008B4D51">
        <w:rPr>
          <w:szCs w:val="24"/>
          <w:lang w:eastAsia="en-GB"/>
        </w:rPr>
        <w:t>ed</w:t>
      </w:r>
      <w:r w:rsidR="00B04FC9" w:rsidRPr="008B4D51">
        <w:rPr>
          <w:szCs w:val="24"/>
          <w:lang w:eastAsia="en-GB"/>
        </w:rPr>
        <w:t xml:space="preserve"> more traditional biographies, with earlier marriage leading to larger families </w:t>
      </w:r>
      <w:r w:rsidR="00B04FC9" w:rsidRPr="008B4D51">
        <w:rPr>
          <w:szCs w:val="24"/>
          <w:lang w:eastAsia="en-GB"/>
        </w:rPr>
        <w:fldChar w:fldCharType="begin">
          <w:fldData xml:space="preserve">PEVuZE5vdGU+PENpdGU+PEF1dGhvcj5QZXJpLVJvdGVtPC9BdXRob3I+PFllYXI+MjAxNjwvWWVh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</w:fldData>
        </w:fldChar>
      </w:r>
      <w:r w:rsidR="00733E6E" w:rsidRPr="008B4D51">
        <w:rPr>
          <w:szCs w:val="24"/>
          <w:lang w:eastAsia="en-GB"/>
        </w:rPr>
        <w:instrText xml:space="preserve"> ADDIN EN.CITE </w:instrText>
      </w:r>
      <w:r w:rsidR="00733E6E" w:rsidRPr="008B4D51">
        <w:rPr>
          <w:szCs w:val="24"/>
          <w:lang w:eastAsia="en-GB"/>
        </w:rPr>
        <w:fldChar w:fldCharType="begin">
          <w:fldData xml:space="preserve">PEVuZE5vdGU+PENpdGU+PEF1dGhvcj5QZXJpLVJvdGVtPC9BdXRob3I+PFllYXI+MjAxNjwvWWVh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</w:fldData>
        </w:fldChar>
      </w:r>
      <w:r w:rsidR="00733E6E" w:rsidRPr="008B4D51">
        <w:rPr>
          <w:szCs w:val="24"/>
          <w:lang w:eastAsia="en-GB"/>
        </w:rPr>
        <w:instrText xml:space="preserve"> ADDIN EN.CITE.DATA </w:instrText>
      </w:r>
      <w:r w:rsidR="00733E6E" w:rsidRPr="008B4D51">
        <w:rPr>
          <w:szCs w:val="24"/>
          <w:lang w:eastAsia="en-GB"/>
        </w:rPr>
      </w:r>
      <w:r w:rsidR="00733E6E" w:rsidRPr="008B4D51">
        <w:rPr>
          <w:szCs w:val="24"/>
          <w:lang w:eastAsia="en-GB"/>
        </w:rPr>
        <w:fldChar w:fldCharType="end"/>
      </w:r>
      <w:r w:rsidR="00B04FC9" w:rsidRPr="008B4D51">
        <w:rPr>
          <w:szCs w:val="24"/>
          <w:lang w:eastAsia="en-GB"/>
        </w:rPr>
      </w:r>
      <w:r w:rsidR="00B04FC9" w:rsidRPr="008B4D51">
        <w:rPr>
          <w:szCs w:val="24"/>
          <w:lang w:eastAsia="en-GB"/>
        </w:rPr>
        <w:fldChar w:fldCharType="separate"/>
      </w:r>
      <w:r w:rsidR="00733E6E" w:rsidRPr="008B4D51">
        <w:rPr>
          <w:noProof/>
          <w:szCs w:val="24"/>
          <w:lang w:eastAsia="en-GB"/>
        </w:rPr>
        <w:t>(Philipov and Berghammer 2007, Peri-Rotem 2016, Liefbroer and Rijken 2019, Stone 2023)</w:t>
      </w:r>
      <w:r w:rsidR="00B04FC9" w:rsidRPr="008B4D51">
        <w:rPr>
          <w:szCs w:val="24"/>
          <w:lang w:eastAsia="en-GB"/>
        </w:rPr>
        <w:fldChar w:fldCharType="end"/>
      </w:r>
      <w:r w:rsidR="00B04FC9" w:rsidRPr="008B4D51">
        <w:rPr>
          <w:szCs w:val="24"/>
          <w:lang w:eastAsia="en-GB"/>
        </w:rPr>
        <w:t>.</w:t>
      </w:r>
      <w:r w:rsidR="00B04FC9" w:rsidRPr="008B4D51">
        <w:rPr>
          <w:szCs w:val="24"/>
        </w:rPr>
        <w:t xml:space="preserve">  </w:t>
      </w:r>
      <w:r w:rsidR="005341A3">
        <w:rPr>
          <w:szCs w:val="24"/>
        </w:rPr>
        <w:t>However, t</w:t>
      </w:r>
      <w:r w:rsidR="0069302E" w:rsidRPr="008B4D51">
        <w:rPr>
          <w:szCs w:val="24"/>
        </w:rPr>
        <w:t xml:space="preserve">he </w:t>
      </w:r>
      <w:r w:rsidR="00DF58DC" w:rsidRPr="008B4D51">
        <w:rPr>
          <w:szCs w:val="24"/>
        </w:rPr>
        <w:t xml:space="preserve">decline of fertility to very low levels, especially in southern Europe in the </w:t>
      </w:r>
      <w:r w:rsidR="005D70DC" w:rsidRPr="008B4D51">
        <w:rPr>
          <w:szCs w:val="24"/>
        </w:rPr>
        <w:t>1990s</w:t>
      </w:r>
      <w:r w:rsidR="005B4689">
        <w:rPr>
          <w:szCs w:val="24"/>
        </w:rPr>
        <w:t>,</w:t>
      </w:r>
      <w:r w:rsidR="005D70DC" w:rsidRPr="008B4D51">
        <w:rPr>
          <w:szCs w:val="24"/>
        </w:rPr>
        <w:t xml:space="preserve"> </w:t>
      </w:r>
      <w:r w:rsidR="0019137F" w:rsidRPr="008B4D51">
        <w:rPr>
          <w:szCs w:val="24"/>
        </w:rPr>
        <w:t xml:space="preserve">highlighted how </w:t>
      </w:r>
      <w:r w:rsidR="005341A3">
        <w:rPr>
          <w:szCs w:val="24"/>
        </w:rPr>
        <w:t xml:space="preserve">uneven progress in gender equality across domestic, educational, and occupation spheres </w:t>
      </w:r>
      <w:r w:rsidR="00D936E6" w:rsidRPr="008B4D51">
        <w:rPr>
          <w:szCs w:val="24"/>
          <w:lang w:eastAsia="en-GB"/>
        </w:rPr>
        <w:t xml:space="preserve"> may prevent partnered men and women from </w:t>
      </w:r>
      <w:r w:rsidR="00F55F00" w:rsidRPr="008B4D51">
        <w:rPr>
          <w:bCs/>
          <w:szCs w:val="24"/>
        </w:rPr>
        <w:t>achiev</w:t>
      </w:r>
      <w:r w:rsidR="00D936E6" w:rsidRPr="008B4D51">
        <w:rPr>
          <w:bCs/>
          <w:szCs w:val="24"/>
        </w:rPr>
        <w:t>ing</w:t>
      </w:r>
      <w:r w:rsidR="00F55F00" w:rsidRPr="008B4D51">
        <w:rPr>
          <w:bCs/>
          <w:szCs w:val="24"/>
        </w:rPr>
        <w:t xml:space="preserve"> their </w:t>
      </w:r>
      <w:r w:rsidR="00384D04" w:rsidRPr="008B4D51">
        <w:rPr>
          <w:bCs/>
          <w:szCs w:val="24"/>
        </w:rPr>
        <w:t xml:space="preserve">preferred </w:t>
      </w:r>
      <w:r w:rsidR="00F55F00" w:rsidRPr="008B4D51">
        <w:rPr>
          <w:bCs/>
          <w:szCs w:val="24"/>
        </w:rPr>
        <w:lastRenderedPageBreak/>
        <w:t>levels of childbearing</w:t>
      </w:r>
      <w:r w:rsidR="00D936E6" w:rsidRPr="008B4D51">
        <w:rPr>
          <w:bCs/>
          <w:szCs w:val="24"/>
        </w:rPr>
        <w:t>, especially w</w:t>
      </w:r>
      <w:r w:rsidR="00D936E6" w:rsidRPr="008B4D51">
        <w:rPr>
          <w:szCs w:val="24"/>
          <w:lang w:eastAsia="en-GB"/>
        </w:rPr>
        <w:t xml:space="preserve">here </w:t>
      </w:r>
      <w:r w:rsidR="00D936E6" w:rsidRPr="008B4D51">
        <w:rPr>
          <w:bCs/>
          <w:szCs w:val="24"/>
        </w:rPr>
        <w:t xml:space="preserve">women have made occupational and educational strides but workplaces and domestic norms have not equally evolved to accommodate families </w:t>
      </w:r>
      <w:r w:rsidR="00C46E64" w:rsidRPr="008B4D51">
        <w:rPr>
          <w:bCs/>
          <w:szCs w:val="24"/>
        </w:rPr>
        <w:fldChar w:fldCharType="begin"/>
      </w:r>
      <w:r w:rsidR="00733E6E" w:rsidRPr="008B4D51">
        <w:rPr>
          <w:bCs/>
          <w:szCs w:val="24"/>
        </w:rPr>
        <w:instrText xml:space="preserve"> ADDIN EN.CITE &lt;EndNote&gt;&lt;Cite&gt;&lt;Author&gt;McDonald&lt;/Author&gt;&lt;Year&gt;2000&lt;/Year&gt;&lt;RecNum&gt;59&lt;/RecNum&gt;&lt;DisplayText&gt;(McDonald 2000)&lt;/DisplayText&gt;&lt;record&gt;&lt;rec-number&gt;59&lt;/rec-number&gt;&lt;foreign-keys&gt;&lt;key app="EN" db-id="date2dst4vae0pe955kxa2tla9pzrxp00p95" timestamp="1665058345"&gt;59&lt;/key&gt;&lt;/foreign-keys&gt;&lt;ref-type name="Journal Article"&gt;17&lt;/ref-type&gt;&lt;contributors&gt;&lt;authors&gt;&lt;author&gt;McDonald, Peter&lt;/author&gt;&lt;/authors&gt;&lt;/contributors&gt;&lt;titles&gt;&lt;title&gt;Gender Equity in Theories of Fertility Transition&lt;/title&gt;&lt;secondary-title&gt;Population and Development Review&lt;/secondary-title&gt;&lt;/titles&gt;&lt;periodical&gt;&lt;full-title&gt;Population and Development Review&lt;/full-title&gt;&lt;/periodical&gt;&lt;pages&gt;427-439&lt;/pages&gt;&lt;volume&gt;26&lt;/volume&gt;&lt;number&gt;3&lt;/number&gt;&lt;dates&gt;&lt;year&gt;2000&lt;/year&gt;&lt;pub-dates&gt;&lt;date&gt;2000/09/01&lt;/date&gt;&lt;/pub-dates&gt;&lt;/dates&gt;&lt;publisher&gt;John Wiley &amp;amp; Sons, Ltd&lt;/publisher&gt;&lt;isbn&gt;0098-7921&lt;/isbn&gt;&lt;work-type&gt;https://doi.org/10.1111/j.1728-4457.2000.00427.x&lt;/work-type&gt;&lt;urls&gt;&lt;related-urls&gt;&lt;url&gt;https://doi.org/10.1111/j.1728-4457.2000.00427.x&lt;/url&gt;&lt;/related-urls&gt;&lt;/urls&gt;&lt;electronic-resource-num&gt;https://doi.org/10.1111/j.1728-4457.2000.00427.x&lt;/electronic-resource-num&gt;&lt;access-date&gt;2021/06/16&lt;/access-date&gt;&lt;/record&gt;&lt;/Cite&gt;&lt;/EndNote&gt;</w:instrText>
      </w:r>
      <w:r w:rsidR="00C46E64" w:rsidRPr="008B4D51">
        <w:rPr>
          <w:bCs/>
          <w:szCs w:val="24"/>
        </w:rPr>
        <w:fldChar w:fldCharType="separate"/>
      </w:r>
      <w:r w:rsidR="00733E6E" w:rsidRPr="008B4D51">
        <w:rPr>
          <w:bCs/>
          <w:noProof/>
          <w:szCs w:val="24"/>
        </w:rPr>
        <w:t>(McDonald 2000)</w:t>
      </w:r>
      <w:r w:rsidR="00C46E64" w:rsidRPr="008B4D51">
        <w:rPr>
          <w:bCs/>
          <w:szCs w:val="24"/>
        </w:rPr>
        <w:fldChar w:fldCharType="end"/>
      </w:r>
      <w:r w:rsidR="00C46E64" w:rsidRPr="008B4D51">
        <w:rPr>
          <w:bCs/>
          <w:szCs w:val="24"/>
        </w:rPr>
        <w:t>.</w:t>
      </w:r>
      <w:r w:rsidR="0014205F" w:rsidRPr="008B4D51">
        <w:rPr>
          <w:bCs/>
          <w:szCs w:val="24"/>
        </w:rPr>
        <w:t xml:space="preserve"> </w:t>
      </w:r>
      <w:r w:rsidR="003663D5" w:rsidRPr="008B4D51">
        <w:rPr>
          <w:bCs/>
          <w:szCs w:val="24"/>
        </w:rPr>
        <w:t>This weakening between p</w:t>
      </w:r>
      <w:r w:rsidR="008F63D1" w:rsidRPr="008B4D51">
        <w:rPr>
          <w:bCs/>
          <w:szCs w:val="24"/>
        </w:rPr>
        <w:t xml:space="preserve">artnership and </w:t>
      </w:r>
      <w:r w:rsidR="0014205F" w:rsidRPr="008B4D51">
        <w:rPr>
          <w:bCs/>
          <w:szCs w:val="24"/>
        </w:rPr>
        <w:t xml:space="preserve">fertility </w:t>
      </w:r>
      <w:r w:rsidR="003663D5" w:rsidRPr="008B4D51">
        <w:rPr>
          <w:bCs/>
          <w:szCs w:val="24"/>
        </w:rPr>
        <w:t xml:space="preserve">may not reflect </w:t>
      </w:r>
      <w:r w:rsidR="008F63D1" w:rsidRPr="008B4D51">
        <w:rPr>
          <w:bCs/>
          <w:szCs w:val="24"/>
        </w:rPr>
        <w:t xml:space="preserve">lifestyle </w:t>
      </w:r>
      <w:r w:rsidR="0014205F" w:rsidRPr="008B4D51">
        <w:rPr>
          <w:bCs/>
          <w:szCs w:val="24"/>
        </w:rPr>
        <w:t>preferences,</w:t>
      </w:r>
      <w:r w:rsidR="00B47A6F" w:rsidRPr="008B4D51">
        <w:rPr>
          <w:bCs/>
          <w:szCs w:val="24"/>
        </w:rPr>
        <w:t xml:space="preserve"> </w:t>
      </w:r>
      <w:r w:rsidR="0014205F" w:rsidRPr="008B4D51">
        <w:rPr>
          <w:bCs/>
          <w:szCs w:val="24"/>
        </w:rPr>
        <w:t>but</w:t>
      </w:r>
      <w:r w:rsidR="00B47A6F" w:rsidRPr="008B4D51">
        <w:rPr>
          <w:bCs/>
          <w:szCs w:val="24"/>
        </w:rPr>
        <w:t xml:space="preserve"> an incomplete gender revolution where women’s roles have changed profoundly but men’s roles have not yet</w:t>
      </w:r>
      <w:r w:rsidR="003663D5" w:rsidRPr="008B4D51">
        <w:rPr>
          <w:bCs/>
          <w:szCs w:val="24"/>
        </w:rPr>
        <w:t xml:space="preserve">, </w:t>
      </w:r>
      <w:r w:rsidR="0057750A" w:rsidRPr="008B4D51">
        <w:rPr>
          <w:bCs/>
          <w:szCs w:val="24"/>
        </w:rPr>
        <w:t xml:space="preserve">making </w:t>
      </w:r>
      <w:r w:rsidR="00777903" w:rsidRPr="008B4D51">
        <w:rPr>
          <w:bCs/>
          <w:szCs w:val="24"/>
        </w:rPr>
        <w:t xml:space="preserve">normative family </w:t>
      </w:r>
      <w:r w:rsidR="008725D7" w:rsidRPr="008B4D51">
        <w:rPr>
          <w:bCs/>
          <w:szCs w:val="24"/>
        </w:rPr>
        <w:t>building</w:t>
      </w:r>
      <w:r w:rsidR="00777903" w:rsidRPr="008B4D51">
        <w:rPr>
          <w:bCs/>
          <w:szCs w:val="24"/>
        </w:rPr>
        <w:t xml:space="preserve"> </w:t>
      </w:r>
      <w:r w:rsidR="0057750A" w:rsidRPr="008B4D51">
        <w:rPr>
          <w:bCs/>
          <w:szCs w:val="24"/>
        </w:rPr>
        <w:t xml:space="preserve">difficult to accomplish </w:t>
      </w:r>
      <w:r w:rsidR="00777903" w:rsidRPr="008B4D51">
        <w:rPr>
          <w:bCs/>
          <w:szCs w:val="24"/>
        </w:rPr>
        <w:fldChar w:fldCharType="begin"/>
      </w:r>
      <w:r w:rsidR="00733E6E" w:rsidRPr="008B4D51">
        <w:rPr>
          <w:bCs/>
          <w:szCs w:val="24"/>
        </w:rPr>
        <w:instrText xml:space="preserve"> ADDIN EN.CITE &lt;EndNote&gt;&lt;Cite&gt;&lt;Author&gt;Esping-Andersen&lt;/Author&gt;&lt;Year&gt;2015&lt;/Year&gt;&lt;RecNum&gt;60&lt;/RecNum&gt;&lt;DisplayText&gt;(Esping-Andersen and Billari 2015, Goldscheider, Bernhardt and Lappegard 2015)&lt;/DisplayText&gt;&lt;record&gt;&lt;rec-number&gt;60&lt;/rec-number&gt;&lt;foreign-keys&gt;&lt;key app="EN" db-id="date2dst4vae0pe955kxa2tla9pzrxp00p95" timestamp="1665058346"&gt;60&lt;/key&gt;&lt;/foreign-keys&gt;&lt;ref-type name="Journal Article"&gt;17&lt;/ref-type&gt;&lt;contributors&gt;&lt;authors&gt;&lt;author&gt;Esping-Andersen, Gøsta&lt;/author&gt;&lt;author&gt;Billari, Francesco C.&lt;/author&gt;&lt;/authors&gt;&lt;/contributors&gt;&lt;titles&gt;&lt;title&gt;Re-theorizing Family Demographics&lt;/title&gt;&lt;secondary-title&gt;Population and Development Review&lt;/secondary-title&gt;&lt;/titles&gt;&lt;periodical&gt;&lt;full-title&gt;Population and Development Review&lt;/full-title&gt;&lt;/periodical&gt;&lt;pages&gt;1-31&lt;/pages&gt;&lt;volume&gt;41&lt;/volume&gt;&lt;number&gt;1&lt;/number&gt;&lt;dates&gt;&lt;year&gt;2015&lt;/year&gt;&lt;/dates&gt;&lt;isbn&gt;0098-7921&lt;/isbn&gt;&lt;urls&gt;&lt;related-urls&gt;&lt;url&gt;https://onlinelibrary.wiley.com/doi/abs/10.1111/j.1728-4457.2015.00024.x&lt;/url&gt;&lt;/related-urls&gt;&lt;/urls&gt;&lt;electronic-resource-num&gt;https://doi.org/10.1111/j.1728-4457.2015.00024.x&lt;/electronic-resource-num&gt;&lt;/record&gt;&lt;/Cite&gt;&lt;Cite&gt;&lt;Author&gt;Goldscheider&lt;/Author&gt;&lt;Year&gt;2015&lt;/Year&gt;&lt;RecNum&gt;61&lt;/RecNum&gt;&lt;record&gt;&lt;rec-number&gt;61&lt;/rec-number&gt;&lt;foreign-keys&gt;&lt;key app="EN" db-id="date2dst4vae0pe955kxa2tla9pzrxp00p95" timestamp="1665058347"&gt;61&lt;/key&gt;&lt;/foreign-keys&gt;&lt;ref-type name="Journal Article"&gt;17&lt;/ref-type&gt;&lt;contributors&gt;&lt;authors&gt;&lt;author&gt;Goldscheider, Frances&lt;/author&gt;&lt;author&gt;Bernhardt, Eva&lt;/author&gt;&lt;author&gt;Lappegard, Trude&lt;/author&gt;&lt;/authors&gt;&lt;/contributors&gt;&lt;titles&gt;&lt;title&gt;The Gender Revolution: A Framework for Understanding Changing Family and Demographic Behavior&lt;/title&gt;&lt;secondary-title&gt;Population and Development Review&lt;/secondary-title&gt;&lt;/titles&gt;&lt;periodical&gt;&lt;full-title&gt;Population and Development Review&lt;/full-title&gt;&lt;/periodical&gt;&lt;pages&gt;207-239&lt;/pages&gt;&lt;volume&gt;41&lt;/volume&gt;&lt;number&gt;2&lt;/number&gt;&lt;dates&gt;&lt;year&gt;2015&lt;/year&gt;&lt;/dates&gt;&lt;urls&gt;&lt;/urls&gt;&lt;/record&gt;&lt;/Cite&gt;&lt;/EndNote&gt;</w:instrText>
      </w:r>
      <w:r w:rsidR="00777903" w:rsidRPr="008B4D51">
        <w:rPr>
          <w:bCs/>
          <w:szCs w:val="24"/>
        </w:rPr>
        <w:fldChar w:fldCharType="separate"/>
      </w:r>
      <w:r w:rsidR="00733E6E" w:rsidRPr="008B4D51">
        <w:rPr>
          <w:bCs/>
          <w:noProof/>
          <w:szCs w:val="24"/>
        </w:rPr>
        <w:t>(Esping-Andersen and Billari 2015, Goldscheider, Bernhardt and Lappegard 2015)</w:t>
      </w:r>
      <w:r w:rsidR="00777903" w:rsidRPr="008B4D51">
        <w:rPr>
          <w:bCs/>
          <w:szCs w:val="24"/>
        </w:rPr>
        <w:fldChar w:fldCharType="end"/>
      </w:r>
      <w:r w:rsidR="00777903" w:rsidRPr="008B4D51">
        <w:rPr>
          <w:bCs/>
          <w:szCs w:val="24"/>
        </w:rPr>
        <w:t>.</w:t>
      </w:r>
    </w:p>
    <w:p w14:paraId="7E764633" w14:textId="2CA71174" w:rsidR="00D936E6" w:rsidRPr="008B4D51" w:rsidRDefault="00080E6C" w:rsidP="005615BA">
      <w:pPr>
        <w:spacing w:line="480" w:lineRule="auto"/>
      </w:pPr>
      <w:r>
        <w:rPr>
          <w:lang w:eastAsia="en-GB"/>
        </w:rPr>
        <w:t xml:space="preserve">In more recent years, the role of economic uncertainty has been a central explanation for changes </w:t>
      </w:r>
      <w:r w:rsidR="005B4689">
        <w:rPr>
          <w:lang w:eastAsia="en-GB"/>
        </w:rPr>
        <w:t xml:space="preserve">in </w:t>
      </w:r>
      <w:r>
        <w:rPr>
          <w:lang w:eastAsia="en-GB"/>
        </w:rPr>
        <w:t xml:space="preserve">fertility and partnership.  </w:t>
      </w:r>
      <w:r w:rsidR="00DF3BDD" w:rsidRPr="008B4D51">
        <w:rPr>
          <w:lang w:eastAsia="en-GB"/>
        </w:rPr>
        <w:t>Th</w:t>
      </w:r>
      <w:r w:rsidR="00E41555">
        <w:rPr>
          <w:lang w:eastAsia="en-GB"/>
        </w:rPr>
        <w:t xml:space="preserve">is roughly began with the </w:t>
      </w:r>
      <w:r w:rsidR="00DF3BDD" w:rsidRPr="008B4D51">
        <w:rPr>
          <w:lang w:eastAsia="en-GB"/>
        </w:rPr>
        <w:t>economic recession of 2008</w:t>
      </w:r>
      <w:r w:rsidR="00652F46">
        <w:rPr>
          <w:lang w:eastAsia="en-GB"/>
        </w:rPr>
        <w:t>, which</w:t>
      </w:r>
      <w:r w:rsidR="00DF3BDD" w:rsidRPr="008B4D51">
        <w:rPr>
          <w:lang w:eastAsia="en-GB"/>
        </w:rPr>
        <w:t xml:space="preserve"> </w:t>
      </w:r>
      <w:r w:rsidR="00652F46">
        <w:rPr>
          <w:lang w:eastAsia="en-GB"/>
        </w:rPr>
        <w:t>was posited as a reason for</w:t>
      </w:r>
      <w:r w:rsidR="00AF1F3B" w:rsidRPr="008B4D51">
        <w:rPr>
          <w:lang w:eastAsia="en-GB"/>
        </w:rPr>
        <w:t xml:space="preserve"> the</w:t>
      </w:r>
      <w:r w:rsidR="00E41555">
        <w:rPr>
          <w:lang w:eastAsia="en-GB"/>
        </w:rPr>
        <w:t xml:space="preserve"> further</w:t>
      </w:r>
      <w:r w:rsidR="00AF1F3B" w:rsidRPr="008B4D51">
        <w:rPr>
          <w:lang w:eastAsia="en-GB"/>
        </w:rPr>
        <w:t xml:space="preserve"> postponement o</w:t>
      </w:r>
      <w:r w:rsidR="00866E38" w:rsidRPr="008B4D51">
        <w:rPr>
          <w:lang w:eastAsia="en-GB"/>
        </w:rPr>
        <w:t xml:space="preserve">r foregoing of partnership formation, especially marriage </w:t>
      </w:r>
      <w:r w:rsidR="00460689" w:rsidRPr="008B4D51">
        <w:fldChar w:fldCharType="begin"/>
      </w:r>
      <w:r w:rsidR="00733E6E" w:rsidRPr="008B4D51">
        <w:instrText xml:space="preserve"> ADDIN EN.CITE &lt;EndNote&gt;&lt;Cite&gt;&lt;Author&gt;Bolano&lt;/Author&gt;&lt;Year&gt;2021&lt;/Year&gt;&lt;RecNum&gt;381&lt;/RecNum&gt;&lt;DisplayText&gt;(Bolano and Vignoli 2021)&lt;/DisplayText&gt;&lt;record&gt;&lt;rec-number&gt;381&lt;/rec-number&gt;&lt;foreign-keys&gt;&lt;key app="EN" db-id="date2dst4vae0pe955kxa2tla9pzrxp00p95" timestamp="1714493456"&gt;381&lt;/key&gt;&lt;/foreign-keys&gt;&lt;ref-type name="Journal Article"&gt;17&lt;/ref-type&gt;&lt;contributors&gt;&lt;authors&gt;&lt;author&gt;Bolano, Danilo&lt;/author&gt;&lt;author&gt;Vignoli, Daniele&lt;/author&gt;&lt;/authors&gt;&lt;/contributors&gt;&lt;titles&gt;&lt;title&gt;Union formation under conditions of uncertainty&amp;#xD;The objective and subjective sides of employment uncertainty&lt;/title&gt;&lt;secondary-title&gt;Demographic Research&lt;/secondary-title&gt;&lt;/titles&gt;&lt;periodical&gt;&lt;full-title&gt;Demographic Research&lt;/full-title&gt;&lt;/periodical&gt;&lt;pages&gt;141-186&lt;/pages&gt;&lt;volume&gt;45&lt;/volume&gt;&lt;dates&gt;&lt;year&gt;2021&lt;/year&gt;&lt;/dates&gt;&lt;publisher&gt;Max-Planck-Gesellschaft zur Foerderung der Wissenschaften&lt;/publisher&gt;&lt;isbn&gt;14359871, 23637064&lt;/isbn&gt;&lt;urls&gt;&lt;related-urls&gt;&lt;url&gt;https://www.jstor.org/stable/48640776&lt;/url&gt;&lt;/related-urls&gt;&lt;/urls&gt;&lt;custom1&gt;Full publication date: JULY - DECEMBER 2021&lt;/custom1&gt;&lt;remote-database-name&gt;JSTOR&lt;/remote-database-name&gt;&lt;access-date&gt;2024/04/30/&lt;/access-date&gt;&lt;/record&gt;&lt;/Cite&gt;&lt;/EndNote&gt;</w:instrText>
      </w:r>
      <w:r w:rsidR="00460689" w:rsidRPr="008B4D51">
        <w:fldChar w:fldCharType="separate"/>
      </w:r>
      <w:r w:rsidR="00733E6E" w:rsidRPr="008B4D51">
        <w:rPr>
          <w:noProof/>
        </w:rPr>
        <w:t>(Bolano and Vignoli 2021</w:t>
      </w:r>
      <w:r w:rsidR="00BB7547">
        <w:rPr>
          <w:noProof/>
        </w:rPr>
        <w:t>,</w:t>
      </w:r>
      <w:r w:rsidR="00652F46">
        <w:rPr>
          <w:noProof/>
        </w:rPr>
        <w:t xml:space="preserve"> </w:t>
      </w:r>
      <w:r w:rsidR="00460689" w:rsidRPr="008B4D51">
        <w:fldChar w:fldCharType="end"/>
      </w:r>
      <w:r w:rsidR="00D751BD" w:rsidRPr="008B4D51">
        <w:fldChar w:fldCharType="begin"/>
      </w:r>
      <w:r w:rsidR="00733E6E" w:rsidRPr="008B4D51">
        <w:instrText xml:space="preserve"> ADDIN EN.CITE &lt;EndNote&gt;&lt;Cite&gt;&lt;Author&gt;Vignoli&lt;/Author&gt;&lt;Year&gt;2016&lt;/Year&gt;&lt;RecNum&gt;275&lt;/RecNum&gt;&lt;DisplayText&gt;(Vignoli, Tocchioni and Salvini 2016)&lt;/DisplayText&gt;&lt;record&gt;&lt;rec-number&gt;275&lt;/rec-number&gt;&lt;foreign-keys&gt;&lt;key app="EN" db-id="date2dst4vae0pe955kxa2tla9pzrxp00p95" timestamp="1680622668"&gt;275&lt;/key&gt;&lt;/foreign-keys&gt;&lt;ref-type name="Journal Article"&gt;17&lt;/ref-type&gt;&lt;contributors&gt;&lt;authors&gt;&lt;author&gt;Vignoli, Daniele&lt;/author&gt;&lt;author&gt;Tocchioni, Valentina&lt;/author&gt;&lt;author&gt;Salvini, Silvana&lt;/author&gt;&lt;/authors&gt;&lt;/contributors&gt;&lt;titles&gt;&lt;title&gt;Uncertain lives&amp;#xD;Insights into the role of job precariousness in union formation in Italy&lt;/title&gt;&lt;secondary-title&gt;Demographic Research&lt;/secondary-title&gt;&lt;/titles&gt;&lt;periodical&gt;&lt;full-title&gt;Demographic Research&lt;/full-title&gt;&lt;/periodical&gt;&lt;pages&gt;253-282&lt;/pages&gt;&lt;volume&gt;35&lt;/volume&gt;&lt;dates&gt;&lt;year&gt;2016&lt;/year&gt;&lt;/dates&gt;&lt;publisher&gt;Max-Planck-Gesellschaft zur Foerderung der Wissenschaften&lt;/publisher&gt;&lt;isbn&gt;14359871, 23637064&lt;/isbn&gt;&lt;urls&gt;&lt;/urls&gt;&lt;custom1&gt;Full publication date: JULY - DECEMBER 2016&lt;/custom1&gt;&lt;remote-database-name&gt;JSTOR&lt;/remote-database-name&gt;&lt;/record&gt;&lt;/Cite&gt;&lt;/EndNote&gt;</w:instrText>
      </w:r>
      <w:r w:rsidR="00D751BD" w:rsidRPr="008B4D51">
        <w:fldChar w:fldCharType="separate"/>
      </w:r>
      <w:r w:rsidR="00733E6E" w:rsidRPr="008B4D51">
        <w:rPr>
          <w:noProof/>
        </w:rPr>
        <w:t>Vignoli, Tocchioni and Salvini 2016)</w:t>
      </w:r>
      <w:r w:rsidR="00D751BD" w:rsidRPr="008B4D51">
        <w:fldChar w:fldCharType="end"/>
      </w:r>
      <w:r w:rsidR="00460689" w:rsidRPr="008B4D51">
        <w:t xml:space="preserve">. </w:t>
      </w:r>
      <w:r w:rsidR="0065348C" w:rsidRPr="008B4D51">
        <w:rPr>
          <w:lang w:eastAsia="en-GB"/>
        </w:rPr>
        <w:t>E</w:t>
      </w:r>
      <w:r w:rsidR="00D936E6" w:rsidRPr="008B4D51">
        <w:rPr>
          <w:lang w:eastAsia="en-GB"/>
        </w:rPr>
        <w:t>conomic uncertainty a</w:t>
      </w:r>
      <w:r w:rsidR="00FB25E5" w:rsidRPr="008B4D51">
        <w:rPr>
          <w:lang w:eastAsia="en-GB"/>
        </w:rPr>
        <w:t>ffect</w:t>
      </w:r>
      <w:r w:rsidR="00303760" w:rsidRPr="008B4D51">
        <w:rPr>
          <w:lang w:eastAsia="en-GB"/>
        </w:rPr>
        <w:t>ed</w:t>
      </w:r>
      <w:r w:rsidR="00FB25E5" w:rsidRPr="008B4D51">
        <w:rPr>
          <w:lang w:eastAsia="en-GB"/>
        </w:rPr>
        <w:t xml:space="preserve"> the intersection of partnership and childbearing because uncertainty ap</w:t>
      </w:r>
      <w:r w:rsidR="00D936E6" w:rsidRPr="008B4D51">
        <w:rPr>
          <w:lang w:eastAsia="en-GB"/>
        </w:rPr>
        <w:t>pear</w:t>
      </w:r>
      <w:r w:rsidR="00303760" w:rsidRPr="008B4D51">
        <w:rPr>
          <w:lang w:eastAsia="en-GB"/>
        </w:rPr>
        <w:t>ed</w:t>
      </w:r>
      <w:r w:rsidR="00D936E6" w:rsidRPr="008B4D51">
        <w:rPr>
          <w:lang w:eastAsia="en-GB"/>
        </w:rPr>
        <w:t xml:space="preserve"> to discourage marriage more strongly than parenthood</w:t>
      </w:r>
      <w:r w:rsidR="00CF367F" w:rsidRPr="008B4D51">
        <w:rPr>
          <w:lang w:eastAsia="en-GB"/>
        </w:rPr>
        <w:t>,</w:t>
      </w:r>
      <w:r w:rsidR="00D26849" w:rsidRPr="008B4D51">
        <w:rPr>
          <w:lang w:eastAsia="en-GB"/>
        </w:rPr>
        <w:t xml:space="preserve"> weakening the relationship between marriage and fertility for disadvantaged groups in the US and UK</w:t>
      </w:r>
      <w:r w:rsidR="00D936E6" w:rsidRPr="008B4D51">
        <w:rPr>
          <w:lang w:eastAsia="en-GB"/>
        </w:rPr>
        <w:t xml:space="preserve"> </w:t>
      </w:r>
      <w:r w:rsidR="00D936E6" w:rsidRPr="008B4D51">
        <w:rPr>
          <w:lang w:eastAsia="en-GB"/>
        </w:rPr>
        <w:fldChar w:fldCharType="begin">
          <w:fldData xml:space="preserve">PEVuZE5vdGU+PENpdGU+PEF1dGhvcj5HaWJzb24tRGF2aXM8L0F1dGhvcj48WWVhcj4yMDA5PC9Z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</w:fldData>
        </w:fldChar>
      </w:r>
      <w:r w:rsidR="00733E6E" w:rsidRPr="008B4D51">
        <w:rPr>
          <w:lang w:eastAsia="en-GB"/>
        </w:rPr>
        <w:instrText xml:space="preserve"> ADDIN EN.CITE </w:instrText>
      </w:r>
      <w:r w:rsidR="00733E6E" w:rsidRPr="008B4D51">
        <w:rPr>
          <w:lang w:eastAsia="en-GB"/>
        </w:rPr>
        <w:fldChar w:fldCharType="begin">
          <w:fldData xml:space="preserve">PEVuZE5vdGU+PENpdGU+PEF1dGhvcj5HaWJzb24tRGF2aXM8L0F1dGhvcj48WWVhcj4yMDA5PC9Z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</w:fldData>
        </w:fldChar>
      </w:r>
      <w:r w:rsidR="00733E6E" w:rsidRPr="008B4D51">
        <w:rPr>
          <w:lang w:eastAsia="en-GB"/>
        </w:rPr>
        <w:instrText xml:space="preserve"> ADDIN EN.CITE.DATA </w:instrText>
      </w:r>
      <w:r w:rsidR="00733E6E" w:rsidRPr="008B4D51">
        <w:rPr>
          <w:lang w:eastAsia="en-GB"/>
        </w:rPr>
      </w:r>
      <w:r w:rsidR="00733E6E" w:rsidRPr="008B4D51">
        <w:rPr>
          <w:lang w:eastAsia="en-GB"/>
        </w:rPr>
        <w:fldChar w:fldCharType="end"/>
      </w:r>
      <w:r w:rsidR="00D936E6" w:rsidRPr="008B4D51">
        <w:rPr>
          <w:lang w:eastAsia="en-GB"/>
        </w:rPr>
      </w:r>
      <w:r w:rsidR="00D936E6" w:rsidRPr="008B4D51">
        <w:rPr>
          <w:lang w:eastAsia="en-GB"/>
        </w:rPr>
        <w:fldChar w:fldCharType="separate"/>
      </w:r>
      <w:r w:rsidR="00733E6E" w:rsidRPr="008B4D51">
        <w:rPr>
          <w:noProof/>
          <w:lang w:eastAsia="en-GB"/>
        </w:rPr>
        <w:t>(Gibson-Davis 2009, Palumbo, Berrington et al. 2023)</w:t>
      </w:r>
      <w:r w:rsidR="00D936E6" w:rsidRPr="008B4D51">
        <w:rPr>
          <w:lang w:eastAsia="en-GB"/>
        </w:rPr>
        <w:fldChar w:fldCharType="end"/>
      </w:r>
      <w:r w:rsidR="00D26849" w:rsidRPr="008B4D51">
        <w:rPr>
          <w:lang w:eastAsia="en-GB"/>
        </w:rPr>
        <w:t>.</w:t>
      </w:r>
      <w:r w:rsidR="00D936E6" w:rsidRPr="008B4D51">
        <w:rPr>
          <w:lang w:eastAsia="en-GB"/>
        </w:rPr>
        <w:t xml:space="preserve"> </w:t>
      </w:r>
      <w:r w:rsidR="00FB29AA" w:rsidRPr="008B4D51">
        <w:rPr>
          <w:lang w:eastAsia="en-GB"/>
        </w:rPr>
        <w:t xml:space="preserve"> In the US, c</w:t>
      </w:r>
      <w:r w:rsidR="00FB29AA" w:rsidRPr="008B4D51">
        <w:t>ohabiters may have</w:t>
      </w:r>
      <w:r w:rsidR="00303760" w:rsidRPr="008B4D51">
        <w:t xml:space="preserve"> had</w:t>
      </w:r>
      <w:r w:rsidR="00FB29AA" w:rsidRPr="008B4D51">
        <w:t xml:space="preserve"> children but only marr</w:t>
      </w:r>
      <w:r w:rsidR="00303760" w:rsidRPr="008B4D51">
        <w:t>ied</w:t>
      </w:r>
      <w:r w:rsidR="00FB29AA" w:rsidRPr="008B4D51">
        <w:t xml:space="preserve"> when they reach</w:t>
      </w:r>
      <w:r w:rsidR="00303760" w:rsidRPr="008B4D51">
        <w:t>ed</w:t>
      </w:r>
      <w:r w:rsidR="00FB29AA" w:rsidRPr="008B4D51">
        <w:t xml:space="preserve"> a certain economic standard (i.e. ha</w:t>
      </w:r>
      <w:r w:rsidR="00B81D80" w:rsidRPr="008B4D51">
        <w:t>d</w:t>
      </w:r>
      <w:r w:rsidR="00FB29AA" w:rsidRPr="008B4D51">
        <w:t xml:space="preserve"> money for a wedding, own</w:t>
      </w:r>
      <w:r w:rsidR="00B81D80" w:rsidRPr="008B4D51">
        <w:t>ed</w:t>
      </w:r>
      <w:r w:rsidR="00FB29AA" w:rsidRPr="008B4D51">
        <w:t xml:space="preserve"> a house) </w:t>
      </w:r>
      <w:r w:rsidR="00FB29AA" w:rsidRPr="008B4D51">
        <w:fldChar w:fldCharType="begin">
          <w:fldData xml:space="preserve">PEVuZE5vdGU+PENpdGU+PEF1dGhvcj5TbW9jazwvQXV0aG9yPjxZZWFyPjIwMDU8L1llYXI+PFJl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</w:fldData>
        </w:fldChar>
      </w:r>
      <w:r w:rsidR="00733E6E" w:rsidRPr="008B4D51">
        <w:instrText xml:space="preserve"> ADDIN EN.CITE </w:instrText>
      </w:r>
      <w:r w:rsidR="00733E6E" w:rsidRPr="008B4D51">
        <w:fldChar w:fldCharType="begin">
          <w:fldData xml:space="preserve">PEVuZE5vdGU+PENpdGU+PEF1dGhvcj5TbW9jazwvQXV0aG9yPjxZZWFyPjIwMDU8L1llYXI+PFJl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</w:fldData>
        </w:fldChar>
      </w:r>
      <w:r w:rsidR="00733E6E" w:rsidRPr="008B4D51">
        <w:instrText xml:space="preserve"> ADDIN EN.CITE.DATA </w:instrText>
      </w:r>
      <w:r w:rsidR="00733E6E" w:rsidRPr="008B4D51">
        <w:fldChar w:fldCharType="end"/>
      </w:r>
      <w:r w:rsidR="00FB29AA" w:rsidRPr="008B4D51">
        <w:fldChar w:fldCharType="separate"/>
      </w:r>
      <w:r w:rsidR="00733E6E" w:rsidRPr="008B4D51">
        <w:rPr>
          <w:noProof/>
        </w:rPr>
        <w:t>(Smock, Manning and Porter 2005, Edin and Kefalas 2011)</w:t>
      </w:r>
      <w:r w:rsidR="00FB29AA" w:rsidRPr="008B4D51">
        <w:fldChar w:fldCharType="end"/>
      </w:r>
      <w:r w:rsidR="002F45F3" w:rsidRPr="008B4D51">
        <w:t xml:space="preserve">.  </w:t>
      </w:r>
      <w:r w:rsidR="00D936E6" w:rsidRPr="008B4D51">
        <w:rPr>
          <w:lang w:eastAsia="en-GB"/>
        </w:rPr>
        <w:t xml:space="preserve">The “diverging destinies” thesis of McLanahan (2004) </w:t>
      </w:r>
      <w:r w:rsidR="003C4739" w:rsidRPr="008B4D51">
        <w:rPr>
          <w:lang w:eastAsia="en-GB"/>
        </w:rPr>
        <w:t>reflect</w:t>
      </w:r>
      <w:r w:rsidR="00EC63C9" w:rsidRPr="008B4D51">
        <w:rPr>
          <w:lang w:eastAsia="en-GB"/>
        </w:rPr>
        <w:t>ed</w:t>
      </w:r>
      <w:r w:rsidR="003C4739" w:rsidRPr="008B4D51">
        <w:rPr>
          <w:lang w:eastAsia="en-GB"/>
        </w:rPr>
        <w:t xml:space="preserve"> this, </w:t>
      </w:r>
      <w:r w:rsidR="00D936E6" w:rsidRPr="008B4D51">
        <w:rPr>
          <w:lang w:eastAsia="en-GB"/>
        </w:rPr>
        <w:t>argu</w:t>
      </w:r>
      <w:r w:rsidR="003C4739" w:rsidRPr="008B4D51">
        <w:rPr>
          <w:lang w:eastAsia="en-GB"/>
        </w:rPr>
        <w:t>ing</w:t>
      </w:r>
      <w:r w:rsidR="00D936E6" w:rsidRPr="008B4D51">
        <w:rPr>
          <w:lang w:eastAsia="en-GB"/>
        </w:rPr>
        <w:t xml:space="preserve"> that </w:t>
      </w:r>
      <w:r w:rsidR="00FB29AA" w:rsidRPr="008B4D51">
        <w:rPr>
          <w:lang w:eastAsia="en-GB"/>
        </w:rPr>
        <w:t xml:space="preserve">advantaged, </w:t>
      </w:r>
      <w:r w:rsidR="00D936E6" w:rsidRPr="008B4D51">
        <w:t>highly educated women follow</w:t>
      </w:r>
      <w:r w:rsidR="00B81D80" w:rsidRPr="008B4D51">
        <w:t>ed</w:t>
      </w:r>
      <w:r w:rsidR="00FB29AA" w:rsidRPr="008B4D51">
        <w:t xml:space="preserve"> one path </w:t>
      </w:r>
      <w:r w:rsidR="00D936E6" w:rsidRPr="008B4D51">
        <w:t>towards stable marriage</w:t>
      </w:r>
      <w:r w:rsidR="00D26849" w:rsidRPr="008B4D51">
        <w:t xml:space="preserve"> followed by childbearing</w:t>
      </w:r>
      <w:r w:rsidR="00D936E6" w:rsidRPr="008B4D51">
        <w:t>, while</w:t>
      </w:r>
      <w:r w:rsidR="00FB29AA" w:rsidRPr="008B4D51">
        <w:t xml:space="preserve"> disadvantaged,</w:t>
      </w:r>
      <w:r w:rsidR="00D936E6" w:rsidRPr="008B4D51">
        <w:t xml:space="preserve"> less educated women </w:t>
      </w:r>
      <w:r w:rsidR="00B81D80" w:rsidRPr="008B4D51">
        <w:t>we</w:t>
      </w:r>
      <w:r w:rsidR="00D936E6" w:rsidRPr="008B4D51">
        <w:t xml:space="preserve">re more likely to give birth early outside of marriage or within </w:t>
      </w:r>
      <w:r w:rsidR="00FB29AA" w:rsidRPr="008B4D51">
        <w:t>uns</w:t>
      </w:r>
      <w:r w:rsidR="00D936E6" w:rsidRPr="008B4D51">
        <w:t>table partnerships</w:t>
      </w:r>
      <w:r w:rsidR="00D936E6" w:rsidRPr="008B4D51">
        <w:rPr>
          <w:lang w:eastAsia="en-GB"/>
        </w:rPr>
        <w:t>.</w:t>
      </w:r>
      <w:r w:rsidR="00FB29AA" w:rsidRPr="008B4D51">
        <w:t xml:space="preserve"> Across Europe, </w:t>
      </w:r>
      <w:r w:rsidR="00D936E6" w:rsidRPr="008B4D51">
        <w:rPr>
          <w:lang w:eastAsia="en-GB"/>
        </w:rPr>
        <w:t xml:space="preserve">the </w:t>
      </w:r>
      <w:r w:rsidR="00D936E6" w:rsidRPr="008B4D51">
        <w:t xml:space="preserve">“pattern of disadvantage” hypothesis </w:t>
      </w:r>
      <w:r w:rsidR="00D936E6" w:rsidRPr="008B4D51">
        <w:fldChar w:fldCharType="begin"/>
      </w:r>
      <w:r w:rsidR="00733E6E" w:rsidRPr="008B4D51">
        <w:instrText xml:space="preserve"> ADDIN EN.CITE &lt;EndNote&gt;&lt;Cite&gt;&lt;Author&gt;Perelli-Harris&lt;/Author&gt;&lt;Year&gt;2010&lt;/Year&gt;&lt;RecNum&gt;56&lt;/RecNum&gt;&lt;DisplayText&gt;(Perelli-Harris, Sigle-Rushton et al. 2010)&lt;/DisplayText&gt;&lt;record&gt;&lt;rec-number&gt;56&lt;/rec-number&gt;&lt;foreign-keys&gt;&lt;key app="EN" db-id="date2dst4vae0pe955kxa2tla9pzrxp00p95" timestamp="1665058340"&gt;56&lt;/key&gt;&lt;/foreign-keys&gt;&lt;ref-type name="Journal Article"&gt;17&lt;/ref-type&gt;&lt;contributors&gt;&lt;authors&gt;&lt;author&gt;Perelli-Harris, Brienna&lt;/author&gt;&lt;author&gt;Sigle-Rushton, Wendy&lt;/author&gt;&lt;author&gt;Kreyenfeld, Michaela&lt;/author&gt;&lt;author&gt;Lappegård, Trude&lt;/author&gt;&lt;author&gt;Keizer, Renske&lt;/author&gt;&lt;author&gt;Berghammer, Caroline&lt;/author&gt;&lt;/authors&gt;&lt;/contributors&gt;&lt;titles&gt;&lt;title&gt;The Educational Gradient of Childbearing within Cohabitation in Europe&lt;/title&gt;&lt;secondary-title&gt;Population and Development Review&lt;/secondary-title&gt;&lt;/titles&gt;&lt;periodical&gt;&lt;full-title&gt;Population and Development Review&lt;/full-title&gt;&lt;/periodical&gt;&lt;pages&gt;775-801&lt;/pages&gt;&lt;volume&gt;36&lt;/volume&gt;&lt;number&gt;4&lt;/number&gt;&lt;dates&gt;&lt;year&gt;2010&lt;/year&gt;&lt;pub-dates&gt;&lt;date&gt;2010/12/01&lt;/date&gt;&lt;/pub-dates&gt;&lt;/dates&gt;&lt;publisher&gt;John Wiley &amp;amp; Sons, Ltd&lt;/publisher&gt;&lt;isbn&gt;0098-7921&lt;/isbn&gt;&lt;work-type&gt;https://doi.org/10.1111/j.1728-4457.2010.00357.x&lt;/work-type&gt;&lt;urls&gt;&lt;related-urls&gt;&lt;url&gt;https://doi.org/10.1111/j.1728-4457.2010.00357.x&lt;/url&gt;&lt;/related-urls&gt;&lt;/urls&gt;&lt;electronic-resource-num&gt;https://doi.org/10.1111/j.1728-4457.2010.00357.x&lt;/electronic-resource-num&gt;&lt;access-date&gt;2021/06/16&lt;/access-date&gt;&lt;/record&gt;&lt;/Cite&gt;&lt;/EndNote&gt;</w:instrText>
      </w:r>
      <w:r w:rsidR="00D936E6" w:rsidRPr="008B4D51">
        <w:fldChar w:fldCharType="separate"/>
      </w:r>
      <w:r w:rsidR="00733E6E" w:rsidRPr="008B4D51">
        <w:rPr>
          <w:noProof/>
        </w:rPr>
        <w:t>(Perelli-Harris, Sigle-Rushton et al. 2010)</w:t>
      </w:r>
      <w:r w:rsidR="00D936E6" w:rsidRPr="008B4D51">
        <w:fldChar w:fldCharType="end"/>
      </w:r>
      <w:r w:rsidR="00FB29AA" w:rsidRPr="008B4D51">
        <w:t xml:space="preserve"> posit</w:t>
      </w:r>
      <w:r w:rsidR="00EC63C9" w:rsidRPr="008B4D51">
        <w:t>ed</w:t>
      </w:r>
      <w:r w:rsidR="00FB29AA" w:rsidRPr="008B4D51">
        <w:t xml:space="preserve"> that </w:t>
      </w:r>
      <w:r w:rsidR="00D936E6" w:rsidRPr="008B4D51">
        <w:t xml:space="preserve">cohabitation </w:t>
      </w:r>
      <w:r w:rsidR="00EC63C9" w:rsidRPr="008B4D51">
        <w:t>was</w:t>
      </w:r>
      <w:r w:rsidR="00D936E6" w:rsidRPr="008B4D51">
        <w:t xml:space="preserve"> adopted</w:t>
      </w:r>
      <w:r w:rsidR="00D26849" w:rsidRPr="008B4D51">
        <w:t xml:space="preserve"> </w:t>
      </w:r>
      <w:r w:rsidR="00D936E6" w:rsidRPr="008B4D51">
        <w:t xml:space="preserve">as </w:t>
      </w:r>
      <w:r w:rsidR="000676A9">
        <w:t xml:space="preserve">a </w:t>
      </w:r>
      <w:r w:rsidR="00D936E6" w:rsidRPr="008B4D51">
        <w:t>strategy to manage the uncertainty of unemployment and precarious work, making fertility within cohabitation a marker of disadvantage.</w:t>
      </w:r>
      <w:r w:rsidR="00FB29AA" w:rsidRPr="008B4D51">
        <w:t xml:space="preserve">  </w:t>
      </w:r>
    </w:p>
    <w:p w14:paraId="743D2381" w14:textId="4F8679E6" w:rsidR="00733215" w:rsidRPr="008B4D51" w:rsidRDefault="00733215" w:rsidP="007B7DCE">
      <w:pPr>
        <w:spacing w:line="480" w:lineRule="auto"/>
        <w:rPr>
          <w:rFonts w:cstheme="minorHAnsi"/>
          <w:szCs w:val="24"/>
          <w:lang w:eastAsia="en-GB"/>
        </w:rPr>
      </w:pPr>
      <w:r w:rsidRPr="008B4D51">
        <w:rPr>
          <w:rFonts w:cstheme="minorHAnsi"/>
          <w:szCs w:val="24"/>
          <w:lang w:eastAsia="en-GB"/>
        </w:rPr>
        <w:lastRenderedPageBreak/>
        <w:t>The next section</w:t>
      </w:r>
      <w:r w:rsidR="00063832" w:rsidRPr="008B4D51">
        <w:rPr>
          <w:rFonts w:cstheme="minorHAnsi"/>
          <w:szCs w:val="24"/>
          <w:lang w:eastAsia="en-GB"/>
        </w:rPr>
        <w:t xml:space="preserve"> describes our </w:t>
      </w:r>
      <w:r w:rsidR="00F614D9" w:rsidRPr="008B4D51">
        <w:rPr>
          <w:rFonts w:cstheme="minorHAnsi"/>
          <w:szCs w:val="24"/>
          <w:lang w:eastAsia="en-GB"/>
        </w:rPr>
        <w:t xml:space="preserve">literature </w:t>
      </w:r>
      <w:r w:rsidR="00063832" w:rsidRPr="008B4D51">
        <w:rPr>
          <w:rFonts w:cstheme="minorHAnsi"/>
          <w:szCs w:val="24"/>
          <w:lang w:eastAsia="en-GB"/>
        </w:rPr>
        <w:t>search strategy</w:t>
      </w:r>
      <w:r w:rsidR="005F6C55" w:rsidRPr="008B4D51">
        <w:rPr>
          <w:rFonts w:cstheme="minorHAnsi"/>
          <w:szCs w:val="24"/>
          <w:lang w:eastAsia="en-GB"/>
        </w:rPr>
        <w:t xml:space="preserve"> </w:t>
      </w:r>
      <w:r w:rsidR="00FF32B1" w:rsidRPr="008B4D51">
        <w:rPr>
          <w:rFonts w:cstheme="minorHAnsi"/>
          <w:szCs w:val="24"/>
          <w:lang w:eastAsia="en-GB"/>
        </w:rPr>
        <w:t xml:space="preserve">and the </w:t>
      </w:r>
      <w:r w:rsidR="007D0A45" w:rsidRPr="008B4D51">
        <w:rPr>
          <w:rFonts w:cstheme="minorHAnsi"/>
          <w:szCs w:val="24"/>
          <w:lang w:eastAsia="en-GB"/>
        </w:rPr>
        <w:t xml:space="preserve">system </w:t>
      </w:r>
      <w:r w:rsidRPr="008B4D51">
        <w:rPr>
          <w:rFonts w:cstheme="minorHAnsi"/>
          <w:szCs w:val="24"/>
          <w:lang w:eastAsia="en-GB"/>
        </w:rPr>
        <w:t xml:space="preserve">we use throughout our review to catalogue </w:t>
      </w:r>
      <w:r w:rsidR="00CE4813" w:rsidRPr="008B4D51">
        <w:rPr>
          <w:rFonts w:cstheme="minorHAnsi"/>
          <w:szCs w:val="24"/>
          <w:lang w:eastAsia="en-GB"/>
        </w:rPr>
        <w:t xml:space="preserve">the role of macro and individual factors in </w:t>
      </w:r>
      <w:r w:rsidRPr="008B4D51">
        <w:rPr>
          <w:rFonts w:cstheme="minorHAnsi"/>
          <w:szCs w:val="24"/>
          <w:lang w:eastAsia="en-GB"/>
        </w:rPr>
        <w:t>the pathways between partnership and fertility.</w:t>
      </w:r>
    </w:p>
    <w:p w14:paraId="2FFC6F0F" w14:textId="77777777" w:rsidR="008C1BC8" w:rsidRPr="008B4D51" w:rsidRDefault="008C1BC8" w:rsidP="00BD21F7">
      <w:pPr>
        <w:pStyle w:val="Heading2"/>
        <w:numPr>
          <w:ilvl w:val="0"/>
          <w:numId w:val="9"/>
        </w:numPr>
        <w:spacing w:line="480" w:lineRule="auto"/>
        <w:rPr>
          <w:rFonts w:asciiTheme="minorHAnsi" w:hAnsiTheme="minorHAnsi" w:cstheme="minorHAnsi"/>
          <w:b w:val="0"/>
          <w:bCs/>
          <w:sz w:val="24"/>
          <w:szCs w:val="24"/>
        </w:rPr>
      </w:pPr>
      <w:r w:rsidRPr="008B4D51">
        <w:rPr>
          <w:rFonts w:asciiTheme="minorHAnsi" w:hAnsiTheme="minorHAnsi" w:cstheme="minorHAnsi"/>
          <w:bCs/>
          <w:sz w:val="24"/>
          <w:szCs w:val="24"/>
        </w:rPr>
        <w:t xml:space="preserve">Methodology </w:t>
      </w:r>
    </w:p>
    <w:p w14:paraId="20D504BF" w14:textId="099B9053" w:rsidR="006D55B6" w:rsidRPr="008B4D51" w:rsidRDefault="006D55B6" w:rsidP="008C1BC8">
      <w:pPr>
        <w:pStyle w:val="Heading3"/>
        <w:rPr>
          <w:rFonts w:asciiTheme="minorHAnsi" w:hAnsiTheme="minorHAnsi" w:cstheme="minorHAnsi"/>
          <w:b/>
        </w:rPr>
      </w:pPr>
      <w:r w:rsidRPr="008B4D51">
        <w:rPr>
          <w:rFonts w:asciiTheme="minorHAnsi" w:hAnsiTheme="minorHAnsi" w:cstheme="minorHAnsi"/>
        </w:rPr>
        <w:t>Literature search strategy</w:t>
      </w:r>
    </w:p>
    <w:p w14:paraId="4BFBE49B" w14:textId="5D4EF80D" w:rsidR="00895125" w:rsidRPr="008B4D51" w:rsidRDefault="006D55B6" w:rsidP="00344AAB">
      <w:pPr>
        <w:spacing w:line="480" w:lineRule="auto"/>
        <w:rPr>
          <w:szCs w:val="24"/>
        </w:rPr>
      </w:pPr>
      <w:r w:rsidRPr="008B4D51">
        <w:rPr>
          <w:rFonts w:cstheme="minorHAnsi"/>
          <w:szCs w:val="24"/>
        </w:rPr>
        <w:t>Social science systematic reviews often focus on a policy qu</w:t>
      </w:r>
      <w:r w:rsidRPr="008B4D51">
        <w:rPr>
          <w:szCs w:val="24"/>
        </w:rPr>
        <w:t xml:space="preserve">estion with a limited number of directly relevant articles </w:t>
      </w:r>
      <w:r w:rsidR="004155D2" w:rsidRPr="008B4D51">
        <w:rPr>
          <w:szCs w:val="24"/>
        </w:rPr>
        <w:fldChar w:fldCharType="begin">
          <w:fldData xml:space="preserve">PEVuZE5vdGU+PENpdGU+PEF1dGhvcj5CZXJnc3ZpazwvQXV0aG9yPjxZZWFyPjIwMjE8L1llYXI+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</w:fldData>
        </w:fldChar>
      </w:r>
      <w:r w:rsidR="00733E6E" w:rsidRPr="008B4D51">
        <w:rPr>
          <w:szCs w:val="24"/>
        </w:rPr>
        <w:instrText xml:space="preserve"> ADDIN EN.CITE </w:instrText>
      </w:r>
      <w:r w:rsidR="00733E6E" w:rsidRPr="008B4D51">
        <w:rPr>
          <w:szCs w:val="24"/>
        </w:rPr>
        <w:fldChar w:fldCharType="begin">
          <w:fldData xml:space="preserve">PEVuZE5vdGU+PENpdGU+PEF1dGhvcj5CZXJnc3ZpazwvQXV0aG9yPjxZZWFyPjIwMjE8L1llYXI+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</w:fldData>
        </w:fldChar>
      </w:r>
      <w:r w:rsidR="00733E6E" w:rsidRPr="008B4D51">
        <w:rPr>
          <w:szCs w:val="24"/>
        </w:rPr>
        <w:instrText xml:space="preserve"> ADDIN EN.CITE.DATA </w:instrText>
      </w:r>
      <w:r w:rsidR="00733E6E" w:rsidRPr="008B4D51">
        <w:rPr>
          <w:szCs w:val="24"/>
        </w:rPr>
      </w:r>
      <w:r w:rsidR="00733E6E" w:rsidRPr="008B4D51">
        <w:rPr>
          <w:szCs w:val="24"/>
        </w:rPr>
        <w:fldChar w:fldCharType="end"/>
      </w:r>
      <w:r w:rsidR="004155D2" w:rsidRPr="008B4D51">
        <w:rPr>
          <w:szCs w:val="24"/>
        </w:rPr>
      </w:r>
      <w:r w:rsidR="004155D2" w:rsidRPr="008B4D51">
        <w:rPr>
          <w:szCs w:val="24"/>
        </w:rPr>
        <w:fldChar w:fldCharType="separate"/>
      </w:r>
      <w:r w:rsidR="00733E6E" w:rsidRPr="008B4D51">
        <w:rPr>
          <w:noProof/>
          <w:szCs w:val="24"/>
        </w:rPr>
        <w:t>(Gauthier 2007, Bergsvik, Fauske and Hart 2021)</w:t>
      </w:r>
      <w:r w:rsidR="004155D2" w:rsidRPr="008B4D51">
        <w:rPr>
          <w:szCs w:val="24"/>
        </w:rPr>
        <w:fldChar w:fldCharType="end"/>
      </w:r>
      <w:r w:rsidRPr="008B4D51">
        <w:rPr>
          <w:szCs w:val="24"/>
        </w:rPr>
        <w:t xml:space="preserve"> </w:t>
      </w:r>
      <w:r w:rsidR="00BD3852" w:rsidRPr="008B4D51">
        <w:rPr>
          <w:szCs w:val="24"/>
        </w:rPr>
        <w:t>or</w:t>
      </w:r>
      <w:r w:rsidRPr="008B4D51">
        <w:rPr>
          <w:szCs w:val="24"/>
        </w:rPr>
        <w:t xml:space="preserve"> on a very specific </w:t>
      </w:r>
      <w:r w:rsidR="007737A6" w:rsidRPr="008B4D51">
        <w:rPr>
          <w:szCs w:val="24"/>
        </w:rPr>
        <w:t>topic</w:t>
      </w:r>
      <w:r w:rsidRPr="008B4D51">
        <w:rPr>
          <w:szCs w:val="24"/>
        </w:rPr>
        <w:t xml:space="preserve"> – e</w:t>
      </w:r>
      <w:r w:rsidR="0081321C" w:rsidRPr="008B4D51">
        <w:rPr>
          <w:szCs w:val="24"/>
        </w:rPr>
        <w:t>.g.</w:t>
      </w:r>
      <w:r w:rsidRPr="008B4D51">
        <w:rPr>
          <w:szCs w:val="24"/>
        </w:rPr>
        <w:t xml:space="preserve"> gender equity within the household and fertility </w:t>
      </w:r>
      <w:r w:rsidR="004155D2" w:rsidRPr="008B4D51">
        <w:rPr>
          <w:szCs w:val="24"/>
        </w:rPr>
        <w:fldChar w:fldCharType="begin"/>
      </w:r>
      <w:r w:rsidR="00733E6E" w:rsidRPr="008B4D51">
        <w:rPr>
          <w:szCs w:val="24"/>
        </w:rPr>
        <w:instrText xml:space="preserve"> ADDIN EN.CITE &lt;EndNote&gt;&lt;Cite&gt;&lt;Author&gt;Raybould&lt;/Author&gt;&lt;Year&gt;2021&lt;/Year&gt;&lt;RecNum&gt;77&lt;/RecNum&gt;&lt;DisplayText&gt;(Raybould and Sear 2021)&lt;/DisplayText&gt;&lt;record&gt;&lt;rec-number&gt;77&lt;/rec-number&gt;&lt;foreign-keys&gt;&lt;key app="EN" db-id="date2dst4vae0pe955kxa2tla9pzrxp00p95" timestamp="1665058374"&gt;77&lt;/key&gt;&lt;/foreign-keys&gt;&lt;ref-type name="Journal Article"&gt;17&lt;/ref-type&gt;&lt;contributors&gt;&lt;authors&gt;&lt;author&gt;Raybould, Alyce&lt;/author&gt;&lt;author&gt;Sear, Rebecca&lt;/author&gt;&lt;/authors&gt;&lt;/contributors&gt;&lt;titles&gt;&lt;title&gt;Children of the (gender) revolution: A theoretical and empirical synthesis of how gendered division of labour influences fertility&lt;/title&gt;&lt;secondary-title&gt;Population Studies&lt;/secondary-title&gt;&lt;/titles&gt;&lt;periodical&gt;&lt;full-title&gt;Population Studies&lt;/full-title&gt;&lt;/periodical&gt;&lt;pages&gt;169-190&lt;/pages&gt;&lt;volume&gt;75&lt;/volume&gt;&lt;number&gt;2&lt;/number&gt;&lt;dates&gt;&lt;year&gt;2021&lt;/year&gt;&lt;pub-dates&gt;&lt;date&gt;2021/05/04&lt;/date&gt;&lt;/pub-dates&gt;&lt;/dates&gt;&lt;publisher&gt;Routledge&lt;/publisher&gt;&lt;isbn&gt;0032-4728&lt;/isbn&gt;&lt;urls&gt;&lt;related-urls&gt;&lt;url&gt;https://doi.org/10.1080/00324728.2020.1851748&lt;/url&gt;&lt;/related-urls&gt;&lt;/urls&gt;&lt;electronic-resource-num&gt;10.1080/00324728.2020.1851748&lt;/electronic-resource-num&gt;&lt;/record&gt;&lt;/Cite&gt;&lt;/EndNote&gt;</w:instrText>
      </w:r>
      <w:r w:rsidR="004155D2" w:rsidRPr="008B4D51">
        <w:rPr>
          <w:szCs w:val="24"/>
        </w:rPr>
        <w:fldChar w:fldCharType="separate"/>
      </w:r>
      <w:r w:rsidR="00733E6E" w:rsidRPr="008B4D51">
        <w:rPr>
          <w:noProof/>
          <w:szCs w:val="24"/>
        </w:rPr>
        <w:t>(Raybould and Sear 2021)</w:t>
      </w:r>
      <w:r w:rsidR="004155D2" w:rsidRPr="008B4D51">
        <w:rPr>
          <w:szCs w:val="24"/>
        </w:rPr>
        <w:fldChar w:fldCharType="end"/>
      </w:r>
      <w:r w:rsidRPr="008B4D51">
        <w:rPr>
          <w:szCs w:val="24"/>
        </w:rPr>
        <w:t xml:space="preserve">, gender differentials in the risk of suicide following relationship breakdown </w:t>
      </w:r>
      <w:r w:rsidR="004155D2" w:rsidRPr="008B4D51">
        <w:rPr>
          <w:szCs w:val="24"/>
        </w:rPr>
        <w:fldChar w:fldCharType="begin"/>
      </w:r>
      <w:r w:rsidR="00733E6E" w:rsidRPr="008B4D51">
        <w:rPr>
          <w:szCs w:val="24"/>
        </w:rPr>
        <w:instrText xml:space="preserve"> ADDIN EN.CITE &lt;EndNote&gt;&lt;Cite&gt;&lt;Author&gt;Evans&lt;/Author&gt;&lt;Year&gt;2014&lt;/Year&gt;&lt;RecNum&gt;78&lt;/RecNum&gt;&lt;DisplayText&gt;(Evans, Scourfield and Moore 2014)&lt;/DisplayText&gt;&lt;record&gt;&lt;rec-number&gt;78&lt;/rec-number&gt;&lt;foreign-keys&gt;&lt;key app="EN" db-id="date2dst4vae0pe955kxa2tla9pzrxp00p95" timestamp="1665058375"&gt;78&lt;/key&gt;&lt;/foreign-keys&gt;&lt;ref-type name="Journal Article"&gt;17&lt;/ref-type&gt;&lt;contributors&gt;&lt;authors&gt;&lt;author&gt;Evans, Rhiannon&lt;/author&gt;&lt;author&gt;Scourfield, Jonathan&lt;/author&gt;&lt;author&gt;Moore, Graham&lt;/author&gt;&lt;/authors&gt;&lt;/contributors&gt;&lt;titles&gt;&lt;title&gt;Gender, Relationship Breakdown, and Suicide Risk: A Review of Research in Western Countries&lt;/title&gt;&lt;secondary-title&gt;Journal of Family Issues&lt;/secondary-title&gt;&lt;/titles&gt;&lt;pages&gt;2239-2264&lt;/pages&gt;&lt;volume&gt;37&lt;/volume&gt;&lt;number&gt;16&lt;/number&gt;&lt;dates&gt;&lt;year&gt;2014&lt;/year&gt;&lt;pub-dates&gt;&lt;date&gt;2016/12/01&lt;/date&gt;&lt;/pub-dates&gt;&lt;/dates&gt;&lt;publisher&gt;SAGE Publications Inc&lt;/publisher&gt;&lt;isbn&gt;0192-513X&lt;/isbn&gt;&lt;urls&gt;&lt;related-urls&gt;&lt;url&gt;https://doi.org/10.1177/0192513X14562608&lt;/url&gt;&lt;/related-urls&gt;&lt;/urls&gt;&lt;electronic-resource-num&gt;10.1177/0192513X14562608&lt;/electronic-resource-num&gt;&lt;access-date&gt;2021/11/19&lt;/access-date&gt;&lt;/record&gt;&lt;/Cite&gt;&lt;/EndNote&gt;</w:instrText>
      </w:r>
      <w:r w:rsidR="004155D2" w:rsidRPr="008B4D51">
        <w:rPr>
          <w:szCs w:val="24"/>
        </w:rPr>
        <w:fldChar w:fldCharType="separate"/>
      </w:r>
      <w:r w:rsidR="00733E6E" w:rsidRPr="008B4D51">
        <w:rPr>
          <w:noProof/>
          <w:szCs w:val="24"/>
        </w:rPr>
        <w:t>(Evans, Scourfield and Moore 2014)</w:t>
      </w:r>
      <w:r w:rsidR="004155D2" w:rsidRPr="008B4D51">
        <w:rPr>
          <w:szCs w:val="24"/>
        </w:rPr>
        <w:fldChar w:fldCharType="end"/>
      </w:r>
      <w:r w:rsidRPr="008B4D51">
        <w:rPr>
          <w:szCs w:val="24"/>
        </w:rPr>
        <w:t xml:space="preserve">. Literature reviews of broader, more exploratory </w:t>
      </w:r>
      <w:r w:rsidR="007737A6" w:rsidRPr="008B4D51">
        <w:rPr>
          <w:szCs w:val="24"/>
        </w:rPr>
        <w:t>issues</w:t>
      </w:r>
      <w:r w:rsidRPr="008B4D51">
        <w:rPr>
          <w:szCs w:val="24"/>
        </w:rPr>
        <w:t xml:space="preserve">, such as the predictors of union dissolution </w:t>
      </w:r>
      <w:r w:rsidR="004155D2" w:rsidRPr="008B4D51">
        <w:rPr>
          <w:szCs w:val="24"/>
        </w:rPr>
        <w:fldChar w:fldCharType="begin"/>
      </w:r>
      <w:r w:rsidR="00733E6E" w:rsidRPr="008B4D51">
        <w:rPr>
          <w:szCs w:val="24"/>
        </w:rPr>
        <w:instrText xml:space="preserve"> ADDIN EN.CITE &lt;EndNote&gt;&lt;Cite&gt;&lt;Author&gt;Lyngstad&lt;/Author&gt;&lt;Year&gt;2010&lt;/Year&gt;&lt;RecNum&gt;33&lt;/RecNum&gt;&lt;DisplayText&gt;(Lyngstad and Jalovaara 2010)&lt;/DisplayText&gt;&lt;record&gt;&lt;rec-number&gt;33&lt;/rec-number&gt;&lt;foreign-keys&gt;&lt;key app="EN" db-id="date2dst4vae0pe955kxa2tla9pzrxp00p95" timestamp="1665058298"&gt;33&lt;/key&gt;&lt;/foreign-keys&gt;&lt;ref-type name="Journal Article"&gt;17&lt;/ref-type&gt;&lt;contributors&gt;&lt;authors&gt;&lt;author&gt;Lyngstad, Torkild&lt;/author&gt;&lt;author&gt;Jalovaara, Marika&lt;/author&gt;&lt;/authors&gt;&lt;/contributors&gt;&lt;titles&gt;&lt;title&gt;A review of the antecedents of union dissolution&lt;/title&gt;&lt;secondary-title&gt;Demographic Research&lt;/secondary-title&gt;&lt;/titles&gt;&lt;periodical&gt;&lt;full-title&gt;Demographic Research&lt;/full-title&gt;&lt;/periodical&gt;&lt;pages&gt;257-292&lt;/pages&gt;&lt;volume&gt;23&lt;/volume&gt;&lt;number&gt;10&lt;/number&gt;&lt;dates&gt;&lt;year&gt;2010&lt;/year&gt;&lt;/dates&gt;&lt;isbn&gt;1435-9871&lt;/isbn&gt;&lt;urls&gt;&lt;related-urls&gt;&lt;url&gt;https://www.demographic-research.org/volumes/vol23/10/&lt;/url&gt;&lt;url&gt;https://www.demographic-research.org/volumes/vol23/10/23-10.pdf&lt;/url&gt;&lt;/related-urls&gt;&lt;/urls&gt;&lt;/record&gt;&lt;/Cite&gt;&lt;/EndNote&gt;</w:instrText>
      </w:r>
      <w:r w:rsidR="004155D2" w:rsidRPr="008B4D51">
        <w:rPr>
          <w:szCs w:val="24"/>
        </w:rPr>
        <w:fldChar w:fldCharType="separate"/>
      </w:r>
      <w:r w:rsidR="00733E6E" w:rsidRPr="008B4D51">
        <w:rPr>
          <w:noProof/>
          <w:szCs w:val="24"/>
        </w:rPr>
        <w:t>(Lyngstad and Jalovaara 2010)</w:t>
      </w:r>
      <w:r w:rsidR="004155D2" w:rsidRPr="008B4D51">
        <w:rPr>
          <w:szCs w:val="24"/>
        </w:rPr>
        <w:fldChar w:fldCharType="end"/>
      </w:r>
      <w:r w:rsidRPr="008B4D51">
        <w:rPr>
          <w:szCs w:val="24"/>
        </w:rPr>
        <w:t xml:space="preserve"> and determinants of fertility </w:t>
      </w:r>
      <w:r w:rsidR="004155D2" w:rsidRPr="008B4D51">
        <w:rPr>
          <w:szCs w:val="24"/>
        </w:rPr>
        <w:fldChar w:fldCharType="begin"/>
      </w:r>
      <w:r w:rsidR="00733E6E" w:rsidRPr="008B4D51">
        <w:rPr>
          <w:szCs w:val="24"/>
        </w:rPr>
        <w:instrText xml:space="preserve"> ADDIN EN.CITE &lt;EndNote&gt;&lt;Cite&gt;&lt;Author&gt;Balbo&lt;/Author&gt;&lt;Year&gt;2013&lt;/Year&gt;&lt;RecNum&gt;32&lt;/RecNum&gt;&lt;DisplayText&gt;(Balbo, Billari and Mills 2013, Vasireddy, Berrington et al. 2023)&lt;/DisplayText&gt;&lt;record&gt;&lt;rec-number&gt;32&lt;/rec-number&gt;&lt;foreign-keys&gt;&lt;key app="EN" db-id="date2dst4vae0pe955kxa2tla9pzrxp00p95" timestamp="1665058297"&gt;32&lt;/key&gt;&lt;/foreign-keys&gt;&lt;ref-type name="Journal Article"&gt;17&lt;/ref-type&gt;&lt;contributors&gt;&lt;authors&gt;&lt;author&gt;Balbo, Nicoletta&lt;/author&gt;&lt;author&gt;Billari, Francesco&lt;/author&gt;&lt;author&gt;Mills, Melinda&lt;/author&gt;&lt;/authors&gt;&lt;/contributors&gt;&lt;titles&gt;&lt;title&gt;Fertility in advanced societies: A review of research &lt;/title&gt;&lt;secondary-title&gt;European Journal of Population&lt;/secondary-title&gt;&lt;/titles&gt;&lt;periodical&gt;&lt;full-title&gt;European Journal of Population&lt;/full-title&gt;&lt;/periodical&gt;&lt;pages&gt;1-38&lt;/pages&gt;&lt;volume&gt;29&lt;/volume&gt;&lt;dates&gt;&lt;year&gt;2013&lt;/year&gt;&lt;/dates&gt;&lt;urls&gt;&lt;/urls&gt;&lt;/record&gt;&lt;/Cite&gt;&lt;Cite&gt;&lt;Author&gt;Vasireddy&lt;/Author&gt;&lt;Year&gt;2023&lt;/Year&gt;&lt;RecNum&gt;331&lt;/RecNum&gt;&lt;record&gt;&lt;rec-number&gt;331&lt;/rec-number&gt;&lt;foreign-keys&gt;&lt;key app="EN" db-id="date2dst4vae0pe955kxa2tla9pzrxp00p95" timestamp="1705056794"&gt;331&lt;/key&gt;&lt;/foreign-keys&gt;&lt;ref-type name="Journal Article"&gt;17&lt;/ref-type&gt;&lt;contributors&gt;&lt;authors&gt;&lt;author&gt;Vasireddy, Sindhu&lt;/author&gt;&lt;author&gt;Berrington, Ann&lt;/author&gt;&lt;author&gt;Kuang, Bernice&lt;/author&gt;&lt;author&gt;Kulu, Hill&lt;/author&gt;&lt;/authors&gt;&lt;/contributors&gt;&lt;titles&gt;&lt;title&gt;Education and Fertility: A Review of Recent Research in Europe&lt;/title&gt;&lt;secondary-title&gt;Comparative Population Studies&lt;/secondary-title&gt;&lt;/titles&gt;&lt;periodical&gt;&lt;full-title&gt;Comparative Population Studies&lt;/full-title&gt;&lt;/periodical&gt;&lt;volume&gt;48&lt;/volume&gt;&lt;section&gt;Research Articles&lt;/section&gt;&lt;dates&gt;&lt;year&gt;2023&lt;/year&gt;&lt;pub-dates&gt;&lt;date&gt;09/20&lt;/date&gt;&lt;/pub-dates&gt;&lt;/dates&gt;&lt;urls&gt;&lt;related-urls&gt;&lt;url&gt;https://www.comparativepopulationstudies.de/index.php/CPoS/article/view/505&lt;/url&gt;&lt;/related-urls&gt;&lt;/urls&gt;&lt;electronic-resource-num&gt;10.12765/CPoS-2023-21&lt;/electronic-resource-num&gt;&lt;access-date&gt;2024/01/12&lt;/access-date&gt;&lt;/record&gt;&lt;/Cite&gt;&lt;/EndNote&gt;</w:instrText>
      </w:r>
      <w:r w:rsidR="004155D2" w:rsidRPr="008B4D51">
        <w:rPr>
          <w:szCs w:val="24"/>
        </w:rPr>
        <w:fldChar w:fldCharType="separate"/>
      </w:r>
      <w:r w:rsidR="00733E6E" w:rsidRPr="008B4D51">
        <w:rPr>
          <w:noProof/>
          <w:szCs w:val="24"/>
        </w:rPr>
        <w:t>(Balbo, Billari and Mills 2013, Vasireddy, Berrington et al. 2023)</w:t>
      </w:r>
      <w:r w:rsidR="004155D2" w:rsidRPr="008B4D51">
        <w:rPr>
          <w:szCs w:val="24"/>
        </w:rPr>
        <w:fldChar w:fldCharType="end"/>
      </w:r>
      <w:r w:rsidRPr="008B4D51">
        <w:rPr>
          <w:szCs w:val="24"/>
        </w:rPr>
        <w:t>, do not document use of systematic methods in the same way because an exhaustive detailed review of all papers is much less feasible and key word searches yield a large number of results, many of which are not relevant.</w:t>
      </w:r>
      <w:r w:rsidR="007737A6" w:rsidRPr="008B4D51">
        <w:rPr>
          <w:szCs w:val="24"/>
        </w:rPr>
        <w:t xml:space="preserve"> </w:t>
      </w:r>
    </w:p>
    <w:p w14:paraId="67B83EF8" w14:textId="64E2DCFE" w:rsidR="00344AAB" w:rsidRPr="008B4D51" w:rsidRDefault="007737A6" w:rsidP="00344AAB">
      <w:pPr>
        <w:spacing w:line="480" w:lineRule="auto"/>
        <w:rPr>
          <w:szCs w:val="24"/>
        </w:rPr>
      </w:pPr>
      <w:r w:rsidRPr="008B4D51">
        <w:rPr>
          <w:szCs w:val="24"/>
        </w:rPr>
        <w:t>In this paper</w:t>
      </w:r>
      <w:r w:rsidR="006D55B6" w:rsidRPr="008B4D51">
        <w:rPr>
          <w:szCs w:val="24"/>
        </w:rPr>
        <w:t>, in order to be as systematic as possible</w:t>
      </w:r>
      <w:r w:rsidRPr="008B4D51">
        <w:rPr>
          <w:szCs w:val="24"/>
        </w:rPr>
        <w:t>,</w:t>
      </w:r>
      <w:r w:rsidR="006D55B6" w:rsidRPr="008B4D51">
        <w:rPr>
          <w:szCs w:val="24"/>
        </w:rPr>
        <w:t xml:space="preserve"> we used a four-step method to search for relevant papers</w:t>
      </w:r>
      <w:r w:rsidR="00344AAB" w:rsidRPr="008B4D51">
        <w:rPr>
          <w:szCs w:val="24"/>
        </w:rPr>
        <w:t>.  First, we did a keyword search using Scopus, focusing on English language journal articles</w:t>
      </w:r>
      <w:r w:rsidR="00F20937" w:rsidRPr="008B4D51">
        <w:rPr>
          <w:szCs w:val="24"/>
        </w:rPr>
        <w:t xml:space="preserve"> from a variety of social science disciplines (i.e. sociology, economics, demography)</w:t>
      </w:r>
      <w:r w:rsidR="00344AAB" w:rsidRPr="008B4D51">
        <w:rPr>
          <w:szCs w:val="24"/>
        </w:rPr>
        <w:t xml:space="preserve"> published between 1990 and 2023, studying Western countries (European countries, the U.S, Australia). This yielded 71</w:t>
      </w:r>
      <w:r w:rsidR="00EE4890" w:rsidRPr="008B4D51">
        <w:rPr>
          <w:szCs w:val="24"/>
        </w:rPr>
        <w:t>2</w:t>
      </w:r>
      <w:r w:rsidR="00344AAB" w:rsidRPr="008B4D51">
        <w:rPr>
          <w:szCs w:val="24"/>
        </w:rPr>
        <w:t xml:space="preserve"> articles. We reviewed the titles of the search results and kept those that studied at least one element of partnership, one of element of fertility, and the link between the two, leaving us with 5</w:t>
      </w:r>
      <w:r w:rsidR="0083379C" w:rsidRPr="008B4D51">
        <w:rPr>
          <w:szCs w:val="24"/>
        </w:rPr>
        <w:t>3</w:t>
      </w:r>
      <w:r w:rsidR="00344AAB" w:rsidRPr="008B4D51">
        <w:rPr>
          <w:szCs w:val="24"/>
        </w:rPr>
        <w:t xml:space="preserve"> relevant papers. Second, we reproduced the same keyword search for several key demographic journals</w:t>
      </w:r>
      <w:r w:rsidR="002D5E37" w:rsidRPr="008B4D51">
        <w:rPr>
          <w:szCs w:val="24"/>
        </w:rPr>
        <w:t>, focusing on titles,</w:t>
      </w:r>
      <w:r w:rsidR="00344AAB" w:rsidRPr="008B4D51">
        <w:rPr>
          <w:szCs w:val="24"/>
        </w:rPr>
        <w:t xml:space="preserve"> – Demographic Research, Population Studies, Population and </w:t>
      </w:r>
      <w:r w:rsidR="00344AAB" w:rsidRPr="008B4D51">
        <w:rPr>
          <w:szCs w:val="24"/>
        </w:rPr>
        <w:lastRenderedPageBreak/>
        <w:t xml:space="preserve">Development Review, European Journal of Population, Demography – yielding 15 additional articles. </w:t>
      </w:r>
      <w:r w:rsidR="001C0C7D" w:rsidRPr="008B4D51">
        <w:rPr>
          <w:szCs w:val="24"/>
        </w:rPr>
        <w:t xml:space="preserve"> </w:t>
      </w:r>
      <w:r w:rsidR="00344AAB" w:rsidRPr="008B4D51">
        <w:rPr>
          <w:szCs w:val="24"/>
        </w:rPr>
        <w:t>Third, we then reviewed the reference sections of this collection of 6</w:t>
      </w:r>
      <w:r w:rsidR="0083379C" w:rsidRPr="008B4D51">
        <w:rPr>
          <w:szCs w:val="24"/>
        </w:rPr>
        <w:t>8</w:t>
      </w:r>
      <w:r w:rsidR="00344AAB" w:rsidRPr="008B4D51">
        <w:rPr>
          <w:szCs w:val="24"/>
        </w:rPr>
        <w:t xml:space="preserve"> papers as well as other works that had referenced the papers for further relevant titles, finding 6</w:t>
      </w:r>
      <w:r w:rsidR="0083379C" w:rsidRPr="008B4D51">
        <w:rPr>
          <w:szCs w:val="24"/>
        </w:rPr>
        <w:t>3</w:t>
      </w:r>
      <w:r w:rsidR="00344AAB" w:rsidRPr="008B4D51">
        <w:rPr>
          <w:szCs w:val="24"/>
        </w:rPr>
        <w:t xml:space="preserve"> more papers. Fourth, we added 3</w:t>
      </w:r>
      <w:r w:rsidR="00895125" w:rsidRPr="008B4D51">
        <w:rPr>
          <w:szCs w:val="24"/>
        </w:rPr>
        <w:t>2</w:t>
      </w:r>
      <w:r w:rsidR="00344AAB" w:rsidRPr="008B4D51">
        <w:rPr>
          <w:szCs w:val="24"/>
        </w:rPr>
        <w:t xml:space="preserve"> final papers based on expert knowledge within the research team and in consultation with colleagues.</w:t>
      </w:r>
      <w:r w:rsidR="00E67025" w:rsidRPr="008B4D51">
        <w:rPr>
          <w:szCs w:val="24"/>
        </w:rPr>
        <w:t xml:space="preserve"> </w:t>
      </w:r>
      <w:r w:rsidR="00344AAB" w:rsidRPr="008B4D51">
        <w:rPr>
          <w:szCs w:val="24"/>
        </w:rPr>
        <w:t xml:space="preserve"> In this step, some of these works included papers for which the relationship between partnership and fertility was not the main research interest, but one of several relationships studied, or was studied within the context of migration, race/ethnicity, different welfare regimes, and religion.</w:t>
      </w:r>
      <w:r w:rsidR="001C0C7D" w:rsidRPr="008B4D51">
        <w:rPr>
          <w:szCs w:val="24"/>
        </w:rPr>
        <w:t xml:space="preserve">  </w:t>
      </w:r>
      <w:r w:rsidR="001C0C7D" w:rsidRPr="008B4D51">
        <w:t xml:space="preserve">Papers that </w:t>
      </w:r>
      <w:r w:rsidR="002D5E37" w:rsidRPr="008B4D51">
        <w:t>were not identified through the Scopus</w:t>
      </w:r>
      <w:r w:rsidR="001C0C7D" w:rsidRPr="008B4D51">
        <w:t xml:space="preserve"> keyword</w:t>
      </w:r>
      <w:r w:rsidR="002D5E37" w:rsidRPr="008B4D51">
        <w:t>s</w:t>
      </w:r>
      <w:r w:rsidR="001C0C7D" w:rsidRPr="008B4D51">
        <w:t xml:space="preserve"> search but were nevertheless on the topic of the relationship between partnership and fertility, come mostly from the demographic literature and not from an exhaustive search of all social science journals.</w:t>
      </w:r>
      <w:r w:rsidR="00E67025" w:rsidRPr="008B4D51">
        <w:t xml:space="preserve">  Studies based on Scandinavian data are overrepresented</w:t>
      </w:r>
      <w:r w:rsidR="00FD6F57" w:rsidRPr="008B4D51">
        <w:t xml:space="preserve"> based on population</w:t>
      </w:r>
      <w:r w:rsidR="00E67025" w:rsidRPr="008B4D51">
        <w:t xml:space="preserve">; nonetheless, a wide range of Eastern, Southern, and Western European countries are also represented. </w:t>
      </w:r>
    </w:p>
    <w:p w14:paraId="2254A4D6" w14:textId="60D7A027" w:rsidR="00344AAB" w:rsidRPr="008B4D51" w:rsidRDefault="00344AAB" w:rsidP="00344AAB">
      <w:pPr>
        <w:spacing w:line="480" w:lineRule="auto"/>
        <w:rPr>
          <w:noProof/>
        </w:rPr>
      </w:pPr>
      <w:r w:rsidRPr="008B4D51">
        <w:rPr>
          <w:szCs w:val="24"/>
        </w:rPr>
        <w:t>Our literature review examines what kinds of relationships exist between partnership and fertility. Because we do not seek to answer whether something is true or not (i.e “do family policies affect fertility?”), it is inherently less experimental and there is not a clear hierarchy of methods or study quality (i.e., randomized control trials versus retrospective studies). Because of this, we do not group papers by method but instead by the dimension of partnership they focus on</w:t>
      </w:r>
      <w:r w:rsidR="008C1BC8" w:rsidRPr="008B4D51">
        <w:rPr>
          <w:szCs w:val="24"/>
        </w:rPr>
        <w:t>,</w:t>
      </w:r>
      <w:r w:rsidRPr="008B4D51">
        <w:rPr>
          <w:szCs w:val="24"/>
        </w:rPr>
        <w:t xml:space="preserve"> whether they are multi-country or single-country</w:t>
      </w:r>
      <w:r w:rsidR="008C1BC8" w:rsidRPr="008B4D51">
        <w:rPr>
          <w:szCs w:val="24"/>
        </w:rPr>
        <w:t xml:space="preserve">, and how they were identified in our search strategy, which we record in a separate document, available for reference in the appendix.  Details about the specific keywords used can also be found in </w:t>
      </w:r>
      <w:r w:rsidR="008C1BC8" w:rsidRPr="008B4D51">
        <w:rPr>
          <w:szCs w:val="24"/>
        </w:rPr>
        <w:lastRenderedPageBreak/>
        <w:t>the appendix.</w:t>
      </w:r>
      <w:r w:rsidR="00AB7220" w:rsidRPr="008B4D51">
        <w:rPr>
          <w:noProof/>
        </w:rPr>
        <w:t xml:space="preserve"> </w:t>
      </w:r>
      <w:r w:rsidR="00AB7220" w:rsidRPr="008B4D51">
        <w:rPr>
          <w:noProof/>
        </w:rPr>
        <w:drawing>
          <wp:inline distT="0" distB="0" distL="0" distR="0" wp14:anchorId="60C46780" wp14:editId="776CD620">
            <wp:extent cx="5434366" cy="2889849"/>
            <wp:effectExtent l="0" t="0" r="0" b="635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96DAC541-7B7A-43D3-8B79-37D633B846F1}">
                          <asvg:svgBlip xmlns:asvg="http://schemas.microsoft.com/office/drawing/2016/SVG/main" r:embed="rId9"/>
                        </a:ext>
                      </a:extLst>
                    </a:blip>
                    <a:srcRect l="2559" t="5886" r="2621" b="4471"/>
                    <a:stretch/>
                  </pic:blipFill>
                  <pic:spPr bwMode="auto">
                    <a:xfrm>
                      <a:off x="0" y="0"/>
                      <a:ext cx="5434635" cy="2889992"/>
                    </a:xfrm>
                    <a:prstGeom prst="rect">
                      <a:avLst/>
                    </a:prstGeom>
                    <a:ln>
                      <a:noFill/>
                    </a:ln>
                    <a:extLst>
                      <a:ext uri="{53640926-AAD7-44D8-BBD7-CCE9431645EC}">
                        <a14:shadowObscured xmlns:a14="http://schemas.microsoft.com/office/drawing/2010/main"/>
                      </a:ext>
                    </a:extLst>
                  </pic:spPr>
                </pic:pic>
              </a:graphicData>
            </a:graphic>
          </wp:inline>
        </w:drawing>
      </w:r>
    </w:p>
    <w:p w14:paraId="4D7BAB99" w14:textId="18C65F0B" w:rsidR="00AC42C4" w:rsidRPr="008B4D51" w:rsidRDefault="00AC42C4" w:rsidP="00344AAB">
      <w:pPr>
        <w:spacing w:line="480" w:lineRule="auto"/>
        <w:rPr>
          <w:szCs w:val="24"/>
        </w:rPr>
      </w:pPr>
      <w:r w:rsidRPr="008B4D51">
        <w:rPr>
          <w:noProof/>
        </w:rPr>
        <w:t>Figure 1. Literature search strategy</w:t>
      </w:r>
    </w:p>
    <w:p w14:paraId="0873A621" w14:textId="77777777" w:rsidR="00E8592A" w:rsidRPr="008B4D51" w:rsidRDefault="00E8592A" w:rsidP="00BD21F7">
      <w:pPr>
        <w:pStyle w:val="Heading2"/>
        <w:numPr>
          <w:ilvl w:val="0"/>
          <w:numId w:val="9"/>
        </w:numPr>
        <w:spacing w:line="480" w:lineRule="auto"/>
        <w:rPr>
          <w:b w:val="0"/>
          <w:bCs/>
          <w:sz w:val="24"/>
          <w:szCs w:val="24"/>
        </w:rPr>
      </w:pPr>
      <w:r w:rsidRPr="008B4D51">
        <w:rPr>
          <w:bCs/>
          <w:sz w:val="24"/>
          <w:szCs w:val="24"/>
        </w:rPr>
        <w:t>Findings</w:t>
      </w:r>
    </w:p>
    <w:p w14:paraId="211AA8D8" w14:textId="7527E3DA" w:rsidR="00914A65" w:rsidRPr="008B4D51" w:rsidRDefault="00483806" w:rsidP="006131CA">
      <w:pPr>
        <w:pStyle w:val="Heading3"/>
        <w:rPr>
          <w:b/>
        </w:rPr>
      </w:pPr>
      <w:r w:rsidRPr="008B4D51">
        <w:t xml:space="preserve">Ever </w:t>
      </w:r>
      <w:r w:rsidR="00B26E32" w:rsidRPr="008B4D51">
        <w:t>experiencing a p</w:t>
      </w:r>
      <w:r w:rsidR="00F8354B" w:rsidRPr="008B4D51">
        <w:t xml:space="preserve">artnership </w:t>
      </w:r>
      <w:r w:rsidR="0097421A" w:rsidRPr="008B4D51">
        <w:t xml:space="preserve">and fertility </w:t>
      </w:r>
      <w:r w:rsidR="0027520F" w:rsidRPr="008B4D51">
        <w:t xml:space="preserve"> </w:t>
      </w:r>
    </w:p>
    <w:p w14:paraId="61DC40CB" w14:textId="7CA294C2" w:rsidR="009E0A2F" w:rsidRPr="008B4D51" w:rsidRDefault="00F911C9" w:rsidP="00BD21F7">
      <w:pPr>
        <w:spacing w:line="480" w:lineRule="auto"/>
        <w:rPr>
          <w:szCs w:val="24"/>
        </w:rPr>
      </w:pPr>
      <w:r w:rsidRPr="008B4D51">
        <w:rPr>
          <w:szCs w:val="24"/>
        </w:rPr>
        <w:t xml:space="preserve">Research has consistently shown </w:t>
      </w:r>
      <w:r w:rsidR="00C003F5" w:rsidRPr="008B4D51">
        <w:rPr>
          <w:szCs w:val="24"/>
        </w:rPr>
        <w:t xml:space="preserve">that </w:t>
      </w:r>
      <w:r w:rsidR="008073E6" w:rsidRPr="008B4D51">
        <w:rPr>
          <w:szCs w:val="24"/>
        </w:rPr>
        <w:t xml:space="preserve">partnered </w:t>
      </w:r>
      <w:r w:rsidR="00075319" w:rsidRPr="008B4D51">
        <w:rPr>
          <w:szCs w:val="24"/>
        </w:rPr>
        <w:t>individuals</w:t>
      </w:r>
      <w:r w:rsidR="00010B0D" w:rsidRPr="008B4D51">
        <w:rPr>
          <w:szCs w:val="24"/>
        </w:rPr>
        <w:t xml:space="preserve"> </w:t>
      </w:r>
      <w:r w:rsidR="00075319" w:rsidRPr="008B4D51">
        <w:rPr>
          <w:szCs w:val="24"/>
        </w:rPr>
        <w:t>are</w:t>
      </w:r>
      <w:r w:rsidR="00695910" w:rsidRPr="008B4D51">
        <w:rPr>
          <w:szCs w:val="24"/>
        </w:rPr>
        <w:t xml:space="preserve"> much more likely to conceive and have children than</w:t>
      </w:r>
      <w:r w:rsidR="008073E6" w:rsidRPr="008B4D51">
        <w:rPr>
          <w:szCs w:val="24"/>
        </w:rPr>
        <w:t xml:space="preserve"> unpartnered people</w:t>
      </w:r>
      <w:r w:rsidR="00643EC8" w:rsidRPr="008B4D51">
        <w:rPr>
          <w:szCs w:val="24"/>
        </w:rPr>
        <w:t xml:space="preserve"> </w:t>
      </w:r>
      <w:r w:rsidR="00643EC8" w:rsidRPr="008B4D51">
        <w:rPr>
          <w:szCs w:val="24"/>
        </w:rPr>
        <w:fldChar w:fldCharType="begin">
          <w:fldData xml:space="preserve">PEVuZE5vdGU+PENpdGU+PEF1dGhvcj5IZWF0b248L0F1dGhvcj48WWVhcj4xOTk5PC9ZZWFyPjxS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</w:fldData>
        </w:fldChar>
      </w:r>
      <w:r w:rsidR="00733E6E" w:rsidRPr="008B4D51">
        <w:rPr>
          <w:szCs w:val="24"/>
        </w:rPr>
        <w:instrText xml:space="preserve"> ADDIN EN.CITE </w:instrText>
      </w:r>
      <w:r w:rsidR="00733E6E" w:rsidRPr="008B4D51">
        <w:rPr>
          <w:szCs w:val="24"/>
        </w:rPr>
        <w:fldChar w:fldCharType="begin">
          <w:fldData xml:space="preserve">PEVuZE5vdGU+PENpdGU+PEF1dGhvcj5IZWF0b248L0F1dGhvcj48WWVhcj4xOTk5PC9ZZWFyPjxS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</w:fldData>
        </w:fldChar>
      </w:r>
      <w:r w:rsidR="00733E6E" w:rsidRPr="008B4D51">
        <w:rPr>
          <w:szCs w:val="24"/>
        </w:rPr>
        <w:instrText xml:space="preserve"> ADDIN EN.CITE.DATA </w:instrText>
      </w:r>
      <w:r w:rsidR="00733E6E" w:rsidRPr="008B4D51">
        <w:rPr>
          <w:szCs w:val="24"/>
        </w:rPr>
      </w:r>
      <w:r w:rsidR="00733E6E" w:rsidRPr="008B4D51">
        <w:rPr>
          <w:szCs w:val="24"/>
        </w:rPr>
        <w:fldChar w:fldCharType="end"/>
      </w:r>
      <w:r w:rsidR="00643EC8" w:rsidRPr="008B4D51">
        <w:rPr>
          <w:szCs w:val="24"/>
        </w:rPr>
      </w:r>
      <w:r w:rsidR="00643EC8" w:rsidRPr="008B4D51">
        <w:rPr>
          <w:szCs w:val="24"/>
        </w:rPr>
        <w:fldChar w:fldCharType="separate"/>
      </w:r>
      <w:r w:rsidR="00733E6E" w:rsidRPr="008B4D51">
        <w:rPr>
          <w:noProof/>
          <w:szCs w:val="24"/>
        </w:rPr>
        <w:t>(Heaton, Jacobson and Holland 1999, Baizán, Aassve and Billari 2004, Spéder and Kapitány 2009, Wagner, Huinink and Liefbroer 2019)</w:t>
      </w:r>
      <w:r w:rsidR="00643EC8" w:rsidRPr="008B4D51">
        <w:rPr>
          <w:szCs w:val="24"/>
        </w:rPr>
        <w:fldChar w:fldCharType="end"/>
      </w:r>
      <w:r w:rsidR="00682B84" w:rsidRPr="008B4D51">
        <w:rPr>
          <w:szCs w:val="24"/>
        </w:rPr>
        <w:t>.</w:t>
      </w:r>
      <w:r w:rsidR="00B47345" w:rsidRPr="008B4D51">
        <w:rPr>
          <w:szCs w:val="24"/>
        </w:rPr>
        <w:t xml:space="preserve"> </w:t>
      </w:r>
      <w:r w:rsidR="006C6E92" w:rsidRPr="008B4D51">
        <w:rPr>
          <w:szCs w:val="24"/>
        </w:rPr>
        <w:t xml:space="preserve"> However, being childless can result from a </w:t>
      </w:r>
      <w:r w:rsidR="00393E8F" w:rsidRPr="008B4D51">
        <w:rPr>
          <w:szCs w:val="24"/>
        </w:rPr>
        <w:t xml:space="preserve">range of </w:t>
      </w:r>
      <w:r w:rsidR="006C6E92" w:rsidRPr="008B4D51">
        <w:rPr>
          <w:szCs w:val="24"/>
        </w:rPr>
        <w:t xml:space="preserve">partnering </w:t>
      </w:r>
      <w:r w:rsidR="00393E8F" w:rsidRPr="008B4D51">
        <w:rPr>
          <w:szCs w:val="24"/>
        </w:rPr>
        <w:t xml:space="preserve">experiences – currently single, never having been either married or partnered, </w:t>
      </w:r>
      <w:r w:rsidR="005B7F95" w:rsidRPr="008B4D51">
        <w:rPr>
          <w:szCs w:val="24"/>
        </w:rPr>
        <w:t xml:space="preserve">having </w:t>
      </w:r>
      <w:r w:rsidR="00393E8F" w:rsidRPr="008B4D51">
        <w:rPr>
          <w:szCs w:val="24"/>
        </w:rPr>
        <w:t xml:space="preserve">separated – reflecting the diversity of partnership histories linked with childlessness </w:t>
      </w:r>
      <w:r w:rsidR="00393E8F" w:rsidRPr="008B4D51">
        <w:rPr>
          <w:szCs w:val="24"/>
        </w:rPr>
        <w:fldChar w:fldCharType="begin">
          <w:fldData xml:space="preserve">PEVuZE5vdGU+PENpdGU+PEF1dGhvcj5TYWFyZWxhPC9BdXRob3I+PFllYXI+MjAyMDwvWWVhcj48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</w:fldData>
        </w:fldChar>
      </w:r>
      <w:r w:rsidR="00733E6E" w:rsidRPr="008B4D51">
        <w:rPr>
          <w:szCs w:val="24"/>
        </w:rPr>
        <w:instrText xml:space="preserve"> ADDIN EN.CITE </w:instrText>
      </w:r>
      <w:r w:rsidR="00733E6E" w:rsidRPr="008B4D51">
        <w:rPr>
          <w:szCs w:val="24"/>
        </w:rPr>
        <w:fldChar w:fldCharType="begin">
          <w:fldData xml:space="preserve">PEVuZE5vdGU+PENpdGU+PEF1dGhvcj5TYWFyZWxhPC9BdXRob3I+PFllYXI+MjAyMDwvWWVhcj48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</w:fldData>
        </w:fldChar>
      </w:r>
      <w:r w:rsidR="00733E6E" w:rsidRPr="008B4D51">
        <w:rPr>
          <w:szCs w:val="24"/>
        </w:rPr>
        <w:instrText xml:space="preserve"> ADDIN EN.CITE.DATA </w:instrText>
      </w:r>
      <w:r w:rsidR="00733E6E" w:rsidRPr="008B4D51">
        <w:rPr>
          <w:szCs w:val="24"/>
        </w:rPr>
      </w:r>
      <w:r w:rsidR="00733E6E" w:rsidRPr="008B4D51">
        <w:rPr>
          <w:szCs w:val="24"/>
        </w:rPr>
        <w:fldChar w:fldCharType="end"/>
      </w:r>
      <w:r w:rsidR="00393E8F" w:rsidRPr="008B4D51">
        <w:rPr>
          <w:szCs w:val="24"/>
        </w:rPr>
      </w:r>
      <w:r w:rsidR="00393E8F" w:rsidRPr="008B4D51">
        <w:rPr>
          <w:szCs w:val="24"/>
        </w:rPr>
        <w:fldChar w:fldCharType="separate"/>
      </w:r>
      <w:r w:rsidR="00733E6E" w:rsidRPr="008B4D51">
        <w:rPr>
          <w:noProof/>
          <w:szCs w:val="24"/>
        </w:rPr>
        <w:t>(Heaton, Jacobson and Holland 1999, Keizer, Dykstra and Jansen 2008, Mynarska, Matysiak et al. 2015, Berrington 2017, Saarela and Skirbekk 2020, Tocchioni, Rybińska et al. 2022)</w:t>
      </w:r>
      <w:r w:rsidR="00393E8F" w:rsidRPr="008B4D51">
        <w:rPr>
          <w:szCs w:val="24"/>
        </w:rPr>
        <w:fldChar w:fldCharType="end"/>
      </w:r>
      <w:r w:rsidR="00CD0E53" w:rsidRPr="008B4D51">
        <w:rPr>
          <w:szCs w:val="24"/>
        </w:rPr>
        <w:t xml:space="preserve">.  </w:t>
      </w:r>
      <w:r w:rsidR="009E0A2F" w:rsidRPr="008B4D51">
        <w:rPr>
          <w:color w:val="000000" w:themeColor="text1"/>
          <w:szCs w:val="24"/>
        </w:rPr>
        <w:t>Country context</w:t>
      </w:r>
      <w:r w:rsidR="00F8637F" w:rsidRPr="008B4D51">
        <w:rPr>
          <w:color w:val="000000" w:themeColor="text1"/>
          <w:szCs w:val="24"/>
        </w:rPr>
        <w:t>), which is discussed in greater detail in a later section,</w:t>
      </w:r>
      <w:r w:rsidR="009E0A2F" w:rsidRPr="008B4D51">
        <w:rPr>
          <w:color w:val="000000" w:themeColor="text1"/>
          <w:szCs w:val="24"/>
        </w:rPr>
        <w:t xml:space="preserve"> </w:t>
      </w:r>
      <w:r w:rsidR="00445944" w:rsidRPr="008B4D51">
        <w:rPr>
          <w:color w:val="000000" w:themeColor="text1"/>
          <w:szCs w:val="24"/>
        </w:rPr>
        <w:t xml:space="preserve">is also related to </w:t>
      </w:r>
      <w:r w:rsidR="009E0A2F" w:rsidRPr="008B4D51">
        <w:rPr>
          <w:color w:val="000000" w:themeColor="text1"/>
          <w:szCs w:val="24"/>
        </w:rPr>
        <w:t xml:space="preserve">the link between having a partner and childlessness. In Eastern and Southern European countries, most childless women have never had a partner, </w:t>
      </w:r>
      <w:r w:rsidR="006C6E92" w:rsidRPr="008B4D51">
        <w:rPr>
          <w:color w:val="000000" w:themeColor="text1"/>
          <w:szCs w:val="24"/>
        </w:rPr>
        <w:t>compared to the</w:t>
      </w:r>
      <w:r w:rsidR="009E0A2F" w:rsidRPr="008B4D51">
        <w:rPr>
          <w:color w:val="000000" w:themeColor="text1"/>
          <w:szCs w:val="24"/>
        </w:rPr>
        <w:t xml:space="preserve"> partnership histories of childless women in Northern and Western European countries </w:t>
      </w:r>
      <w:r w:rsidR="006C6E92" w:rsidRPr="008B4D51">
        <w:rPr>
          <w:color w:val="000000" w:themeColor="text1"/>
          <w:szCs w:val="24"/>
        </w:rPr>
        <w:t xml:space="preserve">which </w:t>
      </w:r>
      <w:r w:rsidR="009E0A2F" w:rsidRPr="008B4D51">
        <w:rPr>
          <w:color w:val="000000" w:themeColor="text1"/>
          <w:szCs w:val="24"/>
        </w:rPr>
        <w:t xml:space="preserve">were more varied </w:t>
      </w:r>
      <w:r w:rsidR="009E0A2F" w:rsidRPr="008B4D51">
        <w:rPr>
          <w:color w:val="000000" w:themeColor="text1"/>
          <w:szCs w:val="24"/>
        </w:rPr>
        <w:fldChar w:fldCharType="begin"/>
      </w:r>
      <w:r w:rsidR="00733E6E" w:rsidRPr="008B4D51">
        <w:rPr>
          <w:color w:val="000000" w:themeColor="text1"/>
          <w:szCs w:val="24"/>
        </w:rPr>
        <w:instrText xml:space="preserve"> ADDIN EN.CITE &lt;EndNote&gt;&lt;Cite&gt;&lt;Author&gt;Mikolai&lt;/Author&gt;&lt;Year&gt;2017&lt;/Year&gt;&lt;RecNum&gt;103&lt;/RecNum&gt;&lt;DisplayText&gt;(Mikolai 2017)&lt;/DisplayText&gt;&lt;record&gt;&lt;rec-number&gt;103&lt;/rec-number&gt;&lt;foreign-keys&gt;&lt;key app="EN" db-id="date2dst4vae0pe955kxa2tla9pzrxp00p95" timestamp="1665058412"&gt;103&lt;/key&gt;&lt;/foreign-keys&gt;&lt;ref-type name="Journal Article"&gt;17&lt;/ref-type&gt;&lt;contributors&gt;&lt;authors&gt;&lt;author&gt;Mikolai, Júlia&lt;/author&gt;&lt;/authors&gt;&lt;/contributors&gt;&lt;titles&gt;&lt;title&gt;Partnership Histories and the Transition to Motherhood in Later Reproductive Ages in Europe&lt;/title&gt;&lt;secondary-title&gt;Population&lt;/secondary-title&gt;&lt;/titles&gt;&lt;periodical&gt;&lt;full-title&gt;Population&lt;/full-title&gt;&lt;/periodical&gt;&lt;pages&gt;123-154&lt;/pages&gt;&lt;volume&gt;72&lt;/volume&gt;&lt;number&gt;1&lt;/number&gt;&lt;dates&gt;&lt;year&gt;2017&lt;/year&gt;&lt;/dates&gt;&lt;isbn&gt;0032-4663&lt;/isbn&gt;&lt;urls&gt;&lt;/urls&gt;&lt;/record&gt;&lt;/Cite&gt;&lt;/EndNote&gt;</w:instrText>
      </w:r>
      <w:r w:rsidR="009E0A2F" w:rsidRPr="008B4D51">
        <w:rPr>
          <w:color w:val="000000" w:themeColor="text1"/>
          <w:szCs w:val="24"/>
        </w:rPr>
        <w:fldChar w:fldCharType="separate"/>
      </w:r>
      <w:r w:rsidR="00733E6E" w:rsidRPr="008B4D51">
        <w:rPr>
          <w:noProof/>
          <w:color w:val="000000" w:themeColor="text1"/>
          <w:szCs w:val="24"/>
        </w:rPr>
        <w:t>(Mikolai 2017)</w:t>
      </w:r>
      <w:r w:rsidR="009E0A2F" w:rsidRPr="008B4D51">
        <w:rPr>
          <w:color w:val="000000" w:themeColor="text1"/>
          <w:szCs w:val="24"/>
        </w:rPr>
        <w:fldChar w:fldCharType="end"/>
      </w:r>
      <w:r w:rsidR="009E0A2F" w:rsidRPr="008B4D51">
        <w:rPr>
          <w:color w:val="000000" w:themeColor="text1"/>
          <w:szCs w:val="24"/>
        </w:rPr>
        <w:t xml:space="preserve">. </w:t>
      </w:r>
      <w:r w:rsidR="009E0A2F" w:rsidRPr="008B4D51">
        <w:rPr>
          <w:szCs w:val="24"/>
        </w:rPr>
        <w:t xml:space="preserve">Childless Finns tended to have a history of either serial cohabitation or lack of coresidential partnerships </w:t>
      </w:r>
      <w:r w:rsidR="009E0A2F" w:rsidRPr="008B4D51">
        <w:rPr>
          <w:szCs w:val="24"/>
        </w:rPr>
        <w:fldChar w:fldCharType="begin"/>
      </w:r>
      <w:r w:rsidR="00733E6E" w:rsidRPr="008B4D51">
        <w:rPr>
          <w:szCs w:val="24"/>
        </w:rPr>
        <w:instrText xml:space="preserve"> ADDIN EN.CITE &lt;EndNote&gt;&lt;Cite&gt;&lt;Author&gt;Jalovaara&lt;/Author&gt;&lt;Year&gt;2017&lt;/Year&gt;&lt;RecNum&gt;104&lt;/RecNum&gt;&lt;DisplayText&gt;(Jalovaara and Fasang 2017)&lt;/DisplayText&gt;&lt;record&gt;&lt;rec-number&gt;104&lt;/rec-number&gt;&lt;foreign-keys&gt;&lt;key app="EN" db-id="date2dst4vae0pe955kxa2tla9pzrxp00p95" timestamp="1665058413"&gt;104&lt;/key&gt;&lt;/foreign-keys&gt;&lt;ref-type name="Journal Article"&gt;17&lt;/ref-type&gt;&lt;contributors&gt;&lt;authors&gt;&lt;author&gt;Jalovaara, Marika&lt;/author&gt;&lt;author&gt;Fasang, Anette Eva&lt;/author&gt;&lt;/authors&gt;&lt;/contributors&gt;&lt;titles&gt;&lt;title&gt;From never partnered to serial cohabitors&amp;#xD;Union trajectories to childlessness&lt;/title&gt;&lt;secondary-title&gt;Demographic Research&lt;/secondary-title&gt;&lt;/titles&gt;&lt;periodical&gt;&lt;full-title&gt;Demographic Research&lt;/full-title&gt;&lt;/periodical&gt;&lt;pages&gt;1703-1720&lt;/pages&gt;&lt;volume&gt;36&lt;/volume&gt;&lt;dates&gt;&lt;year&gt;2017&lt;/year&gt;&lt;/dates&gt;&lt;publisher&gt;Max-Planck-Gesellschaft zur Foerderung der Wissenschaften&lt;/publisher&gt;&lt;isbn&gt;14359871, 23637064&lt;/isbn&gt;&lt;urls&gt;&lt;related-urls&gt;&lt;url&gt;http://www.jstor.org/stable/26332178&lt;/url&gt;&lt;/related-urls&gt;&lt;/urls&gt;&lt;custom1&gt;Full publication date: JANUARY - JUNE 2017&lt;/custom1&gt;&lt;remote-database-name&gt;JSTOR&lt;/remote-database-name&gt;&lt;access-date&gt;2021/06/22/&lt;/access-date&gt;&lt;/record&gt;&lt;/Cite&gt;&lt;/EndNote&gt;</w:instrText>
      </w:r>
      <w:r w:rsidR="009E0A2F" w:rsidRPr="008B4D51">
        <w:rPr>
          <w:szCs w:val="24"/>
        </w:rPr>
        <w:fldChar w:fldCharType="separate"/>
      </w:r>
      <w:r w:rsidR="00733E6E" w:rsidRPr="008B4D51">
        <w:rPr>
          <w:noProof/>
          <w:szCs w:val="24"/>
        </w:rPr>
        <w:t>(Jalovaara and Fasang 2017)</w:t>
      </w:r>
      <w:r w:rsidR="009E0A2F" w:rsidRPr="008B4D51">
        <w:rPr>
          <w:szCs w:val="24"/>
        </w:rPr>
        <w:fldChar w:fldCharType="end"/>
      </w:r>
      <w:r w:rsidR="009E0A2F" w:rsidRPr="008B4D51">
        <w:rPr>
          <w:szCs w:val="24"/>
        </w:rPr>
        <w:t xml:space="preserve">. German childless men and women tended to experience more time single and less time married compared with parents, but most were nonetheless in a relationship by age 40, and half of those in a relationship were either married or cohabiting </w:t>
      </w:r>
      <w:r w:rsidR="009E0A2F" w:rsidRPr="008B4D51">
        <w:rPr>
          <w:szCs w:val="24"/>
        </w:rPr>
        <w:fldChar w:fldCharType="begin"/>
      </w:r>
      <w:r w:rsidR="00733E6E" w:rsidRPr="008B4D51">
        <w:rPr>
          <w:szCs w:val="24"/>
        </w:rPr>
        <w:instrText xml:space="preserve"> ADDIN EN.CITE &lt;EndNote&gt;&lt;Cite&gt;&lt;Author&gt;Raab&lt;/Author&gt;&lt;Year&gt;2020&lt;/Year&gt;&lt;RecNum&gt;105&lt;/RecNum&gt;&lt;DisplayText&gt;(Raab and Struffolino 2020)&lt;/DisplayText&gt;&lt;record&gt;&lt;rec-number&gt;105&lt;/rec-number&gt;&lt;foreign-keys&gt;&lt;key app="EN" db-id="date2dst4vae0pe955kxa2tla9pzrxp00p95" timestamp="1665058414"&gt;105&lt;/key&gt;&lt;/foreign-keys&gt;&lt;ref-type name="Journal Article"&gt;17&lt;/ref-type&gt;&lt;contributors&gt;&lt;authors&gt;&lt;author&gt;Raab, M.&lt;/author&gt;&lt;author&gt;Struffolino, E.&lt;/author&gt;&lt;/authors&gt;&lt;/contributors&gt;&lt;auth-address&gt;1Department of Sociology, University of Mannheim, A5, 6, 68131 Mannheim, Germany. GRID: grid.5601.2. ISNI: 0000 0001 0943 599X&amp;#xD;2WZB Berlin Social Science Center, Research Group Demography and Inequality, Reichpietschufer 50, 10785 Berlin, Germany. GRID: grid.13388.31. ISNI: 0000 0001 2191 183X&lt;/auth-address&gt;&lt;titles&gt;&lt;title&gt;The Heterogeneity of Partnership Trajectories to Childlessness in Germany&lt;/title&gt;&lt;secondary-title&gt;Eur J Popul&lt;/secondary-title&gt;&lt;/titles&gt;&lt;periodical&gt;&lt;full-title&gt;Eur J Popul&lt;/full-title&gt;&lt;/periodical&gt;&lt;pages&gt;53-70&lt;/pages&gt;&lt;volume&gt;36&lt;/volume&gt;&lt;number&gt;1&lt;/number&gt;&lt;edition&gt;2020/03/03&lt;/edition&gt;&lt;keywords&gt;&lt;keyword&gt;Childlessness&lt;/keyword&gt;&lt;keyword&gt;Education&lt;/keyword&gt;&lt;keyword&gt;Gender&lt;/keyword&gt;&lt;keyword&gt;Partnership histories&lt;/keyword&gt;&lt;keyword&gt;Sequence analysis&lt;/keyword&gt;&lt;keyword&gt;Ethical Standards of the European Journal of Population. They also declare no&lt;/keyword&gt;&lt;keyword&gt;conflicts of interest. Ethics approval is not required for this paper.&lt;/keyword&gt;&lt;/keywords&gt;&lt;dates&gt;&lt;year&gt;2020&lt;/year&gt;&lt;pub-dates&gt;&lt;date&gt;Mar&lt;/date&gt;&lt;/pub-dates&gt;&lt;/dates&gt;&lt;isbn&gt;0168-6577 (Print)&amp;#xD;0168-6577&lt;/isbn&gt;&lt;accession-num&gt;32116478&lt;/accession-num&gt;&lt;urls&gt;&lt;/urls&gt;&lt;custom2&gt;PMC7018890&lt;/custom2&gt;&lt;electronic-resource-num&gt;10.1007/s10680-019-09519-y&lt;/electronic-resource-num&gt;&lt;remote-database-provider&gt;NLM&lt;/remote-database-provider&gt;&lt;language&gt;eng&lt;/language&gt;&lt;/record&gt;&lt;/Cite&gt;&lt;/EndNote&gt;</w:instrText>
      </w:r>
      <w:r w:rsidR="009E0A2F" w:rsidRPr="008B4D51">
        <w:rPr>
          <w:szCs w:val="24"/>
        </w:rPr>
        <w:fldChar w:fldCharType="separate"/>
      </w:r>
      <w:r w:rsidR="00733E6E" w:rsidRPr="008B4D51">
        <w:rPr>
          <w:noProof/>
          <w:szCs w:val="24"/>
        </w:rPr>
        <w:t>(Raab and Struffolino 2020)</w:t>
      </w:r>
      <w:r w:rsidR="009E0A2F" w:rsidRPr="008B4D51">
        <w:rPr>
          <w:szCs w:val="24"/>
        </w:rPr>
        <w:fldChar w:fldCharType="end"/>
      </w:r>
      <w:r w:rsidR="009E0A2F" w:rsidRPr="008B4D51">
        <w:rPr>
          <w:szCs w:val="24"/>
        </w:rPr>
        <w:t xml:space="preserve">. </w:t>
      </w:r>
    </w:p>
    <w:p w14:paraId="76400085" w14:textId="6D4C755F" w:rsidR="00B47345" w:rsidRPr="008B4D51" w:rsidRDefault="00393E8F" w:rsidP="00BD21F7">
      <w:pPr>
        <w:spacing w:line="480" w:lineRule="auto"/>
        <w:rPr>
          <w:szCs w:val="24"/>
        </w:rPr>
      </w:pPr>
      <w:r w:rsidRPr="008B4D51">
        <w:rPr>
          <w:szCs w:val="24"/>
        </w:rPr>
        <w:lastRenderedPageBreak/>
        <w:t>.</w:t>
      </w:r>
      <w:r w:rsidRPr="008B4D51">
        <w:rPr>
          <w:color w:val="FF0000"/>
          <w:szCs w:val="24"/>
        </w:rPr>
        <w:t xml:space="preserve"> </w:t>
      </w:r>
      <w:r w:rsidR="001D72EC" w:rsidRPr="008B4D51">
        <w:rPr>
          <w:color w:val="FF0000"/>
          <w:szCs w:val="24"/>
        </w:rPr>
        <w:t xml:space="preserve"> </w:t>
      </w:r>
      <w:r w:rsidR="00040A60" w:rsidRPr="008B4D51">
        <w:rPr>
          <w:szCs w:val="24"/>
        </w:rPr>
        <w:t>T</w:t>
      </w:r>
      <w:r w:rsidR="0088046B" w:rsidRPr="008B4D51">
        <w:rPr>
          <w:szCs w:val="24"/>
        </w:rPr>
        <w:t>h</w:t>
      </w:r>
      <w:r w:rsidR="00040A60" w:rsidRPr="008B4D51">
        <w:rPr>
          <w:szCs w:val="24"/>
        </w:rPr>
        <w:t>e</w:t>
      </w:r>
      <w:r w:rsidR="0088046B" w:rsidRPr="008B4D51">
        <w:rPr>
          <w:szCs w:val="24"/>
        </w:rPr>
        <w:t xml:space="preserve"> relationship </w:t>
      </w:r>
      <w:r w:rsidR="00040A60" w:rsidRPr="008B4D51">
        <w:rPr>
          <w:szCs w:val="24"/>
        </w:rPr>
        <w:t xml:space="preserve">between experience of a partnership and </w:t>
      </w:r>
      <w:r w:rsidR="006C08E9" w:rsidRPr="008B4D51">
        <w:rPr>
          <w:szCs w:val="24"/>
        </w:rPr>
        <w:t xml:space="preserve">subsequently having children may be </w:t>
      </w:r>
      <w:r w:rsidR="0067799B" w:rsidRPr="008B4D51">
        <w:rPr>
          <w:szCs w:val="24"/>
        </w:rPr>
        <w:t xml:space="preserve">because </w:t>
      </w:r>
      <w:r w:rsidR="0088046B" w:rsidRPr="008B4D51">
        <w:rPr>
          <w:szCs w:val="24"/>
        </w:rPr>
        <w:t>those in partnerships have</w:t>
      </w:r>
      <w:r w:rsidR="00BA3B22" w:rsidRPr="008B4D51">
        <w:rPr>
          <w:szCs w:val="24"/>
        </w:rPr>
        <w:t xml:space="preserve"> more </w:t>
      </w:r>
      <w:r w:rsidR="00386245" w:rsidRPr="008B4D51">
        <w:rPr>
          <w:szCs w:val="24"/>
        </w:rPr>
        <w:t xml:space="preserve">regular </w:t>
      </w:r>
      <w:r w:rsidR="00695910" w:rsidRPr="008B4D51">
        <w:rPr>
          <w:szCs w:val="24"/>
        </w:rPr>
        <w:t>sexual activ</w:t>
      </w:r>
      <w:r w:rsidR="00BA3B22" w:rsidRPr="008B4D51">
        <w:rPr>
          <w:szCs w:val="24"/>
        </w:rPr>
        <w:t>ity</w:t>
      </w:r>
      <w:r w:rsidR="003B3C47" w:rsidRPr="008B4D51">
        <w:rPr>
          <w:szCs w:val="24"/>
        </w:rPr>
        <w:t>. Moreover,</w:t>
      </w:r>
      <w:r w:rsidR="00BA3B22" w:rsidRPr="008B4D51">
        <w:rPr>
          <w:szCs w:val="24"/>
        </w:rPr>
        <w:t xml:space="preserve"> </w:t>
      </w:r>
      <w:r w:rsidR="00CB183D" w:rsidRPr="008B4D51">
        <w:rPr>
          <w:szCs w:val="24"/>
        </w:rPr>
        <w:t xml:space="preserve">having children </w:t>
      </w:r>
      <w:r w:rsidR="00C6643D" w:rsidRPr="008B4D51">
        <w:rPr>
          <w:szCs w:val="24"/>
        </w:rPr>
        <w:t xml:space="preserve">tends to be </w:t>
      </w:r>
      <w:r w:rsidR="00CB183D" w:rsidRPr="008B4D51">
        <w:rPr>
          <w:szCs w:val="24"/>
        </w:rPr>
        <w:t xml:space="preserve">preferable </w:t>
      </w:r>
      <w:r w:rsidR="00695910" w:rsidRPr="008B4D51">
        <w:rPr>
          <w:szCs w:val="24"/>
        </w:rPr>
        <w:t>within a coresidential relationship.</w:t>
      </w:r>
      <w:r w:rsidR="0010773B" w:rsidRPr="008B4D51">
        <w:rPr>
          <w:szCs w:val="24"/>
        </w:rPr>
        <w:t xml:space="preserve"> </w:t>
      </w:r>
      <w:r w:rsidR="00A30119" w:rsidRPr="008B4D51">
        <w:rPr>
          <w:szCs w:val="24"/>
        </w:rPr>
        <w:t>F</w:t>
      </w:r>
      <w:r w:rsidR="00552AB4" w:rsidRPr="008B4D51">
        <w:rPr>
          <w:szCs w:val="24"/>
        </w:rPr>
        <w:t xml:space="preserve">inding a partner, especially at older ages, has been shown to intensify </w:t>
      </w:r>
      <w:r w:rsidR="00180207" w:rsidRPr="008B4D51">
        <w:rPr>
          <w:szCs w:val="24"/>
        </w:rPr>
        <w:t xml:space="preserve">positive </w:t>
      </w:r>
      <w:r w:rsidR="00552AB4" w:rsidRPr="008B4D51">
        <w:rPr>
          <w:szCs w:val="24"/>
        </w:rPr>
        <w:t>fertility intentions</w:t>
      </w:r>
      <w:r w:rsidR="002607F4" w:rsidRPr="008B4D51">
        <w:rPr>
          <w:szCs w:val="24"/>
        </w:rPr>
        <w:t xml:space="preserve"> in Germany </w:t>
      </w:r>
      <w:r w:rsidR="00552AB4" w:rsidRPr="008B4D51">
        <w:rPr>
          <w:szCs w:val="24"/>
        </w:rPr>
        <w:t>(Wagner, Huinink et al. 2019)</w:t>
      </w:r>
      <w:r w:rsidR="00A30119" w:rsidRPr="008B4D51">
        <w:rPr>
          <w:szCs w:val="24"/>
        </w:rPr>
        <w:t xml:space="preserve"> and </w:t>
      </w:r>
      <w:r w:rsidR="002607F4" w:rsidRPr="008B4D51">
        <w:rPr>
          <w:szCs w:val="24"/>
        </w:rPr>
        <w:t xml:space="preserve">across countries, </w:t>
      </w:r>
      <w:r w:rsidR="00A30119" w:rsidRPr="008B4D51">
        <w:rPr>
          <w:szCs w:val="24"/>
        </w:rPr>
        <w:t xml:space="preserve">being partnered at older ages has stronger implications for increasing fertility intentions </w:t>
      </w:r>
      <w:r w:rsidR="00A30119" w:rsidRPr="008B4D51">
        <w:rPr>
          <w:szCs w:val="24"/>
        </w:rPr>
        <w:fldChar w:fldCharType="begin"/>
      </w:r>
      <w:r w:rsidR="00733E6E" w:rsidRPr="008B4D51">
        <w:rPr>
          <w:szCs w:val="24"/>
        </w:rPr>
        <w:instrText xml:space="preserve"> ADDIN EN.CITE &lt;EndNote&gt;&lt;Cite&gt;&lt;Author&gt;Sturm&lt;/Author&gt;&lt;Year&gt;2023&lt;/Year&gt;&lt;RecNum&gt;317&lt;/RecNum&gt;&lt;DisplayText&gt;(Sturm, Koops and Rutigliano 2023)&lt;/DisplayText&gt;&lt;record&gt;&lt;rec-number&gt;317&lt;/rec-number&gt;&lt;foreign-keys&gt;&lt;key app="EN" db-id="date2dst4vae0pe955kxa2tla9pzrxp00p95" timestamp="1701865666"&gt;317&lt;/key&gt;&lt;/foreign-keys&gt;&lt;ref-type name="Journal Article"&gt;17&lt;/ref-type&gt;&lt;contributors&gt;&lt;authors&gt;&lt;author&gt;Sturm, Nadia&lt;/author&gt;&lt;author&gt;Koops, Judith C.&lt;/author&gt;&lt;author&gt;Rutigliano, Roberta&lt;/author&gt;&lt;/authors&gt;&lt;/contributors&gt;&lt;titles&gt;&lt;title&gt;The Influence of Partnership Status on Fertility Intentions of Childless Women and Men Across European Countries&lt;/title&gt;&lt;secondary-title&gt;European Journal of Population&lt;/secondary-title&gt;&lt;/titles&gt;&lt;periodical&gt;&lt;full-title&gt;European Journal of Population&lt;/full-title&gt;&lt;/periodical&gt;&lt;pages&gt;20&lt;/pages&gt;&lt;volume&gt;39&lt;/volume&gt;&lt;number&gt;1&lt;/number&gt;&lt;dates&gt;&lt;year&gt;2023&lt;/year&gt;&lt;pub-dates&gt;&lt;date&gt;2023/07/03&lt;/date&gt;&lt;/pub-dates&gt;&lt;/dates&gt;&lt;isbn&gt;1572-9885&lt;/isbn&gt;&lt;urls&gt;&lt;related-urls&gt;&lt;url&gt;https://doi.org/10.1007/s10680-023-09664-5&lt;/url&gt;&lt;/related-urls&gt;&lt;/urls&gt;&lt;electronic-resource-num&gt;10.1007/s10680-023-09664-5&lt;/electronic-resource-num&gt;&lt;/record&gt;&lt;/Cite&gt;&lt;/EndNote&gt;</w:instrText>
      </w:r>
      <w:r w:rsidR="00A30119" w:rsidRPr="008B4D51">
        <w:rPr>
          <w:szCs w:val="24"/>
        </w:rPr>
        <w:fldChar w:fldCharType="separate"/>
      </w:r>
      <w:r w:rsidR="00733E6E" w:rsidRPr="008B4D51">
        <w:rPr>
          <w:noProof/>
          <w:szCs w:val="24"/>
        </w:rPr>
        <w:t>(Sturm, Koops and Rutigliano 2023)</w:t>
      </w:r>
      <w:r w:rsidR="00A30119" w:rsidRPr="008B4D51">
        <w:rPr>
          <w:szCs w:val="24"/>
        </w:rPr>
        <w:fldChar w:fldCharType="end"/>
      </w:r>
      <w:r w:rsidR="00180207" w:rsidRPr="008B4D51">
        <w:rPr>
          <w:szCs w:val="24"/>
        </w:rPr>
        <w:t xml:space="preserve">. </w:t>
      </w:r>
      <w:r w:rsidR="003B3C47" w:rsidRPr="008B4D51">
        <w:rPr>
          <w:szCs w:val="24"/>
        </w:rPr>
        <w:t xml:space="preserve">For a minority, the </w:t>
      </w:r>
      <w:r w:rsidR="006C08E9" w:rsidRPr="008B4D51">
        <w:rPr>
          <w:szCs w:val="24"/>
        </w:rPr>
        <w:t xml:space="preserve">mechanism </w:t>
      </w:r>
      <w:r w:rsidR="003B3C47" w:rsidRPr="008B4D51">
        <w:rPr>
          <w:szCs w:val="24"/>
        </w:rPr>
        <w:t xml:space="preserve">could be in </w:t>
      </w:r>
      <w:r w:rsidR="005C5448" w:rsidRPr="008B4D51">
        <w:rPr>
          <w:szCs w:val="24"/>
        </w:rPr>
        <w:t xml:space="preserve">the </w:t>
      </w:r>
      <w:r w:rsidR="003B3C47" w:rsidRPr="008B4D51">
        <w:rPr>
          <w:szCs w:val="24"/>
        </w:rPr>
        <w:t>reverse</w:t>
      </w:r>
      <w:r w:rsidR="005C5448" w:rsidRPr="008B4D51">
        <w:rPr>
          <w:szCs w:val="24"/>
        </w:rPr>
        <w:t xml:space="preserve"> direction</w:t>
      </w:r>
      <w:r w:rsidR="003B3C47" w:rsidRPr="008B4D51">
        <w:rPr>
          <w:szCs w:val="24"/>
        </w:rPr>
        <w:t xml:space="preserve">: </w:t>
      </w:r>
      <w:r w:rsidR="005960F5" w:rsidRPr="008B4D51">
        <w:rPr>
          <w:szCs w:val="24"/>
        </w:rPr>
        <w:t xml:space="preserve">Those who avoid partnering may do so precisely to avoid having children </w:t>
      </w:r>
      <w:r w:rsidR="00E25CA4" w:rsidRPr="008B4D51">
        <w:rPr>
          <w:szCs w:val="24"/>
        </w:rPr>
        <w:fldChar w:fldCharType="begin"/>
      </w:r>
      <w:r w:rsidR="00733E6E" w:rsidRPr="008B4D51">
        <w:rPr>
          <w:szCs w:val="24"/>
        </w:rPr>
        <w:instrText xml:space="preserve"> ADDIN EN.CITE &lt;EndNote&gt;&lt;Cite&gt;&lt;Author&gt;Bongaarts&lt;/Author&gt;&lt;Year&gt;1978&lt;/Year&gt;&lt;RecNum&gt;24&lt;/RecNum&gt;&lt;DisplayText&gt;(Bongaarts 1978)&lt;/DisplayText&gt;&lt;record&gt;&lt;rec-number&gt;24&lt;/rec-number&gt;&lt;foreign-keys&gt;&lt;key app="EN" db-id="date2dst4vae0pe955kxa2tla9pzrxp00p95" timestamp="1665058287"&gt;24&lt;/key&gt;&lt;/foreign-keys&gt;&lt;ref-type name="Journal Article"&gt;17&lt;/ref-type&gt;&lt;contributors&gt;&lt;authors&gt;&lt;author&gt;Bongaarts, John&lt;/author&gt;&lt;/authors&gt;&lt;/contributors&gt;&lt;titles&gt;&lt;title&gt;A Framework for Analyzing the Proximate Determinants of Fertility&lt;/title&gt;&lt;secondary-title&gt;Population and Development Review&lt;/secondary-title&gt;&lt;/titles&gt;&lt;periodical&gt;&lt;full-title&gt;Population and Development Review&lt;/full-title&gt;&lt;/periodical&gt;&lt;pages&gt;105-132&lt;/pages&gt;&lt;volume&gt;4&lt;/volume&gt;&lt;number&gt;1&lt;/number&gt;&lt;dates&gt;&lt;year&gt;1978&lt;/year&gt;&lt;/dates&gt;&lt;publisher&gt;[Population Council, Wiley]&lt;/publisher&gt;&lt;isbn&gt;00987921, 17284457&lt;/isbn&gt;&lt;urls&gt;&lt;related-urls&gt;&lt;url&gt;http://www.jstor.org/stable/1972149&lt;/url&gt;&lt;/related-urls&gt;&lt;/urls&gt;&lt;custom1&gt;Full publication date: Mar., 1978&lt;/custom1&gt;&lt;electronic-resource-num&gt;10.2307/1972149&lt;/electronic-resource-num&gt;&lt;remote-database-name&gt;JSTOR&lt;/remote-database-name&gt;&lt;access-date&gt;2021/06/16/&lt;/access-date&gt;&lt;/record&gt;&lt;/Cite&gt;&lt;/EndNote&gt;</w:instrText>
      </w:r>
      <w:r w:rsidR="00E25CA4" w:rsidRPr="008B4D51">
        <w:rPr>
          <w:szCs w:val="24"/>
        </w:rPr>
        <w:fldChar w:fldCharType="separate"/>
      </w:r>
      <w:r w:rsidR="00733E6E" w:rsidRPr="008B4D51">
        <w:rPr>
          <w:noProof/>
          <w:szCs w:val="24"/>
        </w:rPr>
        <w:t>(Bongaarts 1978)</w:t>
      </w:r>
      <w:r w:rsidR="00E25CA4" w:rsidRPr="008B4D51">
        <w:rPr>
          <w:szCs w:val="24"/>
        </w:rPr>
        <w:fldChar w:fldCharType="end"/>
      </w:r>
      <w:r w:rsidR="00E25CA4" w:rsidRPr="008B4D51">
        <w:rPr>
          <w:szCs w:val="24"/>
        </w:rPr>
        <w:t>.</w:t>
      </w:r>
      <w:r w:rsidR="00C6643D" w:rsidRPr="008B4D51">
        <w:rPr>
          <w:szCs w:val="24"/>
        </w:rPr>
        <w:t xml:space="preserve"> </w:t>
      </w:r>
      <w:r w:rsidR="00D65699" w:rsidRPr="008B4D51">
        <w:rPr>
          <w:szCs w:val="24"/>
        </w:rPr>
        <w:t xml:space="preserve"> Alternatively, both partnership formation and childbearing </w:t>
      </w:r>
      <w:r w:rsidR="005E6BE6" w:rsidRPr="008B4D51">
        <w:rPr>
          <w:szCs w:val="24"/>
        </w:rPr>
        <w:t>can be jointly determined by a confounder:  C</w:t>
      </w:r>
      <w:r w:rsidR="005960F5" w:rsidRPr="008B4D51">
        <w:rPr>
          <w:szCs w:val="24"/>
        </w:rPr>
        <w:t>haracteristics which predispose people to remain unpartnered also predispose them to remain childless</w:t>
      </w:r>
      <w:r w:rsidR="003131B3" w:rsidRPr="008B4D51">
        <w:rPr>
          <w:szCs w:val="24"/>
        </w:rPr>
        <w:t xml:space="preserve"> </w:t>
      </w:r>
      <w:r w:rsidR="0017111E" w:rsidRPr="008B4D51">
        <w:rPr>
          <w:szCs w:val="24"/>
        </w:rPr>
        <w:fldChar w:fldCharType="begin"/>
      </w:r>
      <w:r w:rsidR="00733E6E" w:rsidRPr="008B4D51">
        <w:rPr>
          <w:szCs w:val="24"/>
        </w:rPr>
        <w:instrText xml:space="preserve"> ADDIN EN.CITE &lt;EndNote&gt;&lt;Cite&gt;&lt;Author&gt;Fiori&lt;/Author&gt;&lt;Year&gt;2017&lt;/Year&gt;&lt;RecNum&gt;84&lt;/RecNum&gt;&lt;DisplayText&gt;(Fiori, Rinesi and Graham 2017)&lt;/DisplayText&gt;&lt;record&gt;&lt;rec-number&gt;84&lt;/rec-number&gt;&lt;foreign-keys&gt;&lt;key app="EN" db-id="date2dst4vae0pe955kxa2tla9pzrxp00p95" timestamp="1665058384"&gt;84&lt;/key&gt;&lt;/foreign-keys&gt;&lt;ref-type name="Journal Article"&gt;17&lt;/ref-type&gt;&lt;contributors&gt;&lt;authors&gt;&lt;author&gt;Fiori, Francesca&lt;/author&gt;&lt;author&gt;Rinesi, Francesca&lt;/author&gt;&lt;author&gt;Graham, Elspeth&lt;/author&gt;&lt;/authors&gt;&lt;/contributors&gt;&lt;titles&gt;&lt;title&gt;Choosing to Remain Childless? A Comparative Study of Fertility Intentions Among Women and Men in Italy and Britain&lt;/title&gt;&lt;secondary-title&gt;European Journal of Population&lt;/secondary-title&gt;&lt;/titles&gt;&lt;periodical&gt;&lt;full-title&gt;European Journal of Population&lt;/full-title&gt;&lt;/periodical&gt;&lt;pages&gt;319-350&lt;/pages&gt;&lt;volume&gt;33&lt;/volume&gt;&lt;number&gt;3&lt;/number&gt;&lt;dates&gt;&lt;year&gt;2017&lt;/year&gt;&lt;pub-dates&gt;&lt;date&gt;2017/07/01&lt;/date&gt;&lt;/pub-dates&gt;&lt;/dates&gt;&lt;isbn&gt;1572-9885&lt;/isbn&gt;&lt;urls&gt;&lt;related-urls&gt;&lt;url&gt;https://doi.org/10.1007/s10680-016-9404-2&lt;/url&gt;&lt;/related-urls&gt;&lt;/urls&gt;&lt;electronic-resource-num&gt;10.1007/s10680-016-9404-2&lt;/electronic-resource-num&gt;&lt;/record&gt;&lt;/Cite&gt;&lt;/EndNote&gt;</w:instrText>
      </w:r>
      <w:r w:rsidR="0017111E" w:rsidRPr="008B4D51">
        <w:rPr>
          <w:szCs w:val="24"/>
        </w:rPr>
        <w:fldChar w:fldCharType="separate"/>
      </w:r>
      <w:r w:rsidR="00733E6E" w:rsidRPr="008B4D51">
        <w:rPr>
          <w:noProof/>
          <w:szCs w:val="24"/>
        </w:rPr>
        <w:t>(Fiori, Rinesi and Graham 2017)</w:t>
      </w:r>
      <w:r w:rsidR="0017111E" w:rsidRPr="008B4D51">
        <w:rPr>
          <w:szCs w:val="24"/>
        </w:rPr>
        <w:fldChar w:fldCharType="end"/>
      </w:r>
      <w:r w:rsidR="006B716B" w:rsidRPr="008B4D51">
        <w:rPr>
          <w:szCs w:val="24"/>
        </w:rPr>
        <w:t>.</w:t>
      </w:r>
      <w:r w:rsidR="00CA155E" w:rsidRPr="008B4D51">
        <w:rPr>
          <w:szCs w:val="24"/>
        </w:rPr>
        <w:t xml:space="preserve"> </w:t>
      </w:r>
      <w:r w:rsidR="00B64673" w:rsidRPr="008B4D51">
        <w:rPr>
          <w:szCs w:val="24"/>
        </w:rPr>
        <w:t xml:space="preserve"> </w:t>
      </w:r>
      <w:bookmarkStart w:id="4" w:name="_Hlk151034708"/>
    </w:p>
    <w:p w14:paraId="5B4E0F01" w14:textId="02DF4890" w:rsidR="004C07DA" w:rsidRPr="008B4D51" w:rsidRDefault="002505BC" w:rsidP="00BD21F7">
      <w:pPr>
        <w:spacing w:line="480" w:lineRule="auto"/>
        <w:rPr>
          <w:szCs w:val="24"/>
        </w:rPr>
      </w:pPr>
      <w:r w:rsidRPr="008B4D51">
        <w:rPr>
          <w:szCs w:val="24"/>
        </w:rPr>
        <w:t>This said, r</w:t>
      </w:r>
      <w:r w:rsidR="004C07DA" w:rsidRPr="008B4D51">
        <w:rPr>
          <w:szCs w:val="24"/>
        </w:rPr>
        <w:t>ecent evidence suggests that traditional associations between partnership forma</w:t>
      </w:r>
      <w:r w:rsidRPr="008B4D51">
        <w:rPr>
          <w:szCs w:val="24"/>
        </w:rPr>
        <w:t>tion and childbearing are weakening</w:t>
      </w:r>
      <w:r w:rsidR="00B47345" w:rsidRPr="008B4D51">
        <w:rPr>
          <w:szCs w:val="24"/>
        </w:rPr>
        <w:t>, particularly for the first partnership</w:t>
      </w:r>
      <w:r w:rsidRPr="008B4D51">
        <w:rPr>
          <w:szCs w:val="24"/>
        </w:rPr>
        <w:t xml:space="preserve">: Most recently, analyses of Finnish data show that for the 1990s birth cohorts, first partnerships were more likely to end in separation than in a first birth, suggesting that </w:t>
      </w:r>
      <w:r w:rsidR="0083608E" w:rsidRPr="008B4D51">
        <w:rPr>
          <w:szCs w:val="24"/>
        </w:rPr>
        <w:t xml:space="preserve">for many individuals their first partnership </w:t>
      </w:r>
      <w:r w:rsidRPr="008B4D51">
        <w:rPr>
          <w:szCs w:val="24"/>
        </w:rPr>
        <w:t xml:space="preserve">they may not be about childbearing at all </w:t>
      </w:r>
      <w:r w:rsidRPr="008B4D51">
        <w:rPr>
          <w:szCs w:val="24"/>
        </w:rPr>
        <w:fldChar w:fldCharType="begin"/>
      </w:r>
      <w:r w:rsidR="00733E6E" w:rsidRPr="008B4D51">
        <w:rPr>
          <w:szCs w:val="24"/>
        </w:rPr>
        <w:instrText xml:space="preserve"> ADDIN EN.CITE &lt;EndNote&gt;&lt;Cite&gt;&lt;Author&gt;Jalovaara&lt;/Author&gt;&lt;Year&gt;2018&lt;/Year&gt;&lt;RecNum&gt;117&lt;/RecNum&gt;&lt;DisplayText&gt;(Jalovaara and Kulu 2018, Rahnu 2021)&lt;/DisplayText&gt;&lt;record&gt;&lt;rec-number&gt;117&lt;/rec-number&gt;&lt;foreign-keys&gt;&lt;key app="EN" db-id="date2dst4vae0pe955kxa2tla9pzrxp00p95" timestamp="1665058431"&gt;117&lt;/key&gt;&lt;/foreign-keys&gt;&lt;ref-type name="Journal Article"&gt;17&lt;/ref-type&gt;&lt;contributors&gt;&lt;authors&gt;&lt;author&gt;Jalovaara, Marika&lt;/author&gt;&lt;author&gt;Kulu, Hill&lt;/author&gt;&lt;/authors&gt;&lt;/contributors&gt;&lt;titles&gt;&lt;title&gt;Separation risk over union duration: An immediate itch?&lt;/title&gt;&lt;secondary-title&gt;European Sociological Review&lt;/secondary-title&gt;&lt;/titles&gt;&lt;periodical&gt;&lt;full-title&gt;European Sociological Review&lt;/full-title&gt;&lt;/periodical&gt;&lt;pages&gt;486-500&lt;/pages&gt;&lt;volume&gt;34&lt;/volume&gt;&lt;number&gt;5&lt;/number&gt;&lt;dates&gt;&lt;year&gt;2018&lt;/year&gt;&lt;/dates&gt;&lt;isbn&gt;0266-7215&lt;/isbn&gt;&lt;urls&gt;&lt;/urls&gt;&lt;/record&gt;&lt;/Cite&gt;&lt;Cite&gt;&lt;Author&gt;Rahnu&lt;/Author&gt;&lt;Year&gt;2021&lt;/Year&gt;&lt;RecNum&gt;88&lt;/RecNum&gt;&lt;record&gt;&lt;rec-number&gt;88&lt;/rec-number&gt;&lt;foreign-keys&gt;&lt;key app="EN" db-id="date2dst4vae0pe955kxa2tla9pzrxp00p95" timestamp="1665058391"&gt;88&lt;/key&gt;&lt;/foreign-keys&gt;&lt;ref-type name="Conference Paper"&gt;47&lt;/ref-type&gt;&lt;contributors&gt;&lt;authors&gt;&lt;author&gt;Rahnu, Leen&lt;/author&gt;&lt;/authors&gt;&lt;/contributors&gt;&lt;titles&gt;&lt;title&gt;Changing partnership and fertility dynamics in Finland: A cohort approach&lt;/title&gt;&lt;secondary-title&gt;What happened to Nordic fertility&lt;/secondary-title&gt;&lt;/titles&gt;&lt;dates&gt;&lt;year&gt;2021&lt;/year&gt;&lt;pub-dates&gt;&lt;date&gt;February 2 2021&lt;/date&gt;&lt;/pub-dates&gt;&lt;/dates&gt;&lt;pub-location&gt;University of Turku&lt;/pub-location&gt;&lt;urls&gt;&lt;/urls&gt;&lt;/record&gt;&lt;/Cite&gt;&lt;/EndNote&gt;</w:instrText>
      </w:r>
      <w:r w:rsidRPr="008B4D51">
        <w:rPr>
          <w:szCs w:val="24"/>
        </w:rPr>
        <w:fldChar w:fldCharType="separate"/>
      </w:r>
      <w:r w:rsidR="00733E6E" w:rsidRPr="008B4D51">
        <w:rPr>
          <w:noProof/>
          <w:szCs w:val="24"/>
        </w:rPr>
        <w:t>(Jalovaara and Kulu 2018, Rahnu</w:t>
      </w:r>
      <w:r w:rsidR="00687691">
        <w:rPr>
          <w:noProof/>
          <w:szCs w:val="24"/>
        </w:rPr>
        <w:t xml:space="preserve"> and Jalovaara 2023</w:t>
      </w:r>
      <w:r w:rsidR="00733E6E" w:rsidRPr="008B4D51">
        <w:rPr>
          <w:noProof/>
          <w:szCs w:val="24"/>
        </w:rPr>
        <w:t>)</w:t>
      </w:r>
      <w:r w:rsidRPr="008B4D51">
        <w:rPr>
          <w:szCs w:val="24"/>
        </w:rPr>
        <w:fldChar w:fldCharType="end"/>
      </w:r>
      <w:r w:rsidR="00CD387E" w:rsidRPr="008B4D51">
        <w:rPr>
          <w:szCs w:val="24"/>
        </w:rPr>
        <w:t xml:space="preserve">, and signalling a clear departure from older cohorts who were more likely to have first births in first unions and do the bulk of childbearing with a first partner </w:t>
      </w:r>
      <w:r w:rsidR="00CD387E" w:rsidRPr="008B4D51">
        <w:rPr>
          <w:szCs w:val="24"/>
        </w:rPr>
        <w:fldChar w:fldCharType="begin"/>
      </w:r>
      <w:r w:rsidR="00733E6E" w:rsidRPr="008B4D51">
        <w:rPr>
          <w:szCs w:val="24"/>
        </w:rPr>
        <w:instrText xml:space="preserve"> ADDIN EN.CITE &lt;EndNote&gt;&lt;Cite&gt;&lt;Author&gt;Andersson&lt;/Author&gt;&lt;Year&gt;2023&lt;/Year&gt;&lt;RecNum&gt;312&lt;/RecNum&gt;&lt;DisplayText&gt;(Andersson 2023)&lt;/DisplayText&gt;&lt;record&gt;&lt;rec-number&gt;312&lt;/rec-number&gt;&lt;foreign-keys&gt;&lt;key app="EN" db-id="date2dst4vae0pe955kxa2tla9pzrxp00p95" timestamp="1701809434"&gt;312&lt;/key&gt;&lt;/foreign-keys&gt;&lt;ref-type name="Journal Article"&gt;17&lt;/ref-type&gt;&lt;contributors&gt;&lt;authors&gt;&lt;author&gt;Andersson, Linus&lt;/author&gt;&lt;/authors&gt;&lt;/contributors&gt;&lt;titles&gt;&lt;title&gt;A Novel Macro Perspective on Family Dynamics: The Contribution of Partnership Contexts of Births to Cohort Fertility Rates&lt;/title&gt;&lt;secondary-title&gt;Population and Development Review&lt;/secondary-title&gt;&lt;/titles&gt;&lt;periodical&gt;&lt;full-title&gt;Population and Development Review&lt;/full-title&gt;&lt;/periodical&gt;&lt;pages&gt;617-649&lt;/pages&gt;&lt;volume&gt;49&lt;/volume&gt;&lt;number&gt;3&lt;/number&gt;&lt;dates&gt;&lt;year&gt;2023&lt;/year&gt;&lt;/dates&gt;&lt;isbn&gt;0098-7921&lt;/isbn&gt;&lt;urls&gt;&lt;related-urls&gt;&lt;url&gt;https://onlinelibrary.wiley.com/doi/abs/10.1111/padr.12579&lt;/url&gt;&lt;/related-urls&gt;&lt;/urls&gt;&lt;electronic-resource-num&gt;https://doi.org/10.1111/padr.12579&lt;/electronic-resource-num&gt;&lt;/record&gt;&lt;/Cite&gt;&lt;/EndNote&gt;</w:instrText>
      </w:r>
      <w:r w:rsidR="00CD387E" w:rsidRPr="008B4D51">
        <w:rPr>
          <w:szCs w:val="24"/>
        </w:rPr>
        <w:fldChar w:fldCharType="separate"/>
      </w:r>
      <w:r w:rsidR="00733E6E" w:rsidRPr="008B4D51">
        <w:rPr>
          <w:noProof/>
          <w:szCs w:val="24"/>
        </w:rPr>
        <w:t>(Andersson 2023)</w:t>
      </w:r>
      <w:r w:rsidR="00CD387E" w:rsidRPr="008B4D51">
        <w:rPr>
          <w:szCs w:val="24"/>
        </w:rPr>
        <w:fldChar w:fldCharType="end"/>
      </w:r>
      <w:r w:rsidRPr="008B4D51">
        <w:rPr>
          <w:szCs w:val="24"/>
        </w:rPr>
        <w:t>.</w:t>
      </w:r>
      <w:bookmarkEnd w:id="4"/>
      <w:r w:rsidR="009D3D66" w:rsidRPr="008B4D51">
        <w:rPr>
          <w:szCs w:val="24"/>
        </w:rPr>
        <w:t xml:space="preserve">  </w:t>
      </w:r>
      <w:r w:rsidR="00E40EA3" w:rsidRPr="008B4D51">
        <w:rPr>
          <w:szCs w:val="24"/>
        </w:rPr>
        <w:t xml:space="preserve"> </w:t>
      </w:r>
      <w:r w:rsidR="001D72EC" w:rsidRPr="008B4D51">
        <w:rPr>
          <w:szCs w:val="24"/>
        </w:rPr>
        <w:t xml:space="preserve">Finnish data also show declining first birth rates within union, again emphasizing that being in a union may have a weakening link with fertility </w:t>
      </w:r>
      <w:r w:rsidR="001D72EC" w:rsidRPr="008B4D51">
        <w:rPr>
          <w:szCs w:val="24"/>
        </w:rPr>
        <w:fldChar w:fldCharType="begin"/>
      </w:r>
      <w:r w:rsidR="00733E6E" w:rsidRPr="008B4D51">
        <w:rPr>
          <w:szCs w:val="24"/>
        </w:rPr>
        <w:instrText xml:space="preserve"> ADDIN EN.CITE &lt;EndNote&gt;&lt;Cite&gt;&lt;Author&gt;Hellstrand&lt;/Author&gt;&lt;Year&gt;2022&lt;/Year&gt;&lt;RecNum&gt;290&lt;/RecNum&gt;&lt;DisplayText&gt;(Hellstrand, Nisén and Myrskylä 2022)&lt;/DisplayText&gt;&lt;record&gt;&lt;rec-number&gt;290&lt;/rec-number&gt;&lt;foreign-keys&gt;&lt;key app="EN" db-id="date2dst4vae0pe955kxa2tla9pzrxp00p95" timestamp="1700143684"&gt;290&lt;/key&gt;&lt;/foreign-keys&gt;&lt;ref-type name="Journal Article"&gt;17&lt;/ref-type&gt;&lt;contributors&gt;&lt;authors&gt;&lt;author&gt;Hellstrand, Julia&lt;/author&gt;&lt;author&gt;Nisén, Jessica&lt;/author&gt;&lt;author&gt;Myrskylä, Mikko&lt;/author&gt;&lt;/authors&gt;&lt;/contributors&gt;&lt;titles&gt;&lt;title&gt;Less Partnering, Less Children, or Both? Analysis of the Drivers of First Birth Decline in Finland Since 2010&lt;/title&gt;&lt;secondary-title&gt;European Journal of Population&lt;/secondary-title&gt;&lt;/titles&gt;&lt;periodical&gt;&lt;full-title&gt;European Journal of Population&lt;/full-title&gt;&lt;/periodical&gt;&lt;pages&gt;191-221&lt;/pages&gt;&lt;volume&gt;38&lt;/volume&gt;&lt;number&gt;2&lt;/number&gt;&lt;dates&gt;&lt;year&gt;2022&lt;/year&gt;&lt;pub-dates&gt;&lt;date&gt;2022/05/01&lt;/date&gt;&lt;/pub-dates&gt;&lt;/dates&gt;&lt;isbn&gt;1572-9885&lt;/isbn&gt;&lt;urls&gt;&lt;related-urls&gt;&lt;url&gt;https://doi.org/10.1007/s10680-022-09605-8&lt;/url&gt;&lt;/related-urls&gt;&lt;/urls&gt;&lt;electronic-resource-num&gt;10.1007/s10680-022-09605-8&lt;/electronic-resource-num&gt;&lt;/record&gt;&lt;/Cite&gt;&lt;/EndNote&gt;</w:instrText>
      </w:r>
      <w:r w:rsidR="001D72EC" w:rsidRPr="008B4D51">
        <w:rPr>
          <w:szCs w:val="24"/>
        </w:rPr>
        <w:fldChar w:fldCharType="separate"/>
      </w:r>
      <w:r w:rsidR="00733E6E" w:rsidRPr="008B4D51">
        <w:rPr>
          <w:noProof/>
          <w:szCs w:val="24"/>
        </w:rPr>
        <w:t xml:space="preserve">(Hellstrand, Nisén </w:t>
      </w:r>
      <w:r w:rsidR="00733E6E" w:rsidRPr="008B4D51">
        <w:rPr>
          <w:noProof/>
          <w:szCs w:val="24"/>
        </w:rPr>
        <w:lastRenderedPageBreak/>
        <w:t>and Myrskylä 2022)</w:t>
      </w:r>
      <w:r w:rsidR="001D72EC" w:rsidRPr="008B4D51">
        <w:rPr>
          <w:szCs w:val="24"/>
        </w:rPr>
        <w:fldChar w:fldCharType="end"/>
      </w:r>
      <w:r w:rsidR="001D72EC" w:rsidRPr="008B4D51">
        <w:rPr>
          <w:szCs w:val="24"/>
        </w:rPr>
        <w:t>.</w:t>
      </w:r>
      <w:r w:rsidR="00CD387E" w:rsidRPr="008B4D51">
        <w:rPr>
          <w:szCs w:val="24"/>
        </w:rPr>
        <w:t xml:space="preserve"> </w:t>
      </w:r>
      <w:r w:rsidR="001D72EC" w:rsidRPr="008B4D51">
        <w:rPr>
          <w:szCs w:val="24"/>
        </w:rPr>
        <w:t xml:space="preserve"> </w:t>
      </w:r>
      <w:r w:rsidR="009D3D66" w:rsidRPr="008B4D51">
        <w:rPr>
          <w:szCs w:val="24"/>
        </w:rPr>
        <w:t xml:space="preserve">In the UK, first partnerships among young adults in the 1980s and 1990s birth cohorts of all education levels were most likely to dissolve than transition to any other type of relationship, again emphasizing that the first partnership has a new meaning beyond either marriage or fertility, across social groups </w:t>
      </w:r>
      <w:r w:rsidR="009D3D66" w:rsidRPr="008B4D51">
        <w:rPr>
          <w:szCs w:val="24"/>
        </w:rPr>
        <w:fldChar w:fldCharType="begin"/>
      </w:r>
      <w:r w:rsidR="00733E6E" w:rsidRPr="008B4D51">
        <w:rPr>
          <w:szCs w:val="24"/>
        </w:rPr>
        <w:instrText xml:space="preserve"> ADDIN EN.CITE &lt;EndNote&gt;&lt;Cite&gt;&lt;Author&gt;Pelikh&lt;/Author&gt;&lt;Year&gt;2022&lt;/Year&gt;&lt;RecNum&gt;229&lt;/RecNum&gt;&lt;DisplayText&gt;(Pelikh, Mikolai and Kulu 2022)&lt;/DisplayText&gt;&lt;record&gt;&lt;rec-number&gt;229&lt;/rec-number&gt;&lt;foreign-keys&gt;&lt;key app="EN" db-id="date2dst4vae0pe955kxa2tla9pzrxp00p95" timestamp="1677780488"&gt;229&lt;/key&gt;&lt;/foreign-keys&gt;&lt;ref-type name="Journal Article"&gt;17&lt;/ref-type&gt;&lt;contributors&gt;&lt;authors&gt;&lt;author&gt;Pelikh, Alina&lt;/author&gt;&lt;author&gt;Mikolai, Júlia&lt;/author&gt;&lt;author&gt;Kulu, Hill&lt;/author&gt;&lt;/authors&gt;&lt;/contributors&gt;&lt;titles&gt;&lt;title&gt;Make up or break up? Partnership transitions among young adults in England and Wales&lt;/title&gt;&lt;secondary-title&gt;Advances in Life Course Research&lt;/secondary-title&gt;&lt;/titles&gt;&lt;periodical&gt;&lt;full-title&gt;Advances in Life Course Research&lt;/full-title&gt;&lt;/periodical&gt;&lt;pages&gt;100475&lt;/pages&gt;&lt;volume&gt;52&lt;/volume&gt;&lt;keywords&gt;&lt;keyword&gt;Union formation&lt;/keyword&gt;&lt;keyword&gt;Union dissolution&lt;/keyword&gt;&lt;keyword&gt;Young adults&lt;/keyword&gt;&lt;keyword&gt;England and Wales&lt;/keyword&gt;&lt;keyword&gt;Competing risks event history analysis&lt;/keyword&gt;&lt;keyword&gt;Cohort change&lt;/keyword&gt;&lt;/keywords&gt;&lt;dates&gt;&lt;year&gt;2022&lt;/year&gt;&lt;pub-dates&gt;&lt;date&gt;2022/06/01/&lt;/date&gt;&lt;/pub-dates&gt;&lt;/dates&gt;&lt;isbn&gt;1040-2608&lt;/isbn&gt;&lt;urls&gt;&lt;/urls&gt;&lt;/record&gt;&lt;/Cite&gt;&lt;/EndNote&gt;</w:instrText>
      </w:r>
      <w:r w:rsidR="009D3D66" w:rsidRPr="008B4D51">
        <w:rPr>
          <w:szCs w:val="24"/>
        </w:rPr>
        <w:fldChar w:fldCharType="separate"/>
      </w:r>
      <w:r w:rsidR="00733E6E" w:rsidRPr="008B4D51">
        <w:rPr>
          <w:noProof/>
          <w:szCs w:val="24"/>
        </w:rPr>
        <w:t>(Pelikh, Mikolai and Kulu 2022)</w:t>
      </w:r>
      <w:r w:rsidR="009D3D66" w:rsidRPr="008B4D51">
        <w:rPr>
          <w:szCs w:val="24"/>
        </w:rPr>
        <w:fldChar w:fldCharType="end"/>
      </w:r>
      <w:r w:rsidR="009D3D66" w:rsidRPr="008B4D51">
        <w:rPr>
          <w:szCs w:val="24"/>
        </w:rPr>
        <w:t xml:space="preserve">. </w:t>
      </w:r>
    </w:p>
    <w:p w14:paraId="6D211A12" w14:textId="292453B5" w:rsidR="00E5048C" w:rsidRPr="008B4D51" w:rsidRDefault="00BE126A" w:rsidP="006131CA">
      <w:pPr>
        <w:pStyle w:val="Heading3"/>
      </w:pPr>
      <w:r w:rsidRPr="008B4D51">
        <w:t>P</w:t>
      </w:r>
      <w:r w:rsidR="00E5048C" w:rsidRPr="008B4D51">
        <w:t xml:space="preserve">artnership </w:t>
      </w:r>
      <w:r w:rsidRPr="008B4D51">
        <w:t xml:space="preserve">type </w:t>
      </w:r>
      <w:r w:rsidR="00E5048C" w:rsidRPr="008B4D51">
        <w:t>and fertility</w:t>
      </w:r>
    </w:p>
    <w:p w14:paraId="32E8B4C4" w14:textId="3B20D860" w:rsidR="007F0858" w:rsidRPr="008B4D51" w:rsidRDefault="00F8354B" w:rsidP="00BD21F7">
      <w:pPr>
        <w:spacing w:line="480" w:lineRule="auto"/>
        <w:rPr>
          <w:szCs w:val="24"/>
        </w:rPr>
      </w:pPr>
      <w:r w:rsidRPr="008B4D51">
        <w:rPr>
          <w:szCs w:val="24"/>
        </w:rPr>
        <w:t>Th</w:t>
      </w:r>
      <w:r w:rsidR="00A7212A" w:rsidRPr="008B4D51">
        <w:rPr>
          <w:szCs w:val="24"/>
        </w:rPr>
        <w:t>ere is consensus in the literature that th</w:t>
      </w:r>
      <w:r w:rsidRPr="008B4D51">
        <w:rPr>
          <w:szCs w:val="24"/>
        </w:rPr>
        <w:t>e type of p</w:t>
      </w:r>
      <w:r w:rsidR="00CA155E" w:rsidRPr="008B4D51">
        <w:rPr>
          <w:szCs w:val="24"/>
        </w:rPr>
        <w:t xml:space="preserve">artnership </w:t>
      </w:r>
      <w:r w:rsidRPr="008B4D51">
        <w:rPr>
          <w:szCs w:val="24"/>
        </w:rPr>
        <w:t>affects the likelihood of childbearing</w:t>
      </w:r>
      <w:r w:rsidR="00BA61EC" w:rsidRPr="008B4D51">
        <w:rPr>
          <w:szCs w:val="24"/>
        </w:rPr>
        <w:t>:</w:t>
      </w:r>
      <w:r w:rsidR="00CA155E" w:rsidRPr="008B4D51">
        <w:rPr>
          <w:szCs w:val="24"/>
        </w:rPr>
        <w:t xml:space="preserve"> </w:t>
      </w:r>
      <w:r w:rsidR="00BA61EC" w:rsidRPr="008B4D51">
        <w:rPr>
          <w:szCs w:val="24"/>
        </w:rPr>
        <w:t>M</w:t>
      </w:r>
      <w:r w:rsidR="00CA155E" w:rsidRPr="008B4D51">
        <w:rPr>
          <w:szCs w:val="24"/>
        </w:rPr>
        <w:t xml:space="preserve">arried people </w:t>
      </w:r>
      <w:r w:rsidR="00BA61EC" w:rsidRPr="008B4D51">
        <w:rPr>
          <w:szCs w:val="24"/>
        </w:rPr>
        <w:t xml:space="preserve">are </w:t>
      </w:r>
      <w:r w:rsidR="00CA155E" w:rsidRPr="008B4D51">
        <w:rPr>
          <w:szCs w:val="24"/>
        </w:rPr>
        <w:t xml:space="preserve">more likely to have children than </w:t>
      </w:r>
      <w:r w:rsidRPr="008B4D51">
        <w:rPr>
          <w:szCs w:val="24"/>
        </w:rPr>
        <w:t xml:space="preserve">either </w:t>
      </w:r>
      <w:r w:rsidR="00CA155E" w:rsidRPr="008B4D51">
        <w:rPr>
          <w:szCs w:val="24"/>
        </w:rPr>
        <w:t>cohabit</w:t>
      </w:r>
      <w:r w:rsidR="00C449B6" w:rsidRPr="008B4D51">
        <w:rPr>
          <w:szCs w:val="24"/>
        </w:rPr>
        <w:t xml:space="preserve">ers </w:t>
      </w:r>
      <w:r w:rsidRPr="008B4D51">
        <w:rPr>
          <w:szCs w:val="24"/>
        </w:rPr>
        <w:t>or those</w:t>
      </w:r>
      <w:r w:rsidR="00CA155E" w:rsidRPr="008B4D51">
        <w:rPr>
          <w:szCs w:val="24"/>
        </w:rPr>
        <w:t xml:space="preserve"> in </w:t>
      </w:r>
      <w:r w:rsidR="00F45281" w:rsidRPr="008B4D51">
        <w:rPr>
          <w:szCs w:val="24"/>
        </w:rPr>
        <w:t>non-coresidential</w:t>
      </w:r>
      <w:r w:rsidR="00A1795C" w:rsidRPr="008B4D51">
        <w:rPr>
          <w:szCs w:val="24"/>
        </w:rPr>
        <w:t xml:space="preserve"> (living apart together)</w:t>
      </w:r>
      <w:r w:rsidR="00CA155E" w:rsidRPr="008B4D51">
        <w:rPr>
          <w:szCs w:val="24"/>
        </w:rPr>
        <w:t xml:space="preserve"> relationship</w:t>
      </w:r>
      <w:r w:rsidR="00B84864" w:rsidRPr="008B4D51">
        <w:rPr>
          <w:szCs w:val="24"/>
        </w:rPr>
        <w:t>s</w:t>
      </w:r>
      <w:r w:rsidR="000D0197" w:rsidRPr="008B4D51">
        <w:rPr>
          <w:szCs w:val="24"/>
        </w:rPr>
        <w:t xml:space="preserve"> </w:t>
      </w:r>
      <w:r w:rsidR="000D0197" w:rsidRPr="008B4D51">
        <w:rPr>
          <w:szCs w:val="24"/>
        </w:rPr>
        <w:fldChar w:fldCharType="begin">
          <w:fldData xml:space="preserve">PEVuZE5vdGU+PENpdGU+PEF1dGhvcj5LaWVybmFuPC9BdXRob3I+PFllYXI+MjAwNDwvWWVhcj48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</w:fldData>
        </w:fldChar>
      </w:r>
      <w:r w:rsidR="00733E6E" w:rsidRPr="008B4D51">
        <w:rPr>
          <w:szCs w:val="24"/>
        </w:rPr>
        <w:instrText xml:space="preserve"> ADDIN EN.CITE </w:instrText>
      </w:r>
      <w:r w:rsidR="00733E6E" w:rsidRPr="008B4D51">
        <w:rPr>
          <w:szCs w:val="24"/>
        </w:rPr>
        <w:fldChar w:fldCharType="begin">
          <w:fldData xml:space="preserve">PEVuZE5vdGU+PENpdGU+PEF1dGhvcj5LaWVybmFuPC9BdXRob3I+PFllYXI+MjAwNDwvWWVhcj48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</w:fldData>
        </w:fldChar>
      </w:r>
      <w:r w:rsidR="00733E6E" w:rsidRPr="008B4D51">
        <w:rPr>
          <w:szCs w:val="24"/>
        </w:rPr>
        <w:instrText xml:space="preserve"> ADDIN EN.CITE.DATA </w:instrText>
      </w:r>
      <w:r w:rsidR="00733E6E" w:rsidRPr="008B4D51">
        <w:rPr>
          <w:szCs w:val="24"/>
        </w:rPr>
      </w:r>
      <w:r w:rsidR="00733E6E" w:rsidRPr="008B4D51">
        <w:rPr>
          <w:szCs w:val="24"/>
        </w:rPr>
        <w:fldChar w:fldCharType="end"/>
      </w:r>
      <w:r w:rsidR="000D0197" w:rsidRPr="008B4D51">
        <w:rPr>
          <w:szCs w:val="24"/>
        </w:rPr>
      </w:r>
      <w:r w:rsidR="000D0197" w:rsidRPr="008B4D51">
        <w:rPr>
          <w:szCs w:val="24"/>
        </w:rPr>
        <w:fldChar w:fldCharType="separate"/>
      </w:r>
      <w:r w:rsidR="00733E6E" w:rsidRPr="008B4D51">
        <w:rPr>
          <w:noProof/>
          <w:szCs w:val="24"/>
        </w:rPr>
        <w:t>(Baizán, Aassve and Billari 2003, Baizán, Aassve and Billari 2004, Kiernan 2004, Andersson 2021)</w:t>
      </w:r>
      <w:r w:rsidR="000D0197" w:rsidRPr="008B4D51">
        <w:rPr>
          <w:szCs w:val="24"/>
        </w:rPr>
        <w:fldChar w:fldCharType="end"/>
      </w:r>
      <w:r w:rsidR="00582D93" w:rsidRPr="008B4D51">
        <w:rPr>
          <w:szCs w:val="24"/>
        </w:rPr>
        <w:t>. Moreover,</w:t>
      </w:r>
      <w:r w:rsidR="00357E31" w:rsidRPr="008B4D51">
        <w:rPr>
          <w:szCs w:val="24"/>
        </w:rPr>
        <w:t xml:space="preserve"> cohabiters who plan to marry </w:t>
      </w:r>
      <w:r w:rsidR="00582D93" w:rsidRPr="008B4D51">
        <w:rPr>
          <w:szCs w:val="24"/>
        </w:rPr>
        <w:t>are</w:t>
      </w:r>
      <w:r w:rsidR="00357E31" w:rsidRPr="008B4D51">
        <w:rPr>
          <w:szCs w:val="24"/>
        </w:rPr>
        <w:t xml:space="preserve"> more likely to</w:t>
      </w:r>
      <w:r w:rsidR="00B45D7C" w:rsidRPr="008B4D51">
        <w:rPr>
          <w:szCs w:val="24"/>
        </w:rPr>
        <w:t xml:space="preserve"> have or </w:t>
      </w:r>
      <w:r w:rsidR="00357E31" w:rsidRPr="008B4D51">
        <w:rPr>
          <w:szCs w:val="24"/>
        </w:rPr>
        <w:t xml:space="preserve">intend to have children </w:t>
      </w:r>
      <w:r w:rsidR="00357E31" w:rsidRPr="008B4D51">
        <w:rPr>
          <w:szCs w:val="24"/>
        </w:rPr>
        <w:fldChar w:fldCharType="begin">
          <w:fldData xml:space="preserve">PEVuZE5vdGU+PENpdGU+PEF1dGhvcj5IaWVrZWw8L0F1dGhvcj48WWVhcj4yMDE0PC9ZZWFyPjxS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</w:fldData>
        </w:fldChar>
      </w:r>
      <w:r w:rsidR="00733E6E" w:rsidRPr="008B4D51">
        <w:rPr>
          <w:szCs w:val="24"/>
        </w:rPr>
        <w:instrText xml:space="preserve"> ADDIN EN.CITE </w:instrText>
      </w:r>
      <w:r w:rsidR="00733E6E" w:rsidRPr="008B4D51">
        <w:rPr>
          <w:szCs w:val="24"/>
        </w:rPr>
        <w:fldChar w:fldCharType="begin">
          <w:fldData xml:space="preserve">PEVuZE5vdGU+PENpdGU+PEF1dGhvcj5IaWVrZWw8L0F1dGhvcj48WWVhcj4yMDE0PC9ZZWFyPjxS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</w:fldData>
        </w:fldChar>
      </w:r>
      <w:r w:rsidR="00733E6E" w:rsidRPr="008B4D51">
        <w:rPr>
          <w:szCs w:val="24"/>
        </w:rPr>
        <w:instrText xml:space="preserve"> ADDIN EN.CITE.DATA </w:instrText>
      </w:r>
      <w:r w:rsidR="00733E6E" w:rsidRPr="008B4D51">
        <w:rPr>
          <w:szCs w:val="24"/>
        </w:rPr>
      </w:r>
      <w:r w:rsidR="00733E6E" w:rsidRPr="008B4D51">
        <w:rPr>
          <w:szCs w:val="24"/>
        </w:rPr>
        <w:fldChar w:fldCharType="end"/>
      </w:r>
      <w:r w:rsidR="00357E31" w:rsidRPr="008B4D51">
        <w:rPr>
          <w:szCs w:val="24"/>
        </w:rPr>
      </w:r>
      <w:r w:rsidR="00357E31" w:rsidRPr="008B4D51">
        <w:rPr>
          <w:szCs w:val="24"/>
        </w:rPr>
        <w:fldChar w:fldCharType="separate"/>
      </w:r>
      <w:r w:rsidR="00733E6E" w:rsidRPr="008B4D51">
        <w:rPr>
          <w:noProof/>
          <w:szCs w:val="24"/>
        </w:rPr>
        <w:t>(Musick 2007, Hiekel and Castro-Martín 2014)</w:t>
      </w:r>
      <w:r w:rsidR="00357E31" w:rsidRPr="008B4D51">
        <w:rPr>
          <w:szCs w:val="24"/>
        </w:rPr>
        <w:fldChar w:fldCharType="end"/>
      </w:r>
      <w:r w:rsidR="0069519B" w:rsidRPr="008B4D51">
        <w:rPr>
          <w:szCs w:val="24"/>
        </w:rPr>
        <w:t>.</w:t>
      </w:r>
      <w:r w:rsidR="00B45D7C" w:rsidRPr="008B4D51">
        <w:rPr>
          <w:szCs w:val="24"/>
        </w:rPr>
        <w:t xml:space="preserve"> </w:t>
      </w:r>
      <w:r w:rsidR="00FA2A02" w:rsidRPr="008B4D51">
        <w:rPr>
          <w:szCs w:val="24"/>
        </w:rPr>
        <w:t>In the US, decline</w:t>
      </w:r>
      <w:r w:rsidR="00960364" w:rsidRPr="008B4D51">
        <w:rPr>
          <w:szCs w:val="24"/>
        </w:rPr>
        <w:t>s</w:t>
      </w:r>
      <w:r w:rsidR="00FA2A02" w:rsidRPr="008B4D51">
        <w:rPr>
          <w:szCs w:val="24"/>
        </w:rPr>
        <w:t xml:space="preserve"> in marriage led to increased childlessness in the 1990s, although some of the effect was offset by nonmarital childbearing </w:t>
      </w:r>
      <w:r w:rsidR="00FA2A02" w:rsidRPr="008B4D51">
        <w:rPr>
          <w:szCs w:val="24"/>
        </w:rPr>
        <w:fldChar w:fldCharType="begin"/>
      </w:r>
      <w:r w:rsidR="00733E6E" w:rsidRPr="008B4D51">
        <w:rPr>
          <w:szCs w:val="24"/>
        </w:rPr>
        <w:instrText xml:space="preserve"> ADDIN EN.CITE &lt;EndNote&gt;&lt;Cite&gt;&lt;Author&gt;Hayford&lt;/Author&gt;&lt;Year&gt;2013&lt;/Year&gt;&lt;RecNum&gt;94&lt;/RecNum&gt;&lt;DisplayText&gt;(Hayford 2013)&lt;/DisplayText&gt;&lt;record&gt;&lt;rec-number&gt;94&lt;/rec-number&gt;&lt;foreign-keys&gt;&lt;key app="EN" db-id="date2dst4vae0pe955kxa2tla9pzrxp00p95" timestamp="1665058399"&gt;94&lt;/key&gt;&lt;/foreign-keys&gt;&lt;ref-type name="Journal Article"&gt;17&lt;/ref-type&gt;&lt;contributors&gt;&lt;authors&gt;&lt;author&gt;Hayford, S. R.&lt;/author&gt;&lt;/authors&gt;&lt;/contributors&gt;&lt;titles&gt;&lt;title&gt;Marriage (Still) Matters: The Contribution of Demographic Change to Trends in Childlessness in the United States&lt;/title&gt;&lt;secondary-title&gt;Demography&lt;/secondary-title&gt;&lt;/titles&gt;&lt;periodical&gt;&lt;full-title&gt;Demography&lt;/full-title&gt;&lt;/periodical&gt;&lt;pages&gt;1641-1661&lt;/pages&gt;&lt;volume&gt;50&lt;/volume&gt;&lt;number&gt;5&lt;/number&gt;&lt;dates&gt;&lt;year&gt;2013&lt;/year&gt;&lt;/dates&gt;&lt;work-type&gt;Article&lt;/work-type&gt;&lt;urls&gt;&lt;related-urls&gt;&lt;url&gt;https://www.scopus.com/inward/record.uri?eid=2-s2.0-84884739896&amp;amp;doi=10.1007%2fs13524-013-0215-3&amp;amp;partnerID=40&amp;amp;md5=d9eb18d31447e5248a6f848c44d20412&lt;/url&gt;&lt;/related-urls&gt;&lt;/urls&gt;&lt;electronic-resource-num&gt;10.1007/s13524-013-0215-3&lt;/electronic-resource-num&gt;&lt;remote-database-name&gt;Scopus&lt;/remote-database-name&gt;&lt;/record&gt;&lt;/Cite&gt;&lt;/EndNote&gt;</w:instrText>
      </w:r>
      <w:r w:rsidR="00FA2A02" w:rsidRPr="008B4D51">
        <w:rPr>
          <w:szCs w:val="24"/>
        </w:rPr>
        <w:fldChar w:fldCharType="separate"/>
      </w:r>
      <w:r w:rsidR="00733E6E" w:rsidRPr="008B4D51">
        <w:rPr>
          <w:noProof/>
          <w:szCs w:val="24"/>
        </w:rPr>
        <w:t>(Hayford 2013)</w:t>
      </w:r>
      <w:r w:rsidR="00FA2A02" w:rsidRPr="008B4D51">
        <w:rPr>
          <w:szCs w:val="24"/>
        </w:rPr>
        <w:fldChar w:fldCharType="end"/>
      </w:r>
      <w:r w:rsidR="00B9253A" w:rsidRPr="008B4D51">
        <w:rPr>
          <w:szCs w:val="24"/>
        </w:rPr>
        <w:t>.</w:t>
      </w:r>
      <w:r w:rsidR="006C589A" w:rsidRPr="008B4D51">
        <w:rPr>
          <w:szCs w:val="24"/>
        </w:rPr>
        <w:t xml:space="preserve"> </w:t>
      </w:r>
      <w:r w:rsidR="00ED0349" w:rsidRPr="008B4D51">
        <w:rPr>
          <w:szCs w:val="24"/>
        </w:rPr>
        <w:t>In Finland</w:t>
      </w:r>
      <w:r w:rsidR="00E07923" w:rsidRPr="008B4D51">
        <w:rPr>
          <w:szCs w:val="24"/>
        </w:rPr>
        <w:t>,</w:t>
      </w:r>
      <w:r w:rsidR="00ED0349" w:rsidRPr="008B4D51">
        <w:rPr>
          <w:szCs w:val="24"/>
        </w:rPr>
        <w:t xml:space="preserve"> </w:t>
      </w:r>
      <w:r w:rsidR="006E16F1" w:rsidRPr="008B4D51">
        <w:rPr>
          <w:szCs w:val="24"/>
        </w:rPr>
        <w:t>whilst decreasing fertility rates among partnered women explained most of the decline in fertility</w:t>
      </w:r>
      <w:r w:rsidR="00C84B14" w:rsidRPr="008B4D51">
        <w:rPr>
          <w:szCs w:val="24"/>
        </w:rPr>
        <w:t>,</w:t>
      </w:r>
      <w:r w:rsidR="00427985" w:rsidRPr="008B4D51">
        <w:rPr>
          <w:szCs w:val="24"/>
        </w:rPr>
        <w:t xml:space="preserve"> </w:t>
      </w:r>
      <w:r w:rsidR="00D61D12" w:rsidRPr="008B4D51">
        <w:rPr>
          <w:szCs w:val="24"/>
        </w:rPr>
        <w:t>d</w:t>
      </w:r>
      <w:r w:rsidR="00ED0349" w:rsidRPr="008B4D51">
        <w:rPr>
          <w:szCs w:val="24"/>
        </w:rPr>
        <w:t xml:space="preserve">ecreasing marriage </w:t>
      </w:r>
      <w:r w:rsidR="00D61D12" w:rsidRPr="008B4D51">
        <w:rPr>
          <w:szCs w:val="24"/>
        </w:rPr>
        <w:t xml:space="preserve">rates </w:t>
      </w:r>
      <w:r w:rsidR="00104DD4" w:rsidRPr="008B4D51">
        <w:rPr>
          <w:szCs w:val="24"/>
        </w:rPr>
        <w:t xml:space="preserve">nonetheless </w:t>
      </w:r>
      <w:r w:rsidR="00D61D12" w:rsidRPr="008B4D51">
        <w:rPr>
          <w:szCs w:val="24"/>
        </w:rPr>
        <w:t xml:space="preserve">accounted for </w:t>
      </w:r>
      <w:r w:rsidR="00ED0349" w:rsidRPr="008B4D51">
        <w:rPr>
          <w:szCs w:val="24"/>
        </w:rPr>
        <w:t>19%</w:t>
      </w:r>
      <w:r w:rsidR="00E07923" w:rsidRPr="008B4D51">
        <w:rPr>
          <w:szCs w:val="24"/>
        </w:rPr>
        <w:t xml:space="preserve"> of the decline in first birth rates</w:t>
      </w:r>
      <w:r w:rsidR="00427985" w:rsidRPr="008B4D51">
        <w:rPr>
          <w:szCs w:val="24"/>
        </w:rPr>
        <w:t xml:space="preserve"> </w:t>
      </w:r>
      <w:r w:rsidR="00104DD4" w:rsidRPr="008B4D51">
        <w:rPr>
          <w:szCs w:val="24"/>
        </w:rPr>
        <w:t xml:space="preserve">from </w:t>
      </w:r>
      <w:r w:rsidR="00427985" w:rsidRPr="008B4D51">
        <w:rPr>
          <w:szCs w:val="24"/>
        </w:rPr>
        <w:t>2000-201</w:t>
      </w:r>
      <w:r w:rsidR="00DC43D1" w:rsidRPr="008B4D51">
        <w:rPr>
          <w:szCs w:val="24"/>
        </w:rPr>
        <w:t>8</w:t>
      </w:r>
      <w:r w:rsidR="00C84B14" w:rsidRPr="008B4D51">
        <w:rPr>
          <w:szCs w:val="24"/>
        </w:rPr>
        <w:t xml:space="preserve"> </w:t>
      </w:r>
      <w:r w:rsidR="00EE279B" w:rsidRPr="008B4D51">
        <w:rPr>
          <w:szCs w:val="24"/>
        </w:rPr>
        <w:fldChar w:fldCharType="begin"/>
      </w:r>
      <w:r w:rsidR="00733E6E" w:rsidRPr="008B4D51">
        <w:rPr>
          <w:szCs w:val="24"/>
        </w:rPr>
        <w:instrText xml:space="preserve"> ADDIN EN.CITE &lt;EndNote&gt;&lt;Cite&gt;&lt;Author&gt;Hellstrand&lt;/Author&gt;&lt;Year&gt;2022&lt;/Year&gt;&lt;RecNum&gt;290&lt;/RecNum&gt;&lt;DisplayText&gt;(Hellstrand, Nisén and Myrskylä 2022)&lt;/DisplayText&gt;&lt;record&gt;&lt;rec-number&gt;290&lt;/rec-number&gt;&lt;foreign-keys&gt;&lt;key app="EN" db-id="date2dst4vae0pe955kxa2tla9pzrxp00p95" timestamp="1700143684"&gt;290&lt;/key&gt;&lt;/foreign-keys&gt;&lt;ref-type name="Journal Article"&gt;17&lt;/ref-type&gt;&lt;contributors&gt;&lt;authors&gt;&lt;author&gt;Hellstrand, Julia&lt;/author&gt;&lt;author&gt;Nisén, Jessica&lt;/author&gt;&lt;author&gt;Myrskylä, Mikko&lt;/author&gt;&lt;/authors&gt;&lt;/contributors&gt;&lt;titles&gt;&lt;title&gt;Less Partnering, Less Children, or Both? Analysis of the Drivers of First Birth Decline in Finland Since 2010&lt;/title&gt;&lt;secondary-title&gt;European Journal of Population&lt;/secondary-title&gt;&lt;/titles&gt;&lt;periodical&gt;&lt;full-title&gt;European Journal of Population&lt;/full-title&gt;&lt;/periodical&gt;&lt;pages&gt;191-221&lt;/pages&gt;&lt;volume&gt;38&lt;/volume&gt;&lt;number&gt;2&lt;/number&gt;&lt;dates&gt;&lt;year&gt;2022&lt;/year&gt;&lt;pub-dates&gt;&lt;date&gt;2022/05/01&lt;/date&gt;&lt;/pub-dates&gt;&lt;/dates&gt;&lt;isbn&gt;1572-9885&lt;/isbn&gt;&lt;urls&gt;&lt;related-urls&gt;&lt;url&gt;https://doi.org/10.1007/s10680-022-09605-8&lt;/url&gt;&lt;/related-urls&gt;&lt;/urls&gt;&lt;electronic-resource-num&gt;10.1007/s10680-022-09605-8&lt;/electronic-resource-num&gt;&lt;/record&gt;&lt;/Cite&gt;&lt;/EndNote&gt;</w:instrText>
      </w:r>
      <w:r w:rsidR="00EE279B" w:rsidRPr="008B4D51">
        <w:rPr>
          <w:szCs w:val="24"/>
        </w:rPr>
        <w:fldChar w:fldCharType="separate"/>
      </w:r>
      <w:r w:rsidR="00733E6E" w:rsidRPr="008B4D51">
        <w:rPr>
          <w:noProof/>
          <w:szCs w:val="24"/>
        </w:rPr>
        <w:t>(Hellstrand, Nisén and Myrskylä 2022)</w:t>
      </w:r>
      <w:r w:rsidR="00EE279B" w:rsidRPr="008B4D51">
        <w:rPr>
          <w:szCs w:val="24"/>
        </w:rPr>
        <w:fldChar w:fldCharType="end"/>
      </w:r>
      <w:r w:rsidR="00427985" w:rsidRPr="008B4D51">
        <w:rPr>
          <w:szCs w:val="24"/>
        </w:rPr>
        <w:t>.</w:t>
      </w:r>
      <w:r w:rsidR="00C82A92" w:rsidRPr="008B4D51">
        <w:rPr>
          <w:szCs w:val="24"/>
        </w:rPr>
        <w:t xml:space="preserve"> </w:t>
      </w:r>
      <w:r w:rsidRPr="008B4D51">
        <w:rPr>
          <w:szCs w:val="24"/>
        </w:rPr>
        <w:t>Traditionally</w:t>
      </w:r>
      <w:r w:rsidR="00A22FF5" w:rsidRPr="008B4D51">
        <w:rPr>
          <w:szCs w:val="24"/>
        </w:rPr>
        <w:t>,</w:t>
      </w:r>
      <w:r w:rsidRPr="008B4D51">
        <w:rPr>
          <w:szCs w:val="24"/>
        </w:rPr>
        <w:t xml:space="preserve"> c</w:t>
      </w:r>
      <w:r w:rsidR="000456EF" w:rsidRPr="008B4D51">
        <w:rPr>
          <w:szCs w:val="24"/>
        </w:rPr>
        <w:t xml:space="preserve">hildbearing within marriage </w:t>
      </w:r>
      <w:r w:rsidR="00A22FF5" w:rsidRPr="008B4D51">
        <w:rPr>
          <w:szCs w:val="24"/>
        </w:rPr>
        <w:t>was</w:t>
      </w:r>
      <w:r w:rsidR="000456EF" w:rsidRPr="008B4D51">
        <w:rPr>
          <w:szCs w:val="24"/>
        </w:rPr>
        <w:t xml:space="preserve"> normative b</w:t>
      </w:r>
      <w:r w:rsidR="00255EC8" w:rsidRPr="008B4D51">
        <w:rPr>
          <w:szCs w:val="24"/>
        </w:rPr>
        <w:t xml:space="preserve">ecause men and women </w:t>
      </w:r>
      <w:r w:rsidR="00723F1A" w:rsidRPr="008B4D51">
        <w:rPr>
          <w:szCs w:val="24"/>
        </w:rPr>
        <w:t xml:space="preserve">had </w:t>
      </w:r>
      <w:r w:rsidR="00255EC8" w:rsidRPr="008B4D51">
        <w:rPr>
          <w:szCs w:val="24"/>
        </w:rPr>
        <w:t xml:space="preserve">complementary </w:t>
      </w:r>
      <w:r w:rsidR="00B84864" w:rsidRPr="008B4D51">
        <w:rPr>
          <w:szCs w:val="24"/>
        </w:rPr>
        <w:t xml:space="preserve">economic </w:t>
      </w:r>
      <w:r w:rsidR="00255EC8" w:rsidRPr="008B4D51">
        <w:rPr>
          <w:szCs w:val="24"/>
        </w:rPr>
        <w:t>roles within a family</w:t>
      </w:r>
      <w:r w:rsidR="00695910" w:rsidRPr="008B4D51">
        <w:rPr>
          <w:szCs w:val="24"/>
        </w:rPr>
        <w:t xml:space="preserve"> and marriage oblig</w:t>
      </w:r>
      <w:r w:rsidR="00EE279B" w:rsidRPr="008B4D51">
        <w:rPr>
          <w:szCs w:val="24"/>
        </w:rPr>
        <w:t xml:space="preserve">ated </w:t>
      </w:r>
      <w:r w:rsidR="00695910" w:rsidRPr="008B4D51">
        <w:rPr>
          <w:szCs w:val="24"/>
        </w:rPr>
        <w:t>people to adhere to their roles</w:t>
      </w:r>
      <w:r w:rsidR="0085188E" w:rsidRPr="008B4D51">
        <w:rPr>
          <w:szCs w:val="24"/>
        </w:rPr>
        <w:t>.</w:t>
      </w:r>
      <w:r w:rsidR="008F2A63" w:rsidRPr="008B4D51">
        <w:rPr>
          <w:color w:val="FF0000"/>
          <w:szCs w:val="24"/>
        </w:rPr>
        <w:t xml:space="preserve"> </w:t>
      </w:r>
      <w:r w:rsidR="008F2A63" w:rsidRPr="008B4D51">
        <w:rPr>
          <w:szCs w:val="24"/>
        </w:rPr>
        <w:t>R</w:t>
      </w:r>
      <w:r w:rsidR="008801CF" w:rsidRPr="008B4D51">
        <w:rPr>
          <w:szCs w:val="24"/>
        </w:rPr>
        <w:t xml:space="preserve">eligious and sexual </w:t>
      </w:r>
      <w:r w:rsidR="005D671F" w:rsidRPr="008B4D51">
        <w:rPr>
          <w:szCs w:val="24"/>
        </w:rPr>
        <w:t xml:space="preserve">norms </w:t>
      </w:r>
      <w:r w:rsidR="008801CF" w:rsidRPr="008B4D51">
        <w:rPr>
          <w:szCs w:val="24"/>
        </w:rPr>
        <w:t>reinforced the notion of marriage as a prerequisite for childbearing</w:t>
      </w:r>
      <w:r w:rsidR="00371AC0" w:rsidRPr="008B4D51">
        <w:rPr>
          <w:szCs w:val="24"/>
        </w:rPr>
        <w:t xml:space="preserve"> </w:t>
      </w:r>
      <w:r w:rsidR="001B440B" w:rsidRPr="008B4D51">
        <w:rPr>
          <w:szCs w:val="24"/>
        </w:rPr>
        <w:fldChar w:fldCharType="begin"/>
      </w:r>
      <w:r w:rsidR="00733E6E" w:rsidRPr="008B4D51">
        <w:rPr>
          <w:szCs w:val="24"/>
        </w:rPr>
        <w:instrText xml:space="preserve"> ADDIN EN.CITE &lt;EndNote&gt;&lt;Cite&gt;&lt;Author&gt;Pollak&lt;/Author&gt;&lt;Year&gt;1993&lt;/Year&gt;&lt;RecNum&gt;96&lt;/RecNum&gt;&lt;DisplayText&gt;(Pollak and Watkins 1993)&lt;/DisplayText&gt;&lt;record&gt;&lt;rec-number&gt;96&lt;/rec-number&gt;&lt;foreign-keys&gt;&lt;key app="EN" db-id="date2dst4vae0pe955kxa2tla9pzrxp00p95" timestamp="1665058402"&gt;96&lt;/key&gt;&lt;/foreign-keys&gt;&lt;ref-type name="Journal Article"&gt;17&lt;/ref-type&gt;&lt;contributors&gt;&lt;authors&gt;&lt;author&gt;Pollak, Robert A.&lt;/author&gt;&lt;author&gt;Watkins, Susan Cotts&lt;/author&gt;&lt;/authors&gt;&lt;/contributors&gt;&lt;titles&gt;&lt;title&gt;Cultural and Economic Approaches to Fertility: Proper Marriage or Mesalliance?&lt;/title&gt;&lt;secondary-title&gt;Population and Development Review&lt;/secondary-title&gt;&lt;/titles&gt;&lt;periodical&gt;&lt;full-title&gt;Population and Development Review&lt;/full-title&gt;&lt;/periodical&gt;&lt;pages&gt;467-496&lt;/pages&gt;&lt;volume&gt;19&lt;/volume&gt;&lt;number&gt;3&lt;/number&gt;&lt;dates&gt;&lt;year&gt;1993&lt;/year&gt;&lt;/dates&gt;&lt;publisher&gt;[Population Council, Wiley]&lt;/publisher&gt;&lt;isbn&gt;00987921, 17284457&lt;/isbn&gt;&lt;urls&gt;&lt;related-urls&gt;&lt;url&gt;http://www.jstor.org/stable/2938463&lt;/url&gt;&lt;/related-urls&gt;&lt;/urls&gt;&lt;custom1&gt;Full publication date: Sep., 1993&lt;/custom1&gt;&lt;electronic-resource-num&gt;10.2307/2938463&lt;/electronic-resource-num&gt;&lt;remote-database-name&gt;JSTOR&lt;/remote-database-name&gt;&lt;access-date&gt;2021/06/21/&lt;/access-date&gt;&lt;/record&gt;&lt;/Cite&gt;&lt;/EndNote&gt;</w:instrText>
      </w:r>
      <w:r w:rsidR="001B440B" w:rsidRPr="008B4D51">
        <w:rPr>
          <w:szCs w:val="24"/>
        </w:rPr>
        <w:fldChar w:fldCharType="separate"/>
      </w:r>
      <w:r w:rsidR="00733E6E" w:rsidRPr="008B4D51">
        <w:rPr>
          <w:noProof/>
          <w:szCs w:val="24"/>
        </w:rPr>
        <w:t>(Pollak and Watkins 1993)</w:t>
      </w:r>
      <w:r w:rsidR="001B440B" w:rsidRPr="008B4D51">
        <w:rPr>
          <w:szCs w:val="24"/>
        </w:rPr>
        <w:fldChar w:fldCharType="end"/>
      </w:r>
      <w:r w:rsidR="001B440B" w:rsidRPr="008B4D51">
        <w:rPr>
          <w:szCs w:val="24"/>
        </w:rPr>
        <w:t xml:space="preserve">. </w:t>
      </w:r>
      <w:r w:rsidR="00255EC8" w:rsidRPr="008B4D51">
        <w:rPr>
          <w:szCs w:val="24"/>
        </w:rPr>
        <w:t>As</w:t>
      </w:r>
      <w:r w:rsidR="007B6CC5" w:rsidRPr="008B4D51">
        <w:rPr>
          <w:szCs w:val="24"/>
        </w:rPr>
        <w:t xml:space="preserve"> the</w:t>
      </w:r>
      <w:r w:rsidR="00255EC8" w:rsidRPr="008B4D51">
        <w:rPr>
          <w:szCs w:val="24"/>
        </w:rPr>
        <w:t xml:space="preserve"> role of </w:t>
      </w:r>
      <w:r w:rsidR="00D21776" w:rsidRPr="008B4D51">
        <w:rPr>
          <w:szCs w:val="24"/>
        </w:rPr>
        <w:t>marriage has shifted</w:t>
      </w:r>
      <w:r w:rsidR="0085188E" w:rsidRPr="008B4D51">
        <w:rPr>
          <w:szCs w:val="24"/>
        </w:rPr>
        <w:t xml:space="preserve"> from economic </w:t>
      </w:r>
      <w:r w:rsidR="00A22FF5" w:rsidRPr="008B4D51">
        <w:rPr>
          <w:szCs w:val="24"/>
        </w:rPr>
        <w:t xml:space="preserve">to emotional </w:t>
      </w:r>
      <w:r w:rsidR="0085188E" w:rsidRPr="008B4D51">
        <w:rPr>
          <w:szCs w:val="24"/>
        </w:rPr>
        <w:t>foundations</w:t>
      </w:r>
      <w:r w:rsidR="00A22FF5" w:rsidRPr="008B4D51">
        <w:rPr>
          <w:szCs w:val="24"/>
        </w:rPr>
        <w:t xml:space="preserve"> </w:t>
      </w:r>
      <w:r w:rsidR="007B6CC5" w:rsidRPr="008B4D51">
        <w:rPr>
          <w:szCs w:val="24"/>
        </w:rPr>
        <w:t>and cohabitation has gained a foothold</w:t>
      </w:r>
      <w:r w:rsidR="00D21776" w:rsidRPr="008B4D51">
        <w:rPr>
          <w:szCs w:val="24"/>
        </w:rPr>
        <w:t>, i</w:t>
      </w:r>
      <w:r w:rsidRPr="008B4D51">
        <w:rPr>
          <w:szCs w:val="24"/>
        </w:rPr>
        <w:t>n some countries</w:t>
      </w:r>
      <w:r w:rsidR="00D02F1C" w:rsidRPr="008B4D51">
        <w:rPr>
          <w:szCs w:val="24"/>
        </w:rPr>
        <w:t xml:space="preserve"> and</w:t>
      </w:r>
      <w:r w:rsidRPr="008B4D51">
        <w:rPr>
          <w:szCs w:val="24"/>
        </w:rPr>
        <w:t xml:space="preserve"> population subgroups </w:t>
      </w:r>
      <w:r w:rsidR="00D21776" w:rsidRPr="008B4D51">
        <w:rPr>
          <w:szCs w:val="24"/>
        </w:rPr>
        <w:t xml:space="preserve">having any type of partner (either married or cohabiting) </w:t>
      </w:r>
      <w:r w:rsidR="0060239A" w:rsidRPr="008B4D51">
        <w:rPr>
          <w:szCs w:val="24"/>
        </w:rPr>
        <w:t>was</w:t>
      </w:r>
      <w:r w:rsidR="00D21776" w:rsidRPr="008B4D51">
        <w:rPr>
          <w:szCs w:val="24"/>
        </w:rPr>
        <w:t xml:space="preserve"> equally associated with having children</w:t>
      </w:r>
      <w:r w:rsidR="00A8650A" w:rsidRPr="008B4D51">
        <w:rPr>
          <w:szCs w:val="24"/>
        </w:rPr>
        <w:t xml:space="preserve"> </w:t>
      </w:r>
      <w:r w:rsidR="001B440B" w:rsidRPr="008B4D51">
        <w:rPr>
          <w:szCs w:val="24"/>
        </w:rPr>
        <w:fldChar w:fldCharType="begin"/>
      </w:r>
      <w:r w:rsidR="00733E6E" w:rsidRPr="008B4D51">
        <w:rPr>
          <w:szCs w:val="24"/>
        </w:rPr>
        <w:instrText xml:space="preserve"> ADDIN EN.CITE &lt;EndNote&gt;&lt;Cite&gt;&lt;Author&gt;Mikolai&lt;/Author&gt;&lt;Year&gt;2018&lt;/Year&gt;&lt;RecNum&gt;97&lt;/RecNum&gt;&lt;DisplayText&gt;(Mikolai, Berrington and Perelli-Harris 2018)&lt;/DisplayText&gt;&lt;record&gt;&lt;rec-number&gt;97&lt;/rec-number&gt;&lt;foreign-keys&gt;&lt;key app="EN" db-id="date2dst4vae0pe955kxa2tla9pzrxp00p95" timestamp="1665058403"&gt;97&lt;/key&gt;&lt;/foreign-keys&gt;&lt;ref-type name="Journal Article"&gt;17&lt;/ref-type&gt;&lt;contributors&gt;&lt;authors&gt;&lt;author&gt;Mikolai, Júlia&lt;/author&gt;&lt;author&gt;Berrington, Ann&lt;/author&gt;&lt;author&gt;Perelli-Harris, Brienna&lt;/author&gt;&lt;/authors&gt;&lt;/contributors&gt;&lt;titles&gt;&lt;title&gt;The role of education in the intersection of partnership transitions and motherhood in Europe and the United States&lt;/title&gt;&lt;secondary-title&gt;Demographic Research&lt;/secondary-title&gt;&lt;/titles&gt;&lt;periodical&gt;&lt;full-title&gt;Demographic Research&lt;/full-title&gt;&lt;/periodical&gt;&lt;pages&gt;753-794&lt;/pages&gt;&lt;volume&gt;39&lt;/volume&gt;&lt;dates&gt;&lt;year&gt;2018&lt;/year&gt;&lt;/dates&gt;&lt;publisher&gt;Max-Planck-Gesellschaft zur Foerderung der Wissenschaften&lt;/publisher&gt;&lt;isbn&gt;14359871, 23637064&lt;/isbn&gt;&lt;urls&gt;&lt;related-urls&gt;&lt;url&gt;https://www.jstor.org/stable/26585348&lt;/url&gt;&lt;/related-urls&gt;&lt;/urls&gt;&lt;custom1&gt;Full publication date: JULY - DECEMBER 2018&lt;/custom1&gt;&lt;remote-database-name&gt;JSTOR&lt;/remote-database-name&gt;&lt;access-date&gt;2021/06/21/&lt;/access-date&gt;&lt;/record&gt;&lt;/Cite&gt;&lt;/EndNote&gt;</w:instrText>
      </w:r>
      <w:r w:rsidR="001B440B" w:rsidRPr="008B4D51">
        <w:rPr>
          <w:szCs w:val="24"/>
        </w:rPr>
        <w:fldChar w:fldCharType="separate"/>
      </w:r>
      <w:r w:rsidR="00733E6E" w:rsidRPr="008B4D51">
        <w:rPr>
          <w:noProof/>
          <w:szCs w:val="24"/>
        </w:rPr>
        <w:t>(Mikolai, Berrington and Perelli-Harris 2018)</w:t>
      </w:r>
      <w:r w:rsidR="001B440B" w:rsidRPr="008B4D51">
        <w:rPr>
          <w:szCs w:val="24"/>
        </w:rPr>
        <w:fldChar w:fldCharType="end"/>
      </w:r>
      <w:r w:rsidR="001B440B" w:rsidRPr="008B4D51">
        <w:rPr>
          <w:szCs w:val="24"/>
        </w:rPr>
        <w:t xml:space="preserve">. </w:t>
      </w:r>
      <w:r w:rsidR="00960364" w:rsidRPr="008B4D51">
        <w:rPr>
          <w:szCs w:val="24"/>
        </w:rPr>
        <w:t xml:space="preserve"> In Iceland where nonmarital fertility is very high, most people still marry, emphasizing that marriage is valued by couples even if delinked from fertility </w:t>
      </w:r>
      <w:r w:rsidR="00960364" w:rsidRPr="008B4D51">
        <w:rPr>
          <w:szCs w:val="24"/>
        </w:rPr>
        <w:fldChar w:fldCharType="begin"/>
      </w:r>
      <w:r w:rsidR="00733E6E" w:rsidRPr="008B4D51">
        <w:rPr>
          <w:szCs w:val="24"/>
        </w:rPr>
        <w:instrText xml:space="preserve"> ADDIN EN.CITE &lt;EndNote&gt;&lt;Cite&gt;&lt;Author&gt;Jónsson&lt;/Author&gt;&lt;Year&gt;2021&lt;/Year&gt;&lt;RecNum&gt;302&lt;/RecNum&gt;&lt;DisplayText&gt;(Jónsson 2021)&lt;/DisplayText&gt;&lt;record&gt;&lt;rec-number&gt;302&lt;/rec-number&gt;&lt;foreign-keys&gt;&lt;key app="EN" db-id="date2dst4vae0pe955kxa2tla9pzrxp00p95" timestamp="1700160842"&gt;302&lt;/key&gt;&lt;/foreign-keys&gt;&lt;ref-type name="Journal Article"&gt;17&lt;/ref-type&gt;&lt;contributors&gt;&lt;authors&gt;&lt;author&gt;Jónsson, Ari Klængur&lt;/author&gt;&lt;/authors&gt;&lt;/contributors&gt;&lt;titles&gt;&lt;title&gt;A Nation of Bastards? Registered Cohabitation, Childbearing, and First-Marriage Formation in Iceland, 1994–2013&lt;/title&gt;&lt;secondary-title&gt;European Journal of Population&lt;/secondary-title&gt;&lt;/titles&gt;&lt;periodical&gt;&lt;full-title&gt;European Journal of Population&lt;/full-title&gt;&lt;/periodical&gt;&lt;pages&gt;65-95&lt;/pages&gt;&lt;volume&gt;37&lt;/volume&gt;&lt;number&gt;1&lt;/number&gt;&lt;dates&gt;&lt;year&gt;2021&lt;/year&gt;&lt;pub-dates&gt;&lt;date&gt;2021/03/01&lt;/date&gt;&lt;/pub-dates&gt;&lt;/dates&gt;&lt;isbn&gt;1572-9885&lt;/isbn&gt;&lt;urls&gt;&lt;related-urls&gt;&lt;url&gt;https://doi.org/10.1007/s10680-020-09560-2&lt;/url&gt;&lt;/related-urls&gt;&lt;/urls&gt;&lt;electronic-resource-num&gt;10.1007/s10680-020-09560-2&lt;/electronic-resource-num&gt;&lt;/record&gt;&lt;/Cite&gt;&lt;/EndNote&gt;</w:instrText>
      </w:r>
      <w:r w:rsidR="00960364" w:rsidRPr="008B4D51">
        <w:rPr>
          <w:szCs w:val="24"/>
        </w:rPr>
        <w:fldChar w:fldCharType="separate"/>
      </w:r>
      <w:r w:rsidR="00733E6E" w:rsidRPr="008B4D51">
        <w:rPr>
          <w:noProof/>
          <w:szCs w:val="24"/>
        </w:rPr>
        <w:t>(Jónsson 2021)</w:t>
      </w:r>
      <w:r w:rsidR="00960364" w:rsidRPr="008B4D51">
        <w:rPr>
          <w:szCs w:val="24"/>
        </w:rPr>
        <w:fldChar w:fldCharType="end"/>
      </w:r>
      <w:r w:rsidR="00960364" w:rsidRPr="008B4D51">
        <w:rPr>
          <w:szCs w:val="24"/>
        </w:rPr>
        <w:t>.</w:t>
      </w:r>
    </w:p>
    <w:p w14:paraId="7EA960C8" w14:textId="2020F1EB" w:rsidR="00D21776" w:rsidRPr="008B4D51" w:rsidRDefault="00104DD4" w:rsidP="00BD21F7">
      <w:pPr>
        <w:spacing w:line="480" w:lineRule="auto"/>
        <w:rPr>
          <w:szCs w:val="24"/>
        </w:rPr>
      </w:pPr>
      <w:r w:rsidRPr="008B4D51">
        <w:rPr>
          <w:szCs w:val="24"/>
        </w:rPr>
        <w:lastRenderedPageBreak/>
        <w:t>Nonetheless, l</w:t>
      </w:r>
      <w:r w:rsidR="008F2A63" w:rsidRPr="008B4D51">
        <w:rPr>
          <w:szCs w:val="24"/>
        </w:rPr>
        <w:t xml:space="preserve">evels of childbearing </w:t>
      </w:r>
      <w:r w:rsidR="00386245" w:rsidRPr="008B4D51">
        <w:rPr>
          <w:szCs w:val="24"/>
        </w:rPr>
        <w:t xml:space="preserve">generally </w:t>
      </w:r>
      <w:r w:rsidR="008F2A63" w:rsidRPr="008B4D51">
        <w:rPr>
          <w:szCs w:val="24"/>
        </w:rPr>
        <w:t xml:space="preserve">remain higher within </w:t>
      </w:r>
      <w:r w:rsidR="00D21776" w:rsidRPr="008B4D51">
        <w:rPr>
          <w:szCs w:val="24"/>
        </w:rPr>
        <w:t xml:space="preserve">marriage </w:t>
      </w:r>
      <w:r w:rsidR="008F2A63" w:rsidRPr="008B4D51">
        <w:rPr>
          <w:szCs w:val="24"/>
        </w:rPr>
        <w:t xml:space="preserve">than </w:t>
      </w:r>
      <w:r w:rsidR="005D671F" w:rsidRPr="008B4D51">
        <w:rPr>
          <w:szCs w:val="24"/>
        </w:rPr>
        <w:t>cohabitation</w:t>
      </w:r>
      <w:r w:rsidR="00A76D8E" w:rsidRPr="008B4D51">
        <w:rPr>
          <w:szCs w:val="24"/>
        </w:rPr>
        <w:t xml:space="preserve"> (</w:t>
      </w:r>
      <w:r w:rsidR="008D0B57" w:rsidRPr="008B4D51">
        <w:rPr>
          <w:szCs w:val="24"/>
        </w:rPr>
        <w:t>Sassler and Lichter 2020</w:t>
      </w:r>
      <w:r w:rsidR="000304CB" w:rsidRPr="008B4D51">
        <w:rPr>
          <w:szCs w:val="24"/>
        </w:rPr>
        <w:t>)</w:t>
      </w:r>
      <w:r w:rsidR="008F2A63" w:rsidRPr="008B4D51">
        <w:rPr>
          <w:szCs w:val="24"/>
        </w:rPr>
        <w:t xml:space="preserve">. </w:t>
      </w:r>
      <w:r w:rsidR="00BD68C3" w:rsidRPr="008B4D51">
        <w:rPr>
          <w:szCs w:val="24"/>
        </w:rPr>
        <w:t xml:space="preserve">There are </w:t>
      </w:r>
      <w:r w:rsidR="000930CE" w:rsidRPr="008B4D51">
        <w:rPr>
          <w:szCs w:val="24"/>
        </w:rPr>
        <w:t xml:space="preserve">several possible </w:t>
      </w:r>
      <w:r w:rsidR="00BD68C3" w:rsidRPr="008B4D51">
        <w:rPr>
          <w:szCs w:val="24"/>
        </w:rPr>
        <w:t xml:space="preserve">reasons </w:t>
      </w:r>
      <w:r w:rsidR="006C08E9" w:rsidRPr="008B4D51">
        <w:rPr>
          <w:szCs w:val="24"/>
        </w:rPr>
        <w:t>for th</w:t>
      </w:r>
      <w:r w:rsidR="000930CE" w:rsidRPr="008B4D51">
        <w:rPr>
          <w:szCs w:val="24"/>
        </w:rPr>
        <w:t>e</w:t>
      </w:r>
      <w:r w:rsidR="006C08E9" w:rsidRPr="008B4D51">
        <w:rPr>
          <w:szCs w:val="24"/>
        </w:rPr>
        <w:t xml:space="preserve"> association </w:t>
      </w:r>
      <w:r w:rsidR="000930CE" w:rsidRPr="008B4D51">
        <w:rPr>
          <w:szCs w:val="24"/>
        </w:rPr>
        <w:t>between characteristics of the partnership and childbearing</w:t>
      </w:r>
      <w:r w:rsidR="00FE4602" w:rsidRPr="008B4D51">
        <w:rPr>
          <w:szCs w:val="24"/>
        </w:rPr>
        <w:t xml:space="preserve">.  </w:t>
      </w:r>
      <w:r w:rsidR="00E8186A" w:rsidRPr="008B4D51">
        <w:rPr>
          <w:szCs w:val="24"/>
        </w:rPr>
        <w:t>Across Europe, c</w:t>
      </w:r>
      <w:r w:rsidR="008F2A63" w:rsidRPr="008B4D51">
        <w:rPr>
          <w:szCs w:val="24"/>
        </w:rPr>
        <w:t xml:space="preserve">ouples </w:t>
      </w:r>
      <w:r w:rsidR="0091264E" w:rsidRPr="008B4D51">
        <w:rPr>
          <w:szCs w:val="24"/>
        </w:rPr>
        <w:t xml:space="preserve">still </w:t>
      </w:r>
      <w:r w:rsidR="008F2A63" w:rsidRPr="008B4D51">
        <w:rPr>
          <w:szCs w:val="24"/>
        </w:rPr>
        <w:t>view marriage as having</w:t>
      </w:r>
      <w:r w:rsidR="007A1CA8" w:rsidRPr="008B4D51">
        <w:rPr>
          <w:szCs w:val="24"/>
        </w:rPr>
        <w:t xml:space="preserve"> greater commitment, stability, financial</w:t>
      </w:r>
      <w:r w:rsidR="00A91300" w:rsidRPr="008B4D51">
        <w:rPr>
          <w:szCs w:val="24"/>
        </w:rPr>
        <w:t>,</w:t>
      </w:r>
      <w:r w:rsidR="007A1CA8" w:rsidRPr="008B4D51">
        <w:rPr>
          <w:szCs w:val="24"/>
        </w:rPr>
        <w:t xml:space="preserve"> and legal protection</w:t>
      </w:r>
      <w:r w:rsidR="0049776D" w:rsidRPr="008B4D51">
        <w:rPr>
          <w:szCs w:val="24"/>
        </w:rPr>
        <w:t>,</w:t>
      </w:r>
      <w:r w:rsidR="008F2A63" w:rsidRPr="008B4D51">
        <w:rPr>
          <w:szCs w:val="24"/>
        </w:rPr>
        <w:t xml:space="preserve"> </w:t>
      </w:r>
      <w:r w:rsidR="00B84864" w:rsidRPr="008B4D51">
        <w:rPr>
          <w:szCs w:val="24"/>
        </w:rPr>
        <w:t xml:space="preserve">providing </w:t>
      </w:r>
      <w:r w:rsidR="008F2A63" w:rsidRPr="008B4D51">
        <w:rPr>
          <w:szCs w:val="24"/>
        </w:rPr>
        <w:t>the best setting for childbearing</w:t>
      </w:r>
      <w:r w:rsidR="00C9130A" w:rsidRPr="008B4D51">
        <w:rPr>
          <w:szCs w:val="24"/>
        </w:rPr>
        <w:t xml:space="preserve"> </w:t>
      </w:r>
      <w:r w:rsidR="00C9130A" w:rsidRPr="008B4D51">
        <w:rPr>
          <w:szCs w:val="24"/>
        </w:rPr>
        <w:fldChar w:fldCharType="begin"/>
      </w:r>
      <w:r w:rsidR="00733E6E" w:rsidRPr="008B4D51">
        <w:rPr>
          <w:szCs w:val="24"/>
        </w:rPr>
        <w:instrText xml:space="preserve"> ADDIN EN.CITE &lt;EndNote&gt;&lt;Cite&gt;&lt;Author&gt;Perelli-Harris&lt;/Author&gt;&lt;Year&gt;2014&lt;/Year&gt;&lt;RecNum&gt;74&lt;/RecNum&gt;&lt;DisplayText&gt;(Perelli-Harris, Mynarska et al. 2014)&lt;/DisplayText&gt;&lt;record&gt;&lt;rec-number&gt;74&lt;/rec-number&gt;&lt;foreign-keys&gt;&lt;key app="EN" db-id="date2dst4vae0pe955kxa2tla9pzrxp00p95" timestamp="1665058369"&gt;74&lt;/key&gt;&lt;/foreign-keys&gt;&lt;ref-type name="Journal Article"&gt;17&lt;/ref-type&gt;&lt;contributors&gt;&lt;authors&gt;&lt;author&gt;Perelli-Harris, Brienna&lt;/author&gt;&lt;author&gt;Mynarska, Monika&lt;/author&gt;&lt;author&gt;Berrington, Ann&lt;/author&gt;&lt;author&gt;Berghammer, Caroline&lt;/author&gt;&lt;author&gt;Evans, Ann&lt;/author&gt;&lt;author&gt;Isupova, Olga&lt;/author&gt;&lt;author&gt;Keizer, Renske&lt;/author&gt;&lt;author&gt;Klärner, Andreas&lt;/author&gt;&lt;author&gt;Lappegård, Trude&lt;/author&gt;&lt;author&gt;Vignoli, Daniele&lt;/author&gt;&lt;/authors&gt;&lt;/contributors&gt;&lt;titles&gt;&lt;title&gt;Towards a new understanding of cohabitation&amp;#xD;Insights from focus group research across Europe and Australia&lt;/title&gt;&lt;secondary-title&gt;Demographic Research&lt;/secondary-title&gt;&lt;/titles&gt;&lt;periodical&gt;&lt;full-title&gt;Demographic Research&lt;/full-title&gt;&lt;/periodical&gt;&lt;pages&gt;1043-1078&lt;/pages&gt;&lt;volume&gt;31&lt;/volume&gt;&lt;dates&gt;&lt;year&gt;2014&lt;/year&gt;&lt;/dates&gt;&lt;publisher&gt;Max-Planck-Gesellschaft zur Foerderung der Wissenschaften&lt;/publisher&gt;&lt;isbn&gt;14359871, 23637064&lt;/isbn&gt;&lt;urls&gt;&lt;related-urls&gt;&lt;url&gt;http://www.jstor.org/stable/26350088&lt;/url&gt;&lt;/related-urls&gt;&lt;/urls&gt;&lt;custom1&gt;Full publication date: JULY - DECEMBER 2014&lt;/custom1&gt;&lt;remote-database-name&gt;JSTOR&lt;/remote-database-name&gt;&lt;access-date&gt;2021/06/21/&lt;/access-date&gt;&lt;/record&gt;&lt;/Cite&gt;&lt;/EndNote&gt;</w:instrText>
      </w:r>
      <w:r w:rsidR="00C9130A" w:rsidRPr="008B4D51">
        <w:rPr>
          <w:szCs w:val="24"/>
        </w:rPr>
        <w:fldChar w:fldCharType="separate"/>
      </w:r>
      <w:r w:rsidR="00733E6E" w:rsidRPr="008B4D51">
        <w:rPr>
          <w:noProof/>
          <w:szCs w:val="24"/>
        </w:rPr>
        <w:t>(Perelli-Harris, Mynarska et al. 2014)</w:t>
      </w:r>
      <w:r w:rsidR="00C9130A" w:rsidRPr="008B4D51">
        <w:rPr>
          <w:szCs w:val="24"/>
        </w:rPr>
        <w:fldChar w:fldCharType="end"/>
      </w:r>
      <w:r w:rsidR="008F2A63" w:rsidRPr="008B4D51">
        <w:rPr>
          <w:szCs w:val="24"/>
        </w:rPr>
        <w:t>.</w:t>
      </w:r>
      <w:r w:rsidR="00B64673" w:rsidRPr="008B4D51">
        <w:rPr>
          <w:szCs w:val="24"/>
        </w:rPr>
        <w:t xml:space="preserve"> </w:t>
      </w:r>
      <w:r w:rsidR="00FA0D24" w:rsidRPr="008B4D51">
        <w:rPr>
          <w:szCs w:val="24"/>
        </w:rPr>
        <w:t xml:space="preserve">Cohabiters </w:t>
      </w:r>
      <w:r w:rsidR="00C2024E" w:rsidRPr="008B4D51">
        <w:rPr>
          <w:szCs w:val="24"/>
        </w:rPr>
        <w:t>might also</w:t>
      </w:r>
      <w:r w:rsidR="00FA0D24" w:rsidRPr="008B4D51">
        <w:rPr>
          <w:szCs w:val="24"/>
        </w:rPr>
        <w:t xml:space="preserve"> be aware of </w:t>
      </w:r>
      <w:r w:rsidR="0091264E" w:rsidRPr="008B4D51">
        <w:rPr>
          <w:szCs w:val="24"/>
        </w:rPr>
        <w:t xml:space="preserve">an increased </w:t>
      </w:r>
      <w:r w:rsidR="00FA0D24" w:rsidRPr="008B4D51">
        <w:rPr>
          <w:szCs w:val="24"/>
        </w:rPr>
        <w:t xml:space="preserve">risk of relationship instability </w:t>
      </w:r>
      <w:r w:rsidR="00A11D47" w:rsidRPr="008B4D51">
        <w:rPr>
          <w:szCs w:val="24"/>
        </w:rPr>
        <w:t xml:space="preserve">vis a vis </w:t>
      </w:r>
      <w:r w:rsidR="0091264E" w:rsidRPr="008B4D51">
        <w:rPr>
          <w:szCs w:val="24"/>
        </w:rPr>
        <w:t xml:space="preserve">cohabitation </w:t>
      </w:r>
      <w:r w:rsidR="00FA0D24" w:rsidRPr="008B4D51">
        <w:rPr>
          <w:szCs w:val="24"/>
        </w:rPr>
        <w:t>and therefore opt out of having children, suggesting that large-scale uptake of cohabitation lowers fertility</w:t>
      </w:r>
      <w:r w:rsidR="00E8186A" w:rsidRPr="008B4D51">
        <w:rPr>
          <w:szCs w:val="24"/>
        </w:rPr>
        <w:t>, as in Hungary</w:t>
      </w:r>
      <w:r w:rsidR="00FA0D24" w:rsidRPr="008B4D51">
        <w:rPr>
          <w:szCs w:val="24"/>
        </w:rPr>
        <w:t xml:space="preserve"> (Spéder 2006). </w:t>
      </w:r>
      <w:bookmarkStart w:id="5" w:name="_Hlk151038705"/>
      <w:r w:rsidR="00B1035D" w:rsidRPr="008B4D51">
        <w:rPr>
          <w:szCs w:val="24"/>
        </w:rPr>
        <w:t>At the same time</w:t>
      </w:r>
      <w:r w:rsidR="00FA0D24" w:rsidRPr="008B4D51">
        <w:rPr>
          <w:szCs w:val="24"/>
        </w:rPr>
        <w:t xml:space="preserve">, </w:t>
      </w:r>
      <w:r w:rsidR="00D3291A" w:rsidRPr="008B4D51">
        <w:rPr>
          <w:szCs w:val="24"/>
        </w:rPr>
        <w:t xml:space="preserve">the </w:t>
      </w:r>
      <w:r w:rsidR="000930CE" w:rsidRPr="008B4D51">
        <w:rPr>
          <w:szCs w:val="24"/>
        </w:rPr>
        <w:t xml:space="preserve">mechanism </w:t>
      </w:r>
      <w:r w:rsidR="00D3291A" w:rsidRPr="008B4D51">
        <w:rPr>
          <w:szCs w:val="24"/>
        </w:rPr>
        <w:t xml:space="preserve">could be reversed: </w:t>
      </w:r>
      <w:r w:rsidR="00FA0D24" w:rsidRPr="008B4D51">
        <w:rPr>
          <w:szCs w:val="24"/>
        </w:rPr>
        <w:t xml:space="preserve">couples still often marry specifically because they want children or in response to </w:t>
      </w:r>
      <w:r w:rsidR="00E76EE5" w:rsidRPr="008B4D51">
        <w:rPr>
          <w:szCs w:val="24"/>
        </w:rPr>
        <w:t xml:space="preserve">a </w:t>
      </w:r>
      <w:r w:rsidR="00FA0D24" w:rsidRPr="008B4D51">
        <w:rPr>
          <w:szCs w:val="24"/>
        </w:rPr>
        <w:t>pregnan</w:t>
      </w:r>
      <w:r w:rsidR="00E76EE5" w:rsidRPr="008B4D51">
        <w:rPr>
          <w:szCs w:val="24"/>
        </w:rPr>
        <w:t>cy</w:t>
      </w:r>
      <w:r w:rsidR="00FA0D24" w:rsidRPr="008B4D51">
        <w:rPr>
          <w:szCs w:val="24"/>
        </w:rPr>
        <w:t xml:space="preserve"> </w:t>
      </w:r>
      <w:r w:rsidR="00F405D7" w:rsidRPr="008B4D51">
        <w:rPr>
          <w:szCs w:val="24"/>
        </w:rPr>
        <w:fldChar w:fldCharType="begin">
          <w:fldData xml:space="preserve">PEVuZE5vdGU+PENpdGU+PEF1dGhvcj5Hcm9lcGxlcjwvQXV0aG9yPjxZZWFyPjIwMjE8L1llYXI+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</w:fldData>
        </w:fldChar>
      </w:r>
      <w:r w:rsidR="00733E6E" w:rsidRPr="008B4D51">
        <w:rPr>
          <w:szCs w:val="24"/>
        </w:rPr>
        <w:instrText xml:space="preserve"> ADDIN EN.CITE </w:instrText>
      </w:r>
      <w:r w:rsidR="00733E6E" w:rsidRPr="008B4D51">
        <w:rPr>
          <w:szCs w:val="24"/>
        </w:rPr>
        <w:fldChar w:fldCharType="begin">
          <w:fldData xml:space="preserve">PEVuZE5vdGU+PENpdGU+PEF1dGhvcj5Hcm9lcGxlcjwvQXV0aG9yPjxZZWFyPjIwMjE8L1llYXI+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</w:fldData>
        </w:fldChar>
      </w:r>
      <w:r w:rsidR="00733E6E" w:rsidRPr="008B4D51">
        <w:rPr>
          <w:szCs w:val="24"/>
        </w:rPr>
        <w:instrText xml:space="preserve"> ADDIN EN.CITE.DATA </w:instrText>
      </w:r>
      <w:r w:rsidR="00733E6E" w:rsidRPr="008B4D51">
        <w:rPr>
          <w:szCs w:val="24"/>
        </w:rPr>
      </w:r>
      <w:r w:rsidR="00733E6E" w:rsidRPr="008B4D51">
        <w:rPr>
          <w:szCs w:val="24"/>
        </w:rPr>
        <w:fldChar w:fldCharType="end"/>
      </w:r>
      <w:r w:rsidR="00F405D7" w:rsidRPr="008B4D51">
        <w:rPr>
          <w:szCs w:val="24"/>
        </w:rPr>
      </w:r>
      <w:r w:rsidR="00F405D7" w:rsidRPr="008B4D51">
        <w:rPr>
          <w:szCs w:val="24"/>
        </w:rPr>
        <w:fldChar w:fldCharType="separate"/>
      </w:r>
      <w:r w:rsidR="00733E6E" w:rsidRPr="008B4D51">
        <w:rPr>
          <w:noProof/>
          <w:szCs w:val="24"/>
        </w:rPr>
        <w:t>(Gibson-Davis, Ananat and Gassman-Pines 2016, Groepler, Huinink and Peter 2021)</w:t>
      </w:r>
      <w:r w:rsidR="00F405D7" w:rsidRPr="008B4D51">
        <w:rPr>
          <w:szCs w:val="24"/>
        </w:rPr>
        <w:fldChar w:fldCharType="end"/>
      </w:r>
      <w:r w:rsidR="00FA0D24" w:rsidRPr="008B4D51">
        <w:rPr>
          <w:szCs w:val="24"/>
        </w:rPr>
        <w:t xml:space="preserve">. </w:t>
      </w:r>
      <w:bookmarkStart w:id="6" w:name="_Hlk151038664"/>
      <w:bookmarkEnd w:id="5"/>
      <w:r w:rsidR="008F2A63" w:rsidRPr="008B4D51">
        <w:rPr>
          <w:szCs w:val="24"/>
        </w:rPr>
        <w:t>Alternatively</w:t>
      </w:r>
      <w:r w:rsidR="00B84864" w:rsidRPr="008B4D51">
        <w:rPr>
          <w:szCs w:val="24"/>
        </w:rPr>
        <w:t>,</w:t>
      </w:r>
      <w:r w:rsidR="008F2A63" w:rsidRPr="008B4D51">
        <w:rPr>
          <w:szCs w:val="24"/>
        </w:rPr>
        <w:t xml:space="preserve"> the </w:t>
      </w:r>
      <w:r w:rsidR="000456EF" w:rsidRPr="008B4D51">
        <w:rPr>
          <w:szCs w:val="24"/>
        </w:rPr>
        <w:t>a</w:t>
      </w:r>
      <w:r w:rsidR="00FC0598" w:rsidRPr="008B4D51">
        <w:rPr>
          <w:szCs w:val="24"/>
        </w:rPr>
        <w:t>ssociation</w:t>
      </w:r>
      <w:r w:rsidR="000456EF" w:rsidRPr="008B4D51">
        <w:rPr>
          <w:szCs w:val="24"/>
        </w:rPr>
        <w:t xml:space="preserve"> between marriage and birth risk</w:t>
      </w:r>
      <w:r w:rsidR="00FC0598" w:rsidRPr="008B4D51">
        <w:rPr>
          <w:szCs w:val="24"/>
        </w:rPr>
        <w:t xml:space="preserve"> </w:t>
      </w:r>
      <w:r w:rsidR="00A0027E" w:rsidRPr="008B4D51">
        <w:rPr>
          <w:szCs w:val="24"/>
        </w:rPr>
        <w:t>could</w:t>
      </w:r>
      <w:r w:rsidR="000456EF" w:rsidRPr="008B4D51">
        <w:rPr>
          <w:szCs w:val="24"/>
        </w:rPr>
        <w:t xml:space="preserve"> </w:t>
      </w:r>
      <w:r w:rsidR="00A0027E" w:rsidRPr="008B4D51">
        <w:rPr>
          <w:szCs w:val="24"/>
        </w:rPr>
        <w:t xml:space="preserve">be </w:t>
      </w:r>
      <w:r w:rsidR="00FC0598" w:rsidRPr="008B4D51">
        <w:rPr>
          <w:szCs w:val="24"/>
        </w:rPr>
        <w:t>due to selection</w:t>
      </w:r>
      <w:r w:rsidR="00C9130A" w:rsidRPr="008B4D51">
        <w:rPr>
          <w:szCs w:val="24"/>
        </w:rPr>
        <w:t xml:space="preserve"> based on context or different values</w:t>
      </w:r>
      <w:r w:rsidR="0049776D" w:rsidRPr="008B4D51">
        <w:rPr>
          <w:szCs w:val="24"/>
        </w:rPr>
        <w:t xml:space="preserve">: </w:t>
      </w:r>
      <w:r w:rsidR="00FC0598" w:rsidRPr="008B4D51">
        <w:rPr>
          <w:szCs w:val="24"/>
        </w:rPr>
        <w:t xml:space="preserve">couples who feel emotionally and financially stable enough to </w:t>
      </w:r>
      <w:r w:rsidR="00A0027E" w:rsidRPr="008B4D51">
        <w:rPr>
          <w:szCs w:val="24"/>
        </w:rPr>
        <w:t>get</w:t>
      </w:r>
      <w:r w:rsidR="00FC0598" w:rsidRPr="008B4D51">
        <w:rPr>
          <w:szCs w:val="24"/>
        </w:rPr>
        <w:t xml:space="preserve"> married may also be more likely to feel ready </w:t>
      </w:r>
      <w:r w:rsidR="00995667" w:rsidRPr="008B4D51">
        <w:rPr>
          <w:szCs w:val="24"/>
        </w:rPr>
        <w:t>for</w:t>
      </w:r>
      <w:r w:rsidR="00FC0598" w:rsidRPr="008B4D51">
        <w:rPr>
          <w:szCs w:val="24"/>
        </w:rPr>
        <w:t xml:space="preserve"> children</w:t>
      </w:r>
      <w:r w:rsidR="00995667" w:rsidRPr="008B4D51">
        <w:rPr>
          <w:szCs w:val="24"/>
        </w:rPr>
        <w:t>, and</w:t>
      </w:r>
      <w:r w:rsidR="00504882" w:rsidRPr="008B4D51">
        <w:rPr>
          <w:szCs w:val="24"/>
        </w:rPr>
        <w:t xml:space="preserve"> couples who are more traditional and pro-natalist</w:t>
      </w:r>
      <w:r w:rsidR="000456EF" w:rsidRPr="008B4D51">
        <w:rPr>
          <w:szCs w:val="24"/>
        </w:rPr>
        <w:t xml:space="preserve"> may </w:t>
      </w:r>
      <w:r w:rsidR="00504882" w:rsidRPr="008B4D51">
        <w:rPr>
          <w:szCs w:val="24"/>
        </w:rPr>
        <w:t>choos</w:t>
      </w:r>
      <w:r w:rsidR="000456EF" w:rsidRPr="008B4D51">
        <w:rPr>
          <w:szCs w:val="24"/>
        </w:rPr>
        <w:t>e</w:t>
      </w:r>
      <w:r w:rsidR="00504882" w:rsidRPr="008B4D51">
        <w:rPr>
          <w:szCs w:val="24"/>
        </w:rPr>
        <w:t xml:space="preserve"> marriage over cohabitation</w:t>
      </w:r>
      <w:r w:rsidR="005E552B" w:rsidRPr="008B4D51">
        <w:rPr>
          <w:szCs w:val="24"/>
        </w:rPr>
        <w:t xml:space="preserve"> </w:t>
      </w:r>
      <w:r w:rsidR="005E552B" w:rsidRPr="008B4D51">
        <w:rPr>
          <w:szCs w:val="24"/>
        </w:rPr>
        <w:fldChar w:fldCharType="begin"/>
      </w:r>
      <w:r w:rsidR="00733E6E" w:rsidRPr="008B4D51">
        <w:rPr>
          <w:szCs w:val="24"/>
        </w:rPr>
        <w:instrText xml:space="preserve"> ADDIN EN.CITE &lt;EndNote&gt;&lt;Cite&gt;&lt;Author&gt;Hiekel&lt;/Author&gt;&lt;Year&gt;2020&lt;/Year&gt;&lt;RecNum&gt;314&lt;/RecNum&gt;&lt;DisplayText&gt;(Surkyn and Lestaeghe 2004, Hiekel and Wagner 2020)&lt;/DisplayText&gt;&lt;record&gt;&lt;rec-number&gt;314&lt;/rec-number&gt;&lt;foreign-keys&gt;&lt;key app="EN" db-id="date2dst4vae0pe955kxa2tla9pzrxp00p95" timestamp="1701862944"&gt;314&lt;/key&gt;&lt;/foreign-keys&gt;&lt;ref-type name="Journal Article"&gt;17&lt;/ref-type&gt;&lt;contributors&gt;&lt;authors&gt;&lt;author&gt;Hiekel, Nicole&lt;/author&gt;&lt;author&gt;Wagner, Michael&lt;/author&gt;&lt;/authors&gt;&lt;/contributors&gt;&lt;titles&gt;&lt;title&gt;Individualized Relationship Practices and Union Dissolution: Differences Between Marriage and Cohabitation&lt;/title&gt;&lt;secondary-title&gt;European Sociological Review&lt;/secondary-title&gt;&lt;/titles&gt;&lt;periodical&gt;&lt;full-title&gt;European Sociological Review&lt;/full-title&gt;&lt;/periodical&gt;&lt;pages&gt;868-885&lt;/pages&gt;&lt;volume&gt;36&lt;/volume&gt;&lt;number&gt;6&lt;/number&gt;&lt;dates&gt;&lt;year&gt;2020&lt;/year&gt;&lt;/dates&gt;&lt;isbn&gt;0266-7215&lt;/isbn&gt;&lt;urls&gt;&lt;related-urls&gt;&lt;url&gt;https://doi.org/10.1093/esr/jcaa021&lt;/url&gt;&lt;/related-urls&gt;&lt;/urls&gt;&lt;electronic-resource-num&gt;10.1093/esr/jcaa021&lt;/electronic-resource-num&gt;&lt;access-date&gt;12/6/2023&lt;/access-date&gt;&lt;/record&gt;&lt;/Cite&gt;&lt;Cite&gt;&lt;Author&gt;Surkyn&lt;/Author&gt;&lt;Year&gt;2004&lt;/Year&gt;&lt;RecNum&gt;315&lt;/RecNum&gt;&lt;record&gt;&lt;rec-number&gt;315&lt;/rec-number&gt;&lt;foreign-keys&gt;&lt;key app="EN" db-id="date2dst4vae0pe955kxa2tla9pzrxp00p95" timestamp="1701864802"&gt;315&lt;/key&gt;&lt;/foreign-keys&gt;&lt;ref-type name="Generic"&gt;13&lt;/ref-type&gt;&lt;contributors&gt;&lt;authors&gt;&lt;author&gt;Surkyn, J&lt;/author&gt;&lt;author&gt;Lestaeghe, R&lt;/author&gt;&lt;/authors&gt;&lt;/contributors&gt;&lt;titles&gt;&lt;title&gt;Values Orientations and the Second Demographic Transition (SDT) in Northern, Western and Southern Europe: An update. Retrieved 8. May 2007, 2007&lt;/title&gt;&lt;/titles&gt;&lt;dates&gt;&lt;year&gt;2004&lt;/year&gt;&lt;/dates&gt;&lt;urls&gt;&lt;/urls&gt;&lt;/record&gt;&lt;/Cite&gt;&lt;/EndNote&gt;</w:instrText>
      </w:r>
      <w:r w:rsidR="005E552B" w:rsidRPr="008B4D51">
        <w:rPr>
          <w:szCs w:val="24"/>
        </w:rPr>
        <w:fldChar w:fldCharType="separate"/>
      </w:r>
      <w:r w:rsidR="00733E6E" w:rsidRPr="008B4D51">
        <w:rPr>
          <w:noProof/>
          <w:szCs w:val="24"/>
        </w:rPr>
        <w:t>(Surkyn and Lestaeghe 2004, Hiekel and Wagner 2020)</w:t>
      </w:r>
      <w:r w:rsidR="005E552B" w:rsidRPr="008B4D51">
        <w:rPr>
          <w:szCs w:val="24"/>
        </w:rPr>
        <w:fldChar w:fldCharType="end"/>
      </w:r>
      <w:r w:rsidR="00FC0598" w:rsidRPr="008B4D51">
        <w:rPr>
          <w:szCs w:val="24"/>
        </w:rPr>
        <w:t>.</w:t>
      </w:r>
      <w:r w:rsidR="00B64673" w:rsidRPr="008B4D51">
        <w:rPr>
          <w:szCs w:val="24"/>
        </w:rPr>
        <w:t xml:space="preserve"> </w:t>
      </w:r>
      <w:bookmarkEnd w:id="6"/>
    </w:p>
    <w:p w14:paraId="50EBA290" w14:textId="15A3BE46" w:rsidR="00201E4C" w:rsidRPr="008B4D51" w:rsidRDefault="007F0991" w:rsidP="00BD21F7">
      <w:pPr>
        <w:spacing w:line="480" w:lineRule="auto"/>
        <w:rPr>
          <w:szCs w:val="24"/>
        </w:rPr>
      </w:pPr>
      <w:r w:rsidRPr="008B4D51">
        <w:rPr>
          <w:szCs w:val="24"/>
        </w:rPr>
        <w:t>Th</w:t>
      </w:r>
      <w:r w:rsidR="007A1CA8" w:rsidRPr="008B4D51">
        <w:rPr>
          <w:szCs w:val="24"/>
        </w:rPr>
        <w:t xml:space="preserve">e link between cohabitation and fertility </w:t>
      </w:r>
      <w:r w:rsidRPr="008B4D51">
        <w:rPr>
          <w:szCs w:val="24"/>
        </w:rPr>
        <w:t xml:space="preserve">varies </w:t>
      </w:r>
      <w:r w:rsidR="007D103B" w:rsidRPr="008B4D51">
        <w:rPr>
          <w:szCs w:val="24"/>
        </w:rPr>
        <w:t xml:space="preserve">contextually, </w:t>
      </w:r>
      <w:r w:rsidRPr="008B4D51">
        <w:rPr>
          <w:szCs w:val="24"/>
        </w:rPr>
        <w:t xml:space="preserve">depending on </w:t>
      </w:r>
      <w:r w:rsidR="00585C12" w:rsidRPr="008B4D51">
        <w:rPr>
          <w:szCs w:val="24"/>
        </w:rPr>
        <w:t>the meaning</w:t>
      </w:r>
      <w:r w:rsidR="00A91300" w:rsidRPr="008B4D51">
        <w:rPr>
          <w:szCs w:val="24"/>
        </w:rPr>
        <w:t xml:space="preserve"> and acceptance</w:t>
      </w:r>
      <w:r w:rsidR="00585C12" w:rsidRPr="008B4D51">
        <w:rPr>
          <w:szCs w:val="24"/>
        </w:rPr>
        <w:t xml:space="preserve"> of cohabitation</w:t>
      </w:r>
      <w:r w:rsidR="005A5952" w:rsidRPr="008B4D51">
        <w:rPr>
          <w:szCs w:val="24"/>
        </w:rPr>
        <w:t xml:space="preserve"> </w:t>
      </w:r>
      <w:r w:rsidR="005A5952" w:rsidRPr="008B4D51">
        <w:rPr>
          <w:szCs w:val="24"/>
        </w:rPr>
        <w:fldChar w:fldCharType="begin">
          <w:fldData xml:space="preserve">PEVuZE5vdGU+PENpdGU+PEF1dGhvcj5QZXJlbGxpLUhhcnJpczwvQXV0aG9yPjxZZWFyPjIwMTQ8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==
</w:fldData>
        </w:fldChar>
      </w:r>
      <w:r w:rsidR="00733E6E" w:rsidRPr="008B4D51">
        <w:rPr>
          <w:szCs w:val="24"/>
        </w:rPr>
        <w:instrText xml:space="preserve"> ADDIN EN.CITE </w:instrText>
      </w:r>
      <w:r w:rsidR="00733E6E" w:rsidRPr="008B4D51">
        <w:rPr>
          <w:szCs w:val="24"/>
        </w:rPr>
        <w:fldChar w:fldCharType="begin">
          <w:fldData xml:space="preserve">PEVuZE5vdGU+PENpdGU+PEF1dGhvcj5QZXJlbGxpLUhhcnJpczwvQXV0aG9yPjxZZWFyPjIwMTQ8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==
</w:fldData>
        </w:fldChar>
      </w:r>
      <w:r w:rsidR="00733E6E" w:rsidRPr="008B4D51">
        <w:rPr>
          <w:szCs w:val="24"/>
        </w:rPr>
        <w:instrText xml:space="preserve"> ADDIN EN.CITE.DATA </w:instrText>
      </w:r>
      <w:r w:rsidR="00733E6E" w:rsidRPr="008B4D51">
        <w:rPr>
          <w:szCs w:val="24"/>
        </w:rPr>
      </w:r>
      <w:r w:rsidR="00733E6E" w:rsidRPr="008B4D51">
        <w:rPr>
          <w:szCs w:val="24"/>
        </w:rPr>
        <w:fldChar w:fldCharType="end"/>
      </w:r>
      <w:r w:rsidR="005A5952" w:rsidRPr="008B4D51">
        <w:rPr>
          <w:szCs w:val="24"/>
        </w:rPr>
      </w:r>
      <w:r w:rsidR="005A5952" w:rsidRPr="008B4D51">
        <w:rPr>
          <w:szCs w:val="24"/>
        </w:rPr>
        <w:fldChar w:fldCharType="separate"/>
      </w:r>
      <w:r w:rsidR="00733E6E" w:rsidRPr="008B4D51">
        <w:rPr>
          <w:noProof/>
          <w:szCs w:val="24"/>
        </w:rPr>
        <w:t>(Perelli-Harris, Mynarska et al. 2014, Mikolai, Berrington and Perelli-Harris 2018)</w:t>
      </w:r>
      <w:r w:rsidR="005A5952" w:rsidRPr="008B4D51">
        <w:rPr>
          <w:szCs w:val="24"/>
        </w:rPr>
        <w:fldChar w:fldCharType="end"/>
      </w:r>
      <w:r w:rsidR="005A5952" w:rsidRPr="008B4D51">
        <w:rPr>
          <w:szCs w:val="24"/>
        </w:rPr>
        <w:t>.</w:t>
      </w:r>
      <w:r w:rsidR="009278A5" w:rsidRPr="008B4D51">
        <w:rPr>
          <w:szCs w:val="24"/>
        </w:rPr>
        <w:t xml:space="preserve"> </w:t>
      </w:r>
      <w:r w:rsidR="005D671F" w:rsidRPr="008B4D51">
        <w:rPr>
          <w:szCs w:val="24"/>
        </w:rPr>
        <w:t>Wh</w:t>
      </w:r>
      <w:r w:rsidR="00585C12" w:rsidRPr="008B4D51">
        <w:rPr>
          <w:szCs w:val="24"/>
        </w:rPr>
        <w:t xml:space="preserve">ere cohabitating families are </w:t>
      </w:r>
      <w:r w:rsidR="00EF5C7C" w:rsidRPr="008B4D51">
        <w:rPr>
          <w:szCs w:val="24"/>
        </w:rPr>
        <w:t>common</w:t>
      </w:r>
      <w:r w:rsidR="00585C12" w:rsidRPr="008B4D51">
        <w:rPr>
          <w:szCs w:val="24"/>
        </w:rPr>
        <w:t xml:space="preserve"> and cohabitation is viewed </w:t>
      </w:r>
      <w:r w:rsidR="0060239A" w:rsidRPr="008B4D51">
        <w:rPr>
          <w:szCs w:val="24"/>
        </w:rPr>
        <w:t>favourably for</w:t>
      </w:r>
      <w:r w:rsidR="00EF2EEA" w:rsidRPr="008B4D51">
        <w:rPr>
          <w:szCs w:val="24"/>
        </w:rPr>
        <w:t xml:space="preserve"> raising</w:t>
      </w:r>
      <w:r w:rsidR="00BA66CB" w:rsidRPr="008B4D51">
        <w:rPr>
          <w:szCs w:val="24"/>
        </w:rPr>
        <w:t xml:space="preserve"> children</w:t>
      </w:r>
      <w:r w:rsidR="00585C12" w:rsidRPr="008B4D51">
        <w:rPr>
          <w:szCs w:val="24"/>
        </w:rPr>
        <w:t>, there may be little or no differences in how marriage and cohabitation relate to fertility</w:t>
      </w:r>
      <w:r w:rsidRPr="008B4D51">
        <w:rPr>
          <w:szCs w:val="24"/>
        </w:rPr>
        <w:t xml:space="preserve"> </w:t>
      </w:r>
      <w:r w:rsidR="00A64B23" w:rsidRPr="008B4D51">
        <w:rPr>
          <w:szCs w:val="24"/>
        </w:rPr>
        <w:fldChar w:fldCharType="begin"/>
      </w:r>
      <w:r w:rsidR="00733E6E" w:rsidRPr="008B4D51">
        <w:rPr>
          <w:szCs w:val="24"/>
        </w:rPr>
        <w:instrText xml:space="preserve"> ADDIN EN.CITE &lt;EndNote&gt;&lt;Cite&gt;&lt;Author&gt;Kravdal&lt;/Author&gt;&lt;Year&gt;2008&lt;/Year&gt;&lt;RecNum&gt;100&lt;/RecNum&gt;&lt;DisplayText&gt;(Kravdal and Rindfuss 2008, Sobotka and Toulemon 2008)&lt;/DisplayText&gt;&lt;record&gt;&lt;rec-number&gt;100&lt;/rec-number&gt;&lt;foreign-keys&gt;&lt;key app="EN" db-id="date2dst4vae0pe955kxa2tla9pzrxp00p95" timestamp="1665058408"&gt;100&lt;/key&gt;&lt;/foreign-keys&gt;&lt;ref-type name="Journal Article"&gt;17&lt;/ref-type&gt;&lt;contributors&gt;&lt;authors&gt;&lt;author&gt;Kravdal, Øystein&lt;/author&gt;&lt;author&gt;Rindfuss, Ronald R&lt;/author&gt;&lt;/authors&gt;&lt;/contributors&gt;&lt;titles&gt;&lt;title&gt;Changing relationships between education and fertility: A study of women and men born 1940 to 1964&lt;/title&gt;&lt;secondary-title&gt;American sociological review&lt;/secondary-title&gt;&lt;/titles&gt;&lt;pages&gt;854-873&lt;/pages&gt;&lt;volume&gt;73&lt;/volume&gt;&lt;number&gt;5&lt;/number&gt;&lt;dates&gt;&lt;year&gt;2008&lt;/year&gt;&lt;/dates&gt;&lt;isbn&gt;0003-1224&lt;/isbn&gt;&lt;urls&gt;&lt;/urls&gt;&lt;/record&gt;&lt;/Cite&gt;&lt;Cite&gt;&lt;Author&gt;Sobotka&lt;/Author&gt;&lt;Year&gt;2008&lt;/Year&gt;&lt;RecNum&gt;28&lt;/RecNum&gt;&lt;record&gt;&lt;rec-number&gt;28&lt;/rec-number&gt;&lt;foreign-keys&gt;&lt;key app="EN" db-id="date2dst4vae0pe955kxa2tla9pzrxp00p95" timestamp="1665058292"&gt;28&lt;/key&gt;&lt;/foreign-keys&gt;&lt;ref-type name="Journal Article"&gt;17&lt;/ref-type&gt;&lt;contributors&gt;&lt;authors&gt;&lt;author&gt;Sobotka, Tomáš&lt;/author&gt;&lt;author&gt;Toulemon, Laurent&lt;/author&gt;&lt;/authors&gt;&lt;/contributors&gt;&lt;titles&gt;&lt;title&gt;Overview Chapter 4&amp;#xD;Changing family and partnership behaviour: Common trends and persistent diversity across Europe&lt;/title&gt;&lt;secondary-title&gt;Demographic Research&lt;/secondary-title&gt;&lt;/titles&gt;&lt;periodical&gt;&lt;full-title&gt;Demographic Research&lt;/full-title&gt;&lt;/periodical&gt;&lt;pages&gt;85-138&lt;/pages&gt;&lt;volume&gt;19&lt;/volume&gt;&lt;dates&gt;&lt;year&gt;2008&lt;/year&gt;&lt;/dates&gt;&lt;publisher&gt;Max-Planck-Gesellschaft zur Foerderung der Wissenschaften&lt;/publisher&gt;&lt;isbn&gt;14359871, 23637064&lt;/isbn&gt;&lt;urls&gt;&lt;related-urls&gt;&lt;url&gt;http://www.jstor.org/stable/26349247&lt;/url&gt;&lt;/related-urls&gt;&lt;/urls&gt;&lt;custom1&gt;Full publication date: JULY - DECEMBER 2008&lt;/custom1&gt;&lt;remote-database-name&gt;JSTOR&lt;/remote-database-name&gt;&lt;access-date&gt;2021/06/22/&lt;/access-date&gt;&lt;/record&gt;&lt;/Cite&gt;&lt;/EndNote&gt;</w:instrText>
      </w:r>
      <w:r w:rsidR="00A64B23" w:rsidRPr="008B4D51">
        <w:rPr>
          <w:szCs w:val="24"/>
        </w:rPr>
        <w:fldChar w:fldCharType="separate"/>
      </w:r>
      <w:r w:rsidR="00733E6E" w:rsidRPr="008B4D51">
        <w:rPr>
          <w:noProof/>
          <w:szCs w:val="24"/>
        </w:rPr>
        <w:t>(Kravdal and Rindfuss 2008, Sobotka and Toulemon 2008)</w:t>
      </w:r>
      <w:r w:rsidR="00A64B23" w:rsidRPr="008B4D51">
        <w:rPr>
          <w:szCs w:val="24"/>
        </w:rPr>
        <w:fldChar w:fldCharType="end"/>
      </w:r>
      <w:r w:rsidR="00A64B23" w:rsidRPr="008B4D51">
        <w:rPr>
          <w:szCs w:val="24"/>
        </w:rPr>
        <w:t xml:space="preserve">. </w:t>
      </w:r>
      <w:r w:rsidR="00585C12" w:rsidRPr="008B4D51">
        <w:rPr>
          <w:szCs w:val="24"/>
        </w:rPr>
        <w:t xml:space="preserve">For example, </w:t>
      </w:r>
      <w:r w:rsidR="00A64B23" w:rsidRPr="008B4D51">
        <w:rPr>
          <w:szCs w:val="24"/>
        </w:rPr>
        <w:fldChar w:fldCharType="begin"/>
      </w:r>
      <w:r w:rsidR="00733E6E" w:rsidRPr="008B4D51">
        <w:rPr>
          <w:szCs w:val="24"/>
        </w:rPr>
        <w:instrText xml:space="preserve"> ADDIN EN.CITE &lt;EndNote&gt;&lt;Cite AuthorYear="1"&gt;&lt;Author&gt;Rutigliano&lt;/Author&gt;&lt;Year&gt;2018&lt;/Year&gt;&lt;RecNum&gt;101&lt;/RecNum&gt;&lt;DisplayText&gt;Rutigliano and Esping-Andersen (2018)&lt;/DisplayText&gt;&lt;record&gt;&lt;rec-number&gt;101&lt;/rec-number&gt;&lt;foreign-keys&gt;&lt;key app="EN" db-id="date2dst4vae0pe955kxa2tla9pzrxp00p95" timestamp="1665058409"&gt;101&lt;/key&gt;&lt;/foreign-keys&gt;&lt;ref-type name="Journal Article"&gt;17&lt;/ref-type&gt;&lt;contributors&gt;&lt;authors&gt;&lt;author&gt;Rutigliano, Roberta&lt;/author&gt;&lt;author&gt;Esping-Andersen, Gøsta&lt;/author&gt;&lt;/authors&gt;&lt;/contributors&gt;&lt;titles&gt;&lt;title&gt;Partnership choice and childbearing in Norway and Spain&lt;/title&gt;&lt;secondary-title&gt;European Journal of Population&lt;/secondary-title&gt;&lt;/titles&gt;&lt;periodical&gt;&lt;full-title&gt;European Journal of Population&lt;/full-title&gt;&lt;/periodical&gt;&lt;pages&gt;367-386&lt;/pages&gt;&lt;volume&gt;34&lt;/volume&gt;&lt;number&gt;3&lt;/number&gt;&lt;dates&gt;&lt;year&gt;2018&lt;/year&gt;&lt;/dates&gt;&lt;isbn&gt;1572-9885&lt;/isbn&gt;&lt;urls&gt;&lt;/urls&gt;&lt;/record&gt;&lt;/Cite&gt;&lt;/EndNote&gt;</w:instrText>
      </w:r>
      <w:r w:rsidR="00A64B23" w:rsidRPr="008B4D51">
        <w:rPr>
          <w:szCs w:val="24"/>
        </w:rPr>
        <w:fldChar w:fldCharType="separate"/>
      </w:r>
      <w:r w:rsidR="00733E6E" w:rsidRPr="008B4D51">
        <w:rPr>
          <w:noProof/>
          <w:szCs w:val="24"/>
        </w:rPr>
        <w:t>Rutigliano and Esping-Andersen (2018)</w:t>
      </w:r>
      <w:r w:rsidR="00A64B23" w:rsidRPr="008B4D51">
        <w:rPr>
          <w:szCs w:val="24"/>
        </w:rPr>
        <w:fldChar w:fldCharType="end"/>
      </w:r>
      <w:r w:rsidR="007D103B" w:rsidRPr="008B4D51">
        <w:rPr>
          <w:szCs w:val="24"/>
        </w:rPr>
        <w:t xml:space="preserve"> </w:t>
      </w:r>
      <w:r w:rsidR="00EE0E52" w:rsidRPr="008B4D51">
        <w:rPr>
          <w:szCs w:val="24"/>
        </w:rPr>
        <w:t>found that in</w:t>
      </w:r>
      <w:r w:rsidR="00EF5C7C" w:rsidRPr="008B4D51">
        <w:rPr>
          <w:szCs w:val="24"/>
        </w:rPr>
        <w:t xml:space="preserve"> Norway (where cohabitation is common) fertility was similar</w:t>
      </w:r>
      <w:r w:rsidR="0060239A" w:rsidRPr="008B4D51">
        <w:rPr>
          <w:szCs w:val="24"/>
        </w:rPr>
        <w:t>ly</w:t>
      </w:r>
      <w:r w:rsidR="00EF5C7C" w:rsidRPr="008B4D51">
        <w:rPr>
          <w:szCs w:val="24"/>
        </w:rPr>
        <w:t xml:space="preserve"> associated with </w:t>
      </w:r>
      <w:r w:rsidR="00EE0E52" w:rsidRPr="008B4D51">
        <w:rPr>
          <w:szCs w:val="24"/>
        </w:rPr>
        <w:t xml:space="preserve">transition to </w:t>
      </w:r>
      <w:r w:rsidRPr="008B4D51">
        <w:rPr>
          <w:szCs w:val="24"/>
        </w:rPr>
        <w:t xml:space="preserve">either cohabitation </w:t>
      </w:r>
      <w:r w:rsidR="0049776D" w:rsidRPr="008B4D51">
        <w:rPr>
          <w:szCs w:val="24"/>
        </w:rPr>
        <w:t xml:space="preserve">or </w:t>
      </w:r>
      <w:r w:rsidRPr="008B4D51">
        <w:rPr>
          <w:szCs w:val="24"/>
        </w:rPr>
        <w:t>marriage</w:t>
      </w:r>
      <w:r w:rsidR="007D103B" w:rsidRPr="008B4D51">
        <w:rPr>
          <w:szCs w:val="24"/>
        </w:rPr>
        <w:t>,</w:t>
      </w:r>
      <w:r w:rsidR="00104DD4" w:rsidRPr="008B4D51">
        <w:rPr>
          <w:szCs w:val="24"/>
        </w:rPr>
        <w:t xml:space="preserve"> and</w:t>
      </w:r>
      <w:r w:rsidR="007D103B" w:rsidRPr="008B4D51">
        <w:rPr>
          <w:szCs w:val="24"/>
        </w:rPr>
        <w:t xml:space="preserve"> </w:t>
      </w:r>
      <w:r w:rsidR="00EF5C7C" w:rsidRPr="008B4D51">
        <w:rPr>
          <w:szCs w:val="24"/>
        </w:rPr>
        <w:t xml:space="preserve">in Spain </w:t>
      </w:r>
      <w:r w:rsidR="0049776D" w:rsidRPr="008B4D51">
        <w:rPr>
          <w:szCs w:val="24"/>
        </w:rPr>
        <w:t>(</w:t>
      </w:r>
      <w:r w:rsidR="007D103B" w:rsidRPr="008B4D51">
        <w:rPr>
          <w:szCs w:val="24"/>
        </w:rPr>
        <w:t>where cohabitation has only</w:t>
      </w:r>
      <w:r w:rsidR="0060239A" w:rsidRPr="008B4D51">
        <w:rPr>
          <w:szCs w:val="24"/>
        </w:rPr>
        <w:t xml:space="preserve"> recently</w:t>
      </w:r>
      <w:r w:rsidR="007D103B" w:rsidRPr="008B4D51">
        <w:rPr>
          <w:szCs w:val="24"/>
        </w:rPr>
        <w:t xml:space="preserve"> gained a foothold</w:t>
      </w:r>
      <w:r w:rsidR="0049776D" w:rsidRPr="008B4D51">
        <w:rPr>
          <w:szCs w:val="24"/>
        </w:rPr>
        <w:t>)</w:t>
      </w:r>
      <w:r w:rsidR="00EF5C7C" w:rsidRPr="008B4D51">
        <w:rPr>
          <w:szCs w:val="24"/>
        </w:rPr>
        <w:t xml:space="preserve"> fertility was only associated with </w:t>
      </w:r>
      <w:r w:rsidR="00EE0E52" w:rsidRPr="008B4D51">
        <w:rPr>
          <w:szCs w:val="24"/>
        </w:rPr>
        <w:t xml:space="preserve">transition </w:t>
      </w:r>
      <w:r w:rsidR="00EF5C7C" w:rsidRPr="008B4D51">
        <w:rPr>
          <w:szCs w:val="24"/>
        </w:rPr>
        <w:t xml:space="preserve">to marriage. </w:t>
      </w:r>
      <w:r w:rsidR="00201E4C" w:rsidRPr="008B4D51">
        <w:rPr>
          <w:szCs w:val="24"/>
        </w:rPr>
        <w:t>A</w:t>
      </w:r>
      <w:r w:rsidR="0025161B" w:rsidRPr="008B4D51">
        <w:rPr>
          <w:szCs w:val="24"/>
        </w:rPr>
        <w:t xml:space="preserve">nother </w:t>
      </w:r>
      <w:r w:rsidR="00201E4C" w:rsidRPr="008B4D51">
        <w:rPr>
          <w:szCs w:val="24"/>
        </w:rPr>
        <w:t>multi</w:t>
      </w:r>
      <w:r w:rsidR="0060239A" w:rsidRPr="008B4D51">
        <w:rPr>
          <w:szCs w:val="24"/>
        </w:rPr>
        <w:t>-</w:t>
      </w:r>
      <w:r w:rsidR="00201E4C" w:rsidRPr="008B4D51">
        <w:rPr>
          <w:szCs w:val="24"/>
        </w:rPr>
        <w:t xml:space="preserve">country </w:t>
      </w:r>
      <w:r w:rsidR="00201E4C" w:rsidRPr="008B4D51">
        <w:rPr>
          <w:szCs w:val="24"/>
        </w:rPr>
        <w:lastRenderedPageBreak/>
        <w:t xml:space="preserve">study </w:t>
      </w:r>
      <w:r w:rsidR="00AC53FE" w:rsidRPr="008B4D51">
        <w:rPr>
          <w:szCs w:val="24"/>
        </w:rPr>
        <w:t xml:space="preserve">found </w:t>
      </w:r>
      <w:r w:rsidR="0098130C" w:rsidRPr="008B4D51">
        <w:rPr>
          <w:szCs w:val="24"/>
        </w:rPr>
        <w:t xml:space="preserve">that </w:t>
      </w:r>
      <w:r w:rsidR="00AC53FE" w:rsidRPr="008B4D51">
        <w:rPr>
          <w:szCs w:val="24"/>
        </w:rPr>
        <w:t>w</w:t>
      </w:r>
      <w:r w:rsidR="00504882" w:rsidRPr="008B4D51">
        <w:rPr>
          <w:szCs w:val="24"/>
        </w:rPr>
        <w:t xml:space="preserve">here first births in cohabitation </w:t>
      </w:r>
      <w:r w:rsidR="00454B95" w:rsidRPr="008B4D51">
        <w:rPr>
          <w:szCs w:val="24"/>
        </w:rPr>
        <w:t>were</w:t>
      </w:r>
      <w:r w:rsidR="00504882" w:rsidRPr="008B4D51">
        <w:rPr>
          <w:szCs w:val="24"/>
        </w:rPr>
        <w:t xml:space="preserve"> rare,</w:t>
      </w:r>
      <w:r w:rsidR="000F111E" w:rsidRPr="008B4D51">
        <w:rPr>
          <w:szCs w:val="24"/>
        </w:rPr>
        <w:t xml:space="preserve"> c</w:t>
      </w:r>
      <w:r w:rsidR="000B0985" w:rsidRPr="008B4D51">
        <w:rPr>
          <w:szCs w:val="24"/>
        </w:rPr>
        <w:t>ohabiting women ha</w:t>
      </w:r>
      <w:r w:rsidR="00454B95" w:rsidRPr="008B4D51">
        <w:rPr>
          <w:szCs w:val="24"/>
        </w:rPr>
        <w:t>d</w:t>
      </w:r>
      <w:r w:rsidR="000B0985" w:rsidRPr="008B4D51">
        <w:rPr>
          <w:szCs w:val="24"/>
        </w:rPr>
        <w:t xml:space="preserve"> lower </w:t>
      </w:r>
      <w:r w:rsidR="00AC53FE" w:rsidRPr="008B4D51">
        <w:rPr>
          <w:szCs w:val="24"/>
        </w:rPr>
        <w:t xml:space="preserve">second birth </w:t>
      </w:r>
      <w:r w:rsidR="000B0985" w:rsidRPr="008B4D51">
        <w:rPr>
          <w:szCs w:val="24"/>
        </w:rPr>
        <w:t>conception risks than married women</w:t>
      </w:r>
      <w:r w:rsidR="00EF2EEA" w:rsidRPr="008B4D51">
        <w:rPr>
          <w:szCs w:val="24"/>
        </w:rPr>
        <w:t xml:space="preserve">, </w:t>
      </w:r>
      <w:r w:rsidR="00862EBB" w:rsidRPr="008B4D51">
        <w:rPr>
          <w:szCs w:val="24"/>
        </w:rPr>
        <w:t xml:space="preserve">highlighting </w:t>
      </w:r>
      <w:r w:rsidR="00EF2EEA" w:rsidRPr="008B4D51">
        <w:rPr>
          <w:szCs w:val="24"/>
        </w:rPr>
        <w:t>the importance of country context</w:t>
      </w:r>
      <w:r w:rsidR="00A64B23" w:rsidRPr="008B4D51">
        <w:rPr>
          <w:szCs w:val="24"/>
        </w:rPr>
        <w:t xml:space="preserve"> </w:t>
      </w:r>
      <w:r w:rsidR="00A64B23" w:rsidRPr="008B4D51">
        <w:rPr>
          <w:szCs w:val="24"/>
        </w:rPr>
        <w:fldChar w:fldCharType="begin"/>
      </w:r>
      <w:r w:rsidR="00733E6E" w:rsidRPr="008B4D51">
        <w:rPr>
          <w:szCs w:val="24"/>
        </w:rPr>
        <w:instrText xml:space="preserve"> ADDIN EN.CITE &lt;EndNote&gt;&lt;Cite&gt;&lt;Author&gt;Perelli-Harris&lt;/Author&gt;&lt;Year&gt;2014&lt;/Year&gt;&lt;RecNum&gt;102&lt;/RecNum&gt;&lt;DisplayText&gt;(Perelli-Harris 2014)&lt;/DisplayText&gt;&lt;record&gt;&lt;rec-number&gt;102&lt;/rec-number&gt;&lt;foreign-keys&gt;&lt;key app="EN" db-id="date2dst4vae0pe955kxa2tla9pzrxp00p95" timestamp="1665058410"&gt;102&lt;/key&gt;&lt;/foreign-keys&gt;&lt;ref-type name="Journal Article"&gt;17&lt;/ref-type&gt;&lt;contributors&gt;&lt;authors&gt;&lt;author&gt;Perelli-Harris, Brienna&lt;/author&gt;&lt;/authors&gt;&lt;/contributors&gt;&lt;titles&gt;&lt;title&gt;How Similar are Cohabiting and Married Parents? Second Conception Risks by Union Type in the United States and Across Europe&lt;/title&gt;&lt;secondary-title&gt;European Journal of Population&lt;/secondary-title&gt;&lt;/titles&gt;&lt;periodical&gt;&lt;full-title&gt;European Journal of Population&lt;/full-title&gt;&lt;/periodical&gt;&lt;pages&gt;437-464&lt;/pages&gt;&lt;volume&gt;30&lt;/volume&gt;&lt;number&gt;4&lt;/number&gt;&lt;dates&gt;&lt;year&gt;2014&lt;/year&gt;&lt;pub-dates&gt;&lt;date&gt;2014/11/01&lt;/date&gt;&lt;/pub-dates&gt;&lt;/dates&gt;&lt;isbn&gt;1572-9885&lt;/isbn&gt;&lt;urls&gt;&lt;/urls&gt;&lt;electronic-resource-num&gt;10.1007/s10680-014-9320-2&lt;/electronic-resource-num&gt;&lt;/record&gt;&lt;/Cite&gt;&lt;/EndNote&gt;</w:instrText>
      </w:r>
      <w:r w:rsidR="00A64B23" w:rsidRPr="008B4D51">
        <w:rPr>
          <w:szCs w:val="24"/>
        </w:rPr>
        <w:fldChar w:fldCharType="separate"/>
      </w:r>
      <w:r w:rsidR="00733E6E" w:rsidRPr="008B4D51">
        <w:rPr>
          <w:noProof/>
          <w:szCs w:val="24"/>
        </w:rPr>
        <w:t>(Perelli-Harris 2014)</w:t>
      </w:r>
      <w:r w:rsidR="00A64B23" w:rsidRPr="008B4D51">
        <w:rPr>
          <w:szCs w:val="24"/>
        </w:rPr>
        <w:fldChar w:fldCharType="end"/>
      </w:r>
      <w:r w:rsidR="00504882" w:rsidRPr="008B4D51">
        <w:rPr>
          <w:szCs w:val="24"/>
        </w:rPr>
        <w:t>.</w:t>
      </w:r>
      <w:r w:rsidR="00B64673" w:rsidRPr="008B4D51">
        <w:rPr>
          <w:szCs w:val="24"/>
        </w:rPr>
        <w:t xml:space="preserve"> </w:t>
      </w:r>
      <w:r w:rsidR="00A64B23" w:rsidRPr="008B4D51">
        <w:rPr>
          <w:szCs w:val="24"/>
        </w:rPr>
        <w:fldChar w:fldCharType="begin"/>
      </w:r>
      <w:r w:rsidR="00733E6E" w:rsidRPr="008B4D51">
        <w:rPr>
          <w:szCs w:val="24"/>
        </w:rPr>
        <w:instrText xml:space="preserve"> ADDIN EN.CITE &lt;EndNote&gt;&lt;Cite AuthorYear="1"&gt;&lt;Author&gt;Mikolai&lt;/Author&gt;&lt;Year&gt;2017&lt;/Year&gt;&lt;RecNum&gt;103&lt;/RecNum&gt;&lt;DisplayText&gt;Mikolai (2017)&lt;/DisplayText&gt;&lt;record&gt;&lt;rec-number&gt;103&lt;/rec-number&gt;&lt;foreign-keys&gt;&lt;key app="EN" db-id="date2dst4vae0pe955kxa2tla9pzrxp00p95" timestamp="1665058412"&gt;103&lt;/key&gt;&lt;/foreign-keys&gt;&lt;ref-type name="Journal Article"&gt;17&lt;/ref-type&gt;&lt;contributors&gt;&lt;authors&gt;&lt;author&gt;Mikolai, Júlia&lt;/author&gt;&lt;/authors&gt;&lt;/contributors&gt;&lt;titles&gt;&lt;title&gt;Partnership Histories and the Transition to Motherhood in Later Reproductive Ages in Europe&lt;/title&gt;&lt;secondary-title&gt;Population&lt;/secondary-title&gt;&lt;/titles&gt;&lt;periodical&gt;&lt;full-title&gt;Population&lt;/full-title&gt;&lt;/periodical&gt;&lt;pages&gt;123-154&lt;/pages&gt;&lt;volume&gt;72&lt;/volume&gt;&lt;number&gt;1&lt;/number&gt;&lt;dates&gt;&lt;year&gt;2017&lt;/year&gt;&lt;/dates&gt;&lt;isbn&gt;0032-4663&lt;/isbn&gt;&lt;urls&gt;&lt;/urls&gt;&lt;/record&gt;&lt;/Cite&gt;&lt;/EndNote&gt;</w:instrText>
      </w:r>
      <w:r w:rsidR="00A64B23" w:rsidRPr="008B4D51">
        <w:rPr>
          <w:szCs w:val="24"/>
        </w:rPr>
        <w:fldChar w:fldCharType="separate"/>
      </w:r>
      <w:r w:rsidR="00733E6E" w:rsidRPr="008B4D51">
        <w:rPr>
          <w:noProof/>
          <w:szCs w:val="24"/>
        </w:rPr>
        <w:t>Mikolai (2017)</w:t>
      </w:r>
      <w:r w:rsidR="00A64B23" w:rsidRPr="008B4D51">
        <w:rPr>
          <w:szCs w:val="24"/>
        </w:rPr>
        <w:fldChar w:fldCharType="end"/>
      </w:r>
      <w:r w:rsidR="006A1BB5" w:rsidRPr="008B4D51">
        <w:rPr>
          <w:color w:val="FF0000"/>
          <w:szCs w:val="24"/>
        </w:rPr>
        <w:t xml:space="preserve"> </w:t>
      </w:r>
      <w:r w:rsidR="00862EBB" w:rsidRPr="008B4D51">
        <w:rPr>
          <w:szCs w:val="24"/>
        </w:rPr>
        <w:t xml:space="preserve">found </w:t>
      </w:r>
      <w:r w:rsidR="003932DC" w:rsidRPr="008B4D51">
        <w:rPr>
          <w:szCs w:val="24"/>
        </w:rPr>
        <w:t>that</w:t>
      </w:r>
      <w:r w:rsidR="00EE0E52" w:rsidRPr="008B4D51">
        <w:rPr>
          <w:szCs w:val="24"/>
        </w:rPr>
        <w:t>, unlike in Western and Northern European countries,</w:t>
      </w:r>
      <w:r w:rsidR="003932DC" w:rsidRPr="008B4D51">
        <w:rPr>
          <w:szCs w:val="24"/>
        </w:rPr>
        <w:t xml:space="preserve"> </w:t>
      </w:r>
      <w:r w:rsidR="004A7BEB" w:rsidRPr="008B4D51">
        <w:rPr>
          <w:szCs w:val="24"/>
        </w:rPr>
        <w:t>i</w:t>
      </w:r>
      <w:r w:rsidR="006A1BB5" w:rsidRPr="008B4D51">
        <w:rPr>
          <w:szCs w:val="24"/>
        </w:rPr>
        <w:t xml:space="preserve">n </w:t>
      </w:r>
      <w:r w:rsidR="00955094" w:rsidRPr="008B4D51">
        <w:rPr>
          <w:szCs w:val="24"/>
        </w:rPr>
        <w:t>(</w:t>
      </w:r>
      <w:r w:rsidR="006A1BB5" w:rsidRPr="008B4D51">
        <w:rPr>
          <w:szCs w:val="24"/>
        </w:rPr>
        <w:t>post-socialist</w:t>
      </w:r>
      <w:r w:rsidR="00955094" w:rsidRPr="008B4D51">
        <w:rPr>
          <w:szCs w:val="24"/>
        </w:rPr>
        <w:t>) Central and Eastern European</w:t>
      </w:r>
      <w:r w:rsidR="006A1BB5" w:rsidRPr="008B4D51">
        <w:rPr>
          <w:szCs w:val="24"/>
        </w:rPr>
        <w:t xml:space="preserve"> countries</w:t>
      </w:r>
      <w:r w:rsidR="007F0858" w:rsidRPr="008B4D51">
        <w:rPr>
          <w:szCs w:val="24"/>
        </w:rPr>
        <w:t>,</w:t>
      </w:r>
      <w:r w:rsidR="006A1BB5" w:rsidRPr="008B4D51">
        <w:rPr>
          <w:szCs w:val="24"/>
        </w:rPr>
        <w:t xml:space="preserve"> first birth r</w:t>
      </w:r>
      <w:r w:rsidR="00EE0E52" w:rsidRPr="008B4D51">
        <w:rPr>
          <w:szCs w:val="24"/>
        </w:rPr>
        <w:t xml:space="preserve">ates were higher among those who </w:t>
      </w:r>
      <w:r w:rsidR="006A1BB5" w:rsidRPr="008B4D51">
        <w:rPr>
          <w:szCs w:val="24"/>
        </w:rPr>
        <w:t>direct</w:t>
      </w:r>
      <w:r w:rsidR="00EE0E52" w:rsidRPr="008B4D51">
        <w:rPr>
          <w:szCs w:val="24"/>
        </w:rPr>
        <w:t>ly</w:t>
      </w:r>
      <w:r w:rsidR="006A1BB5" w:rsidRPr="008B4D51">
        <w:rPr>
          <w:szCs w:val="24"/>
        </w:rPr>
        <w:t xml:space="preserve"> marri</w:t>
      </w:r>
      <w:r w:rsidR="00EE0E52" w:rsidRPr="008B4D51">
        <w:rPr>
          <w:szCs w:val="24"/>
        </w:rPr>
        <w:t>ed</w:t>
      </w:r>
      <w:r w:rsidR="006A1BB5" w:rsidRPr="008B4D51">
        <w:rPr>
          <w:szCs w:val="24"/>
        </w:rPr>
        <w:t xml:space="preserve"> </w:t>
      </w:r>
      <w:r w:rsidR="00EE0E52" w:rsidRPr="008B4D51">
        <w:rPr>
          <w:szCs w:val="24"/>
        </w:rPr>
        <w:t xml:space="preserve">as </w:t>
      </w:r>
      <w:r w:rsidR="006A1BB5" w:rsidRPr="008B4D51">
        <w:rPr>
          <w:szCs w:val="24"/>
        </w:rPr>
        <w:t xml:space="preserve">compared </w:t>
      </w:r>
      <w:r w:rsidR="00EE0E52" w:rsidRPr="008B4D51">
        <w:rPr>
          <w:szCs w:val="24"/>
        </w:rPr>
        <w:t xml:space="preserve">to those who premaritally cohabited. </w:t>
      </w:r>
      <w:r w:rsidR="0025161B" w:rsidRPr="008B4D51">
        <w:rPr>
          <w:color w:val="000000" w:themeColor="text1"/>
          <w:szCs w:val="24"/>
        </w:rPr>
        <w:t>Mikolai speculates that t</w:t>
      </w:r>
      <w:r w:rsidR="006A1BB5" w:rsidRPr="008B4D51">
        <w:rPr>
          <w:color w:val="000000" w:themeColor="text1"/>
          <w:szCs w:val="24"/>
        </w:rPr>
        <w:t>hose who cohabit</w:t>
      </w:r>
      <w:r w:rsidR="00C13A73" w:rsidRPr="008B4D51">
        <w:rPr>
          <w:color w:val="000000" w:themeColor="text1"/>
          <w:szCs w:val="24"/>
        </w:rPr>
        <w:t xml:space="preserve"> before marriage</w:t>
      </w:r>
      <w:r w:rsidR="006A1BB5" w:rsidRPr="008B4D51">
        <w:rPr>
          <w:color w:val="000000" w:themeColor="text1"/>
          <w:szCs w:val="24"/>
        </w:rPr>
        <w:t xml:space="preserve"> </w:t>
      </w:r>
      <w:r w:rsidR="006A1BB5" w:rsidRPr="008B4D51">
        <w:rPr>
          <w:szCs w:val="24"/>
        </w:rPr>
        <w:t xml:space="preserve">may be </w:t>
      </w:r>
      <w:r w:rsidR="00B97406" w:rsidRPr="008B4D51">
        <w:rPr>
          <w:szCs w:val="24"/>
        </w:rPr>
        <w:t xml:space="preserve">more </w:t>
      </w:r>
      <w:r w:rsidR="006A1BB5" w:rsidRPr="008B4D51">
        <w:rPr>
          <w:szCs w:val="24"/>
        </w:rPr>
        <w:t>liberal and inclined to delay fertility.</w:t>
      </w:r>
      <w:r w:rsidR="00B64673" w:rsidRPr="008B4D51">
        <w:rPr>
          <w:szCs w:val="24"/>
        </w:rPr>
        <w:t xml:space="preserve"> </w:t>
      </w:r>
      <w:r w:rsidR="00EE0E52" w:rsidRPr="008B4D51">
        <w:rPr>
          <w:szCs w:val="24"/>
        </w:rPr>
        <w:t>I</w:t>
      </w:r>
      <w:r w:rsidR="003932DC" w:rsidRPr="008B4D51">
        <w:rPr>
          <w:szCs w:val="24"/>
        </w:rPr>
        <w:t>n</w:t>
      </w:r>
      <w:r w:rsidR="006A1BB5" w:rsidRPr="008B4D51">
        <w:rPr>
          <w:szCs w:val="24"/>
        </w:rPr>
        <w:t xml:space="preserve"> Western and Northern European countries</w:t>
      </w:r>
      <w:r w:rsidR="00B97406" w:rsidRPr="008B4D51">
        <w:rPr>
          <w:szCs w:val="24"/>
        </w:rPr>
        <w:t>,</w:t>
      </w:r>
      <w:r w:rsidR="006A1BB5" w:rsidRPr="008B4D51">
        <w:rPr>
          <w:szCs w:val="24"/>
        </w:rPr>
        <w:t xml:space="preserve"> cohabitation prior to marriage is much more common and perhaps signals relationship stability instead of non-traditional behaviour</w:t>
      </w:r>
      <w:r w:rsidR="00A64B23" w:rsidRPr="008B4D51">
        <w:rPr>
          <w:szCs w:val="24"/>
        </w:rPr>
        <w:t xml:space="preserve">. </w:t>
      </w:r>
      <w:r w:rsidR="00B64673" w:rsidRPr="008B4D51">
        <w:rPr>
          <w:szCs w:val="24"/>
        </w:rPr>
        <w:t xml:space="preserve"> </w:t>
      </w:r>
      <w:r w:rsidR="00DF0E9C" w:rsidRPr="008B4D51">
        <w:rPr>
          <w:szCs w:val="24"/>
        </w:rPr>
        <w:t xml:space="preserve">In Iceland where marriage remains important yet most children are born outside of marriage, registered cohabitation is strongly linked with having children and seen as the stable context in which to raise a family </w:t>
      </w:r>
      <w:r w:rsidR="00DF0E9C" w:rsidRPr="008B4D51">
        <w:rPr>
          <w:szCs w:val="24"/>
        </w:rPr>
        <w:fldChar w:fldCharType="begin"/>
      </w:r>
      <w:r w:rsidR="00733E6E" w:rsidRPr="008B4D51">
        <w:rPr>
          <w:szCs w:val="24"/>
        </w:rPr>
        <w:instrText xml:space="preserve"> ADDIN EN.CITE &lt;EndNote&gt;&lt;Cite&gt;&lt;Author&gt;Jónsson&lt;/Author&gt;&lt;Year&gt;2021&lt;/Year&gt;&lt;RecNum&gt;302&lt;/RecNum&gt;&lt;DisplayText&gt;(Jónsson 2021)&lt;/DisplayText&gt;&lt;record&gt;&lt;rec-number&gt;302&lt;/rec-number&gt;&lt;foreign-keys&gt;&lt;key app="EN" db-id="date2dst4vae0pe955kxa2tla9pzrxp00p95" timestamp="1700160842"&gt;302&lt;/key&gt;&lt;/foreign-keys&gt;&lt;ref-type name="Journal Article"&gt;17&lt;/ref-type&gt;&lt;contributors&gt;&lt;authors&gt;&lt;author&gt;Jónsson, Ari Klængur&lt;/author&gt;&lt;/authors&gt;&lt;/contributors&gt;&lt;titles&gt;&lt;title&gt;A Nation of Bastards? Registered Cohabitation, Childbearing, and First-Marriage Formation in Iceland, 1994–2013&lt;/title&gt;&lt;secondary-title&gt;European Journal of Population&lt;/secondary-title&gt;&lt;/titles&gt;&lt;periodical&gt;&lt;full-title&gt;European Journal of Population&lt;/full-title&gt;&lt;/periodical&gt;&lt;pages&gt;65-95&lt;/pages&gt;&lt;volume&gt;37&lt;/volume&gt;&lt;number&gt;1&lt;/number&gt;&lt;dates&gt;&lt;year&gt;2021&lt;/year&gt;&lt;pub-dates&gt;&lt;date&gt;2021/03/01&lt;/date&gt;&lt;/pub-dates&gt;&lt;/dates&gt;&lt;isbn&gt;1572-9885&lt;/isbn&gt;&lt;urls&gt;&lt;related-urls&gt;&lt;url&gt;https://doi.org/10.1007/s10680-020-09560-2&lt;/url&gt;&lt;/related-urls&gt;&lt;/urls&gt;&lt;electronic-resource-num&gt;10.1007/s10680-020-09560-2&lt;/electronic-resource-num&gt;&lt;/record&gt;&lt;/Cite&gt;&lt;/EndNote&gt;</w:instrText>
      </w:r>
      <w:r w:rsidR="00DF0E9C" w:rsidRPr="008B4D51">
        <w:rPr>
          <w:szCs w:val="24"/>
        </w:rPr>
        <w:fldChar w:fldCharType="separate"/>
      </w:r>
      <w:r w:rsidR="00733E6E" w:rsidRPr="008B4D51">
        <w:rPr>
          <w:noProof/>
          <w:szCs w:val="24"/>
        </w:rPr>
        <w:t>(Jónsson 2021)</w:t>
      </w:r>
      <w:r w:rsidR="00DF0E9C" w:rsidRPr="008B4D51">
        <w:rPr>
          <w:szCs w:val="24"/>
        </w:rPr>
        <w:fldChar w:fldCharType="end"/>
      </w:r>
      <w:r w:rsidR="00DF0E9C" w:rsidRPr="008B4D51">
        <w:rPr>
          <w:szCs w:val="24"/>
        </w:rPr>
        <w:t>.</w:t>
      </w:r>
    </w:p>
    <w:p w14:paraId="4C69348A" w14:textId="0D86EE43" w:rsidR="008D43E4" w:rsidRPr="008B4D51" w:rsidRDefault="008D43E4" w:rsidP="006131CA">
      <w:pPr>
        <w:pStyle w:val="Heading3"/>
        <w:rPr>
          <w:b/>
        </w:rPr>
      </w:pPr>
      <w:r w:rsidRPr="008B4D51">
        <w:t xml:space="preserve">Partnership </w:t>
      </w:r>
      <w:r w:rsidR="0097421A" w:rsidRPr="008B4D51">
        <w:t xml:space="preserve">timing and fertility </w:t>
      </w:r>
      <w:r w:rsidR="00DA581D" w:rsidRPr="008B4D51">
        <w:t xml:space="preserve"> </w:t>
      </w:r>
    </w:p>
    <w:p w14:paraId="0D5CA768" w14:textId="7D6D9707" w:rsidR="00AF3124" w:rsidRPr="008B4D51" w:rsidRDefault="00C76FE3" w:rsidP="00BD21F7">
      <w:pPr>
        <w:spacing w:line="480" w:lineRule="auto"/>
        <w:rPr>
          <w:szCs w:val="24"/>
        </w:rPr>
      </w:pPr>
      <w:r w:rsidRPr="008B4D51">
        <w:rPr>
          <w:szCs w:val="24"/>
        </w:rPr>
        <w:t xml:space="preserve">It is </w:t>
      </w:r>
      <w:r w:rsidR="0032239F" w:rsidRPr="008B4D51">
        <w:rPr>
          <w:szCs w:val="24"/>
        </w:rPr>
        <w:t xml:space="preserve">well established </w:t>
      </w:r>
      <w:r w:rsidRPr="008B4D51">
        <w:rPr>
          <w:szCs w:val="24"/>
        </w:rPr>
        <w:t>that t</w:t>
      </w:r>
      <w:r w:rsidR="007C2472" w:rsidRPr="008B4D51">
        <w:rPr>
          <w:szCs w:val="24"/>
        </w:rPr>
        <w:t>he age at partnership form</w:t>
      </w:r>
      <w:r w:rsidR="00C64B98" w:rsidRPr="008B4D51">
        <w:rPr>
          <w:szCs w:val="24"/>
        </w:rPr>
        <w:t>ation</w:t>
      </w:r>
      <w:r w:rsidR="007C2472" w:rsidRPr="008B4D51">
        <w:rPr>
          <w:szCs w:val="24"/>
        </w:rPr>
        <w:t xml:space="preserve"> ha</w:t>
      </w:r>
      <w:r w:rsidR="00392191" w:rsidRPr="008B4D51">
        <w:rPr>
          <w:szCs w:val="24"/>
        </w:rPr>
        <w:t>s</w:t>
      </w:r>
      <w:r w:rsidR="007C2472" w:rsidRPr="008B4D51">
        <w:rPr>
          <w:szCs w:val="24"/>
        </w:rPr>
        <w:t xml:space="preserve"> implications for the tempo (timing) and quantum (level) of fertility</w:t>
      </w:r>
      <w:r w:rsidR="00090FC4" w:rsidRPr="008B4D51">
        <w:rPr>
          <w:szCs w:val="24"/>
        </w:rPr>
        <w:t xml:space="preserve"> </w:t>
      </w:r>
      <w:r w:rsidR="00556257" w:rsidRPr="008B4D51">
        <w:rPr>
          <w:szCs w:val="24"/>
        </w:rPr>
        <w:fldChar w:fldCharType="begin">
          <w:fldData xml:space="preserve">PEVuZE5vdGU+PENpdGU+PEF1dGhvcj5XZXN0b2ZmPC9BdXRob3I+PFllYXI+MTk4NjwvWWVhcj48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</w:fldData>
        </w:fldChar>
      </w:r>
      <w:r w:rsidR="00733E6E" w:rsidRPr="008B4D51">
        <w:rPr>
          <w:szCs w:val="24"/>
        </w:rPr>
        <w:instrText xml:space="preserve"> ADDIN EN.CITE </w:instrText>
      </w:r>
      <w:r w:rsidR="00733E6E" w:rsidRPr="008B4D51">
        <w:rPr>
          <w:szCs w:val="24"/>
        </w:rPr>
        <w:fldChar w:fldCharType="begin">
          <w:fldData xml:space="preserve">PEVuZE5vdGU+PENpdGU+PEF1dGhvcj5XZXN0b2ZmPC9BdXRob3I+PFllYXI+MTk4NjwvWWVhcj48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</w:fldData>
        </w:fldChar>
      </w:r>
      <w:r w:rsidR="00733E6E" w:rsidRPr="008B4D51">
        <w:rPr>
          <w:szCs w:val="24"/>
        </w:rPr>
        <w:instrText xml:space="preserve"> ADDIN EN.CITE.DATA </w:instrText>
      </w:r>
      <w:r w:rsidR="00733E6E" w:rsidRPr="008B4D51">
        <w:rPr>
          <w:szCs w:val="24"/>
        </w:rPr>
      </w:r>
      <w:r w:rsidR="00733E6E" w:rsidRPr="008B4D51">
        <w:rPr>
          <w:szCs w:val="24"/>
        </w:rPr>
        <w:fldChar w:fldCharType="end"/>
      </w:r>
      <w:r w:rsidR="00556257" w:rsidRPr="008B4D51">
        <w:rPr>
          <w:szCs w:val="24"/>
        </w:rPr>
      </w:r>
      <w:r w:rsidR="00556257" w:rsidRPr="008B4D51">
        <w:rPr>
          <w:szCs w:val="24"/>
        </w:rPr>
        <w:fldChar w:fldCharType="separate"/>
      </w:r>
      <w:r w:rsidR="00733E6E" w:rsidRPr="008B4D51">
        <w:rPr>
          <w:noProof/>
          <w:szCs w:val="24"/>
        </w:rPr>
        <w:t>(Westoff 1986, Beaujouan 2020)</w:t>
      </w:r>
      <w:r w:rsidR="00556257" w:rsidRPr="008B4D51">
        <w:rPr>
          <w:szCs w:val="24"/>
        </w:rPr>
        <w:fldChar w:fldCharType="end"/>
      </w:r>
      <w:r w:rsidR="00556257" w:rsidRPr="008B4D51">
        <w:rPr>
          <w:szCs w:val="24"/>
        </w:rPr>
        <w:t xml:space="preserve">.  </w:t>
      </w:r>
      <w:r w:rsidR="00212A36" w:rsidRPr="008B4D51">
        <w:rPr>
          <w:szCs w:val="24"/>
        </w:rPr>
        <w:t xml:space="preserve">If </w:t>
      </w:r>
      <w:r w:rsidR="00C64B98" w:rsidRPr="008B4D51">
        <w:rPr>
          <w:szCs w:val="24"/>
        </w:rPr>
        <w:t xml:space="preserve">partnering </w:t>
      </w:r>
      <w:r w:rsidR="007C2472" w:rsidRPr="008B4D51">
        <w:rPr>
          <w:szCs w:val="24"/>
        </w:rPr>
        <w:t>is postponed</w:t>
      </w:r>
      <w:r w:rsidR="00212A36" w:rsidRPr="008B4D51">
        <w:rPr>
          <w:szCs w:val="24"/>
        </w:rPr>
        <w:t>,</w:t>
      </w:r>
      <w:r w:rsidR="00834A84" w:rsidRPr="008B4D51">
        <w:rPr>
          <w:szCs w:val="24"/>
        </w:rPr>
        <w:t xml:space="preserve"> </w:t>
      </w:r>
      <w:r w:rsidR="007C2472" w:rsidRPr="008B4D51">
        <w:rPr>
          <w:szCs w:val="24"/>
        </w:rPr>
        <w:t>it is likely that childbearing is also postponed</w:t>
      </w:r>
      <w:r w:rsidR="001B7014" w:rsidRPr="008B4D51">
        <w:rPr>
          <w:szCs w:val="24"/>
        </w:rPr>
        <w:t>, especially i</w:t>
      </w:r>
      <w:r w:rsidR="00451871" w:rsidRPr="008B4D51">
        <w:rPr>
          <w:szCs w:val="24"/>
        </w:rPr>
        <w:t>n</w:t>
      </w:r>
      <w:r w:rsidR="006038A8" w:rsidRPr="008B4D51">
        <w:rPr>
          <w:szCs w:val="24"/>
        </w:rPr>
        <w:t xml:space="preserve"> </w:t>
      </w:r>
      <w:r w:rsidR="00834A84" w:rsidRPr="008B4D51">
        <w:rPr>
          <w:szCs w:val="24"/>
        </w:rPr>
        <w:t>settings where c</w:t>
      </w:r>
      <w:r w:rsidR="00125A66" w:rsidRPr="008B4D51">
        <w:rPr>
          <w:szCs w:val="24"/>
        </w:rPr>
        <w:t xml:space="preserve">hildbearing outside of a union is </w:t>
      </w:r>
      <w:r w:rsidR="00451871" w:rsidRPr="008B4D51">
        <w:rPr>
          <w:szCs w:val="24"/>
        </w:rPr>
        <w:t>avoided.</w:t>
      </w:r>
      <w:r w:rsidR="00B64673" w:rsidRPr="008B4D51">
        <w:rPr>
          <w:szCs w:val="24"/>
        </w:rPr>
        <w:t xml:space="preserve"> </w:t>
      </w:r>
      <w:r w:rsidR="00A24E24" w:rsidRPr="008B4D51">
        <w:rPr>
          <w:szCs w:val="24"/>
        </w:rPr>
        <w:t>In Italy and Spain, w</w:t>
      </w:r>
      <w:r w:rsidR="0039127D" w:rsidRPr="008B4D51">
        <w:rPr>
          <w:szCs w:val="24"/>
        </w:rPr>
        <w:t xml:space="preserve">here nonmarital fertility </w:t>
      </w:r>
      <w:r w:rsidR="00383B15" w:rsidRPr="008B4D51">
        <w:rPr>
          <w:szCs w:val="24"/>
        </w:rPr>
        <w:t>wa</w:t>
      </w:r>
      <w:r w:rsidR="00A24E24" w:rsidRPr="008B4D51">
        <w:rPr>
          <w:szCs w:val="24"/>
        </w:rPr>
        <w:t xml:space="preserve">s </w:t>
      </w:r>
      <w:r w:rsidR="0039127D" w:rsidRPr="008B4D51">
        <w:rPr>
          <w:szCs w:val="24"/>
        </w:rPr>
        <w:t>less common, postponement of marriage strong</w:t>
      </w:r>
      <w:r w:rsidR="00A24E24" w:rsidRPr="008B4D51">
        <w:rPr>
          <w:szCs w:val="24"/>
        </w:rPr>
        <w:t xml:space="preserve">ly depressed </w:t>
      </w:r>
      <w:r w:rsidR="00FD591C" w:rsidRPr="008B4D51">
        <w:rPr>
          <w:szCs w:val="24"/>
        </w:rPr>
        <w:t>fertility</w:t>
      </w:r>
      <w:r w:rsidR="0039127D" w:rsidRPr="008B4D51">
        <w:rPr>
          <w:szCs w:val="24"/>
        </w:rPr>
        <w:t xml:space="preserve">, as childbearing </w:t>
      </w:r>
      <w:r w:rsidR="00A24E24" w:rsidRPr="008B4D51">
        <w:rPr>
          <w:szCs w:val="24"/>
        </w:rPr>
        <w:t>wa</w:t>
      </w:r>
      <w:r w:rsidR="0039127D" w:rsidRPr="008B4D51">
        <w:rPr>
          <w:szCs w:val="24"/>
        </w:rPr>
        <w:t>s postponed concurrently with marriage</w:t>
      </w:r>
      <w:r w:rsidR="009A431A" w:rsidRPr="008B4D51">
        <w:rPr>
          <w:szCs w:val="24"/>
        </w:rPr>
        <w:t xml:space="preserve"> </w:t>
      </w:r>
      <w:r w:rsidR="009A431A" w:rsidRPr="008B4D51">
        <w:rPr>
          <w:szCs w:val="24"/>
        </w:rPr>
        <w:fldChar w:fldCharType="begin"/>
      </w:r>
      <w:r w:rsidR="00733E6E" w:rsidRPr="008B4D51">
        <w:rPr>
          <w:szCs w:val="24"/>
        </w:rPr>
        <w:instrText xml:space="preserve"> ADDIN EN.CITE &lt;EndNote&gt;&lt;Cite&gt;&lt;Author&gt;Beaujouan&lt;/Author&gt;&lt;Year&gt;2020&lt;/Year&gt;&lt;RecNum&gt;109&lt;/RecNum&gt;&lt;DisplayText&gt;(Beaujouan 2020)&lt;/DisplayText&gt;&lt;record&gt;&lt;rec-number&gt;109&lt;/rec-number&gt;&lt;foreign-keys&gt;&lt;key app="EN" db-id="date2dst4vae0pe955kxa2tla9pzrxp00p95" timestamp="1665058420"&gt;109&lt;/key&gt;&lt;/foreign-keys&gt;&lt;ref-type name="Journal Article"&gt;17&lt;/ref-type&gt;&lt;contributors&gt;&lt;authors&gt;&lt;author&gt;Beaujouan, Eva&lt;/author&gt;&lt;/authors&gt;&lt;/contributors&gt;&lt;titles&gt;&lt;title&gt;Latest-Late Fertility? Decline and Resurgence of Late Parenthood Across the Low-Fertility Countries&lt;/title&gt;&lt;secondary-title&gt;Population and Development Review&lt;/secondary-title&gt;&lt;/titles&gt;&lt;periodical&gt;&lt;full-title&gt;Population and Development Review&lt;/full-title&gt;&lt;/periodical&gt;&lt;pages&gt;219-247&lt;/pages&gt;&lt;volume&gt;46&lt;/volume&gt;&lt;number&gt;2&lt;/number&gt;&lt;keywords&gt;&lt;keyword&gt;late fertility&lt;/keyword&gt;&lt;keyword&gt;age at birth&lt;/keyword&gt;&lt;keyword&gt;fertility postponement&lt;/keyword&gt;&lt;keyword&gt;men and women&lt;/keyword&gt;&lt;keyword&gt;Europe&lt;/keyword&gt;&lt;keyword&gt;low fertility countries&lt;/keyword&gt;&lt;/keywords&gt;&lt;dates&gt;&lt;year&gt;2020&lt;/year&gt;&lt;pub-dates&gt;&lt;date&gt;2020/06/01&lt;/date&gt;&lt;/pub-dates&gt;&lt;/dates&gt;&lt;publisher&gt;John Wiley &amp;amp; Sons, Ltd&lt;/publisher&gt;&lt;isbn&gt;0098-7921&lt;/isbn&gt;&lt;work-type&gt;https://doi.org/10.1111/padr.12334&lt;/work-type&gt;&lt;urls&gt;&lt;related-urls&gt;&lt;url&gt;https://doi.org/10.1111/padr.12334&lt;/url&gt;&lt;/related-urls&gt;&lt;/urls&gt;&lt;electronic-resource-num&gt;https://doi.org/10.1111/padr.12334&lt;/electronic-resource-num&gt;&lt;access-date&gt;2021/06/22&lt;/access-date&gt;&lt;/record&gt;&lt;/Cite&gt;&lt;/EndNote&gt;</w:instrText>
      </w:r>
      <w:r w:rsidR="009A431A" w:rsidRPr="008B4D51">
        <w:rPr>
          <w:szCs w:val="24"/>
        </w:rPr>
        <w:fldChar w:fldCharType="separate"/>
      </w:r>
      <w:r w:rsidR="00733E6E" w:rsidRPr="008B4D51">
        <w:rPr>
          <w:noProof/>
          <w:szCs w:val="24"/>
        </w:rPr>
        <w:t>(Beaujouan 2020)</w:t>
      </w:r>
      <w:r w:rsidR="009A431A" w:rsidRPr="008B4D51">
        <w:rPr>
          <w:szCs w:val="24"/>
        </w:rPr>
        <w:fldChar w:fldCharType="end"/>
      </w:r>
      <w:r w:rsidR="009A431A" w:rsidRPr="008B4D51">
        <w:rPr>
          <w:szCs w:val="24"/>
        </w:rPr>
        <w:t>.</w:t>
      </w:r>
      <w:r w:rsidR="00E5002D" w:rsidRPr="008B4D51">
        <w:rPr>
          <w:szCs w:val="24"/>
        </w:rPr>
        <w:t xml:space="preserve"> </w:t>
      </w:r>
      <w:r w:rsidR="00556257" w:rsidRPr="008B4D51">
        <w:rPr>
          <w:szCs w:val="24"/>
        </w:rPr>
        <w:t>A comparison of Sweden and Spain demonstrated that later partnership formation in Spain explained a substantial proportion</w:t>
      </w:r>
      <w:r w:rsidR="00C4648B" w:rsidRPr="008B4D51">
        <w:rPr>
          <w:szCs w:val="24"/>
        </w:rPr>
        <w:t xml:space="preserve"> of</w:t>
      </w:r>
      <w:r w:rsidR="00556257" w:rsidRPr="008B4D51">
        <w:rPr>
          <w:szCs w:val="24"/>
        </w:rPr>
        <w:t xml:space="preserve"> its relatively lower fertility levels </w:t>
      </w:r>
      <w:r w:rsidR="00556257" w:rsidRPr="008B4D51">
        <w:rPr>
          <w:szCs w:val="24"/>
        </w:rPr>
        <w:fldChar w:fldCharType="begin"/>
      </w:r>
      <w:r w:rsidR="00733E6E" w:rsidRPr="008B4D51">
        <w:rPr>
          <w:szCs w:val="24"/>
        </w:rPr>
        <w:instrText xml:space="preserve"> ADDIN EN.CITE &lt;EndNote&gt;&lt;Cite&gt;&lt;Author&gt;Nishikido&lt;/Author&gt;&lt;Year&gt;2022&lt;/Year&gt;&lt;RecNum&gt;388&lt;/RecNum&gt;&lt;DisplayText&gt;(Nishikido, Cui and Esteve 2022)&lt;/DisplayText&gt;&lt;record&gt;&lt;rec-number&gt;388&lt;/rec-number&gt;&lt;foreign-keys&gt;&lt;key app="EN" db-id="date2dst4vae0pe955kxa2tla9pzrxp00p95" timestamp="1718049657"&gt;388&lt;/key&gt;&lt;/foreign-keys&gt;&lt;ref-type name="Journal Article"&gt;17&lt;/ref-type&gt;&lt;contributors&gt;&lt;authors&gt;&lt;author&gt;Nishikido, Momoko&lt;/author&gt;&lt;author&gt;Cui, Qi&lt;/author&gt;&lt;author&gt;Esteve, Albert&lt;/author&gt;&lt;/authors&gt;&lt;/contributors&gt;&lt;titles&gt;&lt;title&gt;Partnership dynamics and the fertility gap between Sweden and Spain&lt;/title&gt;&lt;secondary-title&gt;Genus&lt;/secondary-title&gt;&lt;/titles&gt;&lt;periodical&gt;&lt;full-title&gt;Genus&lt;/full-title&gt;&lt;/periodical&gt;&lt;pages&gt;26&lt;/pages&gt;&lt;volume&gt;78&lt;/volume&gt;&lt;number&gt;1&lt;/number&gt;&lt;dates&gt;&lt;year&gt;2022&lt;/year&gt;&lt;pub-dates&gt;&lt;date&gt;2022/08/12&lt;/date&gt;&lt;/pub-dates&gt;&lt;/dates&gt;&lt;isbn&gt;2035-5556&lt;/isbn&gt;&lt;urls&gt;&lt;related-urls&gt;&lt;url&gt;https://doi.org/10.1186/s41118-022-00170-w&lt;/url&gt;&lt;/related-urls&gt;&lt;/urls&gt;&lt;electronic-resource-num&gt;10.1186/s41118-022-00170-w&lt;/electronic-resource-num&gt;&lt;/record&gt;&lt;/Cite&gt;&lt;/EndNote&gt;</w:instrText>
      </w:r>
      <w:r w:rsidR="00556257" w:rsidRPr="008B4D51">
        <w:rPr>
          <w:szCs w:val="24"/>
        </w:rPr>
        <w:fldChar w:fldCharType="separate"/>
      </w:r>
      <w:r w:rsidR="00733E6E" w:rsidRPr="008B4D51">
        <w:rPr>
          <w:noProof/>
          <w:szCs w:val="24"/>
        </w:rPr>
        <w:t>(Nishikido, Cui and Esteve 2022)</w:t>
      </w:r>
      <w:r w:rsidR="00556257" w:rsidRPr="008B4D51">
        <w:rPr>
          <w:szCs w:val="24"/>
        </w:rPr>
        <w:fldChar w:fldCharType="end"/>
      </w:r>
      <w:r w:rsidR="00556257" w:rsidRPr="008B4D51">
        <w:rPr>
          <w:szCs w:val="24"/>
        </w:rPr>
        <w:t xml:space="preserve">.  </w:t>
      </w:r>
      <w:r w:rsidR="00591458" w:rsidRPr="008B4D51">
        <w:rPr>
          <w:szCs w:val="24"/>
        </w:rPr>
        <w:t xml:space="preserve">The </w:t>
      </w:r>
      <w:r w:rsidR="003D38FA" w:rsidRPr="008B4D51">
        <w:rPr>
          <w:szCs w:val="24"/>
        </w:rPr>
        <w:t xml:space="preserve">postponement of union formation and childbearing may lead to </w:t>
      </w:r>
      <w:r w:rsidR="0018407B" w:rsidRPr="008B4D51">
        <w:rPr>
          <w:szCs w:val="24"/>
        </w:rPr>
        <w:t>(</w:t>
      </w:r>
      <w:r w:rsidR="003D38FA" w:rsidRPr="008B4D51">
        <w:rPr>
          <w:szCs w:val="24"/>
        </w:rPr>
        <w:t>involuntary</w:t>
      </w:r>
      <w:r w:rsidR="0018407B" w:rsidRPr="008B4D51">
        <w:rPr>
          <w:szCs w:val="24"/>
        </w:rPr>
        <w:t>)</w:t>
      </w:r>
      <w:r w:rsidR="003D38FA" w:rsidRPr="008B4D51">
        <w:rPr>
          <w:szCs w:val="24"/>
        </w:rPr>
        <w:t xml:space="preserve"> childlessness</w:t>
      </w:r>
      <w:r w:rsidR="0018407B" w:rsidRPr="008B4D51">
        <w:rPr>
          <w:szCs w:val="24"/>
        </w:rPr>
        <w:t xml:space="preserve"> </w:t>
      </w:r>
      <w:r w:rsidR="003D38FA" w:rsidRPr="008B4D51">
        <w:rPr>
          <w:szCs w:val="24"/>
        </w:rPr>
        <w:t>or lower-than-desired family size due to biological fertility decline with age</w:t>
      </w:r>
      <w:r w:rsidR="00F20937" w:rsidRPr="008B4D51">
        <w:rPr>
          <w:szCs w:val="24"/>
        </w:rPr>
        <w:t xml:space="preserve"> </w:t>
      </w:r>
      <w:r w:rsidR="00F20937" w:rsidRPr="008B4D51">
        <w:rPr>
          <w:szCs w:val="24"/>
        </w:rPr>
        <w:fldChar w:fldCharType="begin"/>
      </w:r>
      <w:r w:rsidR="00733E6E" w:rsidRPr="008B4D51">
        <w:rPr>
          <w:szCs w:val="24"/>
        </w:rPr>
        <w:instrText xml:space="preserve"> ADDIN EN.CITE &lt;EndNote&gt;&lt;Cite&gt;&lt;Author&gt;Beaujouan&lt;/Author&gt;&lt;Year&gt;2023&lt;/Year&gt;&lt;RecNum&gt;394&lt;/RecNum&gt;&lt;DisplayText&gt;(Beaujouan, Zeman and Nathan 2023)&lt;/DisplayText&gt;&lt;record&gt;&lt;rec-number&gt;394&lt;/rec-number&gt;&lt;foreign-keys&gt;&lt;key app="EN" db-id="date2dst4vae0pe955kxa2tla9pzrxp00p95" timestamp="1718120380"&gt;394&lt;/key&gt;&lt;/foreign-keys&gt;&lt;ref-type name="Journal Article"&gt;17&lt;/ref-type&gt;&lt;contributors&gt;&lt;authors&gt;&lt;author&gt;Beaujouan, Eva&lt;/author&gt;&lt;author&gt;Zeman, Kryštof&lt;/author&gt;&lt;author&gt;Nathan, Mathías&lt;/author&gt;&lt;/authors&gt;&lt;/contributors&gt;&lt;titles&gt;&lt;title&gt;Delayed first births and completed fertility across the 1940–1969 birth cohorts&lt;/title&gt;&lt;secondary-title&gt;Demographic Research&lt;/secondary-title&gt;&lt;/titles&gt;&lt;periodical&gt;&lt;full-title&gt;Demographic Research&lt;/full-title&gt;&lt;/periodical&gt;&lt;pages&gt;387-420&lt;/pages&gt;&lt;volume&gt;48&lt;/volume&gt;&lt;number&gt;15&lt;/number&gt;&lt;dates&gt;&lt;year&gt;2023&lt;/year&gt;&lt;/dates&gt;&lt;isbn&gt;1435-9871&lt;/isbn&gt;&lt;urls&gt;&lt;related-urls&gt;&lt;url&gt;https://www.demographic-research.org/volumes/vol48/15/&lt;/url&gt;&lt;url&gt;https://www.demographic-research.org/volumes/vol48/15/48-15.pdf&lt;/url&gt;&lt;/related-urls&gt;&lt;/urls&gt;&lt;electronic-resource-num&gt;10.4054/DemRes.2023.48.15&amp;#xD;https://www.demographic-research.org/volumes/vol48/15/files/48-15_supplement.xlsx&lt;/electronic-resource-num&gt;&lt;/record&gt;&lt;/Cite&gt;&lt;/EndNote&gt;</w:instrText>
      </w:r>
      <w:r w:rsidR="00F20937" w:rsidRPr="008B4D51">
        <w:rPr>
          <w:szCs w:val="24"/>
        </w:rPr>
        <w:fldChar w:fldCharType="separate"/>
      </w:r>
      <w:r w:rsidR="00733E6E" w:rsidRPr="008B4D51">
        <w:rPr>
          <w:noProof/>
          <w:szCs w:val="24"/>
        </w:rPr>
        <w:t>(Beaujouan, Zeman and Nathan 2023)</w:t>
      </w:r>
      <w:r w:rsidR="00F20937" w:rsidRPr="008B4D51">
        <w:rPr>
          <w:szCs w:val="24"/>
        </w:rPr>
        <w:fldChar w:fldCharType="end"/>
      </w:r>
      <w:r w:rsidR="00F20937" w:rsidRPr="008B4D51">
        <w:rPr>
          <w:szCs w:val="24"/>
        </w:rPr>
        <w:t>.</w:t>
      </w:r>
      <w:r w:rsidR="003D38FA" w:rsidRPr="008B4D51">
        <w:rPr>
          <w:szCs w:val="24"/>
        </w:rPr>
        <w:t xml:space="preserve"> </w:t>
      </w:r>
      <w:r w:rsidR="00D97C8E" w:rsidRPr="008B4D51">
        <w:rPr>
          <w:szCs w:val="24"/>
        </w:rPr>
        <w:t xml:space="preserve"> I</w:t>
      </w:r>
      <w:r w:rsidR="00C753B8" w:rsidRPr="008B4D51">
        <w:rPr>
          <w:szCs w:val="24"/>
        </w:rPr>
        <w:t>n the US and UK,</w:t>
      </w:r>
      <w:r w:rsidR="003D38FA" w:rsidRPr="008B4D51">
        <w:rPr>
          <w:szCs w:val="24"/>
        </w:rPr>
        <w:t xml:space="preserve"> women who begin childbearing at younger </w:t>
      </w:r>
      <w:r w:rsidR="003D38FA" w:rsidRPr="008B4D51">
        <w:rPr>
          <w:szCs w:val="24"/>
        </w:rPr>
        <w:lastRenderedPageBreak/>
        <w:t>ages have larger families because they have more time to achieve (or surpass) their fertility intentions</w:t>
      </w:r>
      <w:r w:rsidR="00591458" w:rsidRPr="008B4D51">
        <w:rPr>
          <w:szCs w:val="24"/>
        </w:rPr>
        <w:t xml:space="preserve"> </w:t>
      </w:r>
      <w:r w:rsidR="003D38FA" w:rsidRPr="008B4D51">
        <w:rPr>
          <w:szCs w:val="24"/>
        </w:rPr>
        <w:t>(Wu and Martin 2002, Berrington, Stone et al. 2015).</w:t>
      </w:r>
      <w:r w:rsidR="00671BEC" w:rsidRPr="008B4D51">
        <w:rPr>
          <w:szCs w:val="24"/>
        </w:rPr>
        <w:t xml:space="preserve"> </w:t>
      </w:r>
      <w:r w:rsidR="006D2D64" w:rsidRPr="008B4D51">
        <w:rPr>
          <w:szCs w:val="24"/>
        </w:rPr>
        <w:t>Conversely, f</w:t>
      </w:r>
      <w:r w:rsidR="00451871" w:rsidRPr="008B4D51">
        <w:rPr>
          <w:szCs w:val="24"/>
        </w:rPr>
        <w:t xml:space="preserve">ertility intentions </w:t>
      </w:r>
      <w:r w:rsidR="00955FA1" w:rsidRPr="008B4D51">
        <w:rPr>
          <w:szCs w:val="24"/>
        </w:rPr>
        <w:t>can</w:t>
      </w:r>
      <w:r w:rsidR="00451871" w:rsidRPr="008B4D51">
        <w:rPr>
          <w:szCs w:val="24"/>
        </w:rPr>
        <w:t xml:space="preserve"> </w:t>
      </w:r>
      <w:r w:rsidR="006D2D64" w:rsidRPr="008B4D51">
        <w:rPr>
          <w:szCs w:val="24"/>
        </w:rPr>
        <w:t xml:space="preserve">have a role in </w:t>
      </w:r>
      <w:r w:rsidR="00451871" w:rsidRPr="008B4D51">
        <w:rPr>
          <w:szCs w:val="24"/>
        </w:rPr>
        <w:t xml:space="preserve">the timing of partnership formation </w:t>
      </w:r>
      <w:r w:rsidR="0039127D" w:rsidRPr="008B4D51">
        <w:rPr>
          <w:szCs w:val="24"/>
        </w:rPr>
        <w:t xml:space="preserve">such that those who do not plan to have children imminently </w:t>
      </w:r>
      <w:r w:rsidR="00E446EA" w:rsidRPr="008B4D51">
        <w:rPr>
          <w:szCs w:val="24"/>
        </w:rPr>
        <w:t xml:space="preserve">may </w:t>
      </w:r>
      <w:r w:rsidR="0039127D" w:rsidRPr="008B4D51">
        <w:rPr>
          <w:szCs w:val="24"/>
        </w:rPr>
        <w:t>also feel less need to find a partner</w:t>
      </w:r>
      <w:r w:rsidR="00E446EA" w:rsidRPr="008B4D51">
        <w:rPr>
          <w:szCs w:val="24"/>
        </w:rPr>
        <w:t xml:space="preserve"> </w:t>
      </w:r>
      <w:r w:rsidR="00E446EA" w:rsidRPr="008B4D51">
        <w:rPr>
          <w:szCs w:val="24"/>
        </w:rPr>
        <w:fldChar w:fldCharType="begin"/>
      </w:r>
      <w:r w:rsidR="00733E6E" w:rsidRPr="008B4D51">
        <w:rPr>
          <w:szCs w:val="24"/>
        </w:rPr>
        <w:instrText xml:space="preserve"> ADDIN EN.CITE &lt;EndNote&gt;&lt;Cite&gt;&lt;Author&gt;Compans&lt;/Author&gt;&lt;Year&gt;2022&lt;/Year&gt;&lt;RecNum&gt;301&lt;/RecNum&gt;&lt;DisplayText&gt;(Compans, Beaujouan and Dutreuilh 2022)&lt;/DisplayText&gt;&lt;record&gt;&lt;rec-number&gt;301&lt;/rec-number&gt;&lt;foreign-keys&gt;&lt;key app="EN" db-id="date2dst4vae0pe955kxa2tla9pzrxp00p95" timestamp="1700159886"&gt;301&lt;/key&gt;&lt;/foreign-keys&gt;&lt;ref-type name="Journal Article"&gt;17&lt;/ref-type&gt;&lt;contributors&gt;&lt;authors&gt;&lt;author&gt;Compans, Marie-Caroline&lt;/author&gt;&lt;author&gt;Beaujouan, Éva&lt;/author&gt;&lt;author&gt;Dutreuilh, C&lt;/author&gt;&lt;/authors&gt;&lt;/contributors&gt;&lt;titles&gt;&lt;title&gt;From union formation to first birth: The role of age at first cohabitation in the transition to motherhood and fatherhood&lt;/title&gt;&lt;secondary-title&gt;Population&lt;/secondary-title&gt;&lt;short-title&gt;De la mise en couple à la première naissance. Le rôle de l’âge à la première cohabitation dans l’entrée en maternité et en paternité&lt;/short-title&gt;&lt;/titles&gt;&lt;periodical&gt;&lt;full-title&gt;Population&lt;/full-title&gt;&lt;/periodical&gt;&lt;pages&gt;411-436&lt;/pages&gt;&lt;volume&gt;77&lt;/volume&gt;&lt;number&gt;3&lt;/number&gt;&lt;dates&gt;&lt;year&gt;2022&lt;/year&gt;&lt;/dates&gt;&lt;isbn&gt;9782733280294&lt;/isbn&gt;&lt;urls&gt;&lt;related-urls&gt;&lt;url&gt;https://www.cairn.info/revue-population-2022-3-page-439.htm&lt;/url&gt;&lt;url&gt;https://www.cairn.info/load_pdf.php?ID_ARTICLE=POPU_2203_0439&lt;/url&gt;&lt;/related-urls&gt;&lt;/urls&gt;&lt;electronic-resource-num&gt;10.3917/popu.2203.0439&lt;/electronic-resource-num&gt;&lt;remote-database-name&gt;Cairn.info&lt;/remote-database-name&gt;&lt;remote-database-provider&gt;Cairn.info&lt;/remote-database-provider&gt;&lt;language&gt;Fr&lt;/language&gt;&lt;/record&gt;&lt;/Cite&gt;&lt;/EndNote&gt;</w:instrText>
      </w:r>
      <w:r w:rsidR="00E446EA" w:rsidRPr="008B4D51">
        <w:rPr>
          <w:szCs w:val="24"/>
        </w:rPr>
        <w:fldChar w:fldCharType="separate"/>
      </w:r>
      <w:r w:rsidR="00733E6E" w:rsidRPr="008B4D51">
        <w:rPr>
          <w:noProof/>
          <w:szCs w:val="24"/>
        </w:rPr>
        <w:t>(Compans, Beaujouan and Dutreuilh 2022)</w:t>
      </w:r>
      <w:r w:rsidR="00E446EA" w:rsidRPr="008B4D51">
        <w:rPr>
          <w:szCs w:val="24"/>
        </w:rPr>
        <w:fldChar w:fldCharType="end"/>
      </w:r>
      <w:r w:rsidR="00451871" w:rsidRPr="008B4D51">
        <w:rPr>
          <w:szCs w:val="24"/>
        </w:rPr>
        <w:t xml:space="preserve">. </w:t>
      </w:r>
      <w:r w:rsidR="00B224C6" w:rsidRPr="008B4D51">
        <w:rPr>
          <w:szCs w:val="24"/>
        </w:rPr>
        <w:t xml:space="preserve"> Other changes concurrent with partnership postponement, such as higher first birth propensity </w:t>
      </w:r>
      <w:r w:rsidR="00F56A11" w:rsidRPr="008B4D51">
        <w:rPr>
          <w:szCs w:val="24"/>
        </w:rPr>
        <w:t>within cohabitation</w:t>
      </w:r>
      <w:r w:rsidR="00B224C6" w:rsidRPr="008B4D51">
        <w:rPr>
          <w:szCs w:val="24"/>
        </w:rPr>
        <w:t xml:space="preserve">, can also offset the negative effect of postponement on fertility </w:t>
      </w:r>
      <w:r w:rsidR="00B224C6" w:rsidRPr="008B4D51">
        <w:rPr>
          <w:szCs w:val="24"/>
        </w:rPr>
        <w:fldChar w:fldCharType="begin"/>
      </w:r>
      <w:r w:rsidR="00733E6E" w:rsidRPr="008B4D51">
        <w:rPr>
          <w:szCs w:val="24"/>
        </w:rPr>
        <w:instrText xml:space="preserve"> ADDIN EN.CITE &lt;EndNote&gt;&lt;Cite&gt;&lt;Author&gt;Boissonneault&lt;/Author&gt;&lt;Year&gt;2022&lt;/Year&gt;&lt;RecNum&gt;311&lt;/RecNum&gt;&lt;DisplayText&gt;(Boissonneault and de Beer 2022)&lt;/DisplayText&gt;&lt;record&gt;&lt;rec-number&gt;311&lt;/rec-number&gt;&lt;foreign-keys&gt;&lt;key app="EN" db-id="date2dst4vae0pe955kxa2tla9pzrxp00p95" timestamp="1701280681"&gt;311&lt;/key&gt;&lt;/foreign-keys&gt;&lt;ref-type name="Journal Article"&gt;17&lt;/ref-type&gt;&lt;contributors&gt;&lt;authors&gt;&lt;author&gt;Boissonneault, Michaël&lt;/author&gt;&lt;author&gt;de Beer, Joop&lt;/author&gt;&lt;/authors&gt;&lt;/contributors&gt;&lt;titles&gt;&lt;title&gt;Microsimulation of Household and Marital Transitions Leading to Childlessness Among Dutch Women Born Between 1971 and 2000&lt;/title&gt;&lt;secondary-title&gt;Demography&lt;/secondary-title&gt;&lt;/titles&gt;&lt;periodical&gt;&lt;full-title&gt;Demography&lt;/full-title&gt;&lt;/periodical&gt;&lt;pages&gt;137-160&lt;/pages&gt;&lt;volume&gt;59&lt;/volume&gt;&lt;number&gt;1&lt;/number&gt;&lt;dates&gt;&lt;year&gt;2022&lt;/year&gt;&lt;/dates&gt;&lt;isbn&gt;0070-3370&lt;/isbn&gt;&lt;urls&gt;&lt;related-urls&gt;&lt;url&gt;https://doi.org/10.1215/00703370-9624050&lt;/url&gt;&lt;/related-urls&gt;&lt;/urls&gt;&lt;electronic-resource-num&gt;10.1215/00703370-9624050&lt;/electronic-resource-num&gt;&lt;access-date&gt;11/29/2023&lt;/access-date&gt;&lt;/record&gt;&lt;/Cite&gt;&lt;/EndNote&gt;</w:instrText>
      </w:r>
      <w:r w:rsidR="00B224C6" w:rsidRPr="008B4D51">
        <w:rPr>
          <w:szCs w:val="24"/>
        </w:rPr>
        <w:fldChar w:fldCharType="separate"/>
      </w:r>
      <w:r w:rsidR="00733E6E" w:rsidRPr="008B4D51">
        <w:rPr>
          <w:noProof/>
          <w:szCs w:val="24"/>
        </w:rPr>
        <w:t>(Boissonneault and de Beer 2022)</w:t>
      </w:r>
      <w:r w:rsidR="00B224C6" w:rsidRPr="008B4D51">
        <w:rPr>
          <w:szCs w:val="24"/>
        </w:rPr>
        <w:fldChar w:fldCharType="end"/>
      </w:r>
      <w:r w:rsidR="00B224C6" w:rsidRPr="008B4D51">
        <w:rPr>
          <w:szCs w:val="24"/>
        </w:rPr>
        <w:t xml:space="preserve">.  </w:t>
      </w:r>
      <w:r w:rsidR="000F1662" w:rsidRPr="008B4D51">
        <w:rPr>
          <w:szCs w:val="24"/>
        </w:rPr>
        <w:t>Finally, t</w:t>
      </w:r>
      <w:r w:rsidR="00055C6A" w:rsidRPr="008B4D51">
        <w:rPr>
          <w:szCs w:val="24"/>
        </w:rPr>
        <w:t xml:space="preserve">he timing of both partnership and family </w:t>
      </w:r>
      <w:r w:rsidR="00D22D46" w:rsidRPr="008B4D51">
        <w:rPr>
          <w:szCs w:val="24"/>
        </w:rPr>
        <w:t xml:space="preserve">formation </w:t>
      </w:r>
      <w:r w:rsidR="00955FA1" w:rsidRPr="008B4D51">
        <w:rPr>
          <w:szCs w:val="24"/>
        </w:rPr>
        <w:t xml:space="preserve">can also be jointly determined by </w:t>
      </w:r>
      <w:r w:rsidR="00D22D46" w:rsidRPr="008B4D51">
        <w:rPr>
          <w:szCs w:val="24"/>
        </w:rPr>
        <w:t>confounder</w:t>
      </w:r>
      <w:r w:rsidR="00955FA1" w:rsidRPr="008B4D51">
        <w:rPr>
          <w:szCs w:val="24"/>
        </w:rPr>
        <w:t>s</w:t>
      </w:r>
      <w:r w:rsidR="008C50E1" w:rsidRPr="008B4D51">
        <w:rPr>
          <w:szCs w:val="24"/>
        </w:rPr>
        <w:t xml:space="preserve"> </w:t>
      </w:r>
      <w:r w:rsidR="00E25CA4" w:rsidRPr="008B4D51">
        <w:rPr>
          <w:szCs w:val="24"/>
        </w:rPr>
        <w:fldChar w:fldCharType="begin"/>
      </w:r>
      <w:r w:rsidR="00733E6E" w:rsidRPr="008B4D51">
        <w:rPr>
          <w:szCs w:val="24"/>
        </w:rPr>
        <w:instrText xml:space="preserve"> ADDIN EN.CITE &lt;EndNote&gt;&lt;Cite&gt;&lt;Author&gt;Lillard&lt;/Author&gt;&lt;Year&gt;1993&lt;/Year&gt;&lt;RecNum&gt;162&lt;/RecNum&gt;&lt;DisplayText&gt;(Lillard and Waite 1993)&lt;/DisplayText&gt;&lt;record&gt;&lt;rec-number&gt;162&lt;/rec-number&gt;&lt;foreign-keys&gt;&lt;key app="EN" db-id="date2dst4vae0pe955kxa2tla9pzrxp00p95" timestamp="1665058501"&gt;162&lt;/key&gt;&lt;/foreign-keys&gt;&lt;ref-type name="Journal Article"&gt;17&lt;/ref-type&gt;&lt;contributors&gt;&lt;authors&gt;&lt;author&gt;Lillard, L. A.&lt;/author&gt;&lt;author&gt;Waite, L. J.&lt;/author&gt;&lt;/authors&gt;&lt;/contributors&gt;&lt;auth-address&gt;RAND Corporation, Santa Monica, CA 90407.&lt;/auth-address&gt;&lt;titles&gt;&lt;title&gt;A joint model of marital childbearing and marital disruption&lt;/title&gt;&lt;secondary-title&gt;Demography&lt;/secondary-title&gt;&lt;/titles&gt;&lt;periodical&gt;&lt;full-title&gt;Demography&lt;/full-title&gt;&lt;/periodical&gt;&lt;pages&gt;653-81&lt;/pages&gt;&lt;volume&gt;30&lt;/volume&gt;&lt;number&gt;4&lt;/number&gt;&lt;edition&gt;1993/11/01&lt;/edition&gt;&lt;keywords&gt;&lt;keyword&gt;Adolescent&lt;/keyword&gt;&lt;keyword&gt;Adult&lt;/keyword&gt;&lt;keyword&gt;Birth Intervals&lt;/keyword&gt;&lt;keyword&gt;Child&lt;/keyword&gt;&lt;keyword&gt;Child, Preschool&lt;/keyword&gt;&lt;keyword&gt;Divorce/*statistics &amp;amp; numerical data&lt;/keyword&gt;&lt;keyword&gt;*Family Characteristics&lt;/keyword&gt;&lt;keyword&gt;Female&lt;/keyword&gt;&lt;keyword&gt;Humans&lt;/keyword&gt;&lt;keyword&gt;Infant&lt;/keyword&gt;&lt;keyword&gt;Infant, Newborn&lt;/keyword&gt;&lt;keyword&gt;Longitudinal Studies&lt;/keyword&gt;&lt;keyword&gt;Male&lt;/keyword&gt;&lt;keyword&gt;Middle Aged&lt;/keyword&gt;&lt;keyword&gt;Models, Statistical&lt;/keyword&gt;&lt;keyword&gt;Retrospective Studies&lt;/keyword&gt;&lt;keyword&gt;Risk Factors&lt;/keyword&gt;&lt;keyword&gt;United States&lt;/keyword&gt;&lt;/keywords&gt;&lt;dates&gt;&lt;year&gt;1993&lt;/year&gt;&lt;pub-dates&gt;&lt;date&gt;Nov&lt;/date&gt;&lt;/pub-dates&gt;&lt;/dates&gt;&lt;isbn&gt;0070-3370 (Print)&amp;#xD;0070-3370&lt;/isbn&gt;&lt;accession-num&gt;8262286&lt;/accession-num&gt;&lt;urls&gt;&lt;/urls&gt;&lt;remote-database-provider&gt;NLM&lt;/remote-database-provider&gt;&lt;language&gt;eng&lt;/language&gt;&lt;/record&gt;&lt;/Cite&gt;&lt;/EndNote&gt;</w:instrText>
      </w:r>
      <w:r w:rsidR="00E25CA4" w:rsidRPr="008B4D51">
        <w:rPr>
          <w:szCs w:val="24"/>
        </w:rPr>
        <w:fldChar w:fldCharType="separate"/>
      </w:r>
      <w:r w:rsidR="00733E6E" w:rsidRPr="008B4D51">
        <w:rPr>
          <w:noProof/>
          <w:szCs w:val="24"/>
        </w:rPr>
        <w:t>(Lillard and Waite 1993)</w:t>
      </w:r>
      <w:r w:rsidR="00E25CA4" w:rsidRPr="008B4D51">
        <w:rPr>
          <w:szCs w:val="24"/>
        </w:rPr>
        <w:fldChar w:fldCharType="end"/>
      </w:r>
      <w:r w:rsidR="00D22D46" w:rsidRPr="008B4D51">
        <w:rPr>
          <w:szCs w:val="24"/>
        </w:rPr>
        <w:t>: The</w:t>
      </w:r>
      <w:r w:rsidR="007C2472" w:rsidRPr="008B4D51">
        <w:rPr>
          <w:szCs w:val="24"/>
        </w:rPr>
        <w:t xml:space="preserve"> </w:t>
      </w:r>
      <w:r w:rsidR="003C091A" w:rsidRPr="008B4D51">
        <w:rPr>
          <w:szCs w:val="24"/>
        </w:rPr>
        <w:t xml:space="preserve">traits </w:t>
      </w:r>
      <w:r w:rsidR="007C2472" w:rsidRPr="008B4D51">
        <w:rPr>
          <w:szCs w:val="24"/>
        </w:rPr>
        <w:t>of people who postpone marriage (</w:t>
      </w:r>
      <w:r w:rsidR="00456B61" w:rsidRPr="008B4D51">
        <w:rPr>
          <w:szCs w:val="24"/>
        </w:rPr>
        <w:t xml:space="preserve">e.g. </w:t>
      </w:r>
      <w:r w:rsidR="007C2472" w:rsidRPr="008B4D51">
        <w:rPr>
          <w:szCs w:val="24"/>
        </w:rPr>
        <w:t xml:space="preserve">more </w:t>
      </w:r>
      <w:r w:rsidR="002045A1" w:rsidRPr="008B4D51">
        <w:rPr>
          <w:szCs w:val="24"/>
        </w:rPr>
        <w:t>educated</w:t>
      </w:r>
      <w:r w:rsidR="007C2472" w:rsidRPr="008B4D51">
        <w:rPr>
          <w:szCs w:val="24"/>
        </w:rPr>
        <w:t>) also characteris</w:t>
      </w:r>
      <w:r w:rsidR="003C091A" w:rsidRPr="008B4D51">
        <w:rPr>
          <w:szCs w:val="24"/>
        </w:rPr>
        <w:t xml:space="preserve">e </w:t>
      </w:r>
      <w:r w:rsidR="00960DFF" w:rsidRPr="008B4D51">
        <w:rPr>
          <w:szCs w:val="24"/>
        </w:rPr>
        <w:t>those</w:t>
      </w:r>
      <w:r w:rsidR="007C2472" w:rsidRPr="008B4D51">
        <w:rPr>
          <w:szCs w:val="24"/>
        </w:rPr>
        <w:t xml:space="preserve"> </w:t>
      </w:r>
      <w:r w:rsidR="0027505E" w:rsidRPr="008B4D51">
        <w:rPr>
          <w:szCs w:val="24"/>
        </w:rPr>
        <w:t xml:space="preserve">who </w:t>
      </w:r>
      <w:r w:rsidR="007C2472" w:rsidRPr="008B4D51">
        <w:rPr>
          <w:szCs w:val="24"/>
        </w:rPr>
        <w:t>postpone</w:t>
      </w:r>
      <w:r w:rsidR="001A42B2" w:rsidRPr="008B4D51">
        <w:rPr>
          <w:szCs w:val="24"/>
        </w:rPr>
        <w:t xml:space="preserve"> </w:t>
      </w:r>
      <w:r w:rsidR="007C2472" w:rsidRPr="008B4D51">
        <w:rPr>
          <w:szCs w:val="24"/>
        </w:rPr>
        <w:t>childbearing</w:t>
      </w:r>
      <w:r w:rsidR="00E446EA" w:rsidRPr="008B4D51">
        <w:rPr>
          <w:szCs w:val="24"/>
        </w:rPr>
        <w:t xml:space="preserve"> </w:t>
      </w:r>
      <w:r w:rsidR="00E446EA" w:rsidRPr="008B4D51">
        <w:rPr>
          <w:szCs w:val="24"/>
        </w:rPr>
        <w:fldChar w:fldCharType="begin"/>
      </w:r>
      <w:r w:rsidR="00733E6E" w:rsidRPr="008B4D51">
        <w:rPr>
          <w:szCs w:val="24"/>
        </w:rPr>
        <w:instrText xml:space="preserve"> ADDIN EN.CITE &lt;EndNote&gt;&lt;Cite&gt;&lt;Author&gt;Nitsche&lt;/Author&gt;&lt;Year&gt;2020&lt;/Year&gt;&lt;RecNum&gt;115&lt;/RecNum&gt;&lt;DisplayText&gt;(Nitsche and Hayford 2020)&lt;/DisplayText&gt;&lt;record&gt;&lt;rec-number&gt;115&lt;/rec-number&gt;&lt;foreign-keys&gt;&lt;key app="EN" db-id="date2dst4vae0pe955kxa2tla9pzrxp00p95" timestamp="1665058428"&gt;115&lt;/key&gt;&lt;/foreign-keys&gt;&lt;ref-type name="Journal Article"&gt;17&lt;/ref-type&gt;&lt;contributors&gt;&lt;authors&gt;&lt;author&gt;Nitsche, N.&lt;/author&gt;&lt;author&gt;Hayford, S. R.&lt;/author&gt;&lt;/authors&gt;&lt;/contributors&gt;&lt;titles&gt;&lt;title&gt;Preferences, Partners, and Parenthood: Linking Early Fertility Desires, Marriage Timing, and Achieved Fertility&lt;/title&gt;&lt;secondary-title&gt;Demography&lt;/secondary-title&gt;&lt;/titles&gt;&lt;periodical&gt;&lt;full-title&gt;Demography&lt;/full-title&gt;&lt;/periodical&gt;&lt;pages&gt;1975-2001&lt;/pages&gt;&lt;volume&gt;57&lt;/volume&gt;&lt;number&gt;6&lt;/number&gt;&lt;dates&gt;&lt;year&gt;2020&lt;/year&gt;&lt;/dates&gt;&lt;work-type&gt;Article&lt;/work-type&gt;&lt;urls&gt;&lt;related-urls&gt;&lt;url&gt;https://www.scopus.com/inward/record.uri?eid=2-s2.0-85096019077&amp;amp;doi=10.1007%2fs13524-020-00927-y&amp;amp;partnerID=40&amp;amp;md5=0af32f0dfe8964be6c5c8accb094153b&lt;/url&gt;&lt;/related-urls&gt;&lt;/urls&gt;&lt;electronic-resource-num&gt;10.1007/s13524-020-00927-y&lt;/electronic-resource-num&gt;&lt;remote-database-name&gt;Scopus&lt;/remote-database-name&gt;&lt;/record&gt;&lt;/Cite&gt;&lt;/EndNote&gt;</w:instrText>
      </w:r>
      <w:r w:rsidR="00E446EA" w:rsidRPr="008B4D51">
        <w:rPr>
          <w:szCs w:val="24"/>
        </w:rPr>
        <w:fldChar w:fldCharType="separate"/>
      </w:r>
      <w:r w:rsidR="00733E6E" w:rsidRPr="008B4D51">
        <w:rPr>
          <w:noProof/>
          <w:szCs w:val="24"/>
        </w:rPr>
        <w:t>(Nitsche and Hayford 2020)</w:t>
      </w:r>
      <w:r w:rsidR="00E446EA" w:rsidRPr="008B4D51">
        <w:rPr>
          <w:szCs w:val="24"/>
        </w:rPr>
        <w:fldChar w:fldCharType="end"/>
      </w:r>
      <w:r w:rsidR="00E446EA" w:rsidRPr="008B4D51">
        <w:rPr>
          <w:szCs w:val="24"/>
        </w:rPr>
        <w:t>.</w:t>
      </w:r>
      <w:r w:rsidR="00671BEC" w:rsidRPr="008B4D51">
        <w:rPr>
          <w:szCs w:val="24"/>
        </w:rPr>
        <w:t xml:space="preserve"> </w:t>
      </w:r>
      <w:r w:rsidR="00B64673" w:rsidRPr="008B4D51">
        <w:rPr>
          <w:color w:val="7030A0"/>
          <w:szCs w:val="24"/>
        </w:rPr>
        <w:t xml:space="preserve"> </w:t>
      </w:r>
    </w:p>
    <w:p w14:paraId="137A8AD1" w14:textId="6ED4017C" w:rsidR="00AF3124" w:rsidRPr="008B4D51" w:rsidRDefault="003517C1" w:rsidP="00BD21F7">
      <w:pPr>
        <w:spacing w:line="480" w:lineRule="auto"/>
        <w:rPr>
          <w:color w:val="FF0000"/>
          <w:szCs w:val="24"/>
        </w:rPr>
      </w:pPr>
      <w:r w:rsidRPr="008B4D51">
        <w:rPr>
          <w:szCs w:val="24"/>
        </w:rPr>
        <w:t xml:space="preserve">Research has consistently found </w:t>
      </w:r>
      <w:r w:rsidR="005C42BA" w:rsidRPr="008B4D51">
        <w:rPr>
          <w:szCs w:val="24"/>
        </w:rPr>
        <w:t>that t</w:t>
      </w:r>
      <w:r w:rsidR="00147AB1" w:rsidRPr="008B4D51">
        <w:rPr>
          <w:szCs w:val="24"/>
        </w:rPr>
        <w:t xml:space="preserve">he age at forming partnerships </w:t>
      </w:r>
      <w:r w:rsidR="00A70C49" w:rsidRPr="008B4D51">
        <w:rPr>
          <w:szCs w:val="24"/>
        </w:rPr>
        <w:t>also affect</w:t>
      </w:r>
      <w:r w:rsidR="00147AB1" w:rsidRPr="008B4D51">
        <w:rPr>
          <w:szCs w:val="24"/>
        </w:rPr>
        <w:t>s</w:t>
      </w:r>
      <w:r w:rsidR="00A70C49" w:rsidRPr="008B4D51">
        <w:rPr>
          <w:szCs w:val="24"/>
        </w:rPr>
        <w:t xml:space="preserve"> the speed of transition to</w:t>
      </w:r>
      <w:r w:rsidR="00E446EA" w:rsidRPr="008B4D51">
        <w:rPr>
          <w:szCs w:val="24"/>
        </w:rPr>
        <w:t xml:space="preserve"> first and</w:t>
      </w:r>
      <w:r w:rsidR="00A70C49" w:rsidRPr="008B4D51">
        <w:rPr>
          <w:szCs w:val="24"/>
        </w:rPr>
        <w:t xml:space="preserve"> higher order births</w:t>
      </w:r>
      <w:r w:rsidR="00EA0EB9" w:rsidRPr="008B4D51">
        <w:rPr>
          <w:szCs w:val="24"/>
        </w:rPr>
        <w:t>. The relationship can be</w:t>
      </w:r>
      <w:r w:rsidR="006D2D64" w:rsidRPr="008B4D51">
        <w:rPr>
          <w:szCs w:val="24"/>
        </w:rPr>
        <w:t xml:space="preserve"> because i</w:t>
      </w:r>
      <w:r w:rsidR="00123BCD" w:rsidRPr="008B4D51">
        <w:rPr>
          <w:szCs w:val="24"/>
        </w:rPr>
        <w:t>ndividuals</w:t>
      </w:r>
      <w:r w:rsidR="003D03D0" w:rsidRPr="008B4D51">
        <w:rPr>
          <w:szCs w:val="24"/>
        </w:rPr>
        <w:t xml:space="preserve"> who delay partnerships and childbearing progress to</w:t>
      </w:r>
      <w:r w:rsidR="00E446EA" w:rsidRPr="008B4D51">
        <w:rPr>
          <w:szCs w:val="24"/>
        </w:rPr>
        <w:t xml:space="preserve"> first or</w:t>
      </w:r>
      <w:r w:rsidR="003D03D0" w:rsidRPr="008B4D51">
        <w:rPr>
          <w:szCs w:val="24"/>
        </w:rPr>
        <w:t xml:space="preserve"> higher order births more quickly to recuperate their preferred family size before aging out of reproductive years</w:t>
      </w:r>
      <w:r w:rsidR="00D55213" w:rsidRPr="008B4D51">
        <w:rPr>
          <w:szCs w:val="24"/>
        </w:rPr>
        <w:t xml:space="preserve"> </w:t>
      </w:r>
      <w:r w:rsidR="003D03D0" w:rsidRPr="008B4D51">
        <w:rPr>
          <w:szCs w:val="24"/>
        </w:rPr>
        <w:t xml:space="preserve"> </w:t>
      </w:r>
      <w:r w:rsidR="00E834C8" w:rsidRPr="008B4D51">
        <w:rPr>
          <w:szCs w:val="24"/>
        </w:rPr>
        <w:fldChar w:fldCharType="begin">
          <w:fldData xml:space="preserve">PEVuZE5vdGU+PENpdGU+PEF1dGhvcj5GcmVqa2E8L0F1dGhvcj48WWVhcj4yMDEyPC9ZZWFyPjxS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</w:fldData>
        </w:fldChar>
      </w:r>
      <w:r w:rsidR="00733E6E" w:rsidRPr="008B4D51">
        <w:rPr>
          <w:szCs w:val="24"/>
        </w:rPr>
        <w:instrText xml:space="preserve"> ADDIN EN.CITE </w:instrText>
      </w:r>
      <w:r w:rsidR="00733E6E" w:rsidRPr="008B4D51">
        <w:rPr>
          <w:szCs w:val="24"/>
        </w:rPr>
        <w:fldChar w:fldCharType="begin">
          <w:fldData xml:space="preserve">PEVuZE5vdGU+PENpdGU+PEF1dGhvcj5GcmVqa2E8L0F1dGhvcj48WWVhcj4yMDEyPC9ZZWFyPjxS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</w:fldData>
        </w:fldChar>
      </w:r>
      <w:r w:rsidR="00733E6E" w:rsidRPr="008B4D51">
        <w:rPr>
          <w:szCs w:val="24"/>
        </w:rPr>
        <w:instrText xml:space="preserve"> ADDIN EN.CITE.DATA </w:instrText>
      </w:r>
      <w:r w:rsidR="00733E6E" w:rsidRPr="008B4D51">
        <w:rPr>
          <w:szCs w:val="24"/>
        </w:rPr>
      </w:r>
      <w:r w:rsidR="00733E6E" w:rsidRPr="008B4D51">
        <w:rPr>
          <w:szCs w:val="24"/>
        </w:rPr>
        <w:fldChar w:fldCharType="end"/>
      </w:r>
      <w:r w:rsidR="00E834C8" w:rsidRPr="008B4D51">
        <w:rPr>
          <w:szCs w:val="24"/>
        </w:rPr>
      </w:r>
      <w:r w:rsidR="00E834C8" w:rsidRPr="008B4D51">
        <w:rPr>
          <w:szCs w:val="24"/>
        </w:rPr>
        <w:fldChar w:fldCharType="separate"/>
      </w:r>
      <w:r w:rsidR="00733E6E" w:rsidRPr="008B4D51">
        <w:rPr>
          <w:noProof/>
          <w:szCs w:val="24"/>
        </w:rPr>
        <w:t>(Andersson, Rønsen et al. 2009, Frejka 2012, Castro 2015)</w:t>
      </w:r>
      <w:r w:rsidR="00E834C8" w:rsidRPr="008B4D51">
        <w:rPr>
          <w:szCs w:val="24"/>
        </w:rPr>
        <w:fldChar w:fldCharType="end"/>
      </w:r>
      <w:r w:rsidR="00E834C8" w:rsidRPr="008B4D51">
        <w:rPr>
          <w:szCs w:val="24"/>
        </w:rPr>
        <w:t>.</w:t>
      </w:r>
      <w:r w:rsidR="003B44E5" w:rsidRPr="008B4D51">
        <w:rPr>
          <w:szCs w:val="24"/>
        </w:rPr>
        <w:t xml:space="preserve"> Among parents in France, those who partnered at older ages had their first children more quickly </w:t>
      </w:r>
      <w:r w:rsidR="003B44E5" w:rsidRPr="008B4D51">
        <w:rPr>
          <w:szCs w:val="24"/>
        </w:rPr>
        <w:fldChar w:fldCharType="begin"/>
      </w:r>
      <w:r w:rsidR="00733E6E" w:rsidRPr="008B4D51">
        <w:rPr>
          <w:szCs w:val="24"/>
        </w:rPr>
        <w:instrText xml:space="preserve"> ADDIN EN.CITE &lt;EndNote&gt;&lt;Cite&gt;&lt;Author&gt;Compans&lt;/Author&gt;&lt;Year&gt;2022&lt;/Year&gt;&lt;RecNum&gt;301&lt;/RecNum&gt;&lt;DisplayText&gt;(Compans, Beaujouan and Dutreuilh 2022)&lt;/DisplayText&gt;&lt;record&gt;&lt;rec-number&gt;301&lt;/rec-number&gt;&lt;foreign-keys&gt;&lt;key app="EN" db-id="date2dst4vae0pe955kxa2tla9pzrxp00p95" timestamp="1700159886"&gt;301&lt;/key&gt;&lt;/foreign-keys&gt;&lt;ref-type name="Journal Article"&gt;17&lt;/ref-type&gt;&lt;contributors&gt;&lt;authors&gt;&lt;author&gt;Compans, Marie-Caroline&lt;/author&gt;&lt;author&gt;Beaujouan, Éva&lt;/author&gt;&lt;author&gt;Dutreuilh, C&lt;/author&gt;&lt;/authors&gt;&lt;/contributors&gt;&lt;titles&gt;&lt;title&gt;From union formation to first birth: The role of age at first cohabitation in the transition to motherhood and fatherhood&lt;/title&gt;&lt;secondary-title&gt;Population&lt;/secondary-title&gt;&lt;short-title&gt;De la mise en couple à la première naissance. Le rôle de l’âge à la première cohabitation dans l’entrée en maternité et en paternité&lt;/short-title&gt;&lt;/titles&gt;&lt;periodical&gt;&lt;full-title&gt;Population&lt;/full-title&gt;&lt;/periodical&gt;&lt;pages&gt;411-436&lt;/pages&gt;&lt;volume&gt;77&lt;/volume&gt;&lt;number&gt;3&lt;/number&gt;&lt;dates&gt;&lt;year&gt;2022&lt;/year&gt;&lt;/dates&gt;&lt;isbn&gt;9782733280294&lt;/isbn&gt;&lt;urls&gt;&lt;related-urls&gt;&lt;url&gt;https://www.cairn.info/revue-population-2022-3-page-439.htm&lt;/url&gt;&lt;url&gt;https://www.cairn.info/load_pdf.php?ID_ARTICLE=POPU_2203_0439&lt;/url&gt;&lt;/related-urls&gt;&lt;/urls&gt;&lt;electronic-resource-num&gt;10.3917/popu.2203.0439&lt;/electronic-resource-num&gt;&lt;remote-database-name&gt;Cairn.info&lt;/remote-database-name&gt;&lt;remote-database-provider&gt;Cairn.info&lt;/remote-database-provider&gt;&lt;language&gt;Fr&lt;/language&gt;&lt;/record&gt;&lt;/Cite&gt;&lt;/EndNote&gt;</w:instrText>
      </w:r>
      <w:r w:rsidR="003B44E5" w:rsidRPr="008B4D51">
        <w:rPr>
          <w:szCs w:val="24"/>
        </w:rPr>
        <w:fldChar w:fldCharType="separate"/>
      </w:r>
      <w:r w:rsidR="00733E6E" w:rsidRPr="008B4D51">
        <w:rPr>
          <w:noProof/>
          <w:szCs w:val="24"/>
        </w:rPr>
        <w:t>(Compans, Beaujouan and Dutreuilh 2022)</w:t>
      </w:r>
      <w:r w:rsidR="003B44E5" w:rsidRPr="008B4D51">
        <w:rPr>
          <w:szCs w:val="24"/>
        </w:rPr>
        <w:fldChar w:fldCharType="end"/>
      </w:r>
      <w:r w:rsidR="003B44E5" w:rsidRPr="008B4D51">
        <w:rPr>
          <w:szCs w:val="24"/>
        </w:rPr>
        <w:t xml:space="preserve">. </w:t>
      </w:r>
      <w:r w:rsidR="00E834C8" w:rsidRPr="008B4D51">
        <w:rPr>
          <w:szCs w:val="24"/>
        </w:rPr>
        <w:t xml:space="preserve"> </w:t>
      </w:r>
      <w:r w:rsidR="00F37DAC" w:rsidRPr="008B4D51">
        <w:rPr>
          <w:szCs w:val="24"/>
        </w:rPr>
        <w:t xml:space="preserve">In the US, </w:t>
      </w:r>
      <w:r w:rsidR="00D04C95" w:rsidRPr="008B4D51">
        <w:rPr>
          <w:szCs w:val="24"/>
        </w:rPr>
        <w:t>there is only a weak link between marriage timing and achieved parity among parents</w:t>
      </w:r>
      <w:r w:rsidR="007F6932" w:rsidRPr="008B4D51">
        <w:rPr>
          <w:szCs w:val="24"/>
        </w:rPr>
        <w:t xml:space="preserve"> </w:t>
      </w:r>
      <w:r w:rsidR="00D04C95" w:rsidRPr="008B4D51">
        <w:rPr>
          <w:szCs w:val="24"/>
        </w:rPr>
        <w:t xml:space="preserve">because those </w:t>
      </w:r>
      <w:r w:rsidR="007F6932" w:rsidRPr="008B4D51">
        <w:rPr>
          <w:szCs w:val="24"/>
        </w:rPr>
        <w:t xml:space="preserve">marry after age 30 nonetheless progress to higher order births, despite the shorter time frame </w:t>
      </w:r>
      <w:r w:rsidR="00F37DAC" w:rsidRPr="008B4D51">
        <w:rPr>
          <w:szCs w:val="24"/>
        </w:rPr>
        <w:fldChar w:fldCharType="begin"/>
      </w:r>
      <w:r w:rsidR="00733E6E" w:rsidRPr="008B4D51">
        <w:rPr>
          <w:szCs w:val="24"/>
        </w:rPr>
        <w:instrText xml:space="preserve"> ADDIN EN.CITE &lt;EndNote&gt;&lt;Cite&gt;&lt;Author&gt;Nitsche&lt;/Author&gt;&lt;Year&gt;2020&lt;/Year&gt;&lt;RecNum&gt;115&lt;/RecNum&gt;&lt;DisplayText&gt;(Nitsche and Hayford 2020)&lt;/DisplayText&gt;&lt;record&gt;&lt;rec-number&gt;115&lt;/rec-number&gt;&lt;foreign-keys&gt;&lt;key app="EN" db-id="date2dst4vae0pe955kxa2tla9pzrxp00p95" timestamp="1665058428"&gt;115&lt;/key&gt;&lt;/foreign-keys&gt;&lt;ref-type name="Journal Article"&gt;17&lt;/ref-type&gt;&lt;contributors&gt;&lt;authors&gt;&lt;author&gt;Nitsche, N.&lt;/author&gt;&lt;author&gt;Hayford, S. R.&lt;/author&gt;&lt;/authors&gt;&lt;/contributors&gt;&lt;titles&gt;&lt;title&gt;Preferences, Partners, and Parenthood: Linking Early Fertility Desires, Marriage Timing, and Achieved Fertility&lt;/title&gt;&lt;secondary-title&gt;Demography&lt;/secondary-title&gt;&lt;/titles&gt;&lt;periodical&gt;&lt;full-title&gt;Demography&lt;/full-title&gt;&lt;/periodical&gt;&lt;pages&gt;1975-2001&lt;/pages&gt;&lt;volume&gt;57&lt;/volume&gt;&lt;number&gt;6&lt;/number&gt;&lt;dates&gt;&lt;year&gt;2020&lt;/year&gt;&lt;/dates&gt;&lt;work-type&gt;Article&lt;/work-type&gt;&lt;urls&gt;&lt;related-urls&gt;&lt;url&gt;https://www.scopus.com/inward/record.uri?eid=2-s2.0-85096019077&amp;amp;doi=10.1007%2fs13524-020-00927-y&amp;amp;partnerID=40&amp;amp;md5=0af32f0dfe8964be6c5c8accb094153b&lt;/url&gt;&lt;/related-urls&gt;&lt;/urls&gt;&lt;electronic-resource-num&gt;10.1007/s13524-020-00927-y&lt;/electronic-resource-num&gt;&lt;remote-database-name&gt;Scopus&lt;/remote-database-name&gt;&lt;/record&gt;&lt;/Cite&gt;&lt;/EndNote&gt;</w:instrText>
      </w:r>
      <w:r w:rsidR="00F37DAC" w:rsidRPr="008B4D51">
        <w:rPr>
          <w:szCs w:val="24"/>
        </w:rPr>
        <w:fldChar w:fldCharType="separate"/>
      </w:r>
      <w:r w:rsidR="00733E6E" w:rsidRPr="008B4D51">
        <w:rPr>
          <w:noProof/>
          <w:szCs w:val="24"/>
        </w:rPr>
        <w:t>(Nitsche and Hayford 2020)</w:t>
      </w:r>
      <w:r w:rsidR="00F37DAC" w:rsidRPr="008B4D51">
        <w:rPr>
          <w:szCs w:val="24"/>
        </w:rPr>
        <w:fldChar w:fldCharType="end"/>
      </w:r>
      <w:r w:rsidR="00F37DAC" w:rsidRPr="008B4D51">
        <w:rPr>
          <w:szCs w:val="24"/>
        </w:rPr>
        <w:t>.</w:t>
      </w:r>
      <w:r w:rsidR="00E446EA" w:rsidRPr="008B4D51">
        <w:rPr>
          <w:szCs w:val="24"/>
        </w:rPr>
        <w:t xml:space="preserve">  More</w:t>
      </w:r>
      <w:r w:rsidR="00EA0EB9" w:rsidRPr="008B4D51">
        <w:rPr>
          <w:szCs w:val="24"/>
        </w:rPr>
        <w:t>ov</w:t>
      </w:r>
      <w:r w:rsidR="00EA0EB9" w:rsidRPr="008B4D51">
        <w:rPr>
          <w:rFonts w:cstheme="minorHAnsi"/>
          <w:szCs w:val="24"/>
        </w:rPr>
        <w:t xml:space="preserve">er, </w:t>
      </w:r>
      <w:r w:rsidR="00E75125" w:rsidRPr="008B4D51">
        <w:rPr>
          <w:rFonts w:cstheme="minorHAnsi"/>
          <w:szCs w:val="24"/>
        </w:rPr>
        <w:t xml:space="preserve">multi-country research found </w:t>
      </w:r>
      <w:r w:rsidR="00EA0EB9" w:rsidRPr="008B4D51">
        <w:rPr>
          <w:rFonts w:cstheme="minorHAnsi"/>
          <w:szCs w:val="24"/>
        </w:rPr>
        <w:t>age at first partnership is related to the likelihood of separation</w:t>
      </w:r>
      <w:r w:rsidR="00C74CCA" w:rsidRPr="008B4D51">
        <w:rPr>
          <w:rFonts w:cstheme="minorHAnsi"/>
          <w:szCs w:val="24"/>
        </w:rPr>
        <w:t xml:space="preserve"> and re</w:t>
      </w:r>
      <w:r w:rsidR="0032239F" w:rsidRPr="008B4D51">
        <w:rPr>
          <w:rFonts w:cstheme="minorHAnsi"/>
          <w:szCs w:val="24"/>
        </w:rPr>
        <w:t>-</w:t>
      </w:r>
      <w:r w:rsidR="00C74CCA" w:rsidRPr="008B4D51">
        <w:rPr>
          <w:rFonts w:cstheme="minorHAnsi"/>
          <w:szCs w:val="24"/>
        </w:rPr>
        <w:t>partnering</w:t>
      </w:r>
      <w:r w:rsidR="000C4805" w:rsidRPr="008B4D51">
        <w:rPr>
          <w:rFonts w:cstheme="minorHAnsi"/>
          <w:szCs w:val="24"/>
        </w:rPr>
        <w:t xml:space="preserve"> </w:t>
      </w:r>
      <w:r w:rsidR="00A15F2D" w:rsidRPr="008B4D51">
        <w:rPr>
          <w:rFonts w:cstheme="minorHAnsi"/>
          <w:szCs w:val="24"/>
        </w:rPr>
        <w:t>(</w:t>
      </w:r>
      <w:r w:rsidR="006865D8" w:rsidRPr="008B4D51">
        <w:rPr>
          <w:rStyle w:val="cf01"/>
          <w:rFonts w:asciiTheme="minorHAnsi" w:hAnsiTheme="minorHAnsi" w:cstheme="minorHAnsi"/>
          <w:sz w:val="24"/>
          <w:szCs w:val="24"/>
        </w:rPr>
        <w:t>Gałęzewska, Perelli-Harris et al.</w:t>
      </w:r>
      <w:r w:rsidR="00B93489" w:rsidRPr="008B4D51">
        <w:rPr>
          <w:rStyle w:val="cf01"/>
          <w:rFonts w:asciiTheme="minorHAnsi" w:hAnsiTheme="minorHAnsi" w:cstheme="minorHAnsi"/>
          <w:sz w:val="24"/>
          <w:szCs w:val="24"/>
        </w:rPr>
        <w:t xml:space="preserve"> 2017</w:t>
      </w:r>
      <w:r w:rsidR="006865D8" w:rsidRPr="008B4D51">
        <w:rPr>
          <w:rFonts w:cstheme="minorHAnsi"/>
          <w:szCs w:val="24"/>
        </w:rPr>
        <w:t>)</w:t>
      </w:r>
      <w:r w:rsidR="00EA0EB9" w:rsidRPr="008B4D51">
        <w:rPr>
          <w:rFonts w:cstheme="minorHAnsi"/>
          <w:szCs w:val="24"/>
        </w:rPr>
        <w:t xml:space="preserve">. </w:t>
      </w:r>
      <w:r w:rsidR="009D6201" w:rsidRPr="008B4D51">
        <w:rPr>
          <w:rFonts w:cstheme="minorHAnsi"/>
          <w:szCs w:val="24"/>
        </w:rPr>
        <w:t>Th</w:t>
      </w:r>
      <w:r w:rsidR="009D6201" w:rsidRPr="008B4D51">
        <w:rPr>
          <w:szCs w:val="24"/>
        </w:rPr>
        <w:t>ose who separate and re-partner at a young age are more likely to have higher order births, as discussed in a later section</w:t>
      </w:r>
      <w:r w:rsidR="00A24E24" w:rsidRPr="008B4D51">
        <w:rPr>
          <w:szCs w:val="24"/>
        </w:rPr>
        <w:t xml:space="preserve"> </w:t>
      </w:r>
      <w:r w:rsidR="00EE4FA6" w:rsidRPr="008B4D51">
        <w:rPr>
          <w:szCs w:val="24"/>
        </w:rPr>
        <w:fldChar w:fldCharType="begin"/>
      </w:r>
      <w:r w:rsidR="00733E6E" w:rsidRPr="008B4D51">
        <w:rPr>
          <w:szCs w:val="24"/>
        </w:rPr>
        <w:instrText xml:space="preserve"> ADDIN EN.CITE &lt;EndNote&gt;&lt;Cite&gt;&lt;Author&gt;Wu&lt;/Author&gt;&lt;Year&gt;2002&lt;/Year&gt;&lt;RecNum&gt;116&lt;/RecNum&gt;&lt;DisplayText&gt;(Wu and Martin 2002)&lt;/DisplayText&gt;&lt;record&gt;&lt;rec-number&gt;116&lt;/rec-number&gt;&lt;foreign-keys&gt;&lt;key app="EN" db-id="date2dst4vae0pe955kxa2tla9pzrxp00p95" timestamp="1665058429"&gt;116&lt;/key&gt;&lt;/foreign-keys&gt;&lt;ref-type name="Unpublished Work"&gt;34&lt;/ref-type&gt;&lt;contributors&gt;&lt;authors&gt;&lt;author&gt;Wu, L.&lt;/author&gt;&lt;author&gt;Martin, S.&lt;/author&gt;&lt;/authors&gt;&lt;/contributors&gt;&lt;titles&gt;&lt;title&gt;Is there an engine of nonmarital fertility?&lt;/title&gt;&lt;secondary-title&gt;CDE Working Paper &lt;/secondary-title&gt;&lt;/titles&gt;&lt;number&gt;14&lt;/number&gt;&lt;dates&gt;&lt;year&gt;2002&lt;/year&gt;&lt;/dates&gt;&lt;pub-location&gt;Center for Demography and Ecology&lt;/pub-location&gt;&lt;publisher&gt;University of Wisconsin-Madison&lt;/publisher&gt;&lt;urls&gt;&lt;/urls&gt;&lt;/record&gt;&lt;/Cite&gt;&lt;/EndNote&gt;</w:instrText>
      </w:r>
      <w:r w:rsidR="00EE4FA6" w:rsidRPr="008B4D51">
        <w:rPr>
          <w:szCs w:val="24"/>
        </w:rPr>
        <w:fldChar w:fldCharType="separate"/>
      </w:r>
      <w:r w:rsidR="00733E6E" w:rsidRPr="008B4D51">
        <w:rPr>
          <w:noProof/>
          <w:szCs w:val="24"/>
        </w:rPr>
        <w:t>(Wu and Martin 2002)</w:t>
      </w:r>
      <w:r w:rsidR="00EE4FA6" w:rsidRPr="008B4D51">
        <w:rPr>
          <w:szCs w:val="24"/>
        </w:rPr>
        <w:fldChar w:fldCharType="end"/>
      </w:r>
      <w:r w:rsidR="00C74CCA" w:rsidRPr="008B4D51">
        <w:rPr>
          <w:szCs w:val="24"/>
        </w:rPr>
        <w:t>.</w:t>
      </w:r>
      <w:r w:rsidR="00AF3124" w:rsidRPr="008B4D51">
        <w:rPr>
          <w:szCs w:val="24"/>
        </w:rPr>
        <w:t xml:space="preserve"> </w:t>
      </w:r>
    </w:p>
    <w:p w14:paraId="4D878F92" w14:textId="26E84F53" w:rsidR="009A3F92" w:rsidRPr="008B4D51" w:rsidRDefault="00FB0CEB" w:rsidP="00BD21F7">
      <w:pPr>
        <w:spacing w:line="480" w:lineRule="auto"/>
        <w:rPr>
          <w:szCs w:val="24"/>
        </w:rPr>
      </w:pPr>
      <w:r w:rsidRPr="008B4D51">
        <w:rPr>
          <w:szCs w:val="24"/>
        </w:rPr>
        <w:lastRenderedPageBreak/>
        <w:t xml:space="preserve">The duration of a partnership </w:t>
      </w:r>
      <w:r w:rsidR="009D46EE" w:rsidRPr="008B4D51">
        <w:rPr>
          <w:szCs w:val="24"/>
        </w:rPr>
        <w:t>also has important implications for childbearing.</w:t>
      </w:r>
      <w:r w:rsidR="00B64673" w:rsidRPr="008B4D51">
        <w:rPr>
          <w:szCs w:val="24"/>
        </w:rPr>
        <w:t xml:space="preserve"> </w:t>
      </w:r>
      <w:r w:rsidR="002A73E3" w:rsidRPr="008B4D51">
        <w:rPr>
          <w:szCs w:val="24"/>
        </w:rPr>
        <w:t xml:space="preserve">Evidence from the Netherlands (Keizer, Dykstra et al. 2008), Norway (Hart 2019) and Finland (Saarela and Skirbekk 2020) showed that short partnerships were associated with lower fertility and childlessness, with those experiencing long first or second unions having the lowest levels of childlessness. </w:t>
      </w:r>
      <w:r w:rsidR="00E75125" w:rsidRPr="008B4D51">
        <w:rPr>
          <w:szCs w:val="24"/>
        </w:rPr>
        <w:t>Throughout the Americas and several European countries, e</w:t>
      </w:r>
      <w:r w:rsidR="004417CE" w:rsidRPr="008B4D51">
        <w:rPr>
          <w:szCs w:val="24"/>
        </w:rPr>
        <w:t xml:space="preserve">xperiencing a stable, long lasting </w:t>
      </w:r>
      <w:r w:rsidR="00691AC1" w:rsidRPr="008B4D51">
        <w:rPr>
          <w:szCs w:val="24"/>
        </w:rPr>
        <w:t>partnership</w:t>
      </w:r>
      <w:r w:rsidR="009D46EE" w:rsidRPr="008B4D51">
        <w:rPr>
          <w:szCs w:val="24"/>
        </w:rPr>
        <w:t xml:space="preserve"> </w:t>
      </w:r>
      <w:r w:rsidR="004417CE" w:rsidRPr="008B4D51">
        <w:rPr>
          <w:szCs w:val="24"/>
        </w:rPr>
        <w:t xml:space="preserve">is </w:t>
      </w:r>
      <w:r w:rsidR="00691AC1" w:rsidRPr="008B4D51">
        <w:rPr>
          <w:szCs w:val="24"/>
        </w:rPr>
        <w:t xml:space="preserve">associated with higher fertility or lower likelihood of childlessness </w:t>
      </w:r>
      <w:r w:rsidR="00A948B6" w:rsidRPr="008B4D51">
        <w:rPr>
          <w:szCs w:val="24"/>
        </w:rPr>
        <w:t xml:space="preserve">either </w:t>
      </w:r>
      <w:r w:rsidR="00691AC1" w:rsidRPr="008B4D51">
        <w:rPr>
          <w:szCs w:val="24"/>
        </w:rPr>
        <w:t>because a couple have more time to conceive</w:t>
      </w:r>
      <w:r w:rsidR="00EF0D18" w:rsidRPr="008B4D51">
        <w:rPr>
          <w:szCs w:val="24"/>
        </w:rPr>
        <w:t xml:space="preserve"> </w:t>
      </w:r>
      <w:r w:rsidR="00EF0D18" w:rsidRPr="008B4D51">
        <w:rPr>
          <w:szCs w:val="24"/>
        </w:rPr>
        <w:fldChar w:fldCharType="begin"/>
      </w:r>
      <w:r w:rsidR="00733E6E" w:rsidRPr="008B4D51">
        <w:rPr>
          <w:szCs w:val="24"/>
        </w:rPr>
        <w:instrText xml:space="preserve"> ADDIN EN.CITE &lt;EndNote&gt;&lt;Cite&gt;&lt;Author&gt;Fostik&lt;/Author&gt;&lt;Year&gt;2023&lt;/Year&gt;&lt;RecNum&gt;278&lt;/RecNum&gt;&lt;DisplayText&gt;(Fostik, Fernández Soto et al. 2023)&lt;/DisplayText&gt;&lt;record&gt;&lt;rec-number&gt;278&lt;/rec-number&gt;&lt;foreign-keys&gt;&lt;key app="EN" db-id="date2dst4vae0pe955kxa2tla9pzrxp00p95" timestamp="1700135445"&gt;278&lt;/key&gt;&lt;/foreign-keys&gt;&lt;ref-type name="Journal Article"&gt;17&lt;/ref-type&gt;&lt;contributors&gt;&lt;authors&gt;&lt;author&gt;Fostik, Ana&lt;/author&gt;&lt;author&gt;Fernández Soto, Mariana&lt;/author&gt;&lt;author&gt;Ruiz-Vallejo, Fernando&lt;/author&gt;&lt;author&gt;Ciganda, Daniel&lt;/author&gt;&lt;/authors&gt;&lt;/contributors&gt;&lt;titles&gt;&lt;title&gt;Union Instability and Fertility: An International Perspective&lt;/title&gt;&lt;secondary-title&gt;European Journal of Population&lt;/secondary-title&gt;&lt;/titles&gt;&lt;periodical&gt;&lt;full-title&gt;European Journal of Population&lt;/full-title&gt;&lt;/periodical&gt;&lt;pages&gt;25&lt;/pages&gt;&lt;volume&gt;39&lt;/volume&gt;&lt;number&gt;1&lt;/number&gt;&lt;dates&gt;&lt;year&gt;2023&lt;/year&gt;&lt;pub-dates&gt;&lt;date&gt;2023/07/20&lt;/date&gt;&lt;/pub-dates&gt;&lt;/dates&gt;&lt;isbn&gt;1572-9885&lt;/isbn&gt;&lt;urls&gt;&lt;related-urls&gt;&lt;url&gt;https://doi.org/10.1007/s10680-023-09668-1&lt;/url&gt;&lt;/related-urls&gt;&lt;/urls&gt;&lt;electronic-resource-num&gt;10.1007/s10680-023-09668-1&lt;/electronic-resource-num&gt;&lt;/record&gt;&lt;/Cite&gt;&lt;/EndNote&gt;</w:instrText>
      </w:r>
      <w:r w:rsidR="00EF0D18" w:rsidRPr="008B4D51">
        <w:rPr>
          <w:szCs w:val="24"/>
        </w:rPr>
        <w:fldChar w:fldCharType="separate"/>
      </w:r>
      <w:r w:rsidR="00733E6E" w:rsidRPr="008B4D51">
        <w:rPr>
          <w:noProof/>
          <w:szCs w:val="24"/>
        </w:rPr>
        <w:t>(Fostik, Fernández Soto et al. 2023)</w:t>
      </w:r>
      <w:r w:rsidR="00EF0D18" w:rsidRPr="008B4D51">
        <w:rPr>
          <w:szCs w:val="24"/>
        </w:rPr>
        <w:fldChar w:fldCharType="end"/>
      </w:r>
      <w:r w:rsidR="00C446D4" w:rsidRPr="008B4D51">
        <w:rPr>
          <w:szCs w:val="24"/>
        </w:rPr>
        <w:t>, or because couples prefer to have children in a time-tested relationship</w:t>
      </w:r>
      <w:r w:rsidR="00D15035" w:rsidRPr="008B4D51">
        <w:rPr>
          <w:szCs w:val="24"/>
        </w:rPr>
        <w:t xml:space="preserve">. </w:t>
      </w:r>
      <w:r w:rsidR="00DB3BA0" w:rsidRPr="008B4D51">
        <w:rPr>
          <w:szCs w:val="24"/>
        </w:rPr>
        <w:t>Having childre</w:t>
      </w:r>
      <w:r w:rsidR="009576EA" w:rsidRPr="008B4D51">
        <w:rPr>
          <w:szCs w:val="24"/>
        </w:rPr>
        <w:t xml:space="preserve">n makes partnership dissolution more difficult and costly, so couples are likely to </w:t>
      </w:r>
      <w:r w:rsidR="00F928B7" w:rsidRPr="008B4D51">
        <w:rPr>
          <w:szCs w:val="24"/>
        </w:rPr>
        <w:t>take the likelihood of their relationship dissolving into their childbearing decisions (Lillard and Waite, 1993</w:t>
      </w:r>
      <w:r w:rsidR="000F5F4C" w:rsidRPr="008B4D51">
        <w:rPr>
          <w:szCs w:val="24"/>
        </w:rPr>
        <w:t>; Berrington et al. 2015</w:t>
      </w:r>
      <w:r w:rsidR="00F928B7" w:rsidRPr="008B4D51">
        <w:rPr>
          <w:szCs w:val="24"/>
        </w:rPr>
        <w:t xml:space="preserve">). </w:t>
      </w:r>
      <w:r w:rsidR="00D15035" w:rsidRPr="008B4D51">
        <w:rPr>
          <w:szCs w:val="24"/>
        </w:rPr>
        <w:t>It could be</w:t>
      </w:r>
      <w:r w:rsidR="002F03FE" w:rsidRPr="008B4D51">
        <w:rPr>
          <w:szCs w:val="24"/>
        </w:rPr>
        <w:t>,</w:t>
      </w:r>
      <w:r w:rsidR="00D15035" w:rsidRPr="008B4D51">
        <w:rPr>
          <w:szCs w:val="24"/>
        </w:rPr>
        <w:t xml:space="preserve"> however</w:t>
      </w:r>
      <w:r w:rsidR="002F03FE" w:rsidRPr="008B4D51">
        <w:rPr>
          <w:szCs w:val="24"/>
        </w:rPr>
        <w:t>,</w:t>
      </w:r>
      <w:r w:rsidR="00D15035" w:rsidRPr="008B4D51">
        <w:rPr>
          <w:szCs w:val="24"/>
        </w:rPr>
        <w:t xml:space="preserve"> that partnership duration and number of children are jointly determined by </w:t>
      </w:r>
      <w:r w:rsidR="00B85882" w:rsidRPr="008B4D51">
        <w:rPr>
          <w:szCs w:val="24"/>
        </w:rPr>
        <w:t xml:space="preserve">other </w:t>
      </w:r>
      <w:r w:rsidR="0041523A" w:rsidRPr="008B4D51">
        <w:rPr>
          <w:szCs w:val="24"/>
        </w:rPr>
        <w:t xml:space="preserve">couple </w:t>
      </w:r>
      <w:r w:rsidR="00B85882" w:rsidRPr="008B4D51">
        <w:rPr>
          <w:szCs w:val="24"/>
        </w:rPr>
        <w:t xml:space="preserve">characteristics </w:t>
      </w:r>
      <w:r w:rsidR="0041523A" w:rsidRPr="008B4D51">
        <w:rPr>
          <w:szCs w:val="24"/>
        </w:rPr>
        <w:t xml:space="preserve">such as being </w:t>
      </w:r>
      <w:r w:rsidR="00691AC1" w:rsidRPr="008B4D51">
        <w:rPr>
          <w:szCs w:val="24"/>
        </w:rPr>
        <w:t xml:space="preserve">more </w:t>
      </w:r>
      <w:r w:rsidR="0049239F" w:rsidRPr="008B4D51">
        <w:rPr>
          <w:szCs w:val="24"/>
        </w:rPr>
        <w:t>financially and emotionally stable</w:t>
      </w:r>
      <w:r w:rsidR="0041523A" w:rsidRPr="008B4D51">
        <w:rPr>
          <w:szCs w:val="24"/>
        </w:rPr>
        <w:t>, or being more religious</w:t>
      </w:r>
      <w:r w:rsidR="00E25CA4" w:rsidRPr="008B4D51">
        <w:rPr>
          <w:szCs w:val="24"/>
        </w:rPr>
        <w:t xml:space="preserve"> </w:t>
      </w:r>
      <w:r w:rsidR="00E25CA4" w:rsidRPr="008B4D51">
        <w:rPr>
          <w:szCs w:val="24"/>
        </w:rPr>
        <w:fldChar w:fldCharType="begin">
          <w:fldData xml:space="preserve">PEVuZE5vdGU+PENpdGU+PEF1dGhvcj5MaWxsYXJkPC9BdXRob3I+PFllYXI+MTk5MzwvWWVhcj48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</w:fldData>
        </w:fldChar>
      </w:r>
      <w:r w:rsidR="00733E6E" w:rsidRPr="008B4D51">
        <w:rPr>
          <w:szCs w:val="24"/>
        </w:rPr>
        <w:instrText xml:space="preserve"> ADDIN EN.CITE </w:instrText>
      </w:r>
      <w:r w:rsidR="00733E6E" w:rsidRPr="008B4D51">
        <w:rPr>
          <w:szCs w:val="24"/>
        </w:rPr>
        <w:fldChar w:fldCharType="begin">
          <w:fldData xml:space="preserve">PEVuZE5vdGU+PENpdGU+PEF1dGhvcj5MaWxsYXJkPC9BdXRob3I+PFllYXI+MTk5MzwvWWVhcj48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</w:fldData>
        </w:fldChar>
      </w:r>
      <w:r w:rsidR="00733E6E" w:rsidRPr="008B4D51">
        <w:rPr>
          <w:szCs w:val="24"/>
        </w:rPr>
        <w:instrText xml:space="preserve"> ADDIN EN.CITE.DATA </w:instrText>
      </w:r>
      <w:r w:rsidR="00733E6E" w:rsidRPr="008B4D51">
        <w:rPr>
          <w:szCs w:val="24"/>
        </w:rPr>
      </w:r>
      <w:r w:rsidR="00733E6E" w:rsidRPr="008B4D51">
        <w:rPr>
          <w:szCs w:val="24"/>
        </w:rPr>
        <w:fldChar w:fldCharType="end"/>
      </w:r>
      <w:r w:rsidR="00E25CA4" w:rsidRPr="008B4D51">
        <w:rPr>
          <w:szCs w:val="24"/>
        </w:rPr>
      </w:r>
      <w:r w:rsidR="00E25CA4" w:rsidRPr="008B4D51">
        <w:rPr>
          <w:szCs w:val="24"/>
        </w:rPr>
        <w:fldChar w:fldCharType="separate"/>
      </w:r>
      <w:r w:rsidR="00733E6E" w:rsidRPr="008B4D51">
        <w:rPr>
          <w:noProof/>
          <w:szCs w:val="24"/>
        </w:rPr>
        <w:t>(Lillard and Waite 1993, Coppola and Di Cesare 2008)</w:t>
      </w:r>
      <w:r w:rsidR="00E25CA4" w:rsidRPr="008B4D51">
        <w:rPr>
          <w:szCs w:val="24"/>
        </w:rPr>
        <w:fldChar w:fldCharType="end"/>
      </w:r>
      <w:r w:rsidR="00E25CA4" w:rsidRPr="008B4D51">
        <w:rPr>
          <w:szCs w:val="24"/>
        </w:rPr>
        <w:t>.</w:t>
      </w:r>
      <w:r w:rsidR="00B64673" w:rsidRPr="008B4D51">
        <w:rPr>
          <w:szCs w:val="24"/>
        </w:rPr>
        <w:t xml:space="preserve"> </w:t>
      </w:r>
    </w:p>
    <w:p w14:paraId="214F6E88" w14:textId="27ED781F" w:rsidR="00EC3339" w:rsidRPr="008B4D51" w:rsidRDefault="00DA581D" w:rsidP="006131CA">
      <w:pPr>
        <w:pStyle w:val="Heading3"/>
      </w:pPr>
      <w:r w:rsidRPr="008B4D51">
        <w:t>Partnership</w:t>
      </w:r>
      <w:r w:rsidR="0097421A" w:rsidRPr="008B4D51">
        <w:t xml:space="preserve"> </w:t>
      </w:r>
      <w:r w:rsidR="00BD2A86" w:rsidRPr="008B4D51">
        <w:t>dissolution</w:t>
      </w:r>
      <w:r w:rsidR="0097421A" w:rsidRPr="008B4D51">
        <w:t xml:space="preserve"> and fertility </w:t>
      </w:r>
      <w:r w:rsidRPr="008B4D51">
        <w:t xml:space="preserve"> </w:t>
      </w:r>
    </w:p>
    <w:p w14:paraId="45E5EC2E" w14:textId="33BAC78D" w:rsidR="005F1D0B" w:rsidRPr="008B4D51" w:rsidRDefault="00934BE2" w:rsidP="00BD21F7">
      <w:pPr>
        <w:spacing w:line="480" w:lineRule="auto"/>
        <w:rPr>
          <w:szCs w:val="24"/>
        </w:rPr>
      </w:pPr>
      <w:r w:rsidRPr="008B4D51">
        <w:rPr>
          <w:szCs w:val="24"/>
        </w:rPr>
        <w:t xml:space="preserve">Following the </w:t>
      </w:r>
      <w:r w:rsidR="00DD517C" w:rsidRPr="008B4D51">
        <w:rPr>
          <w:szCs w:val="24"/>
        </w:rPr>
        <w:t>increase in divorce rates from 1970s</w:t>
      </w:r>
      <w:r w:rsidRPr="008B4D51">
        <w:rPr>
          <w:szCs w:val="24"/>
        </w:rPr>
        <w:t xml:space="preserve"> onwards, increased attention was paid to the impact of partnership dissolution on </w:t>
      </w:r>
      <w:r w:rsidR="008F58BF" w:rsidRPr="008B4D51">
        <w:rPr>
          <w:szCs w:val="24"/>
        </w:rPr>
        <w:t xml:space="preserve">fertility </w:t>
      </w:r>
      <w:r w:rsidR="005D4976" w:rsidRPr="008B4D51">
        <w:rPr>
          <w:szCs w:val="24"/>
        </w:rPr>
        <w:t>(</w:t>
      </w:r>
      <w:r w:rsidR="008F58BF" w:rsidRPr="008B4D51">
        <w:rPr>
          <w:szCs w:val="24"/>
        </w:rPr>
        <w:t>particularly completed family size</w:t>
      </w:r>
      <w:r w:rsidR="005D4976" w:rsidRPr="008B4D51">
        <w:rPr>
          <w:szCs w:val="24"/>
        </w:rPr>
        <w:t xml:space="preserve">), both at </w:t>
      </w:r>
      <w:r w:rsidR="005B455F" w:rsidRPr="008B4D51">
        <w:rPr>
          <w:szCs w:val="24"/>
        </w:rPr>
        <w:t>an individual level</w:t>
      </w:r>
      <w:r w:rsidR="00B927B8" w:rsidRPr="008B4D51">
        <w:rPr>
          <w:szCs w:val="24"/>
        </w:rPr>
        <w:t>and</w:t>
      </w:r>
      <w:r w:rsidR="00FC70AF" w:rsidRPr="008B4D51">
        <w:rPr>
          <w:szCs w:val="24"/>
        </w:rPr>
        <w:t xml:space="preserve"> population level. At an individual level</w:t>
      </w:r>
      <w:r w:rsidR="007753F2" w:rsidRPr="008B4D51">
        <w:rPr>
          <w:szCs w:val="24"/>
        </w:rPr>
        <w:t>,</w:t>
      </w:r>
      <w:r w:rsidR="00FC70AF" w:rsidRPr="008B4D51">
        <w:rPr>
          <w:szCs w:val="24"/>
        </w:rPr>
        <w:t xml:space="preserve"> </w:t>
      </w:r>
      <w:r w:rsidR="00DB1EB7" w:rsidRPr="008B4D51">
        <w:rPr>
          <w:szCs w:val="24"/>
        </w:rPr>
        <w:t xml:space="preserve">the evidence </w:t>
      </w:r>
      <w:r w:rsidR="00CC09A3" w:rsidRPr="008B4D51">
        <w:rPr>
          <w:szCs w:val="24"/>
        </w:rPr>
        <w:t>from multiple countries is consistent</w:t>
      </w:r>
      <w:r w:rsidR="007753F2" w:rsidRPr="008B4D51">
        <w:rPr>
          <w:szCs w:val="24"/>
        </w:rPr>
        <w:t xml:space="preserve"> in</w:t>
      </w:r>
      <w:r w:rsidR="00D909F4" w:rsidRPr="008B4D51">
        <w:rPr>
          <w:szCs w:val="24"/>
        </w:rPr>
        <w:t xml:space="preserve"> </w:t>
      </w:r>
      <w:r w:rsidR="00DB1EB7" w:rsidRPr="008B4D51">
        <w:rPr>
          <w:szCs w:val="24"/>
        </w:rPr>
        <w:t>suggest</w:t>
      </w:r>
      <w:r w:rsidR="00D909F4" w:rsidRPr="008B4D51">
        <w:rPr>
          <w:szCs w:val="24"/>
        </w:rPr>
        <w:t>ing</w:t>
      </w:r>
      <w:r w:rsidR="00DB1EB7" w:rsidRPr="008B4D51">
        <w:rPr>
          <w:szCs w:val="24"/>
        </w:rPr>
        <w:t xml:space="preserve"> that </w:t>
      </w:r>
      <w:r w:rsidR="005C07D2" w:rsidRPr="008B4D51">
        <w:rPr>
          <w:szCs w:val="24"/>
        </w:rPr>
        <w:t>those who divorc</w:t>
      </w:r>
      <w:r w:rsidR="00DB1EB7" w:rsidRPr="008B4D51">
        <w:rPr>
          <w:szCs w:val="24"/>
        </w:rPr>
        <w:t>e</w:t>
      </w:r>
      <w:r w:rsidR="005C07D2" w:rsidRPr="008B4D51">
        <w:rPr>
          <w:szCs w:val="24"/>
        </w:rPr>
        <w:t xml:space="preserve"> </w:t>
      </w:r>
      <w:r w:rsidR="00C213AE" w:rsidRPr="008B4D51">
        <w:rPr>
          <w:szCs w:val="24"/>
        </w:rPr>
        <w:t xml:space="preserve">have, </w:t>
      </w:r>
      <w:r w:rsidR="00F82331" w:rsidRPr="008B4D51">
        <w:rPr>
          <w:szCs w:val="24"/>
        </w:rPr>
        <w:t>on average</w:t>
      </w:r>
      <w:r w:rsidR="00C213AE" w:rsidRPr="008B4D51">
        <w:rPr>
          <w:szCs w:val="24"/>
        </w:rPr>
        <w:t>,</w:t>
      </w:r>
      <w:r w:rsidR="00F82331" w:rsidRPr="008B4D51">
        <w:rPr>
          <w:szCs w:val="24"/>
        </w:rPr>
        <w:t xml:space="preserve"> </w:t>
      </w:r>
      <w:r w:rsidR="005C07D2" w:rsidRPr="008B4D51">
        <w:rPr>
          <w:szCs w:val="24"/>
        </w:rPr>
        <w:t xml:space="preserve">a lower completed family size than people who never </w:t>
      </w:r>
      <w:r w:rsidR="00357057" w:rsidRPr="008B4D51">
        <w:rPr>
          <w:szCs w:val="24"/>
        </w:rPr>
        <w:t>d</w:t>
      </w:r>
      <w:r w:rsidR="005C07D2" w:rsidRPr="008B4D51">
        <w:rPr>
          <w:szCs w:val="24"/>
        </w:rPr>
        <w:t>ivorce, even if they re-partner (Jansen, Wijckmans et al. 2009, Meggiolaro and Ongaro 2010, Van Bavel, Jansen et al. 2012)</w:t>
      </w:r>
      <w:r w:rsidR="00B83CD3" w:rsidRPr="008B4D51">
        <w:rPr>
          <w:szCs w:val="24"/>
        </w:rPr>
        <w:t xml:space="preserve">, although </w:t>
      </w:r>
      <w:r w:rsidR="005C07D2" w:rsidRPr="008B4D51">
        <w:rPr>
          <w:szCs w:val="24"/>
        </w:rPr>
        <w:t>women who experience more than one divorce tended to have more children and shorter birth intervals (Clarke, Diamond et al. 1993).</w:t>
      </w:r>
      <w:r w:rsidR="00637B88" w:rsidRPr="008B4D51">
        <w:rPr>
          <w:szCs w:val="24"/>
        </w:rPr>
        <w:t xml:space="preserve"> </w:t>
      </w:r>
      <w:r w:rsidR="00895231" w:rsidRPr="008B4D51">
        <w:rPr>
          <w:szCs w:val="24"/>
        </w:rPr>
        <w:t>D</w:t>
      </w:r>
      <w:r w:rsidR="00312B8A" w:rsidRPr="008B4D51">
        <w:rPr>
          <w:szCs w:val="24"/>
        </w:rPr>
        <w:t xml:space="preserve">issolution can depress </w:t>
      </w:r>
      <w:r w:rsidR="00AB609C" w:rsidRPr="008B4D51">
        <w:rPr>
          <w:szCs w:val="24"/>
        </w:rPr>
        <w:t>f</w:t>
      </w:r>
      <w:r w:rsidR="00AB5E5E" w:rsidRPr="008B4D51">
        <w:rPr>
          <w:szCs w:val="24"/>
        </w:rPr>
        <w:t>ertility</w:t>
      </w:r>
      <w:r w:rsidR="00F201AE" w:rsidRPr="008B4D51">
        <w:rPr>
          <w:szCs w:val="24"/>
        </w:rPr>
        <w:t xml:space="preserve"> </w:t>
      </w:r>
      <w:r w:rsidR="00EA3793" w:rsidRPr="008B4D51">
        <w:rPr>
          <w:szCs w:val="24"/>
        </w:rPr>
        <w:t xml:space="preserve">if </w:t>
      </w:r>
      <w:r w:rsidR="00AB5E5E" w:rsidRPr="008B4D51">
        <w:rPr>
          <w:szCs w:val="24"/>
        </w:rPr>
        <w:t xml:space="preserve">people experience long periods of singlehood </w:t>
      </w:r>
      <w:r w:rsidR="00C405BA" w:rsidRPr="008B4D51">
        <w:rPr>
          <w:szCs w:val="24"/>
        </w:rPr>
        <w:t>after</w:t>
      </w:r>
      <w:r w:rsidR="006277DE" w:rsidRPr="008B4D51">
        <w:rPr>
          <w:szCs w:val="24"/>
        </w:rPr>
        <w:t>wards</w:t>
      </w:r>
      <w:r w:rsidR="00F201AE" w:rsidRPr="008B4D51">
        <w:rPr>
          <w:szCs w:val="24"/>
        </w:rPr>
        <w:t xml:space="preserve"> </w:t>
      </w:r>
      <w:r w:rsidR="00AB5E5E" w:rsidRPr="008B4D51">
        <w:rPr>
          <w:szCs w:val="24"/>
        </w:rPr>
        <w:t xml:space="preserve">or periods of </w:t>
      </w:r>
      <w:r w:rsidR="00C405BA" w:rsidRPr="008B4D51">
        <w:rPr>
          <w:szCs w:val="24"/>
        </w:rPr>
        <w:t xml:space="preserve">relationship </w:t>
      </w:r>
      <w:r w:rsidR="00312B8A" w:rsidRPr="008B4D51">
        <w:rPr>
          <w:szCs w:val="24"/>
        </w:rPr>
        <w:lastRenderedPageBreak/>
        <w:t xml:space="preserve">dissatisfaction </w:t>
      </w:r>
      <w:r w:rsidR="00AB5E5E" w:rsidRPr="008B4D51">
        <w:rPr>
          <w:szCs w:val="24"/>
        </w:rPr>
        <w:t>before</w:t>
      </w:r>
      <w:r w:rsidR="006277DE" w:rsidRPr="008B4D51">
        <w:rPr>
          <w:szCs w:val="24"/>
        </w:rPr>
        <w:t>hand</w:t>
      </w:r>
      <w:r w:rsidR="00AB5E5E" w:rsidRPr="008B4D51">
        <w:rPr>
          <w:szCs w:val="24"/>
        </w:rPr>
        <w:t>.</w:t>
      </w:r>
      <w:r w:rsidR="00B64673" w:rsidRPr="008B4D51">
        <w:rPr>
          <w:szCs w:val="24"/>
        </w:rPr>
        <w:t xml:space="preserve"> </w:t>
      </w:r>
      <w:r w:rsidR="00D609E8" w:rsidRPr="008B4D51">
        <w:rPr>
          <w:szCs w:val="24"/>
        </w:rPr>
        <w:t xml:space="preserve">Over historical time, as </w:t>
      </w:r>
      <w:r w:rsidR="003C6BC0" w:rsidRPr="008B4D51">
        <w:rPr>
          <w:szCs w:val="24"/>
        </w:rPr>
        <w:t xml:space="preserve">family formation </w:t>
      </w:r>
      <w:r w:rsidR="00D609E8" w:rsidRPr="008B4D51">
        <w:rPr>
          <w:szCs w:val="24"/>
        </w:rPr>
        <w:t>has been postponed</w:t>
      </w:r>
      <w:r w:rsidR="003C6BC0" w:rsidRPr="008B4D51">
        <w:rPr>
          <w:szCs w:val="24"/>
        </w:rPr>
        <w:t xml:space="preserve"> to later ages</w:t>
      </w:r>
      <w:r w:rsidR="00D609E8" w:rsidRPr="008B4D51">
        <w:rPr>
          <w:szCs w:val="24"/>
        </w:rPr>
        <w:t xml:space="preserve">, the reproductive window </w:t>
      </w:r>
      <w:r w:rsidR="007E0B55" w:rsidRPr="008B4D51">
        <w:rPr>
          <w:szCs w:val="24"/>
        </w:rPr>
        <w:t xml:space="preserve">following dissolution </w:t>
      </w:r>
      <w:r w:rsidR="00D609E8" w:rsidRPr="008B4D51">
        <w:rPr>
          <w:szCs w:val="24"/>
        </w:rPr>
        <w:t>has become shorter, meaning the effect of union dissolution on fertility may have increased over time</w:t>
      </w:r>
      <w:r w:rsidR="00975F84" w:rsidRPr="008B4D51">
        <w:rPr>
          <w:szCs w:val="24"/>
        </w:rPr>
        <w:t xml:space="preserve">, as seen in </w:t>
      </w:r>
      <w:r w:rsidR="00D609E8" w:rsidRPr="008B4D51">
        <w:rPr>
          <w:szCs w:val="24"/>
        </w:rPr>
        <w:t xml:space="preserve"> </w:t>
      </w:r>
      <w:r w:rsidR="00D609E8" w:rsidRPr="008B4D51">
        <w:rPr>
          <w:szCs w:val="24"/>
        </w:rPr>
        <w:fldChar w:fldCharType="begin"/>
      </w:r>
      <w:r w:rsidR="00733E6E" w:rsidRPr="008B4D51">
        <w:rPr>
          <w:szCs w:val="24"/>
        </w:rPr>
        <w:instrText xml:space="preserve"> ADDIN EN.CITE &lt;EndNote&gt;&lt;Cite&gt;&lt;Author&gt;Winkler-Dworak&lt;/Author&gt;&lt;Year&gt;2017&lt;/Year&gt;&lt;RecNum&gt;120&lt;/RecNum&gt;&lt;DisplayText&gt;(Winkler-Dworak, Beaujouan et al. 2017)&lt;/DisplayText&gt;&lt;record&gt;&lt;rec-number&gt;120&lt;/rec-number&gt;&lt;foreign-keys&gt;&lt;key app="EN" db-id="date2dst4vae0pe955kxa2tla9pzrxp00p95" timestamp="1665058436"&gt;120&lt;/key&gt;&lt;/foreign-keys&gt;&lt;ref-type name="Unpublished Work"&gt;34&lt;/ref-type&gt;&lt;contributors&gt;&lt;authors&gt;&lt;author&gt;Winkler-Dworak, M. &lt;/author&gt;&lt;author&gt;Beaujouan, E.&lt;/author&gt;&lt;author&gt;Di Giulio, P.&lt;/author&gt;&lt;author&gt;Spielauer, M.&lt;/author&gt;&lt;/authors&gt;&lt;/contributors&gt;&lt;titles&gt;&lt;title&gt;Union instability and fertility: A microsimulation model for Italy and Great Britain&lt;/title&gt;&lt;secondary-title&gt;Vienna Institute of Demography Working Papers &lt;/secondary-title&gt;&lt;/titles&gt;&lt;number&gt;8&lt;/number&gt;&lt;dates&gt;&lt;year&gt;2017&lt;/year&gt;&lt;/dates&gt;&lt;pub-location&gt;Vienna&lt;/pub-location&gt;&lt;publisher&gt;Vienna Institute of Demography&lt;/publisher&gt;&lt;urls&gt;&lt;/urls&gt;&lt;/record&gt;&lt;/Cite&gt;&lt;/EndNote&gt;</w:instrText>
      </w:r>
      <w:r w:rsidR="00D609E8" w:rsidRPr="008B4D51">
        <w:rPr>
          <w:szCs w:val="24"/>
        </w:rPr>
        <w:fldChar w:fldCharType="separate"/>
      </w:r>
      <w:r w:rsidR="00733E6E" w:rsidRPr="008B4D51">
        <w:rPr>
          <w:noProof/>
          <w:szCs w:val="24"/>
        </w:rPr>
        <w:t>(Winkler-Dworak, Beaujouan et al. 2017)</w:t>
      </w:r>
      <w:r w:rsidR="00D609E8" w:rsidRPr="008B4D51">
        <w:rPr>
          <w:szCs w:val="24"/>
        </w:rPr>
        <w:fldChar w:fldCharType="end"/>
      </w:r>
      <w:r w:rsidR="00D609E8" w:rsidRPr="008B4D51">
        <w:rPr>
          <w:szCs w:val="24"/>
        </w:rPr>
        <w:t>.</w:t>
      </w:r>
      <w:r w:rsidR="003C6BC0" w:rsidRPr="008B4D51">
        <w:rPr>
          <w:szCs w:val="24"/>
        </w:rPr>
        <w:t xml:space="preserve"> </w:t>
      </w:r>
      <w:r w:rsidR="00232A93" w:rsidRPr="008B4D51">
        <w:rPr>
          <w:szCs w:val="24"/>
        </w:rPr>
        <w:t xml:space="preserve">Similarly, when union dissolution depresses fertility, more educated women experience a greater effect size because their family formation windows already tend to be shorter due to postponement (Winkler-Dworak, Beaujouan et al. 2017). </w:t>
      </w:r>
      <w:r w:rsidR="00D1031B" w:rsidRPr="008B4D51">
        <w:rPr>
          <w:szCs w:val="24"/>
        </w:rPr>
        <w:t xml:space="preserve">The observed association may </w:t>
      </w:r>
      <w:r w:rsidR="006D2D64" w:rsidRPr="008B4D51">
        <w:rPr>
          <w:szCs w:val="24"/>
        </w:rPr>
        <w:t>not be straightforward and may instead be shaped by confounders; p</w:t>
      </w:r>
      <w:r w:rsidR="003C300B" w:rsidRPr="008B4D51">
        <w:rPr>
          <w:szCs w:val="24"/>
        </w:rPr>
        <w:t xml:space="preserve">artnership dissolution and </w:t>
      </w:r>
      <w:r w:rsidR="007A241C" w:rsidRPr="008B4D51">
        <w:rPr>
          <w:szCs w:val="24"/>
        </w:rPr>
        <w:t>childbearing decisions might be jointly determined</w:t>
      </w:r>
      <w:r w:rsidR="00FE4602" w:rsidRPr="008B4D51">
        <w:rPr>
          <w:szCs w:val="24"/>
        </w:rPr>
        <w:t xml:space="preserve"> </w:t>
      </w:r>
      <w:r w:rsidR="004D7828" w:rsidRPr="008B4D51">
        <w:rPr>
          <w:szCs w:val="24"/>
        </w:rPr>
        <w:t>for example by poor health</w:t>
      </w:r>
      <w:r w:rsidR="00667D1D" w:rsidRPr="008B4D51">
        <w:rPr>
          <w:szCs w:val="24"/>
        </w:rPr>
        <w:t xml:space="preserve"> </w:t>
      </w:r>
      <w:r w:rsidR="00667D1D" w:rsidRPr="008B4D51">
        <w:rPr>
          <w:szCs w:val="24"/>
        </w:rPr>
        <w:fldChar w:fldCharType="begin"/>
      </w:r>
      <w:r w:rsidR="00733E6E" w:rsidRPr="008B4D51">
        <w:rPr>
          <w:szCs w:val="24"/>
        </w:rPr>
        <w:instrText xml:space="preserve"> ADDIN EN.CITE &lt;EndNote&gt;&lt;Cite&gt;&lt;Author&gt;Lillard&lt;/Author&gt;&lt;Year&gt;1996&lt;/Year&gt;&lt;RecNum&gt;318&lt;/RecNum&gt;&lt;DisplayText&gt;(Lillard and Panis 1996)&lt;/DisplayText&gt;&lt;record&gt;&lt;rec-number&gt;318&lt;/rec-number&gt;&lt;foreign-keys&gt;&lt;key app="EN" db-id="date2dst4vae0pe955kxa2tla9pzrxp00p95" timestamp="1701879153"&gt;318&lt;/key&gt;&lt;/foreign-keys&gt;&lt;ref-type name="Journal Article"&gt;17&lt;/ref-type&gt;&lt;contributors&gt;&lt;authors&gt;&lt;author&gt;Lillard, Lee A.&lt;/author&gt;&lt;author&gt;Panis, Constantijn W. A.&lt;/author&gt;&lt;/authors&gt;&lt;/contributors&gt;&lt;titles&gt;&lt;title&gt;Marital status and mortality: The role of health&lt;/title&gt;&lt;secondary-title&gt;Demography&lt;/secondary-title&gt;&lt;/titles&gt;&lt;periodical&gt;&lt;full-title&gt;Demography&lt;/full-title&gt;&lt;/periodical&gt;&lt;pages&gt;313-327&lt;/pages&gt;&lt;volume&gt;33&lt;/volume&gt;&lt;number&gt;3&lt;/number&gt;&lt;dates&gt;&lt;year&gt;1996&lt;/year&gt;&lt;pub-dates&gt;&lt;date&gt;1996/08/01&lt;/date&gt;&lt;/pub-dates&gt;&lt;/dates&gt;&lt;isbn&gt;1533-7790&lt;/isbn&gt;&lt;urls&gt;&lt;related-urls&gt;&lt;url&gt;https://doi.org/10.2307/2061764&lt;/url&gt;&lt;/related-urls&gt;&lt;/urls&gt;&lt;electronic-resource-num&gt;10.2307/2061764&lt;/electronic-resource-num&gt;&lt;/record&gt;&lt;/Cite&gt;&lt;/EndNote&gt;</w:instrText>
      </w:r>
      <w:r w:rsidR="00667D1D" w:rsidRPr="008B4D51">
        <w:rPr>
          <w:szCs w:val="24"/>
        </w:rPr>
        <w:fldChar w:fldCharType="separate"/>
      </w:r>
      <w:r w:rsidR="00733E6E" w:rsidRPr="008B4D51">
        <w:rPr>
          <w:noProof/>
          <w:szCs w:val="24"/>
        </w:rPr>
        <w:t>(Lillard and Panis 1996)</w:t>
      </w:r>
      <w:r w:rsidR="00667D1D" w:rsidRPr="008B4D51">
        <w:rPr>
          <w:szCs w:val="24"/>
        </w:rPr>
        <w:fldChar w:fldCharType="end"/>
      </w:r>
      <w:r w:rsidR="00667D1D" w:rsidRPr="008B4D51">
        <w:rPr>
          <w:szCs w:val="24"/>
        </w:rPr>
        <w:t>.</w:t>
      </w:r>
      <w:r w:rsidR="004D7828" w:rsidRPr="008B4D51">
        <w:rPr>
          <w:szCs w:val="24"/>
        </w:rPr>
        <w:t xml:space="preserve"> </w:t>
      </w:r>
    </w:p>
    <w:p w14:paraId="35514E17" w14:textId="3029B5E1" w:rsidR="004C0694" w:rsidRPr="008B4D51" w:rsidRDefault="003C7A88" w:rsidP="00BD21F7">
      <w:pPr>
        <w:spacing w:line="480" w:lineRule="auto"/>
        <w:rPr>
          <w:szCs w:val="24"/>
        </w:rPr>
      </w:pPr>
      <w:r w:rsidRPr="008B4D51">
        <w:rPr>
          <w:szCs w:val="24"/>
        </w:rPr>
        <w:t xml:space="preserve">At the population level, </w:t>
      </w:r>
      <w:r w:rsidR="003E3690" w:rsidRPr="008B4D51">
        <w:rPr>
          <w:szCs w:val="24"/>
        </w:rPr>
        <w:t xml:space="preserve">the </w:t>
      </w:r>
      <w:r w:rsidRPr="008B4D51">
        <w:rPr>
          <w:szCs w:val="24"/>
        </w:rPr>
        <w:t xml:space="preserve">evidence </w:t>
      </w:r>
      <w:r w:rsidR="003E3690" w:rsidRPr="008B4D51">
        <w:rPr>
          <w:szCs w:val="24"/>
        </w:rPr>
        <w:t>as to the impact of increased partnership dissolution on fertility is mixed</w:t>
      </w:r>
      <w:r w:rsidR="00F15619" w:rsidRPr="008B4D51">
        <w:rPr>
          <w:szCs w:val="24"/>
        </w:rPr>
        <w:t xml:space="preserve">. Some authors find </w:t>
      </w:r>
      <w:r w:rsidRPr="008B4D51">
        <w:rPr>
          <w:szCs w:val="24"/>
        </w:rPr>
        <w:t xml:space="preserve">a positive relationship between divorce and total fertility rates since the 1990s (Billari and Kohler 2004). Bellido and Marcén (2014) </w:t>
      </w:r>
      <w:r w:rsidR="00F15619" w:rsidRPr="008B4D51">
        <w:rPr>
          <w:szCs w:val="24"/>
        </w:rPr>
        <w:t xml:space="preserve">however, </w:t>
      </w:r>
      <w:r w:rsidRPr="008B4D51">
        <w:rPr>
          <w:szCs w:val="24"/>
        </w:rPr>
        <w:t xml:space="preserve">found </w:t>
      </w:r>
      <w:r w:rsidR="00E129A3" w:rsidRPr="008B4D51">
        <w:rPr>
          <w:szCs w:val="24"/>
        </w:rPr>
        <w:t>t</w:t>
      </w:r>
      <w:r w:rsidRPr="008B4D51">
        <w:rPr>
          <w:szCs w:val="24"/>
        </w:rPr>
        <w:t xml:space="preserve">hat the relaxation of divorce laws was linked to decreased total fertility rates. Studies using microsimulation </w:t>
      </w:r>
      <w:r w:rsidR="00294827" w:rsidRPr="008B4D51">
        <w:rPr>
          <w:szCs w:val="24"/>
        </w:rPr>
        <w:t>suggest</w:t>
      </w:r>
      <w:r w:rsidRPr="008B4D51">
        <w:rPr>
          <w:szCs w:val="24"/>
        </w:rPr>
        <w:t xml:space="preserve"> that union dissolution ultimately decreases fertility. Using Italian and British cohorts, Winkler-Dworak, Beaujouan et al. (2017) estimated that for births in higher order partnerships to </w:t>
      </w:r>
      <w:r w:rsidR="00052046" w:rsidRPr="008B4D51">
        <w:rPr>
          <w:szCs w:val="24"/>
        </w:rPr>
        <w:t>offset</w:t>
      </w:r>
      <w:r w:rsidRPr="008B4D51">
        <w:rPr>
          <w:szCs w:val="24"/>
        </w:rPr>
        <w:t xml:space="preserve"> the time spent outside unions, the first union would have to produce two children and all women who separate would have to re-partner. With French data, Thomson, Winkler-Dworak et al. (2012) concluded that a population of stable unions would have higher fertility than one with union instability, even if all separated women re-partnered, although differences are attenuated when family formation is postponed.</w:t>
      </w:r>
    </w:p>
    <w:p w14:paraId="06E38699" w14:textId="5E271F86" w:rsidR="006C6A5F" w:rsidRPr="008B4D51" w:rsidRDefault="00BD2A86" w:rsidP="006131CA">
      <w:pPr>
        <w:pStyle w:val="Heading4"/>
      </w:pPr>
      <w:r w:rsidRPr="008B4D51">
        <w:lastRenderedPageBreak/>
        <w:t>R</w:t>
      </w:r>
      <w:r w:rsidR="006C6A5F" w:rsidRPr="008B4D51">
        <w:t xml:space="preserve">e-partnering </w:t>
      </w:r>
      <w:r w:rsidRPr="008B4D51">
        <w:t>and</w:t>
      </w:r>
      <w:r w:rsidR="006C6A5F" w:rsidRPr="008B4D51">
        <w:t xml:space="preserve"> fertility</w:t>
      </w:r>
    </w:p>
    <w:p w14:paraId="28F30B35" w14:textId="64E14845" w:rsidR="006A29C9" w:rsidRPr="008B4D51" w:rsidRDefault="006F35DF" w:rsidP="0020629F">
      <w:pPr>
        <w:spacing w:before="240" w:line="480" w:lineRule="auto"/>
        <w:rPr>
          <w:szCs w:val="24"/>
          <w:shd w:val="clear" w:color="auto" w:fill="FCFCFC"/>
        </w:rPr>
      </w:pPr>
      <w:r w:rsidRPr="008B4D51">
        <w:rPr>
          <w:szCs w:val="24"/>
        </w:rPr>
        <w:t>T</w:t>
      </w:r>
      <w:r w:rsidR="00E25196" w:rsidRPr="008B4D51">
        <w:rPr>
          <w:szCs w:val="24"/>
        </w:rPr>
        <w:t xml:space="preserve">he </w:t>
      </w:r>
      <w:r w:rsidR="00507D00" w:rsidRPr="008B4D51">
        <w:rPr>
          <w:szCs w:val="24"/>
        </w:rPr>
        <w:t xml:space="preserve">literature suggests that the </w:t>
      </w:r>
      <w:r w:rsidR="00E25196" w:rsidRPr="008B4D51">
        <w:rPr>
          <w:szCs w:val="24"/>
        </w:rPr>
        <w:t>extent to which divorce and separation leads to lower fertility depends</w:t>
      </w:r>
      <w:r w:rsidR="00E864D5" w:rsidRPr="008B4D51">
        <w:rPr>
          <w:szCs w:val="24"/>
        </w:rPr>
        <w:t>,</w:t>
      </w:r>
      <w:r w:rsidR="00E25196" w:rsidRPr="008B4D51">
        <w:rPr>
          <w:szCs w:val="24"/>
        </w:rPr>
        <w:t xml:space="preserve"> in part</w:t>
      </w:r>
      <w:r w:rsidR="00E864D5" w:rsidRPr="008B4D51">
        <w:rPr>
          <w:szCs w:val="24"/>
        </w:rPr>
        <w:t>,</w:t>
      </w:r>
      <w:r w:rsidR="00E25196" w:rsidRPr="008B4D51">
        <w:rPr>
          <w:szCs w:val="24"/>
        </w:rPr>
        <w:t xml:space="preserve"> on the likelihood of re</w:t>
      </w:r>
      <w:r w:rsidR="00B82D5C" w:rsidRPr="008B4D51">
        <w:rPr>
          <w:szCs w:val="24"/>
        </w:rPr>
        <w:t>-</w:t>
      </w:r>
      <w:r w:rsidR="00E25196" w:rsidRPr="008B4D51">
        <w:rPr>
          <w:szCs w:val="24"/>
        </w:rPr>
        <w:t>partnering</w:t>
      </w:r>
      <w:r w:rsidR="00D22935" w:rsidRPr="008B4D51">
        <w:rPr>
          <w:szCs w:val="24"/>
        </w:rPr>
        <w:t xml:space="preserve"> as this increases </w:t>
      </w:r>
      <w:r w:rsidR="005A6986" w:rsidRPr="008B4D51">
        <w:rPr>
          <w:szCs w:val="24"/>
        </w:rPr>
        <w:t>time spent in a sexual union</w:t>
      </w:r>
      <w:r w:rsidR="00E25196" w:rsidRPr="008B4D51">
        <w:rPr>
          <w:szCs w:val="24"/>
        </w:rPr>
        <w:t xml:space="preserve">. </w:t>
      </w:r>
      <w:r w:rsidR="00AE7055" w:rsidRPr="008B4D51">
        <w:rPr>
          <w:szCs w:val="24"/>
        </w:rPr>
        <w:t>C</w:t>
      </w:r>
      <w:r w:rsidR="00D55FB4" w:rsidRPr="008B4D51">
        <w:rPr>
          <w:szCs w:val="24"/>
        </w:rPr>
        <w:t>ountries where re</w:t>
      </w:r>
      <w:r w:rsidR="00B82D5C" w:rsidRPr="008B4D51">
        <w:rPr>
          <w:szCs w:val="24"/>
        </w:rPr>
        <w:t>-</w:t>
      </w:r>
      <w:r w:rsidR="00D55FB4" w:rsidRPr="008B4D51">
        <w:rPr>
          <w:szCs w:val="24"/>
        </w:rPr>
        <w:t>partnering is more common</w:t>
      </w:r>
      <w:r w:rsidR="003A201A" w:rsidRPr="008B4D51">
        <w:rPr>
          <w:szCs w:val="24"/>
        </w:rPr>
        <w:t xml:space="preserve"> </w:t>
      </w:r>
      <w:r w:rsidR="00D55FB4" w:rsidRPr="008B4D51">
        <w:rPr>
          <w:szCs w:val="24"/>
        </w:rPr>
        <w:t xml:space="preserve">display a </w:t>
      </w:r>
      <w:r w:rsidR="00F36E09" w:rsidRPr="008B4D51">
        <w:rPr>
          <w:szCs w:val="24"/>
        </w:rPr>
        <w:t>higher</w:t>
      </w:r>
      <w:r w:rsidR="00D55FB4" w:rsidRPr="008B4D51">
        <w:rPr>
          <w:szCs w:val="24"/>
        </w:rPr>
        <w:t xml:space="preserve"> proportion of births in second and higher order unions</w:t>
      </w:r>
      <w:r w:rsidR="003A201A" w:rsidRPr="008B4D51">
        <w:rPr>
          <w:szCs w:val="24"/>
        </w:rPr>
        <w:t xml:space="preserve"> </w:t>
      </w:r>
      <w:r w:rsidR="008C1BC8" w:rsidRPr="008B4D51">
        <w:rPr>
          <w:szCs w:val="24"/>
        </w:rPr>
        <w:fldChar w:fldCharType="begin"/>
      </w:r>
      <w:r w:rsidR="00733E6E" w:rsidRPr="008B4D51">
        <w:rPr>
          <w:szCs w:val="24"/>
        </w:rPr>
        <w:instrText xml:space="preserve"> ADDIN EN.CITE &lt;EndNote&gt;&lt;Cite&gt;&lt;Author&gt;Fostik&lt;/Author&gt;&lt;Year&gt;2023&lt;/Year&gt;&lt;RecNum&gt;278&lt;/RecNum&gt;&lt;DisplayText&gt;(Fostik, Fernández Soto et al. 2023)&lt;/DisplayText&gt;&lt;record&gt;&lt;rec-number&gt;278&lt;/rec-number&gt;&lt;foreign-keys&gt;&lt;key app="EN" db-id="date2dst4vae0pe955kxa2tla9pzrxp00p95" timestamp="1700135445"&gt;278&lt;/key&gt;&lt;/foreign-keys&gt;&lt;ref-type name="Journal Article"&gt;17&lt;/ref-type&gt;&lt;contributors&gt;&lt;authors&gt;&lt;author&gt;Fostik, Ana&lt;/author&gt;&lt;author&gt;Fernández Soto, Mariana&lt;/author&gt;&lt;author&gt;Ruiz-Vallejo, Fernando&lt;/author&gt;&lt;author&gt;Ciganda, Daniel&lt;/author&gt;&lt;/authors&gt;&lt;/contributors&gt;&lt;titles&gt;&lt;title&gt;Union Instability and Fertility: An International Perspective&lt;/title&gt;&lt;secondary-title&gt;European Journal of Population&lt;/secondary-title&gt;&lt;/titles&gt;&lt;periodical&gt;&lt;full-title&gt;European Journal of Population&lt;/full-title&gt;&lt;/periodical&gt;&lt;pages&gt;25&lt;/pages&gt;&lt;volume&gt;39&lt;/volume&gt;&lt;number&gt;1&lt;/number&gt;&lt;dates&gt;&lt;year&gt;2023&lt;/year&gt;&lt;pub-dates&gt;&lt;date&gt;2023/07/20&lt;/date&gt;&lt;/pub-dates&gt;&lt;/dates&gt;&lt;isbn&gt;1572-9885&lt;/isbn&gt;&lt;urls&gt;&lt;related-urls&gt;&lt;url&gt;https://doi.org/10.1007/s10680-023-09668-1&lt;/url&gt;&lt;/related-urls&gt;&lt;/urls&gt;&lt;electronic-resource-num&gt;10.1007/s10680-023-09668-1&lt;/electronic-resource-num&gt;&lt;/record&gt;&lt;/Cite&gt;&lt;/EndNote&gt;</w:instrText>
      </w:r>
      <w:r w:rsidR="008C1BC8" w:rsidRPr="008B4D51">
        <w:rPr>
          <w:szCs w:val="24"/>
        </w:rPr>
        <w:fldChar w:fldCharType="separate"/>
      </w:r>
      <w:r w:rsidR="00733E6E" w:rsidRPr="008B4D51">
        <w:rPr>
          <w:noProof/>
          <w:szCs w:val="24"/>
        </w:rPr>
        <w:t>(Fostik, Fernández Soto et al. 2023)</w:t>
      </w:r>
      <w:r w:rsidR="008C1BC8" w:rsidRPr="008B4D51">
        <w:rPr>
          <w:szCs w:val="24"/>
        </w:rPr>
        <w:fldChar w:fldCharType="end"/>
      </w:r>
      <w:r w:rsidR="00DB59F5" w:rsidRPr="008B4D51">
        <w:rPr>
          <w:szCs w:val="24"/>
        </w:rPr>
        <w:t xml:space="preserve">, although </w:t>
      </w:r>
      <w:r w:rsidR="00B22BCE" w:rsidRPr="008B4D51">
        <w:rPr>
          <w:szCs w:val="24"/>
        </w:rPr>
        <w:t xml:space="preserve">in Finland, </w:t>
      </w:r>
      <w:r w:rsidR="003F544E" w:rsidRPr="008B4D51">
        <w:rPr>
          <w:szCs w:val="24"/>
        </w:rPr>
        <w:t>re</w:t>
      </w:r>
      <w:r w:rsidR="00B82D5C" w:rsidRPr="008B4D51">
        <w:rPr>
          <w:szCs w:val="24"/>
        </w:rPr>
        <w:t>-</w:t>
      </w:r>
      <w:r w:rsidR="003F544E" w:rsidRPr="008B4D51">
        <w:rPr>
          <w:szCs w:val="24"/>
        </w:rPr>
        <w:t xml:space="preserve">partnering in nonmarital unions </w:t>
      </w:r>
      <w:r w:rsidR="00DB59F5" w:rsidRPr="008B4D51">
        <w:rPr>
          <w:szCs w:val="24"/>
        </w:rPr>
        <w:t>appears</w:t>
      </w:r>
      <w:r w:rsidR="003F544E" w:rsidRPr="008B4D51">
        <w:rPr>
          <w:szCs w:val="24"/>
        </w:rPr>
        <w:t xml:space="preserve"> less effective in maintaining fertility rates than remarriage</w:t>
      </w:r>
      <w:r w:rsidR="00B75243" w:rsidRPr="008B4D51">
        <w:rPr>
          <w:szCs w:val="24"/>
        </w:rPr>
        <w:t xml:space="preserve"> </w:t>
      </w:r>
      <w:r w:rsidR="00EF0D18" w:rsidRPr="008B4D51">
        <w:rPr>
          <w:szCs w:val="24"/>
        </w:rPr>
        <w:fldChar w:fldCharType="begin"/>
      </w:r>
      <w:r w:rsidR="00733E6E" w:rsidRPr="008B4D51">
        <w:rPr>
          <w:szCs w:val="24"/>
        </w:rPr>
        <w:instrText xml:space="preserve"> ADDIN EN.CITE &lt;EndNote&gt;&lt;Cite&gt;&lt;Author&gt;Andersson&lt;/Author&gt;&lt;Year&gt;2022&lt;/Year&gt;&lt;RecNum&gt;293&lt;/RecNum&gt;&lt;DisplayText&gt;(Andersson, Jalovaara et al. 2022)&lt;/DisplayText&gt;&lt;record&gt;&lt;rec-number&gt;293&lt;/rec-number&gt;&lt;foreign-keys&gt;&lt;key app="EN" db-id="date2dst4vae0pe955kxa2tla9pzrxp00p95" timestamp="1700144467"&gt;293&lt;/key&gt;&lt;/foreign-keys&gt;&lt;ref-type name="Journal Article"&gt;17&lt;/ref-type&gt;&lt;contributors&gt;&lt;authors&gt;&lt;author&gt;Andersson, L.&lt;/author&gt;&lt;author&gt;Jalovaara, M.&lt;/author&gt;&lt;author&gt;Uggla, C.&lt;/author&gt;&lt;author&gt;Saarela, J.&lt;/author&gt;&lt;/authors&gt;&lt;/contributors&gt;&lt;auth-address&gt;Swedish Institute for Social Research, Stockholm University, Stockholm, Sweden.&amp;#xD;Department of Social Research/Sociology, University of Turku, Turku, Finland.&amp;#xD;Stockholm University Demography Unit, Department of Sociology, Stockholm University, Stockholm, Sweden.&amp;#xD;Demography Unit, Åbo Akademi University, Turku, Finland.&lt;/auth-address&gt;&lt;titles&gt;&lt;title&gt;Less Is More? Repartnering and Completed Cohort Fertility in Finland&lt;/title&gt;&lt;secondary-title&gt;Demography&lt;/secondary-title&gt;&lt;/titles&gt;&lt;periodical&gt;&lt;full-title&gt;Demography&lt;/full-title&gt;&lt;/periodical&gt;&lt;pages&gt;2321-2339&lt;/pages&gt;&lt;volume&gt;59&lt;/volume&gt;&lt;number&gt;6&lt;/number&gt;&lt;keywords&gt;&lt;keyword&gt;Female&lt;/keyword&gt;&lt;keyword&gt;Humans&lt;/keyword&gt;&lt;keyword&gt;Adolescent&lt;/keyword&gt;&lt;keyword&gt;Young Adult&lt;/keyword&gt;&lt;keyword&gt;Adult&lt;/keyword&gt;&lt;keyword&gt;Middle Aged&lt;/keyword&gt;&lt;keyword&gt;*Marriage&lt;/keyword&gt;&lt;keyword&gt;Finland&lt;/keyword&gt;&lt;keyword&gt;*Fertility&lt;/keyword&gt;&lt;keyword&gt;Fertility&lt;/keyword&gt;&lt;keyword&gt;Remarriage&lt;/keyword&gt;&lt;keyword&gt;Repartnering&lt;/keyword&gt;&lt;keyword&gt;Union dissolution&lt;/keyword&gt;&lt;/keywords&gt;&lt;dates&gt;&lt;year&gt;2022&lt;/year&gt;&lt;pub-dates&gt;&lt;date&gt;Dec 1&lt;/date&gt;&lt;/pub-dates&gt;&lt;/dates&gt;&lt;isbn&gt;0070-3370&lt;/isbn&gt;&lt;accession-num&gt;36413348&lt;/accession-num&gt;&lt;urls&gt;&lt;/urls&gt;&lt;electronic-resource-num&gt;10.1215/00703370-10351787&lt;/electronic-resource-num&gt;&lt;remote-database-provider&gt;NLM&lt;/remote-database-provider&gt;&lt;language&gt;eng&lt;/language&gt;&lt;/record&gt;&lt;/Cite&gt;&lt;/EndNote&gt;</w:instrText>
      </w:r>
      <w:r w:rsidR="00EF0D18" w:rsidRPr="008B4D51">
        <w:rPr>
          <w:szCs w:val="24"/>
        </w:rPr>
        <w:fldChar w:fldCharType="separate"/>
      </w:r>
      <w:r w:rsidR="00733E6E" w:rsidRPr="008B4D51">
        <w:rPr>
          <w:noProof/>
          <w:szCs w:val="24"/>
        </w:rPr>
        <w:t>(Andersson, Jalovaara et al. 2022)</w:t>
      </w:r>
      <w:r w:rsidR="00EF0D18" w:rsidRPr="008B4D51">
        <w:rPr>
          <w:szCs w:val="24"/>
        </w:rPr>
        <w:fldChar w:fldCharType="end"/>
      </w:r>
      <w:r w:rsidR="003F544E" w:rsidRPr="008B4D51">
        <w:rPr>
          <w:szCs w:val="24"/>
        </w:rPr>
        <w:t xml:space="preserve">. </w:t>
      </w:r>
      <w:r w:rsidR="001F34EB" w:rsidRPr="008B4D51">
        <w:rPr>
          <w:szCs w:val="24"/>
        </w:rPr>
        <w:t xml:space="preserve"> </w:t>
      </w:r>
      <w:r w:rsidR="00846F26" w:rsidRPr="008B4D51">
        <w:rPr>
          <w:szCs w:val="24"/>
        </w:rPr>
        <w:t xml:space="preserve">Multi-partner </w:t>
      </w:r>
      <w:r w:rsidR="006C6A5F" w:rsidRPr="008B4D51">
        <w:rPr>
          <w:szCs w:val="24"/>
        </w:rPr>
        <w:t>fertility ha</w:t>
      </w:r>
      <w:r w:rsidR="00846F26" w:rsidRPr="008B4D51">
        <w:rPr>
          <w:szCs w:val="24"/>
        </w:rPr>
        <w:t>s</w:t>
      </w:r>
      <w:r w:rsidR="006C6A5F" w:rsidRPr="008B4D51">
        <w:rPr>
          <w:szCs w:val="24"/>
        </w:rPr>
        <w:t xml:space="preserve"> increased in recent decades and </w:t>
      </w:r>
      <w:r w:rsidR="003F66C2" w:rsidRPr="008B4D51">
        <w:rPr>
          <w:szCs w:val="24"/>
        </w:rPr>
        <w:t xml:space="preserve">form </w:t>
      </w:r>
      <w:r w:rsidR="006C6A5F" w:rsidRPr="008B4D51">
        <w:rPr>
          <w:szCs w:val="24"/>
        </w:rPr>
        <w:t xml:space="preserve">a </w:t>
      </w:r>
      <w:r w:rsidR="006C6A5F" w:rsidRPr="008B4D51">
        <w:rPr>
          <w:szCs w:val="24"/>
          <w:shd w:val="clear" w:color="auto" w:fill="FCFCFC"/>
        </w:rPr>
        <w:t>substantial proportion of all births in some countries, accounting for many third order births</w:t>
      </w:r>
      <w:r w:rsidR="00E14167" w:rsidRPr="008B4D51">
        <w:rPr>
          <w:szCs w:val="24"/>
          <w:shd w:val="clear" w:color="auto" w:fill="FCFCFC"/>
        </w:rPr>
        <w:t xml:space="preserve"> </w:t>
      </w:r>
      <w:r w:rsidR="00E14167" w:rsidRPr="008B4D51">
        <w:rPr>
          <w:szCs w:val="24"/>
          <w:shd w:val="clear" w:color="auto" w:fill="FCFCFC"/>
        </w:rPr>
        <w:fldChar w:fldCharType="begin">
          <w:fldData xml:space="preserve">PEVuZE5vdGU+PENpdGU+PEF1dGhvcj5UaG9tc29uPC9BdXRob3I+PFllYXI+MjAxNDwvWWVhcj48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</w:fldData>
        </w:fldChar>
      </w:r>
      <w:r w:rsidR="00733E6E" w:rsidRPr="008B4D51">
        <w:rPr>
          <w:szCs w:val="24"/>
          <w:shd w:val="clear" w:color="auto" w:fill="FCFCFC"/>
        </w:rPr>
        <w:instrText xml:space="preserve"> ADDIN EN.CITE </w:instrText>
      </w:r>
      <w:r w:rsidR="00733E6E" w:rsidRPr="008B4D51">
        <w:rPr>
          <w:szCs w:val="24"/>
          <w:shd w:val="clear" w:color="auto" w:fill="FCFCFC"/>
        </w:rPr>
        <w:fldChar w:fldCharType="begin">
          <w:fldData xml:space="preserve">PEVuZE5vdGU+PENpdGU+PEF1dGhvcj5UaG9tc29uPC9BdXRob3I+PFllYXI+MjAxNDwvWWVhcj48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</w:fldData>
        </w:fldChar>
      </w:r>
      <w:r w:rsidR="00733E6E" w:rsidRPr="008B4D51">
        <w:rPr>
          <w:szCs w:val="24"/>
          <w:shd w:val="clear" w:color="auto" w:fill="FCFCFC"/>
        </w:rPr>
        <w:instrText xml:space="preserve"> ADDIN EN.CITE.DATA </w:instrText>
      </w:r>
      <w:r w:rsidR="00733E6E" w:rsidRPr="008B4D51">
        <w:rPr>
          <w:szCs w:val="24"/>
          <w:shd w:val="clear" w:color="auto" w:fill="FCFCFC"/>
        </w:rPr>
      </w:r>
      <w:r w:rsidR="00733E6E" w:rsidRPr="008B4D51">
        <w:rPr>
          <w:szCs w:val="24"/>
          <w:shd w:val="clear" w:color="auto" w:fill="FCFCFC"/>
        </w:rPr>
        <w:fldChar w:fldCharType="end"/>
      </w:r>
      <w:r w:rsidR="00E14167" w:rsidRPr="008B4D51">
        <w:rPr>
          <w:szCs w:val="24"/>
          <w:shd w:val="clear" w:color="auto" w:fill="FCFCFC"/>
        </w:rPr>
      </w:r>
      <w:r w:rsidR="00E14167" w:rsidRPr="008B4D51">
        <w:rPr>
          <w:szCs w:val="24"/>
          <w:shd w:val="clear" w:color="auto" w:fill="FCFCFC"/>
        </w:rPr>
        <w:fldChar w:fldCharType="separate"/>
      </w:r>
      <w:r w:rsidR="00733E6E" w:rsidRPr="008B4D51">
        <w:rPr>
          <w:noProof/>
          <w:szCs w:val="24"/>
          <w:shd w:val="clear" w:color="auto" w:fill="FCFCFC"/>
        </w:rPr>
        <w:t>(Thomson, Lappegård et al. 2014, Ginther, Grasdal and Pollak 2022, Pirani and Vignoli 2023)</w:t>
      </w:r>
      <w:r w:rsidR="00E14167" w:rsidRPr="008B4D51">
        <w:rPr>
          <w:szCs w:val="24"/>
          <w:shd w:val="clear" w:color="auto" w:fill="FCFCFC"/>
        </w:rPr>
        <w:fldChar w:fldCharType="end"/>
      </w:r>
      <w:r w:rsidR="00E14167" w:rsidRPr="008B4D51">
        <w:rPr>
          <w:szCs w:val="24"/>
          <w:shd w:val="clear" w:color="auto" w:fill="FCFCFC"/>
        </w:rPr>
        <w:t>.</w:t>
      </w:r>
      <w:r w:rsidR="00B64673" w:rsidRPr="008B4D51">
        <w:rPr>
          <w:szCs w:val="24"/>
          <w:shd w:val="clear" w:color="auto" w:fill="FCFCFC"/>
        </w:rPr>
        <w:t xml:space="preserve"> </w:t>
      </w:r>
      <w:r w:rsidR="004635AF" w:rsidRPr="008B4D51">
        <w:rPr>
          <w:szCs w:val="24"/>
          <w:shd w:val="clear" w:color="auto" w:fill="FCFCFC"/>
        </w:rPr>
        <w:t xml:space="preserve"> Re-partnering may lead people to revise their childbearing plans upwards or downwards depending on factors such as age, gender, partnership order, parity, and cultural norms (Ivanova, Kalmijn et al. 2014).  </w:t>
      </w:r>
      <w:r w:rsidR="003B06BB" w:rsidRPr="008B4D51">
        <w:rPr>
          <w:szCs w:val="24"/>
          <w:shd w:val="clear" w:color="auto" w:fill="FCFCFC"/>
        </w:rPr>
        <w:t>M</w:t>
      </w:r>
      <w:r w:rsidR="006A29C9" w:rsidRPr="008B4D51">
        <w:rPr>
          <w:szCs w:val="24"/>
          <w:shd w:val="clear" w:color="auto" w:fill="FCFCFC"/>
        </w:rPr>
        <w:t xml:space="preserve">en </w:t>
      </w:r>
      <w:r w:rsidR="0020629F" w:rsidRPr="008B4D51">
        <w:rPr>
          <w:szCs w:val="24"/>
          <w:shd w:val="clear" w:color="auto" w:fill="FCFCFC"/>
        </w:rPr>
        <w:t xml:space="preserve">who re-partner tend to do so at older ages when fertility is lower, in contrast to </w:t>
      </w:r>
      <w:r w:rsidR="006A29C9" w:rsidRPr="008B4D51">
        <w:rPr>
          <w:szCs w:val="24"/>
          <w:shd w:val="clear" w:color="auto" w:fill="FCFCFC"/>
        </w:rPr>
        <w:t xml:space="preserve">women </w:t>
      </w:r>
      <w:r w:rsidR="0020629F" w:rsidRPr="008B4D51">
        <w:rPr>
          <w:szCs w:val="24"/>
          <w:shd w:val="clear" w:color="auto" w:fill="FCFCFC"/>
        </w:rPr>
        <w:t xml:space="preserve">who tend to </w:t>
      </w:r>
      <w:r w:rsidR="006A29C9" w:rsidRPr="008B4D51">
        <w:rPr>
          <w:szCs w:val="24"/>
          <w:shd w:val="clear" w:color="auto" w:fill="FCFCFC"/>
        </w:rPr>
        <w:t>re-partner at prime childbearing ages</w:t>
      </w:r>
      <w:r w:rsidR="0020629F" w:rsidRPr="008B4D51">
        <w:rPr>
          <w:szCs w:val="24"/>
          <w:shd w:val="clear" w:color="auto" w:fill="FCFCFC"/>
        </w:rPr>
        <w:t xml:space="preserve"> leading to higher re-partnered female fertility </w:t>
      </w:r>
      <w:r w:rsidR="0020629F" w:rsidRPr="008B4D51">
        <w:rPr>
          <w:szCs w:val="24"/>
          <w:shd w:val="clear" w:color="auto" w:fill="FCFCFC"/>
        </w:rPr>
        <w:fldChar w:fldCharType="begin"/>
      </w:r>
      <w:r w:rsidR="00733E6E" w:rsidRPr="008B4D51">
        <w:rPr>
          <w:szCs w:val="24"/>
          <w:shd w:val="clear" w:color="auto" w:fill="FCFCFC"/>
        </w:rPr>
        <w:instrText xml:space="preserve"> ADDIN EN.CITE &lt;EndNote&gt;&lt;Cite&gt;&lt;Author&gt;Andersson&lt;/Author&gt;&lt;Year&gt;2023&lt;/Year&gt;&lt;RecNum&gt;386&lt;/RecNum&gt;&lt;DisplayText&gt;(Andersson 2023)&lt;/DisplayText&gt;&lt;record&gt;&lt;rec-number&gt;386&lt;/rec-number&gt;&lt;foreign-keys&gt;&lt;key app="EN" db-id="date2dst4vae0pe955kxa2tla9pzrxp00p95" timestamp="1714576005"&gt;386&lt;/key&gt;&lt;/foreign-keys&gt;&lt;ref-type name="Journal Article"&gt;17&lt;/ref-type&gt;&lt;contributors&gt;&lt;authors&gt;&lt;author&gt;Andersson, Linus&lt;/author&gt;&lt;/authors&gt;&lt;/contributors&gt;&lt;titles&gt;&lt;title&gt;The Role of Gender Differences in Partnering and Re-partnering for Gender Differences in Completed Fertility&lt;/title&gt;&lt;secondary-title&gt;Population Research and Policy Review&lt;/secondary-title&gt;&lt;/titles&gt;&lt;periodical&gt;&lt;full-title&gt;Population Research and Policy Review&lt;/full-title&gt;&lt;/periodical&gt;&lt;pages&gt;17&lt;/pages&gt;&lt;volume&gt;42&lt;/volume&gt;&lt;number&gt;2&lt;/number&gt;&lt;dates&gt;&lt;year&gt;2023&lt;/year&gt;&lt;pub-dates&gt;&lt;date&gt;2023/03/02&lt;/date&gt;&lt;/pub-dates&gt;&lt;/dates&gt;&lt;isbn&gt;1573-7829&lt;/isbn&gt;&lt;urls&gt;&lt;related-urls&gt;&lt;url&gt;https://doi.org/10.1007/s11113-023-09767-1&lt;/url&gt;&lt;/related-urls&gt;&lt;/urls&gt;&lt;electronic-resource-num&gt;10.1007/s11113-023-09767-1&lt;/electronic-resource-num&gt;&lt;/record&gt;&lt;/Cite&gt;&lt;/EndNote&gt;</w:instrText>
      </w:r>
      <w:r w:rsidR="0020629F" w:rsidRPr="008B4D51">
        <w:rPr>
          <w:szCs w:val="24"/>
          <w:shd w:val="clear" w:color="auto" w:fill="FCFCFC"/>
        </w:rPr>
        <w:fldChar w:fldCharType="separate"/>
      </w:r>
      <w:r w:rsidR="00733E6E" w:rsidRPr="008B4D51">
        <w:rPr>
          <w:noProof/>
          <w:szCs w:val="24"/>
          <w:shd w:val="clear" w:color="auto" w:fill="FCFCFC"/>
        </w:rPr>
        <w:t>(Andersson 2023)</w:t>
      </w:r>
      <w:r w:rsidR="0020629F" w:rsidRPr="008B4D51">
        <w:rPr>
          <w:szCs w:val="24"/>
          <w:shd w:val="clear" w:color="auto" w:fill="FCFCFC"/>
        </w:rPr>
        <w:fldChar w:fldCharType="end"/>
      </w:r>
      <w:r w:rsidR="0020629F" w:rsidRPr="008B4D51">
        <w:rPr>
          <w:szCs w:val="24"/>
          <w:shd w:val="clear" w:color="auto" w:fill="FCFCFC"/>
        </w:rPr>
        <w:t xml:space="preserve">. </w:t>
      </w:r>
    </w:p>
    <w:p w14:paraId="5803FC38" w14:textId="546A8474" w:rsidR="009A000E" w:rsidRPr="008B4D51" w:rsidRDefault="004D4F03" w:rsidP="00BD21F7">
      <w:pPr>
        <w:spacing w:before="240" w:line="480" w:lineRule="auto"/>
        <w:rPr>
          <w:szCs w:val="24"/>
        </w:rPr>
      </w:pPr>
      <w:r w:rsidRPr="008B4D51">
        <w:rPr>
          <w:szCs w:val="24"/>
          <w:shd w:val="clear" w:color="auto" w:fill="FCFCFC"/>
        </w:rPr>
        <w:t>T</w:t>
      </w:r>
      <w:r w:rsidR="00483557" w:rsidRPr="008B4D51">
        <w:rPr>
          <w:szCs w:val="24"/>
          <w:shd w:val="clear" w:color="auto" w:fill="FCFCFC"/>
        </w:rPr>
        <w:t xml:space="preserve">hree </w:t>
      </w:r>
      <w:r w:rsidR="00D40817" w:rsidRPr="008B4D51">
        <w:rPr>
          <w:szCs w:val="24"/>
          <w:shd w:val="clear" w:color="auto" w:fill="FCFCFC"/>
        </w:rPr>
        <w:t>m</w:t>
      </w:r>
      <w:r w:rsidR="00483557" w:rsidRPr="008B4D51">
        <w:rPr>
          <w:szCs w:val="24"/>
          <w:shd w:val="clear" w:color="auto" w:fill="FCFCFC"/>
        </w:rPr>
        <w:t>ain m</w:t>
      </w:r>
      <w:r w:rsidR="00D40817" w:rsidRPr="008B4D51">
        <w:rPr>
          <w:szCs w:val="24"/>
          <w:shd w:val="clear" w:color="auto" w:fill="FCFCFC"/>
        </w:rPr>
        <w:t>echanisms</w:t>
      </w:r>
      <w:r w:rsidR="00CA0F89" w:rsidRPr="008B4D51">
        <w:rPr>
          <w:szCs w:val="24"/>
          <w:shd w:val="clear" w:color="auto" w:fill="FCFCFC"/>
        </w:rPr>
        <w:t xml:space="preserve"> have been put forward in the literature to </w:t>
      </w:r>
      <w:r w:rsidR="00B83CDE" w:rsidRPr="008B4D51">
        <w:rPr>
          <w:szCs w:val="24"/>
          <w:shd w:val="clear" w:color="auto" w:fill="FCFCFC"/>
        </w:rPr>
        <w:t>explain the inter-relationship</w:t>
      </w:r>
      <w:r w:rsidR="00F53AF2" w:rsidRPr="008B4D51">
        <w:rPr>
          <w:szCs w:val="24"/>
          <w:shd w:val="clear" w:color="auto" w:fill="FCFCFC"/>
        </w:rPr>
        <w:t>s between re</w:t>
      </w:r>
      <w:r w:rsidR="00AD01FA" w:rsidRPr="008B4D51">
        <w:rPr>
          <w:szCs w:val="24"/>
          <w:shd w:val="clear" w:color="auto" w:fill="FCFCFC"/>
        </w:rPr>
        <w:t>-</w:t>
      </w:r>
      <w:r w:rsidR="00F53AF2" w:rsidRPr="008B4D51">
        <w:rPr>
          <w:szCs w:val="24"/>
          <w:shd w:val="clear" w:color="auto" w:fill="FCFCFC"/>
        </w:rPr>
        <w:t>partnering and childbearing</w:t>
      </w:r>
      <w:r w:rsidR="00961B4D" w:rsidRPr="008B4D51">
        <w:rPr>
          <w:szCs w:val="24"/>
          <w:shd w:val="clear" w:color="auto" w:fill="FCFCFC"/>
        </w:rPr>
        <w:t xml:space="preserve"> (Thomson 2004;</w:t>
      </w:r>
      <w:r w:rsidR="00770D2B" w:rsidRPr="008B4D51">
        <w:rPr>
          <w:szCs w:val="24"/>
          <w:shd w:val="clear" w:color="auto" w:fill="FCFCFC"/>
        </w:rPr>
        <w:t xml:space="preserve"> Thomson et al 2012).</w:t>
      </w:r>
      <w:r w:rsidR="00B83CDE" w:rsidRPr="008B4D51">
        <w:rPr>
          <w:szCs w:val="24"/>
          <w:shd w:val="clear" w:color="auto" w:fill="FCFCFC"/>
        </w:rPr>
        <w:t xml:space="preserve"> First, </w:t>
      </w:r>
      <w:r w:rsidR="00B83CDE" w:rsidRPr="008B4D51">
        <w:rPr>
          <w:szCs w:val="24"/>
        </w:rPr>
        <w:t>i</w:t>
      </w:r>
      <w:r w:rsidR="006C6A5F" w:rsidRPr="008B4D51">
        <w:rPr>
          <w:szCs w:val="24"/>
        </w:rPr>
        <w:t>n a new relationship, a shared child may be desired to establish family commitment</w:t>
      </w:r>
      <w:r w:rsidR="00C1073C" w:rsidRPr="008B4D51">
        <w:rPr>
          <w:szCs w:val="24"/>
        </w:rPr>
        <w:t xml:space="preserve"> </w:t>
      </w:r>
      <w:r w:rsidR="00D13ED4" w:rsidRPr="008B4D51">
        <w:rPr>
          <w:szCs w:val="24"/>
        </w:rPr>
        <w:t>to the union</w:t>
      </w:r>
      <w:r w:rsidR="00192C49" w:rsidRPr="008B4D51">
        <w:rPr>
          <w:szCs w:val="24"/>
        </w:rPr>
        <w:t xml:space="preserve"> (the “commitment </w:t>
      </w:r>
      <w:r w:rsidR="001D3F4F" w:rsidRPr="008B4D51">
        <w:rPr>
          <w:szCs w:val="24"/>
        </w:rPr>
        <w:t>hypothesis</w:t>
      </w:r>
      <w:r w:rsidR="00192C49" w:rsidRPr="008B4D51">
        <w:rPr>
          <w:szCs w:val="24"/>
        </w:rPr>
        <w:t>”</w:t>
      </w:r>
      <w:r w:rsidR="00EA56D7" w:rsidRPr="008B4D51">
        <w:rPr>
          <w:szCs w:val="24"/>
        </w:rPr>
        <w:t>)</w:t>
      </w:r>
      <w:r w:rsidR="005A6986" w:rsidRPr="008B4D51">
        <w:rPr>
          <w:szCs w:val="24"/>
        </w:rPr>
        <w:t>. Second</w:t>
      </w:r>
      <w:r w:rsidR="009060FB" w:rsidRPr="008B4D51">
        <w:rPr>
          <w:szCs w:val="24"/>
        </w:rPr>
        <w:t>,</w:t>
      </w:r>
      <w:r w:rsidR="00C1073C" w:rsidRPr="008B4D51">
        <w:rPr>
          <w:szCs w:val="24"/>
        </w:rPr>
        <w:t xml:space="preserve"> </w:t>
      </w:r>
      <w:r w:rsidR="000537A3" w:rsidRPr="008B4D51">
        <w:rPr>
          <w:szCs w:val="24"/>
        </w:rPr>
        <w:t>there may be a desire to provide a sibling to</w:t>
      </w:r>
      <w:r w:rsidR="007F1392" w:rsidRPr="008B4D51">
        <w:rPr>
          <w:szCs w:val="24"/>
        </w:rPr>
        <w:t xml:space="preserve"> </w:t>
      </w:r>
      <w:r w:rsidR="000537A3" w:rsidRPr="008B4D51">
        <w:rPr>
          <w:szCs w:val="24"/>
        </w:rPr>
        <w:t xml:space="preserve">an </w:t>
      </w:r>
      <w:r w:rsidR="007F1392" w:rsidRPr="008B4D51">
        <w:rPr>
          <w:szCs w:val="24"/>
        </w:rPr>
        <w:t>existing child</w:t>
      </w:r>
      <w:r w:rsidR="00C3410B" w:rsidRPr="008B4D51">
        <w:rPr>
          <w:szCs w:val="24"/>
        </w:rPr>
        <w:t xml:space="preserve"> (the “sibling </w:t>
      </w:r>
      <w:r w:rsidR="001D3F4F" w:rsidRPr="008B4D51">
        <w:rPr>
          <w:szCs w:val="24"/>
        </w:rPr>
        <w:t>hypothesis</w:t>
      </w:r>
      <w:r w:rsidR="00C3410B" w:rsidRPr="008B4D51">
        <w:rPr>
          <w:szCs w:val="24"/>
        </w:rPr>
        <w:t>”)</w:t>
      </w:r>
      <w:r w:rsidR="006C6A5F" w:rsidRPr="008B4D51">
        <w:rPr>
          <w:szCs w:val="24"/>
        </w:rPr>
        <w:t>.</w:t>
      </w:r>
      <w:r w:rsidR="00B64673" w:rsidRPr="008B4D51">
        <w:rPr>
          <w:szCs w:val="24"/>
        </w:rPr>
        <w:t xml:space="preserve"> </w:t>
      </w:r>
      <w:r w:rsidR="00192C49" w:rsidRPr="008B4D51">
        <w:rPr>
          <w:szCs w:val="24"/>
        </w:rPr>
        <w:t xml:space="preserve">Third, the </w:t>
      </w:r>
      <w:r w:rsidR="001D7AB0" w:rsidRPr="008B4D51">
        <w:rPr>
          <w:szCs w:val="24"/>
        </w:rPr>
        <w:t>“parenthood hypothesis” argues that having children is an individual</w:t>
      </w:r>
      <w:r w:rsidR="001040C9" w:rsidRPr="008B4D51">
        <w:rPr>
          <w:szCs w:val="24"/>
        </w:rPr>
        <w:t>-</w:t>
      </w:r>
      <w:r w:rsidR="001D7AB0" w:rsidRPr="008B4D51">
        <w:rPr>
          <w:szCs w:val="24"/>
        </w:rPr>
        <w:t>level rite of passage into adulthood</w:t>
      </w:r>
      <w:r w:rsidR="00786E18" w:rsidRPr="008B4D51">
        <w:rPr>
          <w:szCs w:val="24"/>
        </w:rPr>
        <w:t xml:space="preserve"> and </w:t>
      </w:r>
      <w:r w:rsidR="00772441" w:rsidRPr="008B4D51">
        <w:rPr>
          <w:szCs w:val="24"/>
        </w:rPr>
        <w:t>that childbearing within re</w:t>
      </w:r>
      <w:r w:rsidR="00AD01FA" w:rsidRPr="008B4D51">
        <w:rPr>
          <w:szCs w:val="24"/>
        </w:rPr>
        <w:t>-</w:t>
      </w:r>
      <w:r w:rsidR="00772441" w:rsidRPr="008B4D51">
        <w:rPr>
          <w:szCs w:val="24"/>
        </w:rPr>
        <w:t>partnered unions will be more common where at least one of the partners is currently childless</w:t>
      </w:r>
      <w:r w:rsidR="004635AF" w:rsidRPr="008B4D51">
        <w:rPr>
          <w:szCs w:val="24"/>
        </w:rPr>
        <w:t>.</w:t>
      </w:r>
      <w:r w:rsidR="00772441" w:rsidRPr="008B4D51">
        <w:rPr>
          <w:szCs w:val="24"/>
        </w:rPr>
        <w:t xml:space="preserve"> </w:t>
      </w:r>
      <w:r w:rsidR="00525D28" w:rsidRPr="008B4D51">
        <w:rPr>
          <w:szCs w:val="24"/>
        </w:rPr>
        <w:t xml:space="preserve"> Using Dutch data, </w:t>
      </w:r>
      <w:r w:rsidR="00525D28" w:rsidRPr="008B4D51">
        <w:rPr>
          <w:szCs w:val="24"/>
        </w:rPr>
        <w:fldChar w:fldCharType="begin"/>
      </w:r>
      <w:r w:rsidR="00733E6E" w:rsidRPr="008B4D51">
        <w:rPr>
          <w:szCs w:val="24"/>
        </w:rPr>
        <w:instrText xml:space="preserve"> ADDIN EN.CITE &lt;EndNote&gt;&lt;Cite AuthorYear="1"&gt;&lt;Author&gt;Ivanova&lt;/Author&gt;&lt;Year&gt;2014&lt;/Year&gt;&lt;RecNum&gt;119&lt;/RecNum&gt;&lt;DisplayText&gt;Ivanova, Kalmijn and Uunk (2014)&lt;/DisplayText&gt;&lt;record&gt;&lt;rec-number&gt;119&lt;/rec-number&gt;&lt;foreign-keys&gt;&lt;key app="EN" db-id="date2dst4vae0pe955kxa2tla9pzrxp00p95" timestamp="1665058434"&gt;119&lt;/key&gt;&lt;/foreign-keys&gt;&lt;ref-type name="Journal Article"&gt;17&lt;/ref-type&gt;&lt;contributors&gt;&lt;authors&gt;&lt;author&gt;Ivanova, Katya&lt;/author&gt;&lt;author&gt;Kalmijn, Matthijs&lt;/author&gt;&lt;author&gt;Uunk, Wilfred&lt;/author&gt;&lt;/authors&gt;&lt;/contributors&gt;&lt;titles&gt;&lt;title&gt;Fertility after repartnering in the Netherlands: Parenthood or commitment?&lt;/title&gt;&lt;secondary-title&gt;Advances in Life Course Research&lt;/secondary-title&gt;&lt;/titles&gt;&lt;periodical&gt;&lt;full-title&gt;Advances in Life Course Research&lt;/full-title&gt;&lt;/periodical&gt;&lt;pages&gt;101-112&lt;/pages&gt;&lt;volume&gt;21&lt;/volume&gt;&lt;keywords&gt;&lt;keyword&gt;Commitment&lt;/keyword&gt;&lt;keyword&gt;Fertility&lt;/keyword&gt;&lt;keyword&gt;Higher-order unions&lt;/keyword&gt;&lt;keyword&gt;Parenthood&lt;/keyword&gt;&lt;keyword&gt;Repartnering&lt;/keyword&gt;&lt;keyword&gt;The Netherlands&lt;/keyword&gt;&lt;/keywords&gt;&lt;dates&gt;&lt;year&gt;2014&lt;/year&gt;&lt;pub-dates&gt;&lt;date&gt;2014/09/01/&lt;/date&gt;&lt;/pub-dates&gt;&lt;/dates&gt;&lt;isbn&gt;1040-2608&lt;/isbn&gt;&lt;urls&gt;&lt;related-urls&gt;&lt;url&gt;https://www.sciencedirect.com/science/article/pii/S1040260813000270&lt;/url&gt;&lt;/related-urls&gt;&lt;/urls&gt;&lt;electronic-resource-num&gt;https://doi.org/10.1016/j.alcr.2013.08.003&lt;/electronic-resource-num&gt;&lt;/record&gt;&lt;/Cite&gt;&lt;/EndNote&gt;</w:instrText>
      </w:r>
      <w:r w:rsidR="00525D28" w:rsidRPr="008B4D51">
        <w:rPr>
          <w:szCs w:val="24"/>
        </w:rPr>
        <w:fldChar w:fldCharType="separate"/>
      </w:r>
      <w:r w:rsidR="00733E6E" w:rsidRPr="008B4D51">
        <w:rPr>
          <w:noProof/>
          <w:szCs w:val="24"/>
        </w:rPr>
        <w:t>Ivanova, Kalmijn and Uunk (2014)</w:t>
      </w:r>
      <w:r w:rsidR="00525D28" w:rsidRPr="008B4D51">
        <w:rPr>
          <w:szCs w:val="24"/>
        </w:rPr>
        <w:fldChar w:fldCharType="end"/>
      </w:r>
      <w:r w:rsidR="00525D28" w:rsidRPr="008B4D51">
        <w:rPr>
          <w:szCs w:val="24"/>
        </w:rPr>
        <w:t xml:space="preserve"> </w:t>
      </w:r>
      <w:r w:rsidR="006C6A5F" w:rsidRPr="008B4D51">
        <w:rPr>
          <w:color w:val="000000" w:themeColor="text1"/>
          <w:szCs w:val="24"/>
        </w:rPr>
        <w:t xml:space="preserve">found </w:t>
      </w:r>
      <w:r w:rsidR="006C6A5F" w:rsidRPr="008B4D51">
        <w:rPr>
          <w:color w:val="000000" w:themeColor="text1"/>
          <w:szCs w:val="24"/>
        </w:rPr>
        <w:lastRenderedPageBreak/>
        <w:t>support for the commitment hypothesis for women</w:t>
      </w:r>
      <w:r w:rsidR="00146E17" w:rsidRPr="008B4D51">
        <w:rPr>
          <w:color w:val="000000" w:themeColor="text1"/>
          <w:szCs w:val="24"/>
        </w:rPr>
        <w:t>,</w:t>
      </w:r>
      <w:r w:rsidR="006C6A5F" w:rsidRPr="008B4D51">
        <w:rPr>
          <w:color w:val="000000" w:themeColor="text1"/>
          <w:szCs w:val="24"/>
        </w:rPr>
        <w:t xml:space="preserve"> such that </w:t>
      </w:r>
      <w:r w:rsidR="00E967FF" w:rsidRPr="008B4D51">
        <w:rPr>
          <w:color w:val="000000" w:themeColor="text1"/>
          <w:szCs w:val="24"/>
        </w:rPr>
        <w:t xml:space="preserve">the presence of </w:t>
      </w:r>
      <w:r w:rsidR="006C6A5F" w:rsidRPr="008B4D51">
        <w:rPr>
          <w:color w:val="000000" w:themeColor="text1"/>
          <w:szCs w:val="24"/>
        </w:rPr>
        <w:t xml:space="preserve">children from a prior union did not </w:t>
      </w:r>
      <w:r w:rsidR="001040C9" w:rsidRPr="008B4D51">
        <w:rPr>
          <w:color w:val="000000" w:themeColor="text1"/>
          <w:szCs w:val="24"/>
        </w:rPr>
        <w:t>affect the</w:t>
      </w:r>
      <w:r w:rsidR="006C6A5F" w:rsidRPr="008B4D51">
        <w:rPr>
          <w:color w:val="000000" w:themeColor="text1"/>
          <w:szCs w:val="24"/>
        </w:rPr>
        <w:t xml:space="preserve"> likelihood of another birth</w:t>
      </w:r>
      <w:r w:rsidR="001040C9" w:rsidRPr="008B4D51">
        <w:rPr>
          <w:color w:val="000000" w:themeColor="text1"/>
          <w:szCs w:val="24"/>
        </w:rPr>
        <w:t>,</w:t>
      </w:r>
      <w:r w:rsidR="006C6A5F" w:rsidRPr="008B4D51">
        <w:rPr>
          <w:color w:val="000000" w:themeColor="text1"/>
          <w:szCs w:val="24"/>
        </w:rPr>
        <w:t xml:space="preserve"> and women in a second union had a higher risk of parity progression compared with women in a first union.</w:t>
      </w:r>
      <w:r w:rsidR="00B64673" w:rsidRPr="008B4D51">
        <w:rPr>
          <w:color w:val="000000" w:themeColor="text1"/>
          <w:szCs w:val="24"/>
        </w:rPr>
        <w:t xml:space="preserve"> </w:t>
      </w:r>
      <w:r w:rsidR="006C6A5F" w:rsidRPr="008B4D51">
        <w:rPr>
          <w:color w:val="000000" w:themeColor="text1"/>
          <w:szCs w:val="24"/>
        </w:rPr>
        <w:t>Another study</w:t>
      </w:r>
      <w:r w:rsidR="00525D28" w:rsidRPr="008B4D51">
        <w:rPr>
          <w:color w:val="000000" w:themeColor="text1"/>
          <w:szCs w:val="24"/>
        </w:rPr>
        <w:t xml:space="preserve"> in Sweden</w:t>
      </w:r>
      <w:r w:rsidR="006C6A5F" w:rsidRPr="008B4D51">
        <w:rPr>
          <w:color w:val="000000" w:themeColor="text1"/>
          <w:szCs w:val="24"/>
        </w:rPr>
        <w:t xml:space="preserve"> </w:t>
      </w:r>
      <w:r w:rsidR="006C6A5F" w:rsidRPr="008B4D51">
        <w:rPr>
          <w:szCs w:val="24"/>
        </w:rPr>
        <w:t xml:space="preserve">found that stepfamily couples had a higher second and third birth risk </w:t>
      </w:r>
      <w:r w:rsidR="001F34EB" w:rsidRPr="008B4D51">
        <w:rPr>
          <w:szCs w:val="24"/>
        </w:rPr>
        <w:t xml:space="preserve">if </w:t>
      </w:r>
      <w:r w:rsidR="006C6A5F" w:rsidRPr="008B4D51">
        <w:rPr>
          <w:szCs w:val="24"/>
        </w:rPr>
        <w:t>the birth was the first or second for th</w:t>
      </w:r>
      <w:r w:rsidR="001F34EB" w:rsidRPr="008B4D51">
        <w:rPr>
          <w:szCs w:val="24"/>
        </w:rPr>
        <w:t>at union</w:t>
      </w:r>
      <w:r w:rsidR="006C6A5F" w:rsidRPr="008B4D51">
        <w:rPr>
          <w:szCs w:val="24"/>
        </w:rPr>
        <w:t xml:space="preserve"> </w:t>
      </w:r>
      <w:r w:rsidR="000C60AC" w:rsidRPr="008B4D51">
        <w:rPr>
          <w:szCs w:val="24"/>
        </w:rPr>
        <w:fldChar w:fldCharType="begin"/>
      </w:r>
      <w:r w:rsidR="00733E6E" w:rsidRPr="008B4D51">
        <w:rPr>
          <w:szCs w:val="24"/>
        </w:rPr>
        <w:instrText xml:space="preserve"> ADDIN EN.CITE &lt;EndNote&gt;&lt;Cite&gt;&lt;Author&gt;Holland&lt;/Author&gt;&lt;Year&gt;2011&lt;/Year&gt;&lt;RecNum&gt;130&lt;/RecNum&gt;&lt;DisplayText&gt;(Holland and Thomson 2011)&lt;/DisplayText&gt;&lt;record&gt;&lt;rec-number&gt;130&lt;/rec-number&gt;&lt;foreign-keys&gt;&lt;key app="EN" db-id="date2dst4vae0pe955kxa2tla9pzrxp00p95" timestamp="1665058451"&gt;130&lt;/key&gt;&lt;/foreign-keys&gt;&lt;ref-type name="Journal Article"&gt;17&lt;/ref-type&gt;&lt;contributors&gt;&lt;authors&gt;&lt;author&gt;Holland, Jennifer&lt;/author&gt;&lt;author&gt;Thomson, Elizabeth&lt;/author&gt;&lt;/authors&gt;&lt;/contributors&gt;&lt;titles&gt;&lt;title&gt;Stepfamily childbearing in Sweden: Quantum and tempo effects, 1950-99&lt;/title&gt;&lt;secondary-title&gt;Population studies&lt;/secondary-title&gt;&lt;/titles&gt;&lt;periodical&gt;&lt;full-title&gt;Population Studies&lt;/full-title&gt;&lt;/periodical&gt;&lt;pages&gt;115-28&lt;/pages&gt;&lt;volume&gt;65&lt;/volume&gt;&lt;dates&gt;&lt;year&gt;2011&lt;/year&gt;&lt;pub-dates&gt;&lt;date&gt;03/01&lt;/date&gt;&lt;/pub-dates&gt;&lt;/dates&gt;&lt;urls&gt;&lt;/urls&gt;&lt;electronic-resource-num&gt;10.1080/00324728.2010.543693&lt;/electronic-resource-num&gt;&lt;/record&gt;&lt;/Cite&gt;&lt;/EndNote&gt;</w:instrText>
      </w:r>
      <w:r w:rsidR="000C60AC" w:rsidRPr="008B4D51">
        <w:rPr>
          <w:szCs w:val="24"/>
        </w:rPr>
        <w:fldChar w:fldCharType="separate"/>
      </w:r>
      <w:r w:rsidR="00733E6E" w:rsidRPr="008B4D51">
        <w:rPr>
          <w:noProof/>
          <w:szCs w:val="24"/>
        </w:rPr>
        <w:t>(Holland and Thomson 2011)</w:t>
      </w:r>
      <w:r w:rsidR="000C60AC" w:rsidRPr="008B4D51">
        <w:rPr>
          <w:szCs w:val="24"/>
        </w:rPr>
        <w:fldChar w:fldCharType="end"/>
      </w:r>
      <w:r w:rsidR="006C6A5F" w:rsidRPr="008B4D51">
        <w:rPr>
          <w:color w:val="000000" w:themeColor="text1"/>
          <w:szCs w:val="24"/>
        </w:rPr>
        <w:t>.</w:t>
      </w:r>
      <w:r w:rsidR="001F34EB" w:rsidRPr="008B4D51">
        <w:rPr>
          <w:color w:val="000000" w:themeColor="text1"/>
          <w:szCs w:val="24"/>
        </w:rPr>
        <w:t xml:space="preserve"> </w:t>
      </w:r>
      <w:r w:rsidR="00633645" w:rsidRPr="008B4D51">
        <w:rPr>
          <w:color w:val="000000" w:themeColor="text1"/>
          <w:szCs w:val="24"/>
        </w:rPr>
        <w:t>Support for the idea</w:t>
      </w:r>
      <w:r w:rsidR="006C6A5F" w:rsidRPr="008B4D51">
        <w:rPr>
          <w:color w:val="000000" w:themeColor="text1"/>
          <w:szCs w:val="24"/>
        </w:rPr>
        <w:t xml:space="preserve"> that </w:t>
      </w:r>
      <w:r w:rsidR="006C6A5F" w:rsidRPr="008B4D51">
        <w:rPr>
          <w:szCs w:val="24"/>
        </w:rPr>
        <w:t xml:space="preserve">re-partnering and the desire for shared children </w:t>
      </w:r>
      <w:r w:rsidR="00734431" w:rsidRPr="008B4D51">
        <w:rPr>
          <w:szCs w:val="24"/>
        </w:rPr>
        <w:t xml:space="preserve">leads to </w:t>
      </w:r>
      <w:r w:rsidR="006C6A5F" w:rsidRPr="008B4D51">
        <w:rPr>
          <w:szCs w:val="24"/>
        </w:rPr>
        <w:t>higher fertility</w:t>
      </w:r>
      <w:r w:rsidR="00734431" w:rsidRPr="008B4D51">
        <w:rPr>
          <w:szCs w:val="24"/>
        </w:rPr>
        <w:t>,</w:t>
      </w:r>
      <w:r w:rsidR="001D7AB0" w:rsidRPr="008B4D51">
        <w:rPr>
          <w:color w:val="000000" w:themeColor="text1"/>
          <w:szCs w:val="24"/>
        </w:rPr>
        <w:t xml:space="preserve"> ha</w:t>
      </w:r>
      <w:r w:rsidR="00525D28" w:rsidRPr="008B4D51">
        <w:rPr>
          <w:color w:val="000000" w:themeColor="text1"/>
          <w:szCs w:val="24"/>
        </w:rPr>
        <w:t>s</w:t>
      </w:r>
      <w:r w:rsidR="001D7AB0" w:rsidRPr="008B4D51">
        <w:rPr>
          <w:color w:val="000000" w:themeColor="text1"/>
          <w:szCs w:val="24"/>
        </w:rPr>
        <w:t xml:space="preserve"> been found in </w:t>
      </w:r>
      <w:r w:rsidR="00734431" w:rsidRPr="008B4D51">
        <w:rPr>
          <w:color w:val="000000" w:themeColor="text1"/>
          <w:szCs w:val="24"/>
        </w:rPr>
        <w:t xml:space="preserve">several </w:t>
      </w:r>
      <w:r w:rsidR="001D7AB0" w:rsidRPr="008B4D51">
        <w:rPr>
          <w:color w:val="000000" w:themeColor="text1"/>
          <w:szCs w:val="24"/>
        </w:rPr>
        <w:t>countries</w:t>
      </w:r>
      <w:r w:rsidR="006C6A5F" w:rsidRPr="008B4D51">
        <w:rPr>
          <w:color w:val="000000" w:themeColor="text1"/>
          <w:szCs w:val="24"/>
        </w:rPr>
        <w:t xml:space="preserve"> </w:t>
      </w:r>
      <w:r w:rsidR="005727FE" w:rsidRPr="008B4D51">
        <w:rPr>
          <w:color w:val="000000" w:themeColor="text1"/>
          <w:szCs w:val="24"/>
        </w:rPr>
        <w:fldChar w:fldCharType="begin">
          <w:fldData xml:space="preserve">PEVuZE5vdGU+PENpdGU+PEF1dGhvcj5UaG9tc29uPC9BdXRob3I+PFllYXI+MjAwNDwvWWVhcj48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==
</w:fldData>
        </w:fldChar>
      </w:r>
      <w:r w:rsidR="00733E6E" w:rsidRPr="008B4D51">
        <w:rPr>
          <w:color w:val="000000" w:themeColor="text1"/>
          <w:szCs w:val="24"/>
        </w:rPr>
        <w:instrText xml:space="preserve"> ADDIN EN.CITE </w:instrText>
      </w:r>
      <w:r w:rsidR="00733E6E" w:rsidRPr="008B4D51">
        <w:rPr>
          <w:color w:val="000000" w:themeColor="text1"/>
          <w:szCs w:val="24"/>
        </w:rPr>
        <w:fldChar w:fldCharType="begin">
          <w:fldData xml:space="preserve">PEVuZE5vdGU+PENpdGU+PEF1dGhvcj5UaG9tc29uPC9BdXRob3I+PFllYXI+MjAwNDwvWWVhcj48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==
</w:fldData>
        </w:fldChar>
      </w:r>
      <w:r w:rsidR="00733E6E" w:rsidRPr="008B4D51">
        <w:rPr>
          <w:color w:val="000000" w:themeColor="text1"/>
          <w:szCs w:val="24"/>
        </w:rPr>
        <w:instrText xml:space="preserve"> ADDIN EN.CITE.DATA </w:instrText>
      </w:r>
      <w:r w:rsidR="00733E6E" w:rsidRPr="008B4D51">
        <w:rPr>
          <w:color w:val="000000" w:themeColor="text1"/>
          <w:szCs w:val="24"/>
        </w:rPr>
      </w:r>
      <w:r w:rsidR="00733E6E" w:rsidRPr="008B4D51">
        <w:rPr>
          <w:color w:val="000000" w:themeColor="text1"/>
          <w:szCs w:val="24"/>
        </w:rPr>
        <w:fldChar w:fldCharType="end"/>
      </w:r>
      <w:r w:rsidR="005727FE" w:rsidRPr="008B4D51">
        <w:rPr>
          <w:color w:val="000000" w:themeColor="text1"/>
          <w:szCs w:val="24"/>
        </w:rPr>
      </w:r>
      <w:r w:rsidR="005727FE" w:rsidRPr="008B4D51">
        <w:rPr>
          <w:color w:val="000000" w:themeColor="text1"/>
          <w:szCs w:val="24"/>
        </w:rPr>
        <w:fldChar w:fldCharType="separate"/>
      </w:r>
      <w:r w:rsidR="00733E6E" w:rsidRPr="008B4D51">
        <w:rPr>
          <w:noProof/>
          <w:color w:val="000000" w:themeColor="text1"/>
          <w:szCs w:val="24"/>
        </w:rPr>
        <w:t>(Vikat, Thomson and Hoem 1999, Buber-Ennser and Prskawetz 2000, Jefferies, Berrington and Diamond 2000, Thomson 2004, Beaujouan 2010)</w:t>
      </w:r>
      <w:r w:rsidR="005727FE" w:rsidRPr="008B4D51">
        <w:rPr>
          <w:color w:val="000000" w:themeColor="text1"/>
          <w:szCs w:val="24"/>
        </w:rPr>
        <w:fldChar w:fldCharType="end"/>
      </w:r>
      <w:r w:rsidR="005727FE" w:rsidRPr="008B4D51">
        <w:rPr>
          <w:szCs w:val="24"/>
        </w:rPr>
        <w:t>.</w:t>
      </w:r>
      <w:r w:rsidR="004A07E2" w:rsidRPr="008B4D51">
        <w:rPr>
          <w:szCs w:val="24"/>
        </w:rPr>
        <w:t xml:space="preserve"> </w:t>
      </w:r>
    </w:p>
    <w:p w14:paraId="1BA71913" w14:textId="15BC2BB9" w:rsidR="006C6A5F" w:rsidRPr="008B4D51" w:rsidRDefault="009A000E" w:rsidP="00BD21F7">
      <w:pPr>
        <w:spacing w:before="240" w:line="480" w:lineRule="auto"/>
        <w:rPr>
          <w:szCs w:val="24"/>
        </w:rPr>
      </w:pPr>
      <w:r w:rsidRPr="008B4D51">
        <w:rPr>
          <w:szCs w:val="24"/>
        </w:rPr>
        <w:t>In contrast h</w:t>
      </w:r>
      <w:r w:rsidR="004A07E2" w:rsidRPr="008B4D51">
        <w:rPr>
          <w:szCs w:val="24"/>
        </w:rPr>
        <w:t xml:space="preserve">owever, </w:t>
      </w:r>
      <w:r w:rsidR="001C585F" w:rsidRPr="008B4D51">
        <w:rPr>
          <w:color w:val="000000" w:themeColor="text1"/>
          <w:szCs w:val="24"/>
        </w:rPr>
        <w:t>e</w:t>
      </w:r>
      <w:r w:rsidR="000445A8" w:rsidRPr="008B4D51">
        <w:rPr>
          <w:color w:val="000000" w:themeColor="text1"/>
          <w:szCs w:val="24"/>
        </w:rPr>
        <w:t xml:space="preserve">vidence </w:t>
      </w:r>
      <w:r w:rsidR="001D7AB0" w:rsidRPr="008B4D51">
        <w:rPr>
          <w:color w:val="000000" w:themeColor="text1"/>
          <w:szCs w:val="24"/>
        </w:rPr>
        <w:t xml:space="preserve">from </w:t>
      </w:r>
      <w:r w:rsidR="006C6A5F" w:rsidRPr="008B4D51">
        <w:rPr>
          <w:szCs w:val="24"/>
        </w:rPr>
        <w:t>Australia, the US, Norway</w:t>
      </w:r>
      <w:r w:rsidR="001C585F" w:rsidRPr="008B4D51">
        <w:rPr>
          <w:szCs w:val="24"/>
        </w:rPr>
        <w:t>,</w:t>
      </w:r>
      <w:r w:rsidR="006C6A5F" w:rsidRPr="008B4D51">
        <w:rPr>
          <w:szCs w:val="24"/>
        </w:rPr>
        <w:t xml:space="preserve"> and Sweden </w:t>
      </w:r>
      <w:r w:rsidR="001D7AB0" w:rsidRPr="008B4D51">
        <w:rPr>
          <w:szCs w:val="24"/>
        </w:rPr>
        <w:t xml:space="preserve">found </w:t>
      </w:r>
      <w:r w:rsidR="006C6A5F" w:rsidRPr="008B4D51">
        <w:rPr>
          <w:szCs w:val="24"/>
        </w:rPr>
        <w:t>t</w:t>
      </w:r>
      <w:r w:rsidR="006C6A5F" w:rsidRPr="008B4D51">
        <w:rPr>
          <w:szCs w:val="24"/>
          <w:shd w:val="clear" w:color="auto" w:fill="FCFCFC"/>
        </w:rPr>
        <w:t xml:space="preserve">he overall risk of having a child with a new partner was much lower if a woman already had two children, suggesting preferred family size persists at the individual </w:t>
      </w:r>
      <w:r w:rsidR="00D902AE" w:rsidRPr="008B4D51">
        <w:rPr>
          <w:szCs w:val="24"/>
          <w:shd w:val="clear" w:color="auto" w:fill="FCFCFC"/>
        </w:rPr>
        <w:t>rather than</w:t>
      </w:r>
      <w:r w:rsidR="006C6A5F" w:rsidRPr="008B4D51">
        <w:rPr>
          <w:szCs w:val="24"/>
          <w:shd w:val="clear" w:color="auto" w:fill="FCFCFC"/>
        </w:rPr>
        <w:t xml:space="preserve"> the union level </w:t>
      </w:r>
      <w:r w:rsidR="00041608" w:rsidRPr="008B4D51">
        <w:rPr>
          <w:szCs w:val="24"/>
          <w:shd w:val="clear" w:color="auto" w:fill="FCFCFC"/>
        </w:rPr>
        <w:fldChar w:fldCharType="begin"/>
      </w:r>
      <w:r w:rsidR="00733E6E" w:rsidRPr="008B4D51">
        <w:rPr>
          <w:szCs w:val="24"/>
          <w:shd w:val="clear" w:color="auto" w:fill="FCFCFC"/>
        </w:rPr>
        <w:instrText xml:space="preserve"> ADDIN EN.CITE &lt;EndNote&gt;&lt;Cite&gt;&lt;Author&gt;Thomson&lt;/Author&gt;&lt;Year&gt;2014&lt;/Year&gt;&lt;RecNum&gt;129&lt;/RecNum&gt;&lt;DisplayText&gt;(Thomson, Lappegård et al. 2014)&lt;/DisplayText&gt;&lt;record&gt;&lt;rec-number&gt;129&lt;/rec-number&gt;&lt;foreign-keys&gt;&lt;key app="EN" db-id="date2dst4vae0pe955kxa2tla9pzrxp00p95" timestamp="1665058449"&gt;129&lt;/key&gt;&lt;/foreign-keys&gt;&lt;ref-type name="Journal Article"&gt;17&lt;/ref-type&gt;&lt;contributors&gt;&lt;authors&gt;&lt;author&gt;Thomson, Elizabeth&lt;/author&gt;&lt;author&gt;Lappegård, Trude&lt;/author&gt;&lt;author&gt;Carlson, Marcia&lt;/author&gt;&lt;author&gt;Evans, Ann&lt;/author&gt;&lt;author&gt;Gray, Edith&lt;/author&gt;&lt;/authors&gt;&lt;/contributors&gt;&lt;titles&gt;&lt;title&gt;Childbearing Across Partnerships in Australia, the United States, Norway, and Sweden&lt;/title&gt;&lt;secondary-title&gt;Demography&lt;/secondary-title&gt;&lt;/titles&gt;&lt;periodical&gt;&lt;full-title&gt;Demography&lt;/full-title&gt;&lt;/periodical&gt;&lt;pages&gt;485-508&lt;/pages&gt;&lt;volume&gt;51&lt;/volume&gt;&lt;number&gt;2&lt;/number&gt;&lt;dates&gt;&lt;year&gt;2014&lt;/year&gt;&lt;pub-dates&gt;&lt;date&gt;2014/04/01&lt;/date&gt;&lt;/pub-dates&gt;&lt;/dates&gt;&lt;isbn&gt;1533-7790&lt;/isbn&gt;&lt;urls&gt;&lt;related-urls&gt;&lt;url&gt;https://doi.org/10.1007/s13524-013-0273-6&lt;/url&gt;&lt;/related-urls&gt;&lt;/urls&gt;&lt;electronic-resource-num&gt;10.1007/s13524-013-0273-6&lt;/electronic-resource-num&gt;&lt;/record&gt;&lt;/Cite&gt;&lt;/EndNote&gt;</w:instrText>
      </w:r>
      <w:r w:rsidR="00041608" w:rsidRPr="008B4D51">
        <w:rPr>
          <w:szCs w:val="24"/>
          <w:shd w:val="clear" w:color="auto" w:fill="FCFCFC"/>
        </w:rPr>
        <w:fldChar w:fldCharType="separate"/>
      </w:r>
      <w:r w:rsidR="00733E6E" w:rsidRPr="008B4D51">
        <w:rPr>
          <w:noProof/>
          <w:szCs w:val="24"/>
          <w:shd w:val="clear" w:color="auto" w:fill="FCFCFC"/>
        </w:rPr>
        <w:t>(Thomson, Lappegård et al. 2014)</w:t>
      </w:r>
      <w:r w:rsidR="00041608" w:rsidRPr="008B4D51">
        <w:rPr>
          <w:szCs w:val="24"/>
          <w:shd w:val="clear" w:color="auto" w:fill="FCFCFC"/>
        </w:rPr>
        <w:fldChar w:fldCharType="end"/>
      </w:r>
      <w:r w:rsidR="00041608" w:rsidRPr="008B4D51">
        <w:rPr>
          <w:szCs w:val="24"/>
          <w:shd w:val="clear" w:color="auto" w:fill="FCFCFC"/>
        </w:rPr>
        <w:t>.</w:t>
      </w:r>
      <w:r w:rsidR="00041608" w:rsidRPr="008B4D51">
        <w:rPr>
          <w:color w:val="FF0000"/>
          <w:szCs w:val="24"/>
          <w:shd w:val="clear" w:color="auto" w:fill="FCFCFC"/>
        </w:rPr>
        <w:t xml:space="preserve"> </w:t>
      </w:r>
      <w:r w:rsidR="001C585F" w:rsidRPr="008B4D51">
        <w:rPr>
          <w:color w:val="000000" w:themeColor="text1"/>
          <w:szCs w:val="24"/>
          <w:shd w:val="clear" w:color="auto" w:fill="FCFCFC"/>
        </w:rPr>
        <w:t>And u</w:t>
      </w:r>
      <w:r w:rsidR="006C6A5F" w:rsidRPr="008B4D51">
        <w:rPr>
          <w:color w:val="000000" w:themeColor="text1"/>
          <w:szCs w:val="24"/>
          <w:shd w:val="clear" w:color="auto" w:fill="FCFCFC"/>
        </w:rPr>
        <w:t>nlike</w:t>
      </w:r>
      <w:r w:rsidR="004D39B3" w:rsidRPr="008B4D51">
        <w:rPr>
          <w:color w:val="000000" w:themeColor="text1"/>
          <w:szCs w:val="24"/>
          <w:shd w:val="clear" w:color="auto" w:fill="FCFCFC"/>
        </w:rPr>
        <w:t xml:space="preserve"> women</w:t>
      </w:r>
      <w:r w:rsidR="00041608" w:rsidRPr="008B4D51">
        <w:rPr>
          <w:color w:val="000000" w:themeColor="text1"/>
          <w:szCs w:val="24"/>
          <w:shd w:val="clear" w:color="auto" w:fill="FCFCFC"/>
        </w:rPr>
        <w:t>,</w:t>
      </w:r>
      <w:r w:rsidR="006C6A5F" w:rsidRPr="008B4D51">
        <w:rPr>
          <w:color w:val="FF0000"/>
          <w:szCs w:val="24"/>
        </w:rPr>
        <w:t xml:space="preserve"> </w:t>
      </w:r>
      <w:r w:rsidR="006C6A5F" w:rsidRPr="008B4D51">
        <w:rPr>
          <w:color w:val="000000" w:themeColor="text1"/>
          <w:szCs w:val="24"/>
        </w:rPr>
        <w:t xml:space="preserve">men who </w:t>
      </w:r>
      <w:r w:rsidR="006C6A5F" w:rsidRPr="008B4D51">
        <w:rPr>
          <w:szCs w:val="24"/>
        </w:rPr>
        <w:t>had children from a previous union were less likely to have another birth in their new union</w:t>
      </w:r>
      <w:r w:rsidR="004D39B3" w:rsidRPr="008B4D51">
        <w:rPr>
          <w:szCs w:val="24"/>
        </w:rPr>
        <w:t xml:space="preserve"> </w:t>
      </w:r>
      <w:r w:rsidR="006A29C9" w:rsidRPr="008B4D51">
        <w:rPr>
          <w:szCs w:val="24"/>
        </w:rPr>
        <w:t xml:space="preserve">than </w:t>
      </w:r>
      <w:r w:rsidR="004D39B3" w:rsidRPr="008B4D51">
        <w:rPr>
          <w:color w:val="000000" w:themeColor="text1"/>
          <w:szCs w:val="24"/>
          <w:shd w:val="clear" w:color="auto" w:fill="FCFCFC"/>
        </w:rPr>
        <w:t xml:space="preserve">women </w:t>
      </w:r>
      <w:r w:rsidR="004D39B3" w:rsidRPr="008B4D51">
        <w:rPr>
          <w:color w:val="000000" w:themeColor="text1"/>
          <w:szCs w:val="24"/>
          <w:shd w:val="clear" w:color="auto" w:fill="FCFCFC"/>
        </w:rPr>
        <w:fldChar w:fldCharType="begin"/>
      </w:r>
      <w:r w:rsidR="00733E6E" w:rsidRPr="008B4D51">
        <w:rPr>
          <w:color w:val="000000" w:themeColor="text1"/>
          <w:szCs w:val="24"/>
          <w:shd w:val="clear" w:color="auto" w:fill="FCFCFC"/>
        </w:rPr>
        <w:instrText xml:space="preserve"> ADDIN EN.CITE &lt;EndNote&gt;&lt;Cite&gt;&lt;Author&gt;Ivanova&lt;/Author&gt;&lt;Year&gt;2014&lt;/Year&gt;&lt;RecNum&gt;119&lt;/RecNum&gt;&lt;DisplayText&gt;(Ivanova, Kalmijn and Uunk 2014)&lt;/DisplayText&gt;&lt;record&gt;&lt;rec-number&gt;119&lt;/rec-number&gt;&lt;foreign-keys&gt;&lt;key app="EN" db-id="date2dst4vae0pe955kxa2tla9pzrxp00p95" timestamp="1665058434"&gt;119&lt;/key&gt;&lt;/foreign-keys&gt;&lt;ref-type name="Journal Article"&gt;17&lt;/ref-type&gt;&lt;contributors&gt;&lt;authors&gt;&lt;author&gt;Ivanova, Katya&lt;/author&gt;&lt;author&gt;Kalmijn, Matthijs&lt;/author&gt;&lt;author&gt;Uunk, Wilfred&lt;/author&gt;&lt;/authors&gt;&lt;/contributors&gt;&lt;titles&gt;&lt;title&gt;Fertility after repartnering in the Netherlands: Parenthood or commitment?&lt;/title&gt;&lt;secondary-title&gt;Advances in Life Course Research&lt;/secondary-title&gt;&lt;/titles&gt;&lt;periodical&gt;&lt;full-title&gt;Advances in Life Course Research&lt;/full-title&gt;&lt;/periodical&gt;&lt;pages&gt;101-112&lt;/pages&gt;&lt;volume&gt;21&lt;/volume&gt;&lt;keywords&gt;&lt;keyword&gt;Commitment&lt;/keyword&gt;&lt;keyword&gt;Fertility&lt;/keyword&gt;&lt;keyword&gt;Higher-order unions&lt;/keyword&gt;&lt;keyword&gt;Parenthood&lt;/keyword&gt;&lt;keyword&gt;Repartnering&lt;/keyword&gt;&lt;keyword&gt;The Netherlands&lt;/keyword&gt;&lt;/keywords&gt;&lt;dates&gt;&lt;year&gt;2014&lt;/year&gt;&lt;pub-dates&gt;&lt;date&gt;2014/09/01/&lt;/date&gt;&lt;/pub-dates&gt;&lt;/dates&gt;&lt;isbn&gt;1040-2608&lt;/isbn&gt;&lt;urls&gt;&lt;related-urls&gt;&lt;url&gt;https://www.sciencedirect.com/science/article/pii/S1040260813000270&lt;/url&gt;&lt;/related-urls&gt;&lt;/urls&gt;&lt;electronic-resource-num&gt;https://doi.org/10.1016/j.alcr.2013.08.003&lt;/electronic-resource-num&gt;&lt;/record&gt;&lt;/Cite&gt;&lt;/EndNote&gt;</w:instrText>
      </w:r>
      <w:r w:rsidR="004D39B3" w:rsidRPr="008B4D51">
        <w:rPr>
          <w:color w:val="000000" w:themeColor="text1"/>
          <w:szCs w:val="24"/>
          <w:shd w:val="clear" w:color="auto" w:fill="FCFCFC"/>
        </w:rPr>
        <w:fldChar w:fldCharType="separate"/>
      </w:r>
      <w:r w:rsidR="00733E6E" w:rsidRPr="008B4D51">
        <w:rPr>
          <w:noProof/>
          <w:color w:val="000000" w:themeColor="text1"/>
          <w:szCs w:val="24"/>
          <w:shd w:val="clear" w:color="auto" w:fill="FCFCFC"/>
        </w:rPr>
        <w:t>(Ivanova, Kalmijn and Uunk 2014)</w:t>
      </w:r>
      <w:r w:rsidR="004D39B3" w:rsidRPr="008B4D51">
        <w:rPr>
          <w:color w:val="000000" w:themeColor="text1"/>
          <w:szCs w:val="24"/>
          <w:shd w:val="clear" w:color="auto" w:fill="FCFCFC"/>
        </w:rPr>
        <w:fldChar w:fldCharType="end"/>
      </w:r>
      <w:r w:rsidR="006A29C9" w:rsidRPr="008B4D51">
        <w:rPr>
          <w:szCs w:val="24"/>
        </w:rPr>
        <w:t xml:space="preserve">.  </w:t>
      </w:r>
      <w:r w:rsidR="000445A8" w:rsidRPr="008B4D51">
        <w:rPr>
          <w:szCs w:val="24"/>
          <w:shd w:val="clear" w:color="auto" w:fill="FCFCFC"/>
        </w:rPr>
        <w:t xml:space="preserve">Previous studies </w:t>
      </w:r>
      <w:r w:rsidR="00FF0D57" w:rsidRPr="008B4D51">
        <w:rPr>
          <w:szCs w:val="24"/>
          <w:shd w:val="clear" w:color="auto" w:fill="FCFCFC"/>
        </w:rPr>
        <w:t xml:space="preserve">of populations in Russia, </w:t>
      </w:r>
      <w:r w:rsidR="000445A8" w:rsidRPr="008B4D51">
        <w:rPr>
          <w:szCs w:val="24"/>
          <w:shd w:val="clear" w:color="auto" w:fill="FCFCFC"/>
        </w:rPr>
        <w:t>Italy</w:t>
      </w:r>
      <w:r w:rsidR="00FF0D57" w:rsidRPr="008B4D51">
        <w:rPr>
          <w:szCs w:val="24"/>
          <w:shd w:val="clear" w:color="auto" w:fill="FCFCFC"/>
        </w:rPr>
        <w:t>,</w:t>
      </w:r>
      <w:r w:rsidR="006C089A" w:rsidRPr="008B4D51">
        <w:rPr>
          <w:szCs w:val="24"/>
          <w:shd w:val="clear" w:color="auto" w:fill="FCFCFC"/>
        </w:rPr>
        <w:t xml:space="preserve"> France,</w:t>
      </w:r>
      <w:r w:rsidR="000445A8" w:rsidRPr="008B4D51">
        <w:rPr>
          <w:szCs w:val="24"/>
          <w:shd w:val="clear" w:color="auto" w:fill="FCFCFC"/>
        </w:rPr>
        <w:t xml:space="preserve"> and the Netherlands also support</w:t>
      </w:r>
      <w:r w:rsidR="00AF10BA" w:rsidRPr="008B4D51">
        <w:rPr>
          <w:szCs w:val="24"/>
          <w:shd w:val="clear" w:color="auto" w:fill="FCFCFC"/>
        </w:rPr>
        <w:t>ed</w:t>
      </w:r>
      <w:r w:rsidR="000445A8" w:rsidRPr="008B4D51">
        <w:rPr>
          <w:szCs w:val="24"/>
          <w:shd w:val="clear" w:color="auto" w:fill="FCFCFC"/>
        </w:rPr>
        <w:t xml:space="preserve"> the </w:t>
      </w:r>
      <w:r w:rsidR="003459E4" w:rsidRPr="008B4D51">
        <w:rPr>
          <w:szCs w:val="24"/>
          <w:shd w:val="clear" w:color="auto" w:fill="FCFCFC"/>
        </w:rPr>
        <w:t>“</w:t>
      </w:r>
      <w:r w:rsidR="000445A8" w:rsidRPr="008B4D51">
        <w:rPr>
          <w:szCs w:val="24"/>
          <w:shd w:val="clear" w:color="auto" w:fill="FCFCFC"/>
        </w:rPr>
        <w:t>parenthood hypothesis</w:t>
      </w:r>
      <w:r w:rsidR="003459E4" w:rsidRPr="008B4D51">
        <w:rPr>
          <w:szCs w:val="24"/>
          <w:shd w:val="clear" w:color="auto" w:fill="FCFCFC"/>
        </w:rPr>
        <w:t>”</w:t>
      </w:r>
      <w:r w:rsidR="000445A8" w:rsidRPr="008B4D51">
        <w:rPr>
          <w:szCs w:val="24"/>
          <w:shd w:val="clear" w:color="auto" w:fill="FCFCFC"/>
        </w:rPr>
        <w:t xml:space="preserve"> </w:t>
      </w:r>
      <w:r w:rsidR="005727FE" w:rsidRPr="008B4D51">
        <w:rPr>
          <w:szCs w:val="24"/>
          <w:shd w:val="clear" w:color="auto" w:fill="FCFCFC"/>
        </w:rPr>
        <w:fldChar w:fldCharType="begin">
          <w:fldData xml:space="preserve">PEVuZE5vdGU+PENpdGU+PEF1dGhvcj5NZWdnaW9sYXJvPC9BdXRob3I+PFllYXI+MjAxMDwvWWVh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</w:fldData>
        </w:fldChar>
      </w:r>
      <w:r w:rsidR="00733E6E" w:rsidRPr="008B4D51">
        <w:rPr>
          <w:szCs w:val="24"/>
          <w:shd w:val="clear" w:color="auto" w:fill="FCFCFC"/>
        </w:rPr>
        <w:instrText xml:space="preserve"> ADDIN EN.CITE </w:instrText>
      </w:r>
      <w:r w:rsidR="00733E6E" w:rsidRPr="008B4D51">
        <w:rPr>
          <w:szCs w:val="24"/>
          <w:shd w:val="clear" w:color="auto" w:fill="FCFCFC"/>
        </w:rPr>
        <w:fldChar w:fldCharType="begin">
          <w:fldData xml:space="preserve">PEVuZE5vdGU+PENpdGU+PEF1dGhvcj5NZWdnaW9sYXJvPC9BdXRob3I+PFllYXI+MjAxMDwvWWVh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</w:fldData>
        </w:fldChar>
      </w:r>
      <w:r w:rsidR="00733E6E" w:rsidRPr="008B4D51">
        <w:rPr>
          <w:szCs w:val="24"/>
          <w:shd w:val="clear" w:color="auto" w:fill="FCFCFC"/>
        </w:rPr>
        <w:instrText xml:space="preserve"> ADDIN EN.CITE.DATA </w:instrText>
      </w:r>
      <w:r w:rsidR="00733E6E" w:rsidRPr="008B4D51">
        <w:rPr>
          <w:szCs w:val="24"/>
          <w:shd w:val="clear" w:color="auto" w:fill="FCFCFC"/>
        </w:rPr>
      </w:r>
      <w:r w:rsidR="00733E6E" w:rsidRPr="008B4D51">
        <w:rPr>
          <w:szCs w:val="24"/>
          <w:shd w:val="clear" w:color="auto" w:fill="FCFCFC"/>
        </w:rPr>
        <w:fldChar w:fldCharType="end"/>
      </w:r>
      <w:r w:rsidR="005727FE" w:rsidRPr="008B4D51">
        <w:rPr>
          <w:szCs w:val="24"/>
          <w:shd w:val="clear" w:color="auto" w:fill="FCFCFC"/>
        </w:rPr>
      </w:r>
      <w:r w:rsidR="005727FE" w:rsidRPr="008B4D51">
        <w:rPr>
          <w:szCs w:val="24"/>
          <w:shd w:val="clear" w:color="auto" w:fill="FCFCFC"/>
        </w:rPr>
        <w:fldChar w:fldCharType="separate"/>
      </w:r>
      <w:r w:rsidR="00733E6E" w:rsidRPr="008B4D51">
        <w:rPr>
          <w:noProof/>
          <w:szCs w:val="24"/>
          <w:shd w:val="clear" w:color="auto" w:fill="FCFCFC"/>
        </w:rPr>
        <w:t>(Kalmijn and Gelissen 2007, Meggiolaro and Ongaro 2010, Churilova, Zakharov et al. 2017)</w:t>
      </w:r>
      <w:r w:rsidR="005727FE" w:rsidRPr="008B4D51">
        <w:rPr>
          <w:szCs w:val="24"/>
          <w:shd w:val="clear" w:color="auto" w:fill="FCFCFC"/>
        </w:rPr>
        <w:fldChar w:fldCharType="end"/>
      </w:r>
      <w:r w:rsidR="005727FE" w:rsidRPr="008B4D51">
        <w:rPr>
          <w:szCs w:val="24"/>
          <w:shd w:val="clear" w:color="auto" w:fill="FCFCFC"/>
        </w:rPr>
        <w:t xml:space="preserve">. </w:t>
      </w:r>
      <w:r w:rsidR="005727FE" w:rsidRPr="008B4D51">
        <w:rPr>
          <w:szCs w:val="24"/>
          <w:shd w:val="clear" w:color="auto" w:fill="FCFCFC"/>
        </w:rPr>
        <w:fldChar w:fldCharType="begin"/>
      </w:r>
      <w:r w:rsidR="00733E6E" w:rsidRPr="008B4D51">
        <w:rPr>
          <w:szCs w:val="24"/>
          <w:shd w:val="clear" w:color="auto" w:fill="FCFCFC"/>
        </w:rPr>
        <w:instrText xml:space="preserve"> ADDIN EN.CITE &lt;EndNote&gt;&lt;Cite AuthorYear="1"&gt;&lt;Author&gt;Kalmijn&lt;/Author&gt;&lt;Year&gt;2007&lt;/Year&gt;&lt;RecNum&gt;136&lt;/RecNum&gt;&lt;DisplayText&gt;Kalmijn and Gelissen (2007)&lt;/DisplayText&gt;&lt;record&gt;&lt;rec-number&gt;136&lt;/rec-number&gt;&lt;foreign-keys&gt;&lt;key app="EN" db-id="date2dst4vae0pe955kxa2tla9pzrxp00p95" timestamp="1665058461"&gt;136&lt;/key&gt;&lt;/foreign-keys&gt;&lt;ref-type name="Journal Article"&gt;17&lt;/ref-type&gt;&lt;contributors&gt;&lt;authors&gt;&lt;author&gt;Kalmijn, Matthijs&lt;/author&gt;&lt;author&gt;Gelissen, John&lt;/author&gt;&lt;/authors&gt;&lt;/contributors&gt;&lt;titles&gt;&lt;title&gt;The impact of recohabitation on fertility: Evidence from life history data in the Netherlands&lt;/title&gt;&lt;secondary-title&gt;Journal of Comparative Family Studies&lt;/secondary-title&gt;&lt;/titles&gt;&lt;pages&gt;555-574&lt;/pages&gt;&lt;volume&gt;38&lt;/volume&gt;&lt;number&gt;4&lt;/number&gt;&lt;dates&gt;&lt;year&gt;2007&lt;/year&gt;&lt;/dates&gt;&lt;isbn&gt;0047-2328&lt;/isbn&gt;&lt;urls&gt;&lt;/urls&gt;&lt;/record&gt;&lt;/Cite&gt;&lt;/EndNote&gt;</w:instrText>
      </w:r>
      <w:r w:rsidR="005727FE" w:rsidRPr="008B4D51">
        <w:rPr>
          <w:szCs w:val="24"/>
          <w:shd w:val="clear" w:color="auto" w:fill="FCFCFC"/>
        </w:rPr>
        <w:fldChar w:fldCharType="separate"/>
      </w:r>
      <w:r w:rsidR="00733E6E" w:rsidRPr="008B4D51">
        <w:rPr>
          <w:noProof/>
          <w:szCs w:val="24"/>
          <w:shd w:val="clear" w:color="auto" w:fill="FCFCFC"/>
        </w:rPr>
        <w:t>Kalmijn and Gelissen (2007)</w:t>
      </w:r>
      <w:r w:rsidR="005727FE" w:rsidRPr="008B4D51">
        <w:rPr>
          <w:szCs w:val="24"/>
          <w:shd w:val="clear" w:color="auto" w:fill="FCFCFC"/>
        </w:rPr>
        <w:fldChar w:fldCharType="end"/>
      </w:r>
      <w:r w:rsidR="006C6A5F" w:rsidRPr="008B4D51">
        <w:rPr>
          <w:color w:val="000000" w:themeColor="text1"/>
          <w:szCs w:val="24"/>
        </w:rPr>
        <w:t xml:space="preserve"> additionally found a “catching up” effect</w:t>
      </w:r>
      <w:r w:rsidR="00AC7753" w:rsidRPr="008B4D51">
        <w:rPr>
          <w:color w:val="000000" w:themeColor="text1"/>
          <w:szCs w:val="24"/>
        </w:rPr>
        <w:t xml:space="preserve"> in the Netherlands,</w:t>
      </w:r>
      <w:r w:rsidR="006C6A5F" w:rsidRPr="008B4D51">
        <w:rPr>
          <w:color w:val="000000" w:themeColor="text1"/>
          <w:szCs w:val="24"/>
        </w:rPr>
        <w:t xml:space="preserve"> where childless women in a higher order union were significantly more likely to have a child compared with childless women in their first marriage, which the authors framed as further support for the individual motivation for having children.</w:t>
      </w:r>
      <w:r w:rsidR="00B64673" w:rsidRPr="008B4D51">
        <w:rPr>
          <w:color w:val="000000" w:themeColor="text1"/>
          <w:szCs w:val="24"/>
        </w:rPr>
        <w:t xml:space="preserve"> </w:t>
      </w:r>
      <w:r w:rsidR="006C6A5F" w:rsidRPr="008B4D51">
        <w:rPr>
          <w:color w:val="000000" w:themeColor="text1"/>
          <w:szCs w:val="24"/>
        </w:rPr>
        <w:t xml:space="preserve">A woman’s experience of a partnership dissolution may create a sense of urgency to have children not experienced by a </w:t>
      </w:r>
      <w:r w:rsidR="00C56DEE" w:rsidRPr="008B4D51">
        <w:rPr>
          <w:color w:val="000000" w:themeColor="text1"/>
          <w:szCs w:val="24"/>
        </w:rPr>
        <w:t xml:space="preserve">similar </w:t>
      </w:r>
      <w:r w:rsidR="006C6A5F" w:rsidRPr="008B4D51">
        <w:rPr>
          <w:color w:val="000000" w:themeColor="text1"/>
          <w:szCs w:val="24"/>
        </w:rPr>
        <w:t xml:space="preserve">woman who has never dissolved a partnership. </w:t>
      </w:r>
    </w:p>
    <w:p w14:paraId="250857BC" w14:textId="4A8097FB" w:rsidR="00C91AC7" w:rsidRPr="008B4D51" w:rsidRDefault="008F3476" w:rsidP="00BD21F7">
      <w:pPr>
        <w:spacing w:line="480" w:lineRule="auto"/>
        <w:rPr>
          <w:szCs w:val="24"/>
        </w:rPr>
      </w:pPr>
      <w:r w:rsidRPr="008B4D51">
        <w:rPr>
          <w:rFonts w:cstheme="minorHAnsi"/>
          <w:szCs w:val="24"/>
          <w:shd w:val="clear" w:color="auto" w:fill="FFFFFF"/>
        </w:rPr>
        <w:lastRenderedPageBreak/>
        <w:t>Increases in dissolution and r</w:t>
      </w:r>
      <w:r w:rsidR="006C6A5F" w:rsidRPr="008B4D51">
        <w:rPr>
          <w:rFonts w:cstheme="minorHAnsi"/>
          <w:szCs w:val="24"/>
          <w:shd w:val="clear" w:color="auto" w:fill="FFFFFF"/>
        </w:rPr>
        <w:t xml:space="preserve">e-partnering may </w:t>
      </w:r>
      <w:r w:rsidR="00670AD2" w:rsidRPr="008B4D51">
        <w:rPr>
          <w:rFonts w:cstheme="minorHAnsi"/>
          <w:szCs w:val="24"/>
          <w:shd w:val="clear" w:color="auto" w:fill="FFFFFF"/>
        </w:rPr>
        <w:t xml:space="preserve">lengthen </w:t>
      </w:r>
      <w:r w:rsidR="006C6A5F" w:rsidRPr="008B4D51">
        <w:rPr>
          <w:rFonts w:cstheme="minorHAnsi"/>
          <w:szCs w:val="24"/>
          <w:shd w:val="clear" w:color="auto" w:fill="FFFFFF"/>
        </w:rPr>
        <w:t xml:space="preserve">birth intervals since dissolving a union and </w:t>
      </w:r>
      <w:r w:rsidR="00670AD2" w:rsidRPr="008B4D51">
        <w:rPr>
          <w:rFonts w:cstheme="minorHAnsi"/>
          <w:szCs w:val="24"/>
          <w:shd w:val="clear" w:color="auto" w:fill="FFFFFF"/>
        </w:rPr>
        <w:t xml:space="preserve">re-partnering with someone to have a child with </w:t>
      </w:r>
      <w:r w:rsidR="006C6A5F" w:rsidRPr="008B4D51">
        <w:rPr>
          <w:rFonts w:cstheme="minorHAnsi"/>
          <w:szCs w:val="24"/>
          <w:shd w:val="clear" w:color="auto" w:fill="FFFFFF"/>
        </w:rPr>
        <w:t>takes time.</w:t>
      </w:r>
      <w:r w:rsidR="00B64673" w:rsidRPr="008B4D51">
        <w:rPr>
          <w:rFonts w:cstheme="minorHAnsi"/>
          <w:szCs w:val="24"/>
          <w:shd w:val="clear" w:color="auto" w:fill="FFFFFF"/>
        </w:rPr>
        <w:t xml:space="preserve"> </w:t>
      </w:r>
      <w:r w:rsidR="006C6A5F" w:rsidRPr="008B4D51">
        <w:rPr>
          <w:rFonts w:cstheme="minorHAnsi"/>
          <w:szCs w:val="24"/>
          <w:shd w:val="clear" w:color="auto" w:fill="FFFFFF"/>
        </w:rPr>
        <w:t>I</w:t>
      </w:r>
      <w:r w:rsidR="006C6A5F" w:rsidRPr="008B4D51">
        <w:rPr>
          <w:szCs w:val="24"/>
        </w:rPr>
        <w:t>n countries across Europe, the interval between the first and second birth increased sharply if the second child was with a new partner</w:t>
      </w:r>
      <w:r w:rsidR="00AF27A5" w:rsidRPr="008B4D51">
        <w:rPr>
          <w:szCs w:val="24"/>
        </w:rPr>
        <w:t xml:space="preserve"> </w:t>
      </w:r>
      <w:r w:rsidR="00AF27A5" w:rsidRPr="008B4D51">
        <w:rPr>
          <w:szCs w:val="24"/>
        </w:rPr>
        <w:fldChar w:fldCharType="begin"/>
      </w:r>
      <w:r w:rsidR="00733E6E" w:rsidRPr="008B4D51">
        <w:rPr>
          <w:szCs w:val="24"/>
        </w:rPr>
        <w:instrText xml:space="preserve"> ADDIN EN.CITE &lt;EndNote&gt;&lt;Cite&gt;&lt;Author&gt;Kreyenfeld&lt;/Author&gt;&lt;Year&gt;2017&lt;/Year&gt;&lt;RecNum&gt;138&lt;/RecNum&gt;&lt;DisplayText&gt;(Kreyenfeld, Geisler et al. 2017)&lt;/DisplayText&gt;&lt;record&gt;&lt;rec-number&gt;138&lt;/rec-number&gt;&lt;foreign-keys&gt;&lt;key app="EN" db-id="date2dst4vae0pe955kxa2tla9pzrxp00p95" timestamp="1665058464"&gt;138&lt;/key&gt;&lt;/foreign-keys&gt;&lt;ref-type name="Journal Article"&gt;17&lt;/ref-type&gt;&lt;contributors&gt;&lt;authors&gt;&lt;author&gt;Kreyenfeld, Michaela&lt;/author&gt;&lt;author&gt;Geisler, Esther&lt;/author&gt;&lt;author&gt;Castro Martín, Teresa&lt;/author&gt;&lt;author&gt;Hannemann, Tina&lt;/author&gt;&lt;author&gt;Heintz-Martin, Valerie&lt;/author&gt;&lt;author&gt;Jalovaara, Marika&lt;/author&gt;&lt;author&gt;Kulu, Hill&lt;/author&gt;&lt;author&gt;Meggiolaro, Silvia&lt;/author&gt;&lt;author&gt;Mortelmans, Prof Dimitri&lt;/author&gt;&lt;author&gt;Pasteels, Inge&lt;/author&gt;&lt;author&gt;Seiz, Marta&lt;/author&gt;&lt;author&gt;Solaz, Anne&lt;/author&gt;&lt;/authors&gt;&lt;/contributors&gt;&lt;titles&gt;&lt;title&gt;Social policies, separation, and second birth spacing in Western Europe&lt;/title&gt;&lt;secondary-title&gt;Demographic Research&lt;/secondary-title&gt;&lt;/titles&gt;&lt;periodical&gt;&lt;full-title&gt;Demographic Research&lt;/full-title&gt;&lt;/periodical&gt;&lt;pages&gt;1245-1274&lt;/pages&gt;&lt;volume&gt;S21&lt;/volume&gt;&lt;number&gt;37&lt;/number&gt;&lt;dates&gt;&lt;year&gt;2017&lt;/year&gt;&lt;/dates&gt;&lt;isbn&gt;1435-9871&lt;/isbn&gt;&lt;urls&gt;&lt;related-urls&gt;&lt;url&gt;https://www.demographic-research.org/special/21/37/&lt;/url&gt;&lt;url&gt;https://www.demographic-research.org/special/21/37/s21-37.pdf&lt;/url&gt;&lt;/related-urls&gt;&lt;/urls&gt;&lt;/record&gt;&lt;/Cite&gt;&lt;/EndNote&gt;</w:instrText>
      </w:r>
      <w:r w:rsidR="00AF27A5" w:rsidRPr="008B4D51">
        <w:rPr>
          <w:szCs w:val="24"/>
        </w:rPr>
        <w:fldChar w:fldCharType="separate"/>
      </w:r>
      <w:r w:rsidR="00733E6E" w:rsidRPr="008B4D51">
        <w:rPr>
          <w:noProof/>
          <w:szCs w:val="24"/>
        </w:rPr>
        <w:t>(Kreyenfeld, Geisler et al. 2017)</w:t>
      </w:r>
      <w:r w:rsidR="00AF27A5" w:rsidRPr="008B4D51">
        <w:rPr>
          <w:szCs w:val="24"/>
        </w:rPr>
        <w:fldChar w:fldCharType="end"/>
      </w:r>
      <w:r w:rsidR="006C6A5F" w:rsidRPr="008B4D51">
        <w:rPr>
          <w:szCs w:val="24"/>
        </w:rPr>
        <w:t>.</w:t>
      </w:r>
      <w:r w:rsidR="00B64673" w:rsidRPr="008B4D51">
        <w:rPr>
          <w:szCs w:val="24"/>
        </w:rPr>
        <w:t xml:space="preserve"> </w:t>
      </w:r>
      <w:r w:rsidR="00214357" w:rsidRPr="008B4D51">
        <w:rPr>
          <w:szCs w:val="24"/>
        </w:rPr>
        <w:t xml:space="preserve">At the same time, once in a new partnership, </w:t>
      </w:r>
      <w:bookmarkStart w:id="7" w:name="_Hlk165384153"/>
      <w:r w:rsidR="006C6A5F" w:rsidRPr="008B4D51">
        <w:rPr>
          <w:szCs w:val="24"/>
        </w:rPr>
        <w:t xml:space="preserve">women may accelerate childbearing </w:t>
      </w:r>
      <w:r w:rsidR="00052046" w:rsidRPr="008B4D51">
        <w:rPr>
          <w:szCs w:val="24"/>
        </w:rPr>
        <w:t xml:space="preserve">in order </w:t>
      </w:r>
      <w:r w:rsidR="006C6A5F" w:rsidRPr="008B4D51">
        <w:rPr>
          <w:szCs w:val="24"/>
        </w:rPr>
        <w:t>to</w:t>
      </w:r>
      <w:r w:rsidR="00052046" w:rsidRPr="008B4D51">
        <w:rPr>
          <w:szCs w:val="24"/>
        </w:rPr>
        <w:t xml:space="preserve"> meet their fertility preferences within their reproductive window</w:t>
      </w:r>
      <w:bookmarkEnd w:id="7"/>
      <w:r w:rsidR="00052046" w:rsidRPr="008B4D51">
        <w:rPr>
          <w:szCs w:val="24"/>
        </w:rPr>
        <w:t xml:space="preserve"> </w:t>
      </w:r>
      <w:r w:rsidR="000F1EE6" w:rsidRPr="008B4D51">
        <w:rPr>
          <w:szCs w:val="24"/>
        </w:rPr>
        <w:fldChar w:fldCharType="begin"/>
      </w:r>
      <w:r w:rsidR="00733E6E" w:rsidRPr="008B4D51">
        <w:rPr>
          <w:szCs w:val="24"/>
        </w:rPr>
        <w:instrText xml:space="preserve"> ADDIN EN.CITE &lt;EndNote&gt;&lt;Cite&gt;&lt;Author&gt;Beaujouan&lt;/Author&gt;&lt;Year&gt;2012&lt;/Year&gt;&lt;RecNum&gt;139&lt;/RecNum&gt;&lt;DisplayText&gt;(Kalmijn and Gelissen 2007, Beaujouan and Solaz 2012)&lt;/DisplayText&gt;&lt;record&gt;&lt;rec-number&gt;139&lt;/rec-number&gt;&lt;foreign-keys&gt;&lt;key app="EN" db-id="date2dst4vae0pe955kxa2tla9pzrxp00p95" timestamp="1665058466"&gt;139&lt;/key&gt;&lt;/foreign-keys&gt;&lt;ref-type name="Journal Article"&gt;17&lt;/ref-type&gt;&lt;contributors&gt;&lt;authors&gt;&lt;author&gt;Beaujouan, Eva&lt;/author&gt;&lt;author&gt;Solaz, Anne&lt;/author&gt;&lt;/authors&gt;&lt;/contributors&gt;&lt;titles&gt;&lt;title&gt;Racing Against the Biological Clock? Childbearing and Sterility Among Men and Women in Second Unions in France&lt;/title&gt;&lt;secondary-title&gt;European Journal of Population / Revue européenne de Démographie&lt;/secondary-title&gt;&lt;/titles&gt;&lt;periodical&gt;&lt;full-title&gt;European Journal of Population / Revue Européenne de Démographie&lt;/full-title&gt;&lt;/periodical&gt;&lt;volume&gt;29&lt;/volume&gt;&lt;dates&gt;&lt;year&gt;2012&lt;/year&gt;&lt;pub-dates&gt;&lt;date&gt;02/01&lt;/date&gt;&lt;/pub-dates&gt;&lt;/dates&gt;&lt;urls&gt;&lt;/urls&gt;&lt;electronic-resource-num&gt;10.1007/s10680-012-9271-4&lt;/electronic-resource-num&gt;&lt;/record&gt;&lt;/Cite&gt;&lt;Cite&gt;&lt;Author&gt;Kalmijn&lt;/Author&gt;&lt;Year&gt;2007&lt;/Year&gt;&lt;RecNum&gt;136&lt;/RecNum&gt;&lt;record&gt;&lt;rec-number&gt;136&lt;/rec-number&gt;&lt;foreign-keys&gt;&lt;key app="EN" db-id="date2dst4vae0pe955kxa2tla9pzrxp00p95" timestamp="1665058461"&gt;136&lt;/key&gt;&lt;/foreign-keys&gt;&lt;ref-type name="Journal Article"&gt;17&lt;/ref-type&gt;&lt;contributors&gt;&lt;authors&gt;&lt;author&gt;Kalmijn, Matthijs&lt;/author&gt;&lt;author&gt;Gelissen, John&lt;/author&gt;&lt;/authors&gt;&lt;/contributors&gt;&lt;titles&gt;&lt;title&gt;The impact of recohabitation on fertility: Evidence from life history data in the Netherlands&lt;/title&gt;&lt;secondary-title&gt;Journal of Comparative Family Studies&lt;/secondary-title&gt;&lt;/titles&gt;&lt;pages&gt;555-574&lt;/pages&gt;&lt;volume&gt;38&lt;/volume&gt;&lt;number&gt;4&lt;/number&gt;&lt;dates&gt;&lt;year&gt;2007&lt;/year&gt;&lt;/dates&gt;&lt;isbn&gt;0047-2328&lt;/isbn&gt;&lt;urls&gt;&lt;/urls&gt;&lt;/record&gt;&lt;/Cite&gt;&lt;/EndNote&gt;</w:instrText>
      </w:r>
      <w:r w:rsidR="000F1EE6" w:rsidRPr="008B4D51">
        <w:rPr>
          <w:szCs w:val="24"/>
        </w:rPr>
        <w:fldChar w:fldCharType="separate"/>
      </w:r>
      <w:r w:rsidR="00733E6E" w:rsidRPr="008B4D51">
        <w:rPr>
          <w:noProof/>
          <w:szCs w:val="24"/>
        </w:rPr>
        <w:t>(Kalmijn and Gelissen 2007, Beaujouan and Solaz 2012)</w:t>
      </w:r>
      <w:r w:rsidR="000F1EE6" w:rsidRPr="008B4D51">
        <w:rPr>
          <w:szCs w:val="24"/>
        </w:rPr>
        <w:fldChar w:fldCharType="end"/>
      </w:r>
      <w:r w:rsidR="000F1EE6" w:rsidRPr="008B4D51">
        <w:rPr>
          <w:szCs w:val="24"/>
        </w:rPr>
        <w:t xml:space="preserve">. </w:t>
      </w:r>
      <w:r w:rsidR="006C6A5F" w:rsidRPr="008B4D51">
        <w:rPr>
          <w:szCs w:val="24"/>
        </w:rPr>
        <w:t>A study of Italian and British cohorts found re-partnering produced more children for women who were younger or had fewer children at time of dissolution</w:t>
      </w:r>
      <w:r w:rsidR="000F1EE6" w:rsidRPr="008B4D51">
        <w:rPr>
          <w:szCs w:val="24"/>
        </w:rPr>
        <w:t xml:space="preserve"> </w:t>
      </w:r>
      <w:r w:rsidR="000F1EE6" w:rsidRPr="008B4D51">
        <w:rPr>
          <w:szCs w:val="24"/>
        </w:rPr>
        <w:fldChar w:fldCharType="begin"/>
      </w:r>
      <w:r w:rsidR="00733E6E" w:rsidRPr="008B4D51">
        <w:rPr>
          <w:szCs w:val="24"/>
        </w:rPr>
        <w:instrText xml:space="preserve"> ADDIN EN.CITE &lt;EndNote&gt;&lt;Cite&gt;&lt;Author&gt;Winkler-Dworak&lt;/Author&gt;&lt;Year&gt;2017&lt;/Year&gt;&lt;RecNum&gt;120&lt;/RecNum&gt;&lt;DisplayText&gt;(Winkler-Dworak, Beaujouan et al. 2017)&lt;/DisplayText&gt;&lt;record&gt;&lt;rec-number&gt;120&lt;/rec-number&gt;&lt;foreign-keys&gt;&lt;key app="EN" db-id="date2dst4vae0pe955kxa2tla9pzrxp00p95" timestamp="1665058436"&gt;120&lt;/key&gt;&lt;/foreign-keys&gt;&lt;ref-type name="Unpublished Work"&gt;34&lt;/ref-type&gt;&lt;contributors&gt;&lt;authors&gt;&lt;author&gt;Winkler-Dworak, M. &lt;/author&gt;&lt;author&gt;Beaujouan, E.&lt;/author&gt;&lt;author&gt;Di Giulio, P.&lt;/author&gt;&lt;author&gt;Spielauer, M.&lt;/author&gt;&lt;/authors&gt;&lt;/contributors&gt;&lt;titles&gt;&lt;title&gt;Union instability and fertility: A microsimulation model for Italy and Great Britain&lt;/title&gt;&lt;secondary-title&gt;Vienna Institute of Demography Working Papers &lt;/secondary-title&gt;&lt;/titles&gt;&lt;number&gt;8&lt;/number&gt;&lt;dates&gt;&lt;year&gt;2017&lt;/year&gt;&lt;/dates&gt;&lt;pub-location&gt;Vienna&lt;/pub-location&gt;&lt;publisher&gt;Vienna Institute of Demography&lt;/publisher&gt;&lt;urls&gt;&lt;/urls&gt;&lt;/record&gt;&lt;/Cite&gt;&lt;/EndNote&gt;</w:instrText>
      </w:r>
      <w:r w:rsidR="000F1EE6" w:rsidRPr="008B4D51">
        <w:rPr>
          <w:szCs w:val="24"/>
        </w:rPr>
        <w:fldChar w:fldCharType="separate"/>
      </w:r>
      <w:r w:rsidR="00733E6E" w:rsidRPr="008B4D51">
        <w:rPr>
          <w:noProof/>
          <w:szCs w:val="24"/>
        </w:rPr>
        <w:t>(Winkler-Dworak, Beaujouan et al. 2017)</w:t>
      </w:r>
      <w:r w:rsidR="000F1EE6" w:rsidRPr="008B4D51">
        <w:rPr>
          <w:szCs w:val="24"/>
        </w:rPr>
        <w:fldChar w:fldCharType="end"/>
      </w:r>
      <w:r w:rsidR="000F1EE6" w:rsidRPr="008B4D51">
        <w:rPr>
          <w:szCs w:val="24"/>
        </w:rPr>
        <w:t>,</w:t>
      </w:r>
      <w:r w:rsidR="00670AD2" w:rsidRPr="008B4D51">
        <w:rPr>
          <w:szCs w:val="24"/>
        </w:rPr>
        <w:t xml:space="preserve"> suggesting a</w:t>
      </w:r>
      <w:r w:rsidR="00670AD2" w:rsidRPr="008B4D51">
        <w:rPr>
          <w:rFonts w:cstheme="minorHAnsi"/>
          <w:szCs w:val="24"/>
        </w:rPr>
        <w:t>ge and parity moderate the relationship between re-partnering and fertility</w:t>
      </w:r>
      <w:r w:rsidR="00FE4602" w:rsidRPr="008B4D51">
        <w:rPr>
          <w:szCs w:val="24"/>
        </w:rPr>
        <w:t>.</w:t>
      </w:r>
      <w:r w:rsidR="00670AD2" w:rsidRPr="008B4D51">
        <w:rPr>
          <w:szCs w:val="24"/>
        </w:rPr>
        <w:t xml:space="preserve"> </w:t>
      </w:r>
      <w:r w:rsidR="00B64673" w:rsidRPr="008B4D51">
        <w:rPr>
          <w:szCs w:val="24"/>
        </w:rPr>
        <w:t xml:space="preserve"> </w:t>
      </w:r>
      <w:r w:rsidR="006C6A5F" w:rsidRPr="008B4D51">
        <w:rPr>
          <w:szCs w:val="24"/>
          <w:shd w:val="clear" w:color="auto" w:fill="FCFCFC"/>
        </w:rPr>
        <w:t xml:space="preserve">Another multi-country study found </w:t>
      </w:r>
      <w:r w:rsidR="00F05669" w:rsidRPr="008B4D51">
        <w:rPr>
          <w:szCs w:val="24"/>
          <w:shd w:val="clear" w:color="auto" w:fill="FCFCFC"/>
        </w:rPr>
        <w:t xml:space="preserve">affluence, education, and age at first birth were negatively related to the likelihood of </w:t>
      </w:r>
      <w:r w:rsidR="00C56DEE" w:rsidRPr="008B4D51">
        <w:rPr>
          <w:szCs w:val="24"/>
          <w:shd w:val="clear" w:color="auto" w:fill="FCFCFC"/>
        </w:rPr>
        <w:t xml:space="preserve">multi-partner fertility </w:t>
      </w:r>
      <w:r w:rsidR="000F1EE6" w:rsidRPr="008B4D51">
        <w:rPr>
          <w:szCs w:val="24"/>
          <w:shd w:val="clear" w:color="auto" w:fill="FCFCFC"/>
        </w:rPr>
        <w:fldChar w:fldCharType="begin"/>
      </w:r>
      <w:r w:rsidR="00733E6E" w:rsidRPr="008B4D51">
        <w:rPr>
          <w:szCs w:val="24"/>
          <w:shd w:val="clear" w:color="auto" w:fill="FCFCFC"/>
        </w:rPr>
        <w:instrText xml:space="preserve"> ADDIN EN.CITE &lt;EndNote&gt;&lt;Cite&gt;&lt;Author&gt;Thomson&lt;/Author&gt;&lt;Year&gt;2014&lt;/Year&gt;&lt;RecNum&gt;129&lt;/RecNum&gt;&lt;DisplayText&gt;(Thomson, Lappegård et al. 2014)&lt;/DisplayText&gt;&lt;record&gt;&lt;rec-number&gt;129&lt;/rec-number&gt;&lt;foreign-keys&gt;&lt;key app="EN" db-id="date2dst4vae0pe955kxa2tla9pzrxp00p95" timestamp="1665058449"&gt;129&lt;/key&gt;&lt;/foreign-keys&gt;&lt;ref-type name="Journal Article"&gt;17&lt;/ref-type&gt;&lt;contributors&gt;&lt;authors&gt;&lt;author&gt;Thomson, Elizabeth&lt;/author&gt;&lt;author&gt;Lappegård, Trude&lt;/author&gt;&lt;author&gt;Carlson, Marcia&lt;/author&gt;&lt;author&gt;Evans, Ann&lt;/author&gt;&lt;author&gt;Gray, Edith&lt;/author&gt;&lt;/authors&gt;&lt;/contributors&gt;&lt;titles&gt;&lt;title&gt;Childbearing Across Partnerships in Australia, the United States, Norway, and Sweden&lt;/title&gt;&lt;secondary-title&gt;Demography&lt;/secondary-title&gt;&lt;/titles&gt;&lt;periodical&gt;&lt;full-title&gt;Demography&lt;/full-title&gt;&lt;/periodical&gt;&lt;pages&gt;485-508&lt;/pages&gt;&lt;volume&gt;51&lt;/volume&gt;&lt;number&gt;2&lt;/number&gt;&lt;dates&gt;&lt;year&gt;2014&lt;/year&gt;&lt;pub-dates&gt;&lt;date&gt;2014/04/01&lt;/date&gt;&lt;/pub-dates&gt;&lt;/dates&gt;&lt;isbn&gt;1533-7790&lt;/isbn&gt;&lt;urls&gt;&lt;related-urls&gt;&lt;url&gt;https://doi.org/10.1007/s13524-013-0273-6&lt;/url&gt;&lt;/related-urls&gt;&lt;/urls&gt;&lt;electronic-resource-num&gt;10.1007/s13524-013-0273-6&lt;/electronic-resource-num&gt;&lt;/record&gt;&lt;/Cite&gt;&lt;/EndNote&gt;</w:instrText>
      </w:r>
      <w:r w:rsidR="000F1EE6" w:rsidRPr="008B4D51">
        <w:rPr>
          <w:szCs w:val="24"/>
          <w:shd w:val="clear" w:color="auto" w:fill="FCFCFC"/>
        </w:rPr>
        <w:fldChar w:fldCharType="separate"/>
      </w:r>
      <w:r w:rsidR="00733E6E" w:rsidRPr="008B4D51">
        <w:rPr>
          <w:noProof/>
          <w:szCs w:val="24"/>
          <w:shd w:val="clear" w:color="auto" w:fill="FCFCFC"/>
        </w:rPr>
        <w:t>(Thomson, Lappegård et al. 2014)</w:t>
      </w:r>
      <w:r w:rsidR="000F1EE6" w:rsidRPr="008B4D51">
        <w:rPr>
          <w:szCs w:val="24"/>
          <w:shd w:val="clear" w:color="auto" w:fill="FCFCFC"/>
        </w:rPr>
        <w:fldChar w:fldCharType="end"/>
      </w:r>
      <w:r w:rsidR="000F1EE6" w:rsidRPr="008B4D51">
        <w:rPr>
          <w:szCs w:val="24"/>
          <w:shd w:val="clear" w:color="auto" w:fill="FCFCFC"/>
        </w:rPr>
        <w:t>.</w:t>
      </w:r>
      <w:r w:rsidR="00B64673" w:rsidRPr="008B4D51">
        <w:rPr>
          <w:szCs w:val="24"/>
          <w:shd w:val="clear" w:color="auto" w:fill="FCFCFC"/>
        </w:rPr>
        <w:t xml:space="preserve"> </w:t>
      </w:r>
      <w:bookmarkStart w:id="8" w:name="_Hlk151036820"/>
      <w:r w:rsidR="00E20A89" w:rsidRPr="008B4D51">
        <w:rPr>
          <w:szCs w:val="24"/>
        </w:rPr>
        <w:t>An important area of recent research has focused on</w:t>
      </w:r>
      <w:r w:rsidR="006F3783" w:rsidRPr="008B4D51">
        <w:rPr>
          <w:szCs w:val="24"/>
        </w:rPr>
        <w:t xml:space="preserve"> whether s</w:t>
      </w:r>
      <w:r w:rsidR="00C91AC7" w:rsidRPr="008B4D51">
        <w:rPr>
          <w:szCs w:val="24"/>
        </w:rPr>
        <w:t xml:space="preserve">ubgroup variation in dissolution and re-partnering patterns may help explain subgroup variation in fertility. For example, education differentials in fertility may be operationalized through educational differences in relationship instability, such that less-educated people have more children because they have more unions </w:t>
      </w:r>
      <w:r w:rsidR="00C91AC7" w:rsidRPr="008B4D51">
        <w:rPr>
          <w:szCs w:val="24"/>
        </w:rPr>
        <w:fldChar w:fldCharType="begin"/>
      </w:r>
      <w:r w:rsidR="00733E6E" w:rsidRPr="008B4D51">
        <w:rPr>
          <w:szCs w:val="24"/>
        </w:rPr>
        <w:instrText xml:space="preserve"> ADDIN EN.CITE &lt;EndNote&gt;&lt;Cite&gt;&lt;Author&gt;Jalovaara&lt;/Author&gt;&lt;Year&gt;2021&lt;/Year&gt;&lt;RecNum&gt;107&lt;/RecNum&gt;&lt;DisplayText&gt;(Jalovaara, Andersson and Miettinen 2021)&lt;/DisplayText&gt;&lt;record&gt;&lt;rec-number&gt;107&lt;/rec-number&gt;&lt;foreign-keys&gt;&lt;key app="EN" db-id="date2dst4vae0pe955kxa2tla9pzrxp00p95" timestamp="1665058417"&gt;107&lt;/key&gt;&lt;/foreign-keys&gt;&lt;ref-type name="Journal Article"&gt;17&lt;/ref-type&gt;&lt;contributors&gt;&lt;authors&gt;&lt;author&gt;Jalovaara, Marika&lt;/author&gt;&lt;author&gt;Andersson, Linus&lt;/author&gt;&lt;author&gt;Miettinen, Anneli&lt;/author&gt;&lt;/authors&gt;&lt;/contributors&gt;&lt;titles&gt;&lt;title&gt;Parity disparity: Educational differences in Nordic fertility across parities and number of reproductive partners&lt;/title&gt;&lt;secondary-title&gt;Population Studies&lt;/secondary-title&gt;&lt;/titles&gt;&lt;periodical&gt;&lt;full-title&gt;Population Studies&lt;/full-title&gt;&lt;/periodical&gt;&lt;pages&gt;1-18&lt;/pages&gt;&lt;dates&gt;&lt;year&gt;2021&lt;/year&gt;&lt;/dates&gt;&lt;publisher&gt;Routledge&lt;/publisher&gt;&lt;isbn&gt;0032-4728&lt;/isbn&gt;&lt;urls&gt;&lt;related-urls&gt;&lt;url&gt;https://doi.org/10.1080/00324728.2021.1887506&lt;/url&gt;&lt;/related-urls&gt;&lt;/urls&gt;&lt;electronic-resource-num&gt;10.1080/00324728.2021.1887506&lt;/electronic-resource-num&gt;&lt;/record&gt;&lt;/Cite&gt;&lt;/EndNote&gt;</w:instrText>
      </w:r>
      <w:r w:rsidR="00C91AC7" w:rsidRPr="008B4D51">
        <w:rPr>
          <w:szCs w:val="24"/>
        </w:rPr>
        <w:fldChar w:fldCharType="separate"/>
      </w:r>
      <w:r w:rsidR="00733E6E" w:rsidRPr="008B4D51">
        <w:rPr>
          <w:noProof/>
          <w:szCs w:val="24"/>
        </w:rPr>
        <w:t>(Jalovaara, Andersson and Miettinen 2021)</w:t>
      </w:r>
      <w:r w:rsidR="00C91AC7" w:rsidRPr="008B4D51">
        <w:rPr>
          <w:szCs w:val="24"/>
        </w:rPr>
        <w:fldChar w:fldCharType="end"/>
      </w:r>
      <w:r w:rsidR="00C91AC7" w:rsidRPr="008B4D51">
        <w:rPr>
          <w:szCs w:val="24"/>
        </w:rPr>
        <w:t xml:space="preserve">. </w:t>
      </w:r>
      <w:bookmarkEnd w:id="8"/>
    </w:p>
    <w:p w14:paraId="7F8B8C46" w14:textId="1B15B8BC" w:rsidR="00076A46" w:rsidRPr="008B4D51" w:rsidRDefault="00076A46" w:rsidP="006131CA">
      <w:pPr>
        <w:pStyle w:val="Heading3"/>
      </w:pPr>
      <w:r w:rsidRPr="008B4D51">
        <w:t>Effect</w:t>
      </w:r>
      <w:r w:rsidR="00640948" w:rsidRPr="008B4D51">
        <w:t xml:space="preserve">s of </w:t>
      </w:r>
      <w:r w:rsidR="000442A7" w:rsidRPr="008B4D51">
        <w:t>f</w:t>
      </w:r>
      <w:r w:rsidR="00640948" w:rsidRPr="008B4D51">
        <w:t>ertility</w:t>
      </w:r>
      <w:r w:rsidRPr="008B4D51">
        <w:t xml:space="preserve"> on </w:t>
      </w:r>
      <w:r w:rsidR="000442A7" w:rsidRPr="008B4D51">
        <w:t>p</w:t>
      </w:r>
      <w:r w:rsidRPr="008B4D51">
        <w:t xml:space="preserve">artnership </w:t>
      </w:r>
    </w:p>
    <w:p w14:paraId="643FA952" w14:textId="0C7F93F6" w:rsidR="00B12DBF" w:rsidRPr="008B4D51" w:rsidRDefault="001D051F" w:rsidP="00BD21F7">
      <w:pPr>
        <w:spacing w:line="480" w:lineRule="auto"/>
        <w:rPr>
          <w:color w:val="FF0000"/>
          <w:szCs w:val="24"/>
        </w:rPr>
      </w:pPr>
      <w:r w:rsidRPr="008B4D51">
        <w:rPr>
          <w:szCs w:val="24"/>
        </w:rPr>
        <w:t xml:space="preserve">The focus of this review has been on the routes through which changing partnership dynamics affect childbearing. However, </w:t>
      </w:r>
      <w:r w:rsidR="000F4C16" w:rsidRPr="008B4D51">
        <w:rPr>
          <w:szCs w:val="24"/>
        </w:rPr>
        <w:t xml:space="preserve">there is strong </w:t>
      </w:r>
      <w:r w:rsidR="00D57035" w:rsidRPr="008B4D51">
        <w:rPr>
          <w:szCs w:val="24"/>
        </w:rPr>
        <w:t xml:space="preserve">evidence that </w:t>
      </w:r>
      <w:r w:rsidR="00B12DBF" w:rsidRPr="008B4D51">
        <w:rPr>
          <w:szCs w:val="24"/>
        </w:rPr>
        <w:t>childbearing</w:t>
      </w:r>
      <w:r w:rsidR="00553AC2" w:rsidRPr="008B4D51">
        <w:rPr>
          <w:szCs w:val="24"/>
        </w:rPr>
        <w:t xml:space="preserve"> </w:t>
      </w:r>
      <w:r w:rsidR="00D57035" w:rsidRPr="008B4D51">
        <w:rPr>
          <w:szCs w:val="24"/>
        </w:rPr>
        <w:t>and</w:t>
      </w:r>
      <w:r w:rsidR="00553AC2" w:rsidRPr="008B4D51">
        <w:rPr>
          <w:szCs w:val="24"/>
        </w:rPr>
        <w:t xml:space="preserve"> the presence of children</w:t>
      </w:r>
      <w:r w:rsidR="00B12DBF" w:rsidRPr="008B4D51">
        <w:rPr>
          <w:szCs w:val="24"/>
        </w:rPr>
        <w:t xml:space="preserve"> </w:t>
      </w:r>
      <w:r w:rsidR="00FB0F73" w:rsidRPr="008B4D51">
        <w:rPr>
          <w:szCs w:val="24"/>
        </w:rPr>
        <w:t>affect partnership formation</w:t>
      </w:r>
      <w:r w:rsidR="00D735CF" w:rsidRPr="008B4D51">
        <w:rPr>
          <w:szCs w:val="24"/>
        </w:rPr>
        <w:t xml:space="preserve"> and</w:t>
      </w:r>
      <w:r w:rsidR="00FB0F73" w:rsidRPr="008B4D51">
        <w:rPr>
          <w:szCs w:val="24"/>
        </w:rPr>
        <w:t xml:space="preserve"> dissolution.</w:t>
      </w:r>
      <w:r w:rsidR="000736BD" w:rsidRPr="008B4D51">
        <w:rPr>
          <w:szCs w:val="24"/>
        </w:rPr>
        <w:t xml:space="preserve"> </w:t>
      </w:r>
      <w:r w:rsidR="00C61D7C" w:rsidRPr="008B4D51">
        <w:rPr>
          <w:szCs w:val="24"/>
        </w:rPr>
        <w:t xml:space="preserve"> </w:t>
      </w:r>
      <w:r w:rsidR="008B7B55" w:rsidRPr="008B4D51">
        <w:rPr>
          <w:szCs w:val="24"/>
        </w:rPr>
        <w:t xml:space="preserve">Planning </w:t>
      </w:r>
      <w:r w:rsidR="00C61D7C" w:rsidRPr="008B4D51">
        <w:rPr>
          <w:szCs w:val="24"/>
        </w:rPr>
        <w:t xml:space="preserve">to have children, </w:t>
      </w:r>
      <w:r w:rsidR="00C61D7C" w:rsidRPr="008B4D51">
        <w:rPr>
          <w:color w:val="7030A0"/>
          <w:szCs w:val="24"/>
        </w:rPr>
        <w:t>p</w:t>
      </w:r>
      <w:r w:rsidR="007C7D6B" w:rsidRPr="008B4D51">
        <w:rPr>
          <w:szCs w:val="24"/>
        </w:rPr>
        <w:t>regnan</w:t>
      </w:r>
      <w:r w:rsidR="0037649C" w:rsidRPr="008B4D51">
        <w:rPr>
          <w:szCs w:val="24"/>
        </w:rPr>
        <w:t>cy</w:t>
      </w:r>
      <w:r w:rsidR="00C61D7C" w:rsidRPr="008B4D51">
        <w:rPr>
          <w:szCs w:val="24"/>
        </w:rPr>
        <w:t>,</w:t>
      </w:r>
      <w:r w:rsidR="007C7D6B" w:rsidRPr="008B4D51">
        <w:rPr>
          <w:szCs w:val="24"/>
        </w:rPr>
        <w:t xml:space="preserve"> </w:t>
      </w:r>
      <w:r w:rsidR="00FE18D8" w:rsidRPr="008B4D51">
        <w:rPr>
          <w:szCs w:val="24"/>
        </w:rPr>
        <w:t xml:space="preserve">and childbearing </w:t>
      </w:r>
      <w:r w:rsidR="000F4C16" w:rsidRPr="008B4D51">
        <w:rPr>
          <w:szCs w:val="24"/>
        </w:rPr>
        <w:t>often</w:t>
      </w:r>
      <w:r w:rsidR="007C7D6B" w:rsidRPr="008B4D51">
        <w:rPr>
          <w:szCs w:val="24"/>
        </w:rPr>
        <w:t xml:space="preserve"> motivate partnership </w:t>
      </w:r>
      <w:r w:rsidR="00CF41BA" w:rsidRPr="008B4D51">
        <w:rPr>
          <w:szCs w:val="24"/>
        </w:rPr>
        <w:t xml:space="preserve">formation and </w:t>
      </w:r>
      <w:r w:rsidR="007C7D6B" w:rsidRPr="008B4D51">
        <w:rPr>
          <w:szCs w:val="24"/>
        </w:rPr>
        <w:t>transitions</w:t>
      </w:r>
      <w:r w:rsidR="003E1CA2" w:rsidRPr="008B4D51">
        <w:rPr>
          <w:szCs w:val="24"/>
        </w:rPr>
        <w:t>:</w:t>
      </w:r>
      <w:r w:rsidR="007C7D6B" w:rsidRPr="008B4D51">
        <w:rPr>
          <w:szCs w:val="24"/>
        </w:rPr>
        <w:t xml:space="preserve"> </w:t>
      </w:r>
      <w:r w:rsidR="00C61D7C" w:rsidRPr="008B4D51">
        <w:rPr>
          <w:szCs w:val="24"/>
        </w:rPr>
        <w:t xml:space="preserve">those who want to have children may be more inclined to partner, </w:t>
      </w:r>
      <w:r w:rsidR="007C7D6B" w:rsidRPr="008B4D51">
        <w:rPr>
          <w:szCs w:val="24"/>
        </w:rPr>
        <w:t xml:space="preserve">single people may move in together to co-parent, cohabiters </w:t>
      </w:r>
      <w:r w:rsidR="004D1AB9" w:rsidRPr="008B4D51">
        <w:rPr>
          <w:szCs w:val="24"/>
        </w:rPr>
        <w:t>often</w:t>
      </w:r>
      <w:r w:rsidR="007C7D6B" w:rsidRPr="008B4D51">
        <w:rPr>
          <w:szCs w:val="24"/>
        </w:rPr>
        <w:t xml:space="preserve"> marry to legitimize </w:t>
      </w:r>
      <w:r w:rsidR="0037649C" w:rsidRPr="008B4D51">
        <w:rPr>
          <w:szCs w:val="24"/>
        </w:rPr>
        <w:t>a</w:t>
      </w:r>
      <w:r w:rsidR="007C7D6B" w:rsidRPr="008B4D51">
        <w:rPr>
          <w:szCs w:val="24"/>
        </w:rPr>
        <w:t xml:space="preserve"> birth</w:t>
      </w:r>
      <w:r w:rsidR="00EF39D3" w:rsidRPr="008B4D51">
        <w:rPr>
          <w:szCs w:val="24"/>
        </w:rPr>
        <w:t>, though</w:t>
      </w:r>
      <w:r w:rsidR="007C7D6B" w:rsidRPr="008B4D51">
        <w:rPr>
          <w:szCs w:val="24"/>
        </w:rPr>
        <w:t xml:space="preserve"> </w:t>
      </w:r>
      <w:r w:rsidR="00906566" w:rsidRPr="008B4D51">
        <w:rPr>
          <w:szCs w:val="24"/>
        </w:rPr>
        <w:t>these inter</w:t>
      </w:r>
      <w:r w:rsidR="00E370BA" w:rsidRPr="008B4D51">
        <w:rPr>
          <w:szCs w:val="24"/>
        </w:rPr>
        <w:t>-</w:t>
      </w:r>
      <w:r w:rsidR="00906566" w:rsidRPr="008B4D51">
        <w:rPr>
          <w:szCs w:val="24"/>
        </w:rPr>
        <w:t xml:space="preserve">linkages will vary </w:t>
      </w:r>
      <w:r w:rsidR="007C7D6B" w:rsidRPr="008B4D51">
        <w:rPr>
          <w:szCs w:val="24"/>
        </w:rPr>
        <w:t>contextually</w:t>
      </w:r>
      <w:r w:rsidR="00906566" w:rsidRPr="008B4D51">
        <w:rPr>
          <w:szCs w:val="24"/>
        </w:rPr>
        <w:t>,</w:t>
      </w:r>
      <w:r w:rsidR="00FE18D8" w:rsidRPr="008B4D51">
        <w:rPr>
          <w:szCs w:val="24"/>
        </w:rPr>
        <w:t xml:space="preserve"> </w:t>
      </w:r>
      <w:r w:rsidR="000A12E3" w:rsidRPr="008B4D51">
        <w:rPr>
          <w:szCs w:val="24"/>
        </w:rPr>
        <w:t>i.e.</w:t>
      </w:r>
      <w:r w:rsidR="00B64673" w:rsidRPr="008B4D51">
        <w:rPr>
          <w:szCs w:val="24"/>
        </w:rPr>
        <w:t xml:space="preserve"> </w:t>
      </w:r>
      <w:r w:rsidR="00DC1634" w:rsidRPr="008B4D51">
        <w:rPr>
          <w:szCs w:val="24"/>
        </w:rPr>
        <w:t xml:space="preserve">by subgroup, </w:t>
      </w:r>
      <w:r w:rsidR="00906566" w:rsidRPr="008B4D51">
        <w:rPr>
          <w:szCs w:val="24"/>
        </w:rPr>
        <w:t xml:space="preserve">depending </w:t>
      </w:r>
      <w:r w:rsidR="007C7D6B" w:rsidRPr="008B4D51">
        <w:rPr>
          <w:szCs w:val="24"/>
        </w:rPr>
        <w:t xml:space="preserve">on </w:t>
      </w:r>
      <w:r w:rsidR="005840BF" w:rsidRPr="008B4D51">
        <w:rPr>
          <w:szCs w:val="24"/>
        </w:rPr>
        <w:t xml:space="preserve">the role of </w:t>
      </w:r>
      <w:r w:rsidR="00906566" w:rsidRPr="008B4D51">
        <w:rPr>
          <w:szCs w:val="24"/>
        </w:rPr>
        <w:t>marriage</w:t>
      </w:r>
      <w:r w:rsidR="005840BF" w:rsidRPr="008B4D51">
        <w:rPr>
          <w:szCs w:val="24"/>
        </w:rPr>
        <w:t xml:space="preserve">, </w:t>
      </w:r>
      <w:r w:rsidR="00906566" w:rsidRPr="008B4D51">
        <w:rPr>
          <w:szCs w:val="24"/>
        </w:rPr>
        <w:t xml:space="preserve">the </w:t>
      </w:r>
      <w:r w:rsidR="00906566" w:rsidRPr="008B4D51">
        <w:rPr>
          <w:szCs w:val="24"/>
        </w:rPr>
        <w:lastRenderedPageBreak/>
        <w:t xml:space="preserve">acceptability of </w:t>
      </w:r>
      <w:r w:rsidR="00192656" w:rsidRPr="008B4D51">
        <w:rPr>
          <w:szCs w:val="24"/>
        </w:rPr>
        <w:t xml:space="preserve">premarital conception and </w:t>
      </w:r>
      <w:r w:rsidR="007C7D6B" w:rsidRPr="008B4D51">
        <w:rPr>
          <w:szCs w:val="24"/>
        </w:rPr>
        <w:t>nonmarital childbearing</w:t>
      </w:r>
      <w:r w:rsidR="008F0F16" w:rsidRPr="008B4D51">
        <w:rPr>
          <w:szCs w:val="24"/>
        </w:rPr>
        <w:t>,</w:t>
      </w:r>
      <w:r w:rsidR="00C2339B" w:rsidRPr="008B4D51">
        <w:rPr>
          <w:szCs w:val="24"/>
        </w:rPr>
        <w:t xml:space="preserve"> and </w:t>
      </w:r>
      <w:r w:rsidR="005840BF" w:rsidRPr="008B4D51">
        <w:rPr>
          <w:szCs w:val="24"/>
        </w:rPr>
        <w:t xml:space="preserve">the level of support for </w:t>
      </w:r>
      <w:r w:rsidR="00C2339B" w:rsidRPr="008B4D51">
        <w:rPr>
          <w:szCs w:val="24"/>
        </w:rPr>
        <w:t>lone parents</w:t>
      </w:r>
      <w:r w:rsidR="004D1AB9" w:rsidRPr="008B4D51">
        <w:rPr>
          <w:szCs w:val="24"/>
        </w:rPr>
        <w:t xml:space="preserve"> </w:t>
      </w:r>
      <w:r w:rsidR="00AE6547" w:rsidRPr="008B4D51">
        <w:rPr>
          <w:szCs w:val="24"/>
        </w:rPr>
        <w:fldChar w:fldCharType="begin">
          <w:fldData xml:space="preserve">PEVuZE5vdGU+PENpdGU+PEF1dGhvcj5NaWtvbGFpPC9BdXRob3I+PFllYXI+MjAxODwvWWVhcj48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</w:fldData>
        </w:fldChar>
      </w:r>
      <w:r w:rsidR="00733E6E" w:rsidRPr="008B4D51">
        <w:rPr>
          <w:szCs w:val="24"/>
        </w:rPr>
        <w:instrText xml:space="preserve"> ADDIN EN.CITE </w:instrText>
      </w:r>
      <w:r w:rsidR="00733E6E" w:rsidRPr="008B4D51">
        <w:rPr>
          <w:szCs w:val="24"/>
        </w:rPr>
        <w:fldChar w:fldCharType="begin">
          <w:fldData xml:space="preserve">PEVuZE5vdGU+PENpdGU+PEF1dGhvcj5NaWtvbGFpPC9BdXRob3I+PFllYXI+MjAxODwvWWVhcj48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</w:fldData>
        </w:fldChar>
      </w:r>
      <w:r w:rsidR="00733E6E" w:rsidRPr="008B4D51">
        <w:rPr>
          <w:szCs w:val="24"/>
        </w:rPr>
        <w:instrText xml:space="preserve"> ADDIN EN.CITE.DATA </w:instrText>
      </w:r>
      <w:r w:rsidR="00733E6E" w:rsidRPr="008B4D51">
        <w:rPr>
          <w:szCs w:val="24"/>
        </w:rPr>
      </w:r>
      <w:r w:rsidR="00733E6E" w:rsidRPr="008B4D51">
        <w:rPr>
          <w:szCs w:val="24"/>
        </w:rPr>
        <w:fldChar w:fldCharType="end"/>
      </w:r>
      <w:r w:rsidR="00AE6547" w:rsidRPr="008B4D51">
        <w:rPr>
          <w:szCs w:val="24"/>
        </w:rPr>
      </w:r>
      <w:r w:rsidR="00AE6547" w:rsidRPr="008B4D51">
        <w:rPr>
          <w:szCs w:val="24"/>
        </w:rPr>
        <w:fldChar w:fldCharType="separate"/>
      </w:r>
      <w:r w:rsidR="00733E6E" w:rsidRPr="008B4D51">
        <w:rPr>
          <w:noProof/>
          <w:szCs w:val="24"/>
        </w:rPr>
        <w:t>(Aassve 2003, Mikolai, Berrington and Perelli-Harris 2018, Groepler, Huinink and Peter 2021, Zimmermann 2021, Andreev, Churilova and Jasilioniene 2022)</w:t>
      </w:r>
      <w:r w:rsidR="00AE6547" w:rsidRPr="008B4D51">
        <w:rPr>
          <w:szCs w:val="24"/>
        </w:rPr>
        <w:fldChar w:fldCharType="end"/>
      </w:r>
      <w:r w:rsidR="00AE6547" w:rsidRPr="008B4D51">
        <w:rPr>
          <w:szCs w:val="24"/>
        </w:rPr>
        <w:t>. I</w:t>
      </w:r>
      <w:r w:rsidR="007C7D6B" w:rsidRPr="008B4D51">
        <w:rPr>
          <w:szCs w:val="24"/>
        </w:rPr>
        <w:t xml:space="preserve">n an earlier stage of the sexual revolution, nonmarital sex and </w:t>
      </w:r>
      <w:r w:rsidR="005840BF" w:rsidRPr="008B4D51">
        <w:rPr>
          <w:szCs w:val="24"/>
        </w:rPr>
        <w:t xml:space="preserve">limited access to </w:t>
      </w:r>
      <w:r w:rsidR="007C7D6B" w:rsidRPr="008B4D51">
        <w:rPr>
          <w:szCs w:val="24"/>
        </w:rPr>
        <w:t>contracepti</w:t>
      </w:r>
      <w:r w:rsidR="005840BF" w:rsidRPr="008B4D51">
        <w:rPr>
          <w:szCs w:val="24"/>
        </w:rPr>
        <w:t xml:space="preserve">on </w:t>
      </w:r>
      <w:r w:rsidR="007C7D6B" w:rsidRPr="008B4D51">
        <w:rPr>
          <w:szCs w:val="24"/>
        </w:rPr>
        <w:t>meant</w:t>
      </w:r>
      <w:r w:rsidR="00B12DBF" w:rsidRPr="008B4D51">
        <w:rPr>
          <w:szCs w:val="24"/>
        </w:rPr>
        <w:t xml:space="preserve"> nonmarital pregnancies were followed by </w:t>
      </w:r>
      <w:r w:rsidR="007C7D6B" w:rsidRPr="008B4D51">
        <w:rPr>
          <w:szCs w:val="24"/>
        </w:rPr>
        <w:t>legitimizing marriages</w:t>
      </w:r>
      <w:r w:rsidR="00B12DBF" w:rsidRPr="008B4D51">
        <w:rPr>
          <w:szCs w:val="24"/>
        </w:rPr>
        <w:t>; since then</w:t>
      </w:r>
      <w:r w:rsidR="007C7D6B" w:rsidRPr="008B4D51">
        <w:rPr>
          <w:szCs w:val="24"/>
        </w:rPr>
        <w:t>,</w:t>
      </w:r>
      <w:r w:rsidR="00B12DBF" w:rsidRPr="008B4D51">
        <w:rPr>
          <w:szCs w:val="24"/>
        </w:rPr>
        <w:t xml:space="preserve"> legitimizing marriages </w:t>
      </w:r>
      <w:r w:rsidR="007C7D6B" w:rsidRPr="008B4D51">
        <w:rPr>
          <w:szCs w:val="24"/>
        </w:rPr>
        <w:t xml:space="preserve">have declined due to </w:t>
      </w:r>
      <w:r w:rsidR="00B12DBF" w:rsidRPr="008B4D51">
        <w:rPr>
          <w:szCs w:val="24"/>
        </w:rPr>
        <w:t>changing norms and the acceptance of nonmarital childbearing, changing the link between pregnancy and marriage formation</w:t>
      </w:r>
      <w:r w:rsidR="00C2339B" w:rsidRPr="008B4D51">
        <w:rPr>
          <w:szCs w:val="24"/>
        </w:rPr>
        <w:t xml:space="preserve"> </w:t>
      </w:r>
      <w:r w:rsidR="00AE6547" w:rsidRPr="008B4D51">
        <w:rPr>
          <w:szCs w:val="24"/>
        </w:rPr>
        <w:fldChar w:fldCharType="begin">
          <w:fldData xml:space="preserve">PEVuZE5vdGU+PENpdGU+PEF1dGhvcj5MZXdpczwvQXV0aG9yPjxZZWFyPjE5OTY8L1llYXI+PFJl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</w:fldData>
        </w:fldChar>
      </w:r>
      <w:r w:rsidR="00733E6E" w:rsidRPr="008B4D51">
        <w:rPr>
          <w:szCs w:val="24"/>
        </w:rPr>
        <w:instrText xml:space="preserve"> ADDIN EN.CITE </w:instrText>
      </w:r>
      <w:r w:rsidR="00733E6E" w:rsidRPr="008B4D51">
        <w:rPr>
          <w:szCs w:val="24"/>
        </w:rPr>
        <w:fldChar w:fldCharType="begin">
          <w:fldData xml:space="preserve">PEVuZE5vdGU+PENpdGU+PEF1dGhvcj5MZXdpczwvQXV0aG9yPjxZZWFyPjE5OTY8L1llYXI+PFJl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</w:fldData>
        </w:fldChar>
      </w:r>
      <w:r w:rsidR="00733E6E" w:rsidRPr="008B4D51">
        <w:rPr>
          <w:szCs w:val="24"/>
        </w:rPr>
        <w:instrText xml:space="preserve"> ADDIN EN.CITE.DATA </w:instrText>
      </w:r>
      <w:r w:rsidR="00733E6E" w:rsidRPr="008B4D51">
        <w:rPr>
          <w:szCs w:val="24"/>
        </w:rPr>
      </w:r>
      <w:r w:rsidR="00733E6E" w:rsidRPr="008B4D51">
        <w:rPr>
          <w:szCs w:val="24"/>
        </w:rPr>
        <w:fldChar w:fldCharType="end"/>
      </w:r>
      <w:r w:rsidR="00AE6547" w:rsidRPr="008B4D51">
        <w:rPr>
          <w:szCs w:val="24"/>
        </w:rPr>
      </w:r>
      <w:r w:rsidR="00AE6547" w:rsidRPr="008B4D51">
        <w:rPr>
          <w:szCs w:val="24"/>
        </w:rPr>
        <w:fldChar w:fldCharType="separate"/>
      </w:r>
      <w:r w:rsidR="00733E6E" w:rsidRPr="008B4D51">
        <w:rPr>
          <w:noProof/>
          <w:szCs w:val="24"/>
        </w:rPr>
        <w:t>(Pagnini and Rindfuss 1993, Lewis and Kiernan 1996, Raley 2001, Gibson-Davis 2011, England, Wu and Shafer 2013)</w:t>
      </w:r>
      <w:r w:rsidR="00AE6547" w:rsidRPr="008B4D51">
        <w:rPr>
          <w:szCs w:val="24"/>
        </w:rPr>
        <w:fldChar w:fldCharType="end"/>
      </w:r>
      <w:r w:rsidR="00000AD5" w:rsidRPr="008B4D51">
        <w:rPr>
          <w:szCs w:val="24"/>
        </w:rPr>
        <w:t>.</w:t>
      </w:r>
      <w:r w:rsidR="0099066B" w:rsidRPr="008B4D51">
        <w:rPr>
          <w:szCs w:val="24"/>
        </w:rPr>
        <w:t xml:space="preserve"> </w:t>
      </w:r>
    </w:p>
    <w:p w14:paraId="66A0B485" w14:textId="6CA1E638" w:rsidR="0013554D" w:rsidRPr="008B4D51" w:rsidRDefault="00640FEB" w:rsidP="00BD21F7">
      <w:pPr>
        <w:spacing w:line="480" w:lineRule="auto"/>
        <w:rPr>
          <w:szCs w:val="24"/>
        </w:rPr>
      </w:pPr>
      <w:r w:rsidRPr="008B4D51">
        <w:rPr>
          <w:szCs w:val="24"/>
        </w:rPr>
        <w:t>T</w:t>
      </w:r>
      <w:r w:rsidR="008F5A06" w:rsidRPr="008B4D51">
        <w:rPr>
          <w:szCs w:val="24"/>
        </w:rPr>
        <w:t>he presence of shared children</w:t>
      </w:r>
      <w:r w:rsidR="00F050D9" w:rsidRPr="008B4D51">
        <w:rPr>
          <w:szCs w:val="24"/>
        </w:rPr>
        <w:t>, especially young children,</w:t>
      </w:r>
      <w:r w:rsidR="008F5A06" w:rsidRPr="008B4D51">
        <w:rPr>
          <w:szCs w:val="24"/>
        </w:rPr>
        <w:t xml:space="preserve"> </w:t>
      </w:r>
      <w:r w:rsidRPr="008B4D51">
        <w:rPr>
          <w:szCs w:val="24"/>
        </w:rPr>
        <w:t xml:space="preserve">may </w:t>
      </w:r>
      <w:r w:rsidR="008F5A06" w:rsidRPr="008B4D51">
        <w:rPr>
          <w:szCs w:val="24"/>
        </w:rPr>
        <w:t xml:space="preserve">discourage </w:t>
      </w:r>
      <w:r w:rsidR="0091363B" w:rsidRPr="008B4D51">
        <w:rPr>
          <w:szCs w:val="24"/>
        </w:rPr>
        <w:t>partnership dissolution</w:t>
      </w:r>
      <w:r w:rsidR="008F5A06" w:rsidRPr="008B4D51">
        <w:rPr>
          <w:szCs w:val="24"/>
        </w:rPr>
        <w:t xml:space="preserve"> because children raise the cost of separation</w:t>
      </w:r>
      <w:r w:rsidR="00B37E48" w:rsidRPr="008B4D51">
        <w:rPr>
          <w:szCs w:val="24"/>
        </w:rPr>
        <w:t>. Empirical</w:t>
      </w:r>
      <w:r w:rsidR="00A07540" w:rsidRPr="008B4D51">
        <w:rPr>
          <w:szCs w:val="24"/>
        </w:rPr>
        <w:t xml:space="preserve"> </w:t>
      </w:r>
      <w:r w:rsidR="008F5A06" w:rsidRPr="008B4D51">
        <w:rPr>
          <w:szCs w:val="24"/>
        </w:rPr>
        <w:t>evidence</w:t>
      </w:r>
      <w:r w:rsidR="007A2549" w:rsidRPr="008B4D51">
        <w:rPr>
          <w:szCs w:val="24"/>
        </w:rPr>
        <w:t xml:space="preserve"> largely</w:t>
      </w:r>
      <w:r w:rsidR="00A9037D" w:rsidRPr="008B4D51">
        <w:rPr>
          <w:szCs w:val="24"/>
        </w:rPr>
        <w:t xml:space="preserve"> </w:t>
      </w:r>
      <w:r w:rsidR="008F5A06" w:rsidRPr="008B4D51">
        <w:rPr>
          <w:szCs w:val="24"/>
        </w:rPr>
        <w:t>support</w:t>
      </w:r>
      <w:r w:rsidR="000046E3" w:rsidRPr="008B4D51">
        <w:rPr>
          <w:szCs w:val="24"/>
        </w:rPr>
        <w:t>s</w:t>
      </w:r>
      <w:r w:rsidR="008F5A06" w:rsidRPr="008B4D51">
        <w:rPr>
          <w:szCs w:val="24"/>
        </w:rPr>
        <w:t xml:space="preserve"> this</w:t>
      </w:r>
      <w:r w:rsidR="00B45DFD" w:rsidRPr="008B4D51">
        <w:rPr>
          <w:szCs w:val="24"/>
        </w:rPr>
        <w:t xml:space="preserve">, </w:t>
      </w:r>
      <w:r w:rsidR="007A2549" w:rsidRPr="008B4D51">
        <w:rPr>
          <w:szCs w:val="24"/>
        </w:rPr>
        <w:t xml:space="preserve">although </w:t>
      </w:r>
      <w:r w:rsidR="00B45DFD" w:rsidRPr="008B4D51">
        <w:rPr>
          <w:szCs w:val="24"/>
        </w:rPr>
        <w:t>i</w:t>
      </w:r>
      <w:r w:rsidR="008F5A06" w:rsidRPr="008B4D51">
        <w:rPr>
          <w:szCs w:val="24"/>
        </w:rPr>
        <w:t xml:space="preserve">n some cases </w:t>
      </w:r>
      <w:r w:rsidR="00B45DFD" w:rsidRPr="008B4D51">
        <w:rPr>
          <w:szCs w:val="24"/>
        </w:rPr>
        <w:t xml:space="preserve">those </w:t>
      </w:r>
      <w:r w:rsidR="008F5A06" w:rsidRPr="008B4D51">
        <w:rPr>
          <w:szCs w:val="24"/>
        </w:rPr>
        <w:t>w</w:t>
      </w:r>
      <w:r w:rsidR="00B22CEE" w:rsidRPr="008B4D51">
        <w:rPr>
          <w:szCs w:val="24"/>
        </w:rPr>
        <w:t xml:space="preserve">ith </w:t>
      </w:r>
      <w:r w:rsidR="008F5A06" w:rsidRPr="008B4D51">
        <w:rPr>
          <w:szCs w:val="24"/>
        </w:rPr>
        <w:t xml:space="preserve">many children </w:t>
      </w:r>
      <w:r w:rsidR="001F2744" w:rsidRPr="008B4D51">
        <w:rPr>
          <w:szCs w:val="24"/>
        </w:rPr>
        <w:t>were also</w:t>
      </w:r>
      <w:r w:rsidR="008F5A06" w:rsidRPr="008B4D51">
        <w:rPr>
          <w:szCs w:val="24"/>
        </w:rPr>
        <w:t xml:space="preserve"> more likely to separate</w:t>
      </w:r>
      <w:r w:rsidR="001F2744" w:rsidRPr="008B4D51">
        <w:rPr>
          <w:szCs w:val="24"/>
        </w:rPr>
        <w:t xml:space="preserve"> than those w</w:t>
      </w:r>
      <w:r w:rsidR="00B22CEE" w:rsidRPr="008B4D51">
        <w:rPr>
          <w:szCs w:val="24"/>
        </w:rPr>
        <w:t xml:space="preserve">ith </w:t>
      </w:r>
      <w:r w:rsidR="001F2744" w:rsidRPr="008B4D51">
        <w:rPr>
          <w:szCs w:val="24"/>
        </w:rPr>
        <w:t>fewer</w:t>
      </w:r>
      <w:r w:rsidR="002514C1" w:rsidRPr="008B4D51" w:rsidDel="002514C1">
        <w:rPr>
          <w:szCs w:val="24"/>
        </w:rPr>
        <w:t xml:space="preserve"> </w:t>
      </w:r>
      <w:r w:rsidR="00F050D9" w:rsidRPr="008B4D51">
        <w:rPr>
          <w:szCs w:val="24"/>
        </w:rPr>
        <w:fldChar w:fldCharType="begin">
          <w:fldData xml:space="preserve">PEVuZE5vdGU+PENpdGU+PEF1dGhvcj5MaWxsYXJkPC9BdXRob3I+PFllYXI+MTk5MzwvWWVhcj48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</w:fldData>
        </w:fldChar>
      </w:r>
      <w:r w:rsidR="00733E6E" w:rsidRPr="008B4D51">
        <w:rPr>
          <w:szCs w:val="24"/>
        </w:rPr>
        <w:instrText xml:space="preserve"> ADDIN EN.CITE </w:instrText>
      </w:r>
      <w:r w:rsidR="00733E6E" w:rsidRPr="008B4D51">
        <w:rPr>
          <w:szCs w:val="24"/>
        </w:rPr>
        <w:fldChar w:fldCharType="begin">
          <w:fldData xml:space="preserve">PEVuZE5vdGU+PENpdGU+PEF1dGhvcj5MaWxsYXJkPC9BdXRob3I+PFllYXI+MTk5MzwvWWVhcj48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</w:fldData>
        </w:fldChar>
      </w:r>
      <w:r w:rsidR="00733E6E" w:rsidRPr="008B4D51">
        <w:rPr>
          <w:szCs w:val="24"/>
        </w:rPr>
        <w:instrText xml:space="preserve"> ADDIN EN.CITE.DATA </w:instrText>
      </w:r>
      <w:r w:rsidR="00733E6E" w:rsidRPr="008B4D51">
        <w:rPr>
          <w:szCs w:val="24"/>
        </w:rPr>
      </w:r>
      <w:r w:rsidR="00733E6E" w:rsidRPr="008B4D51">
        <w:rPr>
          <w:szCs w:val="24"/>
        </w:rPr>
        <w:fldChar w:fldCharType="end"/>
      </w:r>
      <w:r w:rsidR="00F050D9" w:rsidRPr="008B4D51">
        <w:rPr>
          <w:szCs w:val="24"/>
        </w:rPr>
      </w:r>
      <w:r w:rsidR="00F050D9" w:rsidRPr="008B4D51">
        <w:rPr>
          <w:szCs w:val="24"/>
        </w:rPr>
        <w:fldChar w:fldCharType="separate"/>
      </w:r>
      <w:r w:rsidR="00733E6E" w:rsidRPr="008B4D51">
        <w:rPr>
          <w:noProof/>
          <w:szCs w:val="24"/>
        </w:rPr>
        <w:t>(Lillard and Waite 1993, Andersson 1997, Berrington and Diamond 1999, Liu 2002, Walke 2002, Steele, Kallis et al. 2005, Coppola and Di Cesare 2008, Todesco 2011, Kulu 2014, Kalmijn and Leopold 2020)</w:t>
      </w:r>
      <w:r w:rsidR="00F050D9" w:rsidRPr="008B4D51">
        <w:rPr>
          <w:szCs w:val="24"/>
        </w:rPr>
        <w:fldChar w:fldCharType="end"/>
      </w:r>
      <w:r w:rsidR="00B37E48" w:rsidRPr="008B4D51">
        <w:rPr>
          <w:szCs w:val="24"/>
        </w:rPr>
        <w:t xml:space="preserve">. </w:t>
      </w:r>
      <w:r w:rsidR="00DD0A1F" w:rsidRPr="008B4D51">
        <w:rPr>
          <w:szCs w:val="24"/>
        </w:rPr>
        <w:t xml:space="preserve"> However, twins and closely spaced births may also increase the risk of divorce, due to the stress of raising multiple young children </w:t>
      </w:r>
      <w:r w:rsidR="00DD0A1F" w:rsidRPr="008B4D51">
        <w:rPr>
          <w:szCs w:val="24"/>
        </w:rPr>
        <w:fldChar w:fldCharType="begin">
          <w:fldData xml:space="preserve">PEVuZE5vdGU+PENpdGU+PEF1dGhvcj5CZXJnPC9BdXRob3I+PFllYXI+MjAyMDwvWWVhcj48UmVj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</w:fldData>
        </w:fldChar>
      </w:r>
      <w:r w:rsidR="00733E6E" w:rsidRPr="008B4D51">
        <w:rPr>
          <w:szCs w:val="24"/>
        </w:rPr>
        <w:instrText xml:space="preserve"> ADDIN EN.CITE </w:instrText>
      </w:r>
      <w:r w:rsidR="00733E6E" w:rsidRPr="008B4D51">
        <w:rPr>
          <w:szCs w:val="24"/>
        </w:rPr>
        <w:fldChar w:fldCharType="begin">
          <w:fldData xml:space="preserve">PEVuZE5vdGU+PENpdGU+PEF1dGhvcj5CZXJnPC9BdXRob3I+PFllYXI+MjAyMDwvWWVhcj48UmVj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</w:fldData>
        </w:fldChar>
      </w:r>
      <w:r w:rsidR="00733E6E" w:rsidRPr="008B4D51">
        <w:rPr>
          <w:szCs w:val="24"/>
        </w:rPr>
        <w:instrText xml:space="preserve"> ADDIN EN.CITE.DATA </w:instrText>
      </w:r>
      <w:r w:rsidR="00733E6E" w:rsidRPr="008B4D51">
        <w:rPr>
          <w:szCs w:val="24"/>
        </w:rPr>
      </w:r>
      <w:r w:rsidR="00733E6E" w:rsidRPr="008B4D51">
        <w:rPr>
          <w:szCs w:val="24"/>
        </w:rPr>
        <w:fldChar w:fldCharType="end"/>
      </w:r>
      <w:r w:rsidR="00DD0A1F" w:rsidRPr="008B4D51">
        <w:rPr>
          <w:szCs w:val="24"/>
        </w:rPr>
      </w:r>
      <w:r w:rsidR="00DD0A1F" w:rsidRPr="008B4D51">
        <w:rPr>
          <w:szCs w:val="24"/>
        </w:rPr>
        <w:fldChar w:fldCharType="separate"/>
      </w:r>
      <w:r w:rsidR="00733E6E" w:rsidRPr="008B4D51">
        <w:rPr>
          <w:noProof/>
          <w:szCs w:val="24"/>
        </w:rPr>
        <w:t>(Jena, Goldman and Joyce 2011, Berg, Miettinen et al. 2020)</w:t>
      </w:r>
      <w:r w:rsidR="00DD0A1F" w:rsidRPr="008B4D51">
        <w:rPr>
          <w:szCs w:val="24"/>
        </w:rPr>
        <w:fldChar w:fldCharType="end"/>
      </w:r>
      <w:r w:rsidR="00DD0A1F" w:rsidRPr="008B4D51">
        <w:rPr>
          <w:szCs w:val="24"/>
        </w:rPr>
        <w:t>.</w:t>
      </w:r>
      <w:r w:rsidR="00DD0A1F" w:rsidRPr="008B4D51">
        <w:rPr>
          <w:color w:val="FF0000"/>
          <w:szCs w:val="24"/>
        </w:rPr>
        <w:t xml:space="preserve"> </w:t>
      </w:r>
      <w:r w:rsidR="00DD0A1F" w:rsidRPr="008B4D51">
        <w:rPr>
          <w:szCs w:val="24"/>
        </w:rPr>
        <w:t xml:space="preserve"> </w:t>
      </w:r>
      <w:r w:rsidR="00B53BD2" w:rsidRPr="008B4D51">
        <w:rPr>
          <w:szCs w:val="24"/>
        </w:rPr>
        <w:t>In Sweden, h</w:t>
      </w:r>
      <w:r w:rsidR="00DD0A1F" w:rsidRPr="008B4D51">
        <w:rPr>
          <w:szCs w:val="24"/>
        </w:rPr>
        <w:t xml:space="preserve">aving a shared child within a stepfamily could reaffirm both the couple’s relationship and the stepfamily </w:t>
      </w:r>
      <w:r w:rsidR="005B6BD1" w:rsidRPr="008B4D51">
        <w:rPr>
          <w:szCs w:val="24"/>
        </w:rPr>
        <w:t xml:space="preserve"> </w:t>
      </w:r>
      <w:r w:rsidR="005B6BD1" w:rsidRPr="008B4D51">
        <w:rPr>
          <w:szCs w:val="24"/>
        </w:rPr>
        <w:fldChar w:fldCharType="begin"/>
      </w:r>
      <w:r w:rsidR="00733E6E" w:rsidRPr="008B4D51">
        <w:rPr>
          <w:szCs w:val="24"/>
        </w:rPr>
        <w:instrText xml:space="preserve"> ADDIN EN.CITE &lt;EndNote&gt;&lt;Cite&gt;&lt;Author&gt;Holland&lt;/Author&gt;&lt;Year&gt;2011&lt;/Year&gt;&lt;RecNum&gt;130&lt;/RecNum&gt;&lt;DisplayText&gt;(Holland and Thomson 2011)&lt;/DisplayText&gt;&lt;record&gt;&lt;rec-number&gt;130&lt;/rec-number&gt;&lt;foreign-keys&gt;&lt;key app="EN" db-id="date2dst4vae0pe955kxa2tla9pzrxp00p95" timestamp="1665058451"&gt;130&lt;/key&gt;&lt;/foreign-keys&gt;&lt;ref-type name="Journal Article"&gt;17&lt;/ref-type&gt;&lt;contributors&gt;&lt;authors&gt;&lt;author&gt;Holland, Jennifer&lt;/author&gt;&lt;author&gt;Thomson, Elizabeth&lt;/author&gt;&lt;/authors&gt;&lt;/contributors&gt;&lt;titles&gt;&lt;title&gt;Stepfamily childbearing in Sweden: Quantum and tempo effects, 1950-99&lt;/title&gt;&lt;secondary-title&gt;Population studies&lt;/secondary-title&gt;&lt;/titles&gt;&lt;periodical&gt;&lt;full-title&gt;Population Studies&lt;/full-title&gt;&lt;/periodical&gt;&lt;pages&gt;115-28&lt;/pages&gt;&lt;volume&gt;65&lt;/volume&gt;&lt;dates&gt;&lt;year&gt;2011&lt;/year&gt;&lt;pub-dates&gt;&lt;date&gt;03/01&lt;/date&gt;&lt;/pub-dates&gt;&lt;/dates&gt;&lt;urls&gt;&lt;/urls&gt;&lt;electronic-resource-num&gt;10.1080/00324728.2010.543693&lt;/electronic-resource-num&gt;&lt;/record&gt;&lt;/Cite&gt;&lt;/EndNote&gt;</w:instrText>
      </w:r>
      <w:r w:rsidR="005B6BD1" w:rsidRPr="008B4D51">
        <w:rPr>
          <w:szCs w:val="24"/>
        </w:rPr>
        <w:fldChar w:fldCharType="separate"/>
      </w:r>
      <w:r w:rsidR="00733E6E" w:rsidRPr="008B4D51">
        <w:rPr>
          <w:noProof/>
          <w:szCs w:val="24"/>
        </w:rPr>
        <w:t>(Holland and Thomson 2011)</w:t>
      </w:r>
      <w:r w:rsidR="005B6BD1" w:rsidRPr="008B4D51">
        <w:rPr>
          <w:szCs w:val="24"/>
        </w:rPr>
        <w:fldChar w:fldCharType="end"/>
      </w:r>
      <w:r w:rsidR="005B6BD1" w:rsidRPr="008B4D51">
        <w:rPr>
          <w:szCs w:val="24"/>
        </w:rPr>
        <w:t xml:space="preserve"> </w:t>
      </w:r>
      <w:r w:rsidR="00DD0A1F" w:rsidRPr="008B4D51">
        <w:rPr>
          <w:szCs w:val="24"/>
        </w:rPr>
        <w:t xml:space="preserve">or </w:t>
      </w:r>
      <w:r w:rsidR="00CA2143" w:rsidRPr="008B4D51">
        <w:rPr>
          <w:szCs w:val="24"/>
        </w:rPr>
        <w:t>have no effect on dissolution risks in the context of cohabitating stepfamilies</w:t>
      </w:r>
      <w:r w:rsidR="00B53BD2" w:rsidRPr="008B4D51">
        <w:rPr>
          <w:szCs w:val="24"/>
        </w:rPr>
        <w:t>, as in the US</w:t>
      </w:r>
      <w:r w:rsidR="00CA2143" w:rsidRPr="008B4D51">
        <w:rPr>
          <w:szCs w:val="24"/>
        </w:rPr>
        <w:t xml:space="preserve"> </w:t>
      </w:r>
      <w:r w:rsidR="00CA2143" w:rsidRPr="008B4D51">
        <w:rPr>
          <w:szCs w:val="24"/>
        </w:rPr>
        <w:fldChar w:fldCharType="begin"/>
      </w:r>
      <w:r w:rsidR="00733E6E" w:rsidRPr="008B4D51">
        <w:rPr>
          <w:szCs w:val="24"/>
        </w:rPr>
        <w:instrText xml:space="preserve"> ADDIN EN.CITE &lt;EndNote&gt;&lt;Cite&gt;&lt;Author&gt;Guzzo&lt;/Author&gt;&lt;Year&gt;2018&lt;/Year&gt;&lt;RecNum&gt;161&lt;/RecNum&gt;&lt;DisplayText&gt;(Guzzo 2018)&lt;/DisplayText&gt;&lt;record&gt;&lt;rec-number&gt;161&lt;/rec-number&gt;&lt;foreign-keys&gt;&lt;key app="EN" db-id="date2dst4vae0pe955kxa2tla9pzrxp00p95" timestamp="1665058500"&gt;161&lt;/key&gt;&lt;/foreign-keys&gt;&lt;ref-type name="Journal Article"&gt;17&lt;/ref-type&gt;&lt;contributors&gt;&lt;authors&gt;&lt;author&gt;Guzzo, K. B.&lt;/author&gt;&lt;/authors&gt;&lt;/contributors&gt;&lt;titles&gt;&lt;title&gt;Marriage and Dissolution Among Women’s Cohabitations: Variations by Stepfamily Status and Shared Childbearing&lt;/title&gt;&lt;secondary-title&gt;Journal of Family Issues&lt;/secondary-title&gt;&lt;/titles&gt;&lt;pages&gt;1108-1136&lt;/pages&gt;&lt;volume&gt;39&lt;/volume&gt;&lt;number&gt;4&lt;/number&gt;&lt;dates&gt;&lt;year&gt;2018&lt;/year&gt;&lt;/dates&gt;&lt;work-type&gt;Article&lt;/work-type&gt;&lt;urls&gt;&lt;related-urls&gt;&lt;url&gt;https://www.scopus.com/inward/record.uri?eid=2-s2.0-85041613202&amp;amp;doi=10.1177%2f0192513X16686136&amp;amp;partnerID=40&amp;amp;md5=832c8304b4ce59ae1d0d2e3c8b5abfa3&lt;/url&gt;&lt;/related-urls&gt;&lt;/urls&gt;&lt;electronic-resource-num&gt;10.1177/0192513X16686136&lt;/electronic-resource-num&gt;&lt;remote-database-name&gt;Scopus&lt;/remote-database-name&gt;&lt;/record&gt;&lt;/Cite&gt;&lt;/EndNote&gt;</w:instrText>
      </w:r>
      <w:r w:rsidR="00CA2143" w:rsidRPr="008B4D51">
        <w:rPr>
          <w:szCs w:val="24"/>
        </w:rPr>
        <w:fldChar w:fldCharType="separate"/>
      </w:r>
      <w:r w:rsidR="00733E6E" w:rsidRPr="008B4D51">
        <w:rPr>
          <w:noProof/>
          <w:szCs w:val="24"/>
        </w:rPr>
        <w:t>(Guzzo 2018)</w:t>
      </w:r>
      <w:r w:rsidR="00CA2143" w:rsidRPr="008B4D51">
        <w:rPr>
          <w:szCs w:val="24"/>
        </w:rPr>
        <w:fldChar w:fldCharType="end"/>
      </w:r>
      <w:r w:rsidR="00CA2143" w:rsidRPr="008B4D51">
        <w:rPr>
          <w:szCs w:val="24"/>
        </w:rPr>
        <w:t xml:space="preserve">. </w:t>
      </w:r>
    </w:p>
    <w:p w14:paraId="5DB17237" w14:textId="367BAAB8" w:rsidR="00BD6BFD" w:rsidRPr="008B4D51" w:rsidRDefault="00027431" w:rsidP="00BD21F7">
      <w:pPr>
        <w:spacing w:line="480" w:lineRule="auto"/>
        <w:rPr>
          <w:color w:val="FF0000"/>
          <w:szCs w:val="24"/>
        </w:rPr>
      </w:pPr>
      <w:r w:rsidRPr="008B4D51">
        <w:rPr>
          <w:szCs w:val="24"/>
        </w:rPr>
        <w:t>C</w:t>
      </w:r>
      <w:r w:rsidR="008F0F16" w:rsidRPr="008B4D51">
        <w:rPr>
          <w:szCs w:val="24"/>
        </w:rPr>
        <w:t>hildren may also strengthen cohabiting relationships</w:t>
      </w:r>
      <w:r w:rsidR="00D44C18" w:rsidRPr="008B4D51">
        <w:rPr>
          <w:szCs w:val="24"/>
        </w:rPr>
        <w:t xml:space="preserve"> that are usually less stable than marriages</w:t>
      </w:r>
      <w:r w:rsidR="008F0F16" w:rsidRPr="008B4D51">
        <w:rPr>
          <w:szCs w:val="24"/>
        </w:rPr>
        <w:t>.</w:t>
      </w:r>
      <w:r w:rsidR="00B64673" w:rsidRPr="008B4D51">
        <w:rPr>
          <w:szCs w:val="24"/>
        </w:rPr>
        <w:t xml:space="preserve"> </w:t>
      </w:r>
      <w:r w:rsidR="00BE0CBF" w:rsidRPr="008B4D51">
        <w:rPr>
          <w:szCs w:val="24"/>
        </w:rPr>
        <w:t xml:space="preserve">In the US, </w:t>
      </w:r>
      <w:r w:rsidRPr="008B4D51">
        <w:rPr>
          <w:szCs w:val="24"/>
        </w:rPr>
        <w:t>children stabilize</w:t>
      </w:r>
      <w:r w:rsidR="007A2549" w:rsidRPr="008B4D51">
        <w:rPr>
          <w:szCs w:val="24"/>
        </w:rPr>
        <w:t>d</w:t>
      </w:r>
      <w:r w:rsidRPr="008B4D51">
        <w:rPr>
          <w:szCs w:val="24"/>
        </w:rPr>
        <w:t xml:space="preserve"> a cohabiting relationship if they</w:t>
      </w:r>
      <w:r w:rsidR="007A2549" w:rsidRPr="008B4D51">
        <w:rPr>
          <w:szCs w:val="24"/>
        </w:rPr>
        <w:t xml:space="preserve"> were</w:t>
      </w:r>
      <w:r w:rsidRPr="008B4D51">
        <w:rPr>
          <w:szCs w:val="24"/>
        </w:rPr>
        <w:t xml:space="preserve"> conceived in cohabitation but born </w:t>
      </w:r>
      <w:r w:rsidR="00FE18D8" w:rsidRPr="008B4D51">
        <w:rPr>
          <w:szCs w:val="24"/>
        </w:rPr>
        <w:t>with</w:t>
      </w:r>
      <w:r w:rsidRPr="008B4D51">
        <w:rPr>
          <w:szCs w:val="24"/>
        </w:rPr>
        <w:t>in marriage</w:t>
      </w:r>
      <w:r w:rsidR="00FE18D8" w:rsidRPr="008B4D51">
        <w:rPr>
          <w:szCs w:val="24"/>
        </w:rPr>
        <w:t>,</w:t>
      </w:r>
      <w:r w:rsidR="00FB6579" w:rsidRPr="008B4D51">
        <w:rPr>
          <w:szCs w:val="24"/>
        </w:rPr>
        <w:t xml:space="preserve"> or if </w:t>
      </w:r>
      <w:r w:rsidR="00660B95" w:rsidRPr="008B4D51">
        <w:rPr>
          <w:szCs w:val="24"/>
        </w:rPr>
        <w:t xml:space="preserve">the </w:t>
      </w:r>
      <w:r w:rsidR="00FB6579" w:rsidRPr="008B4D51">
        <w:rPr>
          <w:szCs w:val="24"/>
        </w:rPr>
        <w:t>parents marr</w:t>
      </w:r>
      <w:r w:rsidR="007A2549" w:rsidRPr="008B4D51">
        <w:rPr>
          <w:szCs w:val="24"/>
        </w:rPr>
        <w:t>ied</w:t>
      </w:r>
      <w:r w:rsidR="00FB6579" w:rsidRPr="008B4D51">
        <w:rPr>
          <w:szCs w:val="24"/>
        </w:rPr>
        <w:t xml:space="preserve"> after</w:t>
      </w:r>
      <w:r w:rsidR="00660B95" w:rsidRPr="008B4D51">
        <w:rPr>
          <w:szCs w:val="24"/>
        </w:rPr>
        <w:t xml:space="preserve"> the</w:t>
      </w:r>
      <w:r w:rsidR="00FB6579" w:rsidRPr="008B4D51">
        <w:rPr>
          <w:szCs w:val="24"/>
        </w:rPr>
        <w:t xml:space="preserve"> birth</w:t>
      </w:r>
      <w:r w:rsidR="008240D5" w:rsidRPr="008B4D51">
        <w:rPr>
          <w:szCs w:val="24"/>
        </w:rPr>
        <w:t xml:space="preserve"> </w:t>
      </w:r>
      <w:r w:rsidR="008240D5" w:rsidRPr="008B4D51">
        <w:rPr>
          <w:szCs w:val="24"/>
        </w:rPr>
        <w:fldChar w:fldCharType="begin"/>
      </w:r>
      <w:r w:rsidR="00733E6E" w:rsidRPr="008B4D51">
        <w:rPr>
          <w:szCs w:val="24"/>
        </w:rPr>
        <w:instrText xml:space="preserve"> ADDIN EN.CITE &lt;EndNote&gt;&lt;Cite&gt;&lt;Author&gt;Musick&lt;/Author&gt;&lt;Year&gt;2015&lt;/Year&gt;&lt;RecNum&gt;174&lt;/RecNum&gt;&lt;DisplayText&gt;(Manning 2004, Musick and Michelmore 2015)&lt;/DisplayText&gt;&lt;record&gt;&lt;rec-number&gt;174&lt;/rec-number&gt;&lt;foreign-keys&gt;&lt;key app="EN" db-id="date2dst4vae0pe955kxa2tla9pzrxp00p95" timestamp="1665058519"&gt;174&lt;/key&gt;&lt;/foreign-keys&gt;&lt;ref-type name="Journal Article"&gt;17&lt;/ref-type&gt;&lt;contributors&gt;&lt;authors&gt;&lt;author&gt;Musick, Kelly&lt;/author&gt;&lt;author&gt;Michelmore, Katherine&lt;/author&gt;&lt;/authors&gt;&lt;/contributors&gt;&lt;titles&gt;&lt;title&gt;Change in the Stability of Marital and Cohabiting Unions Following the Birth of a Child&lt;/title&gt;&lt;secondary-title&gt;Demography&lt;/secondary-title&gt;&lt;/titles&gt;&lt;periodical&gt;&lt;full-title&gt;Demography&lt;/full-title&gt;&lt;/periodical&gt;&lt;volume&gt;52&lt;/volume&gt;&lt;dates&gt;&lt;year&gt;2015&lt;/year&gt;&lt;pub-dates&gt;&lt;date&gt;09/19&lt;/date&gt;&lt;/pub-dates&gt;&lt;/dates&gt;&lt;urls&gt;&lt;/urls&gt;&lt;electronic-resource-num&gt;10.1007/s13524-015-0425-y&lt;/electronic-resource-num&gt;&lt;/record&gt;&lt;/Cite&gt;&lt;Cite&gt;&lt;Author&gt;Manning&lt;/Author&gt;&lt;Year&gt;2004&lt;/Year&gt;&lt;RecNum&gt;175&lt;/RecNum&gt;&lt;record&gt;&lt;rec-number&gt;175&lt;/rec-number&gt;&lt;foreign-keys&gt;&lt;key app="EN" db-id="date2dst4vae0pe955kxa2tla9pzrxp00p95" timestamp="1665058521"&gt;175&lt;/key&gt;&lt;/foreign-keys&gt;&lt;ref-type name="Journal Article"&gt;17&lt;/ref-type&gt;&lt;contributors&gt;&lt;authors&gt;&lt;author&gt;Manning, Wendy D&lt;/author&gt;&lt;/authors&gt;&lt;/contributors&gt;&lt;titles&gt;&lt;title&gt;Children and the stability of cohabiting couples&lt;/title&gt;&lt;secondary-title&gt;Journal of Marriage and Family&lt;/secondary-title&gt;&lt;/titles&gt;&lt;periodical&gt;&lt;full-title&gt;Journal of Marriage and Family&lt;/full-title&gt;&lt;/periodical&gt;&lt;pages&gt;674-689&lt;/pages&gt;&lt;volume&gt;66&lt;/volume&gt;&lt;number&gt;3&lt;/number&gt;&lt;dates&gt;&lt;year&gt;2004&lt;/year&gt;&lt;/dates&gt;&lt;isbn&gt;0022-2445&lt;/isbn&gt;&lt;urls&gt;&lt;/urls&gt;&lt;/record&gt;&lt;/Cite&gt;&lt;/EndNote&gt;</w:instrText>
      </w:r>
      <w:r w:rsidR="008240D5" w:rsidRPr="008B4D51">
        <w:rPr>
          <w:szCs w:val="24"/>
        </w:rPr>
        <w:fldChar w:fldCharType="separate"/>
      </w:r>
      <w:r w:rsidR="00733E6E" w:rsidRPr="008B4D51">
        <w:rPr>
          <w:noProof/>
          <w:szCs w:val="24"/>
        </w:rPr>
        <w:t xml:space="preserve">(Manning </w:t>
      </w:r>
      <w:r w:rsidR="00733E6E" w:rsidRPr="008B4D51">
        <w:rPr>
          <w:noProof/>
          <w:szCs w:val="24"/>
        </w:rPr>
        <w:lastRenderedPageBreak/>
        <w:t>2004, Musick and Michelmore 2015)</w:t>
      </w:r>
      <w:r w:rsidR="008240D5" w:rsidRPr="008B4D51">
        <w:rPr>
          <w:szCs w:val="24"/>
        </w:rPr>
        <w:fldChar w:fldCharType="end"/>
      </w:r>
      <w:r w:rsidR="008240D5" w:rsidRPr="008B4D51">
        <w:rPr>
          <w:szCs w:val="24"/>
        </w:rPr>
        <w:t xml:space="preserve">. </w:t>
      </w:r>
      <w:r w:rsidR="008F0F16" w:rsidRPr="008B4D51">
        <w:rPr>
          <w:szCs w:val="24"/>
        </w:rPr>
        <w:t xml:space="preserve">In the UK, births </w:t>
      </w:r>
      <w:r w:rsidR="00C1246D" w:rsidRPr="008B4D51">
        <w:rPr>
          <w:szCs w:val="24"/>
        </w:rPr>
        <w:t xml:space="preserve">stabilized </w:t>
      </w:r>
      <w:r w:rsidR="008F0F16" w:rsidRPr="008B4D51">
        <w:rPr>
          <w:szCs w:val="24"/>
        </w:rPr>
        <w:t>cohabiting relationships for younger cohorts (1970) but not older cohorts (1950), which may be attributed to the increased acceptance of cohabiting families over time</w:t>
      </w:r>
      <w:r w:rsidR="007A0251" w:rsidRPr="008B4D51">
        <w:rPr>
          <w:szCs w:val="24"/>
        </w:rPr>
        <w:t xml:space="preserve"> </w:t>
      </w:r>
      <w:r w:rsidR="007A0251" w:rsidRPr="008B4D51">
        <w:rPr>
          <w:szCs w:val="24"/>
        </w:rPr>
        <w:fldChar w:fldCharType="begin"/>
      </w:r>
      <w:r w:rsidR="00733E6E" w:rsidRPr="008B4D51">
        <w:rPr>
          <w:szCs w:val="24"/>
        </w:rPr>
        <w:instrText xml:space="preserve"> ADDIN EN.CITE &lt;EndNote&gt;&lt;Cite&gt;&lt;Author&gt;Steele&lt;/Author&gt;&lt;Year&gt;2006&lt;/Year&gt;&lt;RecNum&gt;176&lt;/RecNum&gt;&lt;DisplayText&gt;(Steele, Joshi et al. 2006)&lt;/DisplayText&gt;&lt;record&gt;&lt;rec-number&gt;176&lt;/rec-number&gt;&lt;foreign-keys&gt;&lt;key app="EN" db-id="date2dst4vae0pe955kxa2tla9pzrxp00p95" timestamp="1665058522"&gt;176&lt;/key&gt;&lt;/foreign-keys&gt;&lt;ref-type name="Journal Article"&gt;17&lt;/ref-type&gt;&lt;contributors&gt;&lt;authors&gt;&lt;author&gt;Steele, Fiona&lt;/author&gt;&lt;author&gt;Joshi, Heather&lt;/author&gt;&lt;author&gt;Kallis, Constantinos&lt;/author&gt;&lt;author&gt;Goldstein, Harvey&lt;/author&gt;&lt;/authors&gt;&lt;/contributors&gt;&lt;titles&gt;&lt;title&gt;Changing compatibility of cohabitation and childbearing between young British women born in 1958 and 1970&lt;/title&gt;&lt;secondary-title&gt;Population Studies&lt;/secondary-title&gt;&lt;/titles&gt;&lt;periodical&gt;&lt;full-title&gt;Population Studies&lt;/full-title&gt;&lt;/periodical&gt;&lt;pages&gt;137-152&lt;/pages&gt;&lt;volume&gt;60&lt;/volume&gt;&lt;number&gt;2&lt;/number&gt;&lt;dates&gt;&lt;year&gt;2006&lt;/year&gt;&lt;pub-dates&gt;&lt;date&gt;2006/07/01&lt;/date&gt;&lt;/pub-dates&gt;&lt;/dates&gt;&lt;publisher&gt;Routledge&lt;/publisher&gt;&lt;isbn&gt;0032-4728&lt;/isbn&gt;&lt;urls&gt;&lt;related-urls&gt;&lt;url&gt;https://doi.org/10.1080/00324720600598009&lt;/url&gt;&lt;/related-urls&gt;&lt;/urls&gt;&lt;electronic-resource-num&gt;10.1080/00324720600598009&lt;/electronic-resource-num&gt;&lt;/record&gt;&lt;/Cite&gt;&lt;/EndNote&gt;</w:instrText>
      </w:r>
      <w:r w:rsidR="007A0251" w:rsidRPr="008B4D51">
        <w:rPr>
          <w:szCs w:val="24"/>
        </w:rPr>
        <w:fldChar w:fldCharType="separate"/>
      </w:r>
      <w:r w:rsidR="00733E6E" w:rsidRPr="008B4D51">
        <w:rPr>
          <w:noProof/>
          <w:szCs w:val="24"/>
        </w:rPr>
        <w:t>(Steele, Joshi et al. 2006)</w:t>
      </w:r>
      <w:r w:rsidR="007A0251" w:rsidRPr="008B4D51">
        <w:rPr>
          <w:szCs w:val="24"/>
        </w:rPr>
        <w:fldChar w:fldCharType="end"/>
      </w:r>
      <w:r w:rsidR="007A0251" w:rsidRPr="008B4D51">
        <w:rPr>
          <w:szCs w:val="24"/>
        </w:rPr>
        <w:t xml:space="preserve">. </w:t>
      </w:r>
      <w:r w:rsidR="00D44C18" w:rsidRPr="008B4D51">
        <w:rPr>
          <w:color w:val="000000" w:themeColor="text1"/>
          <w:szCs w:val="24"/>
        </w:rPr>
        <w:t>As the sequence of family events has diversified over</w:t>
      </w:r>
      <w:r w:rsidRPr="008B4D51">
        <w:rPr>
          <w:color w:val="000000" w:themeColor="text1"/>
          <w:szCs w:val="24"/>
        </w:rPr>
        <w:t xml:space="preserve"> time, having children in cohabitation may specifically be a symbol of</w:t>
      </w:r>
      <w:r w:rsidR="0013554D" w:rsidRPr="008B4D51">
        <w:rPr>
          <w:color w:val="000000" w:themeColor="text1"/>
          <w:szCs w:val="24"/>
        </w:rPr>
        <w:t xml:space="preserve"> relationship</w:t>
      </w:r>
      <w:r w:rsidRPr="008B4D51">
        <w:rPr>
          <w:color w:val="000000" w:themeColor="text1"/>
          <w:szCs w:val="24"/>
        </w:rPr>
        <w:t xml:space="preserve"> commitment </w:t>
      </w:r>
      <w:r w:rsidR="00D755EC" w:rsidRPr="008B4D51">
        <w:rPr>
          <w:color w:val="000000" w:themeColor="text1"/>
          <w:szCs w:val="24"/>
        </w:rPr>
        <w:fldChar w:fldCharType="begin"/>
      </w:r>
      <w:r w:rsidR="00733E6E" w:rsidRPr="008B4D51">
        <w:rPr>
          <w:color w:val="000000" w:themeColor="text1"/>
          <w:szCs w:val="24"/>
        </w:rPr>
        <w:instrText xml:space="preserve"> ADDIN EN.CITE &lt;EndNote&gt;&lt;Cite&gt;&lt;Author&gt;Berrington&lt;/Author&gt;&lt;Year&gt;2015&lt;/Year&gt;&lt;RecNum&gt;79&lt;/RecNum&gt;&lt;DisplayText&gt;(Berrington, Perelli-Harris and Trevena 2015)&lt;/DisplayText&gt;&lt;record&gt;&lt;rec-number&gt;79&lt;/rec-number&gt;&lt;foreign-keys&gt;&lt;key app="EN" db-id="date2dst4vae0pe955kxa2tla9pzrxp00p95" timestamp="1665058377"&gt;79&lt;/key&gt;&lt;/foreign-keys&gt;&lt;ref-type name="Journal Article"&gt;17&lt;/ref-type&gt;&lt;contributors&gt;&lt;authors&gt;&lt;author&gt;Berrington, Ann&lt;/author&gt;&lt;author&gt;Perelli-Harris, Brienna&lt;/author&gt;&lt;author&gt;Trevena, Paulina&lt;/author&gt;&lt;/authors&gt;&lt;/contributors&gt;&lt;titles&gt;&lt;title&gt;Commitment and the changing sequence of cohabitation, childbearing, and marriage&amp;#xD;Insights from qualitative research in the UK&lt;/title&gt;&lt;secondary-title&gt;Demographic Research&lt;/secondary-title&gt;&lt;/titles&gt;&lt;periodical&gt;&lt;full-title&gt;Demographic Research&lt;/full-title&gt;&lt;/periodical&gt;&lt;pages&gt;327-362&lt;/pages&gt;&lt;volume&gt;33&lt;/volume&gt;&lt;dates&gt;&lt;year&gt;2015&lt;/year&gt;&lt;/dates&gt;&lt;publisher&gt;Max-Planck-Gesellschaft zur Foerderung der Wissenschaften&lt;/publisher&gt;&lt;isbn&gt;14359871, 23637064&lt;/isbn&gt;&lt;urls&gt;&lt;related-urls&gt;&lt;url&gt;http://www.jstor.org/stable/26331989&lt;/url&gt;&lt;/related-urls&gt;&lt;/urls&gt;&lt;custom1&gt;Full publication date: JULY - DECEMBER 2015&lt;/custom1&gt;&lt;remote-database-name&gt;JSTOR&lt;/remote-database-name&gt;&lt;access-date&gt;2021/06/21/&lt;/access-date&gt;&lt;/record&gt;&lt;/Cite&gt;&lt;/EndNote&gt;</w:instrText>
      </w:r>
      <w:r w:rsidR="00D755EC" w:rsidRPr="008B4D51">
        <w:rPr>
          <w:color w:val="000000" w:themeColor="text1"/>
          <w:szCs w:val="24"/>
        </w:rPr>
        <w:fldChar w:fldCharType="separate"/>
      </w:r>
      <w:r w:rsidR="00733E6E" w:rsidRPr="008B4D51">
        <w:rPr>
          <w:noProof/>
          <w:color w:val="000000" w:themeColor="text1"/>
          <w:szCs w:val="24"/>
        </w:rPr>
        <w:t>(Berrington, Perelli-Harris and Trevena 2015)</w:t>
      </w:r>
      <w:r w:rsidR="00D755EC" w:rsidRPr="008B4D51">
        <w:rPr>
          <w:color w:val="000000" w:themeColor="text1"/>
          <w:szCs w:val="24"/>
        </w:rPr>
        <w:fldChar w:fldCharType="end"/>
      </w:r>
      <w:r w:rsidR="00D755EC" w:rsidRPr="008B4D51">
        <w:rPr>
          <w:color w:val="000000" w:themeColor="text1"/>
          <w:szCs w:val="24"/>
        </w:rPr>
        <w:t>.</w:t>
      </w:r>
      <w:r w:rsidR="00B64673" w:rsidRPr="008B4D51">
        <w:rPr>
          <w:color w:val="FF0000"/>
          <w:szCs w:val="24"/>
        </w:rPr>
        <w:t xml:space="preserve"> </w:t>
      </w:r>
    </w:p>
    <w:p w14:paraId="5F4CFAFC" w14:textId="04500A15" w:rsidR="00B82D5C" w:rsidRPr="008B4D51" w:rsidRDefault="00B82D5C" w:rsidP="00BD21F7">
      <w:pPr>
        <w:spacing w:line="480" w:lineRule="auto"/>
        <w:rPr>
          <w:szCs w:val="24"/>
        </w:rPr>
      </w:pPr>
      <w:r w:rsidRPr="008B4D51">
        <w:rPr>
          <w:szCs w:val="24"/>
        </w:rPr>
        <w:t xml:space="preserve">There is consistent evidence that children from a previous relationship affect subsequent re-partnering. Single parents may find it difficult to re-partner if their free time is limited, or if having children makes them less attractive on the relationship market. </w:t>
      </w:r>
      <w:r w:rsidR="00B53BD2" w:rsidRPr="008B4D51">
        <w:rPr>
          <w:szCs w:val="24"/>
        </w:rPr>
        <w:t>In Belgium, t</w:t>
      </w:r>
      <w:r w:rsidRPr="008B4D51">
        <w:rPr>
          <w:szCs w:val="24"/>
        </w:rPr>
        <w:t>his</w:t>
      </w:r>
      <w:r w:rsidR="00B53BD2" w:rsidRPr="008B4D51">
        <w:rPr>
          <w:szCs w:val="24"/>
        </w:rPr>
        <w:t xml:space="preserve"> depends </w:t>
      </w:r>
      <w:r w:rsidRPr="008B4D51">
        <w:rPr>
          <w:szCs w:val="24"/>
        </w:rPr>
        <w:t xml:space="preserve">on whether the parent has primary caregiving responsibilities or resident children </w:t>
      </w:r>
      <w:r w:rsidRPr="008B4D51">
        <w:rPr>
          <w:szCs w:val="24"/>
        </w:rPr>
        <w:fldChar w:fldCharType="begin"/>
      </w:r>
      <w:r w:rsidR="00733E6E" w:rsidRPr="008B4D51">
        <w:rPr>
          <w:szCs w:val="24"/>
        </w:rPr>
        <w:instrText xml:space="preserve"> ADDIN EN.CITE &lt;EndNote&gt;&lt;Cite&gt;&lt;Author&gt;Vanassche&lt;/Author&gt;&lt;Year&gt;2015&lt;/Year&gt;&lt;RecNum&gt;154&lt;/RecNum&gt;&lt;DisplayText&gt;(Vanassche, Corijn et al. 2015)&lt;/DisplayText&gt;&lt;record&gt;&lt;rec-number&gt;154&lt;/rec-number&gt;&lt;foreign-keys&gt;&lt;key app="EN" db-id="date2dst4vae0pe955kxa2tla9pzrxp00p95" timestamp="1665058490"&gt;154&lt;/key&gt;&lt;/foreign-keys&gt;&lt;ref-type name="Journal Article"&gt;17&lt;/ref-type&gt;&lt;contributors&gt;&lt;authors&gt;&lt;author&gt;Vanassche, S.&lt;/author&gt;&lt;author&gt;Corijn, M.&lt;/author&gt;&lt;author&gt;Matthijs, K.&lt;/author&gt;&lt;author&gt;Swicegood, G.&lt;/author&gt;&lt;/authors&gt;&lt;/contributors&gt;&lt;titles&gt;&lt;title&gt;Repartnering and Childbearing After Divorce: Differences According to Parental Status and Custodial Arrangements&lt;/title&gt;&lt;secondary-title&gt;Population Research and Policy Review&lt;/secondary-title&gt;&lt;/titles&gt;&lt;periodical&gt;&lt;full-title&gt;Population Research and Policy Review&lt;/full-title&gt;&lt;/periodical&gt;&lt;pages&gt;761-784&lt;/pages&gt;&lt;volume&gt;34&lt;/volume&gt;&lt;number&gt;5&lt;/number&gt;&lt;dates&gt;&lt;year&gt;2015&lt;/year&gt;&lt;/dates&gt;&lt;work-type&gt;Article&lt;/work-type&gt;&lt;urls&gt;&lt;related-urls&gt;&lt;url&gt;https://www.scopus.com/inward/record.uri?eid=2-s2.0-84941423771&amp;amp;doi=10.1007%2fs11113-015-9366-9&amp;amp;partnerID=40&amp;amp;md5=6b9c01a7917f46ec4fcc063e420d915b&lt;/url&gt;&lt;/related-urls&gt;&lt;/urls&gt;&lt;electronic-resource-num&gt;10.1007/s11113-015-9366-9&lt;/electronic-resource-num&gt;&lt;remote-database-name&gt;Scopus&lt;/remote-database-name&gt;&lt;/record&gt;&lt;/Cite&gt;&lt;/EndNote&gt;</w:instrText>
      </w:r>
      <w:r w:rsidRPr="008B4D51">
        <w:rPr>
          <w:szCs w:val="24"/>
        </w:rPr>
        <w:fldChar w:fldCharType="separate"/>
      </w:r>
      <w:r w:rsidR="00733E6E" w:rsidRPr="008B4D51">
        <w:rPr>
          <w:noProof/>
          <w:szCs w:val="24"/>
        </w:rPr>
        <w:t>(Vanassche, Corijn et al. 2015)</w:t>
      </w:r>
      <w:r w:rsidRPr="008B4D51">
        <w:rPr>
          <w:szCs w:val="24"/>
        </w:rPr>
        <w:fldChar w:fldCharType="end"/>
      </w:r>
      <w:r w:rsidRPr="008B4D51">
        <w:rPr>
          <w:szCs w:val="24"/>
        </w:rPr>
        <w:t xml:space="preserve"> and thus may differ between men and women. </w:t>
      </w:r>
      <w:r w:rsidRPr="008B4D51">
        <w:rPr>
          <w:szCs w:val="24"/>
        </w:rPr>
        <w:fldChar w:fldCharType="begin"/>
      </w:r>
      <w:r w:rsidR="00733E6E" w:rsidRPr="008B4D51">
        <w:rPr>
          <w:szCs w:val="24"/>
        </w:rPr>
        <w:instrText xml:space="preserve"> ADDIN EN.CITE &lt;EndNote&gt;&lt;Cite AuthorYear="1"&gt;&lt;Author&gt;Ivanova&lt;/Author&gt;&lt;Year&gt;2013&lt;/Year&gt;&lt;RecNum&gt;155&lt;/RecNum&gt;&lt;DisplayText&gt;Ivanova, Kalmijn and Uunk (2013)&lt;/DisplayText&gt;&lt;record&gt;&lt;rec-number&gt;155&lt;/rec-number&gt;&lt;foreign-keys&gt;&lt;key app="EN" db-id="date2dst4vae0pe955kxa2tla9pzrxp00p95" timestamp="1665058491"&gt;155&lt;/key&gt;&lt;/foreign-keys&gt;&lt;ref-type name="Journal Article"&gt;17&lt;/ref-type&gt;&lt;contributors&gt;&lt;authors&gt;&lt;author&gt;Ivanova, Katya&lt;/author&gt;&lt;author&gt;Kalmijn, Matthijs&lt;/author&gt;&lt;author&gt;Uunk, Wilfred&lt;/author&gt;&lt;/authors&gt;&lt;/contributors&gt;&lt;titles&gt;&lt;title&gt;The Effect of Children on Men&amp;apos;s and Women&amp;apos;s Chances of Re-partnering in a European Context / L&amp;apos;impact des enfants sur les chances d&amp;apos;une nouvelle union pour les hommes et pour les femmes dans un contexte européen&lt;/title&gt;&lt;secondary-title&gt;European Journal of Population / Revue Européenne de Démographie&lt;/secondary-title&gt;&lt;/titles&gt;&lt;periodical&gt;&lt;full-title&gt;European Journal of Population / Revue Européenne de Démographie&lt;/full-title&gt;&lt;/periodical&gt;&lt;pages&gt;417-444&lt;/pages&gt;&lt;volume&gt;29&lt;/volume&gt;&lt;number&gt;4&lt;/number&gt;&lt;dates&gt;&lt;year&gt;2013&lt;/year&gt;&lt;/dates&gt;&lt;publisher&gt;Springer&lt;/publisher&gt;&lt;isbn&gt;01686577, 15729885&lt;/isbn&gt;&lt;urls&gt;&lt;related-urls&gt;&lt;url&gt;http://www.jstor.org/stable/24571483&lt;/url&gt;&lt;/related-urls&gt;&lt;/urls&gt;&lt;custom1&gt;Full publication date: November 2013&lt;/custom1&gt;&lt;remote-database-name&gt;JSTOR&lt;/remote-database-name&gt;&lt;access-date&gt;2021/06/23/&lt;/access-date&gt;&lt;/record&gt;&lt;/Cite&gt;&lt;/EndNote&gt;</w:instrText>
      </w:r>
      <w:r w:rsidRPr="008B4D51">
        <w:rPr>
          <w:szCs w:val="24"/>
        </w:rPr>
        <w:fldChar w:fldCharType="separate"/>
      </w:r>
      <w:r w:rsidR="00733E6E" w:rsidRPr="008B4D51">
        <w:rPr>
          <w:noProof/>
          <w:szCs w:val="24"/>
        </w:rPr>
        <w:t>Ivanova, Kalmijn and Uunk (2013)</w:t>
      </w:r>
      <w:r w:rsidRPr="008B4D51">
        <w:rPr>
          <w:szCs w:val="24"/>
        </w:rPr>
        <w:fldChar w:fldCharType="end"/>
      </w:r>
      <w:r w:rsidRPr="008B4D51">
        <w:rPr>
          <w:szCs w:val="24"/>
        </w:rPr>
        <w:t xml:space="preserve"> found in </w:t>
      </w:r>
      <w:r w:rsidR="00C72F7C" w:rsidRPr="008B4D51">
        <w:rPr>
          <w:szCs w:val="24"/>
        </w:rPr>
        <w:t>several</w:t>
      </w:r>
      <w:r w:rsidRPr="008B4D51">
        <w:rPr>
          <w:szCs w:val="24"/>
        </w:rPr>
        <w:t xml:space="preserve"> European countries that men were more likely to re-partner than women, and the gender gap was explained by resident children. Among women, mothers with resident children were less likely to re-partner than non-mothers but the gap narrowed as resident children aged, likely because younger children demand more attention and resources. Multiple studies have echoed this pattern</w:t>
      </w:r>
      <w:r w:rsidRPr="008B4D51">
        <w:rPr>
          <w:color w:val="FF0000"/>
          <w:szCs w:val="24"/>
        </w:rPr>
        <w:t xml:space="preserve"> </w:t>
      </w:r>
      <w:r w:rsidRPr="008B4D51">
        <w:rPr>
          <w:szCs w:val="24"/>
        </w:rPr>
        <w:fldChar w:fldCharType="begin">
          <w:fldData xml:space="preserve">PEVuZE5vdGU+PENpdGU+PEF1dGhvcj5CZWF1am91YW48L0F1dGhvcj48WWVhcj4yMDEyPC9ZZWFy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</w:fldData>
        </w:fldChar>
      </w:r>
      <w:r w:rsidR="00733E6E" w:rsidRPr="008B4D51">
        <w:rPr>
          <w:szCs w:val="24"/>
        </w:rPr>
        <w:instrText xml:space="preserve"> ADDIN EN.CITE </w:instrText>
      </w:r>
      <w:r w:rsidR="00733E6E" w:rsidRPr="008B4D51">
        <w:rPr>
          <w:szCs w:val="24"/>
        </w:rPr>
        <w:fldChar w:fldCharType="begin">
          <w:fldData xml:space="preserve">PEVuZE5vdGU+PENpdGU+PEF1dGhvcj5CZWF1am91YW48L0F1dGhvcj48WWVhcj4yMDEyPC9ZZWFy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</w:fldData>
        </w:fldChar>
      </w:r>
      <w:r w:rsidR="00733E6E" w:rsidRPr="008B4D51">
        <w:rPr>
          <w:szCs w:val="24"/>
        </w:rPr>
        <w:instrText xml:space="preserve"> ADDIN EN.CITE.DATA </w:instrText>
      </w:r>
      <w:r w:rsidR="00733E6E" w:rsidRPr="008B4D51">
        <w:rPr>
          <w:szCs w:val="24"/>
        </w:rPr>
      </w:r>
      <w:r w:rsidR="00733E6E" w:rsidRPr="008B4D51">
        <w:rPr>
          <w:szCs w:val="24"/>
        </w:rPr>
        <w:fldChar w:fldCharType="end"/>
      </w:r>
      <w:r w:rsidRPr="008B4D51">
        <w:rPr>
          <w:szCs w:val="24"/>
        </w:rPr>
      </w:r>
      <w:r w:rsidRPr="008B4D51">
        <w:rPr>
          <w:szCs w:val="24"/>
        </w:rPr>
        <w:fldChar w:fldCharType="separate"/>
      </w:r>
      <w:r w:rsidR="00733E6E" w:rsidRPr="008B4D51">
        <w:rPr>
          <w:noProof/>
          <w:szCs w:val="24"/>
        </w:rPr>
        <w:t>(Beaujouan 2012, Gałęzewska, Perelli-Harris and Berrington 2017, Schnor, Pasteels and Van Bavel 2017, Di Nallo 2019, Di Nallo, Ivanova and Balbo 2023)</w:t>
      </w:r>
      <w:r w:rsidRPr="008B4D51">
        <w:rPr>
          <w:szCs w:val="24"/>
        </w:rPr>
        <w:fldChar w:fldCharType="end"/>
      </w:r>
      <w:r w:rsidRPr="008B4D51">
        <w:rPr>
          <w:szCs w:val="24"/>
        </w:rPr>
        <w:t xml:space="preserve"> </w:t>
      </w:r>
    </w:p>
    <w:p w14:paraId="38A1D7B8" w14:textId="35D4186D" w:rsidR="00B82D5C" w:rsidRPr="008B4D51" w:rsidRDefault="00B82D5C" w:rsidP="00BD21F7">
      <w:pPr>
        <w:spacing w:line="480" w:lineRule="auto"/>
        <w:rPr>
          <w:szCs w:val="24"/>
        </w:rPr>
      </w:pPr>
      <w:r w:rsidRPr="008B4D51">
        <w:rPr>
          <w:szCs w:val="24"/>
        </w:rPr>
        <w:t xml:space="preserve">Children from a previous relationship could exert a stabilizing effect on re-partnered couples because children are a shared interest, and parents who have already experienced a breakup might be more selective in their next choice of partner out of concern for their children. However, studies from the US and across Europe have found having a child from a previous relationship, particularly at an early age, increased the risk of dissolution </w:t>
      </w:r>
      <w:r w:rsidRPr="008B4D51">
        <w:rPr>
          <w:szCs w:val="24"/>
        </w:rPr>
        <w:fldChar w:fldCharType="begin">
          <w:fldData xml:space="preserve">PEVuZE5vdGU+PENpdGU+PEF1dGhvcj5NdXNpY2s8L0F1dGhvcj48WWVhcj4yMDE4PC9ZZWFyPjxS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</w:fldData>
        </w:fldChar>
      </w:r>
      <w:r w:rsidR="00733E6E" w:rsidRPr="008B4D51">
        <w:rPr>
          <w:szCs w:val="24"/>
        </w:rPr>
        <w:instrText xml:space="preserve"> ADDIN EN.CITE </w:instrText>
      </w:r>
      <w:r w:rsidR="00733E6E" w:rsidRPr="008B4D51">
        <w:rPr>
          <w:szCs w:val="24"/>
        </w:rPr>
        <w:fldChar w:fldCharType="begin">
          <w:fldData xml:space="preserve">PEVuZE5vdGU+PENpdGU+PEF1dGhvcj5NdXNpY2s8L0F1dGhvcj48WWVhcj4yMDE4PC9ZZWFyPjxS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</w:fldData>
        </w:fldChar>
      </w:r>
      <w:r w:rsidR="00733E6E" w:rsidRPr="008B4D51">
        <w:rPr>
          <w:szCs w:val="24"/>
        </w:rPr>
        <w:instrText xml:space="preserve"> ADDIN EN.CITE.DATA </w:instrText>
      </w:r>
      <w:r w:rsidR="00733E6E" w:rsidRPr="008B4D51">
        <w:rPr>
          <w:szCs w:val="24"/>
        </w:rPr>
      </w:r>
      <w:r w:rsidR="00733E6E" w:rsidRPr="008B4D51">
        <w:rPr>
          <w:szCs w:val="24"/>
        </w:rPr>
        <w:fldChar w:fldCharType="end"/>
      </w:r>
      <w:r w:rsidRPr="008B4D51">
        <w:rPr>
          <w:szCs w:val="24"/>
        </w:rPr>
      </w:r>
      <w:r w:rsidRPr="008B4D51">
        <w:rPr>
          <w:szCs w:val="24"/>
        </w:rPr>
        <w:fldChar w:fldCharType="separate"/>
      </w:r>
      <w:r w:rsidR="00733E6E" w:rsidRPr="008B4D51">
        <w:rPr>
          <w:noProof/>
          <w:szCs w:val="24"/>
        </w:rPr>
        <w:t xml:space="preserve">(Lillard </w:t>
      </w:r>
      <w:r w:rsidR="00733E6E" w:rsidRPr="008B4D51">
        <w:rPr>
          <w:noProof/>
          <w:szCs w:val="24"/>
        </w:rPr>
        <w:lastRenderedPageBreak/>
        <w:t>and Waite 1993, Ermisch and Pevalin 2005, Musick and Michelmore 2018)</w:t>
      </w:r>
      <w:r w:rsidRPr="008B4D51">
        <w:rPr>
          <w:szCs w:val="24"/>
        </w:rPr>
        <w:fldChar w:fldCharType="end"/>
      </w:r>
      <w:r w:rsidRPr="008B4D51">
        <w:rPr>
          <w:szCs w:val="24"/>
        </w:rPr>
        <w:t>.</w:t>
      </w:r>
      <w:r w:rsidRPr="008B4D51">
        <w:rPr>
          <w:color w:val="00B050"/>
          <w:szCs w:val="24"/>
        </w:rPr>
        <w:t xml:space="preserve">  </w:t>
      </w:r>
      <w:r w:rsidRPr="008B4D51">
        <w:rPr>
          <w:szCs w:val="24"/>
        </w:rPr>
        <w:t xml:space="preserve">And for </w:t>
      </w:r>
      <w:r w:rsidR="00C72F7C" w:rsidRPr="008B4D51">
        <w:rPr>
          <w:szCs w:val="24"/>
        </w:rPr>
        <w:t xml:space="preserve">Swedish </w:t>
      </w:r>
      <w:r w:rsidRPr="008B4D51">
        <w:rPr>
          <w:szCs w:val="24"/>
        </w:rPr>
        <w:t xml:space="preserve">women who did marry after having had a child outside marriage with a previous partner, divorce risks were higher </w:t>
      </w:r>
      <w:r w:rsidRPr="008B4D51">
        <w:rPr>
          <w:szCs w:val="24"/>
        </w:rPr>
        <w:fldChar w:fldCharType="begin"/>
      </w:r>
      <w:r w:rsidR="00733E6E" w:rsidRPr="008B4D51">
        <w:rPr>
          <w:szCs w:val="24"/>
        </w:rPr>
        <w:instrText xml:space="preserve"> ADDIN EN.CITE &lt;EndNote&gt;&lt;Cite&gt;&lt;Author&gt;Liu&lt;/Author&gt;&lt;Year&gt;2002&lt;/Year&gt;&lt;RecNum&gt;160&lt;/RecNum&gt;&lt;DisplayText&gt;(Liu 2002)&lt;/DisplayText&gt;&lt;record&gt;&lt;rec-number&gt;160&lt;/rec-number&gt;&lt;foreign-keys&gt;&lt;key app="EN" db-id="date2dst4vae0pe955kxa2tla9pzrxp00p95" timestamp="1665058498"&gt;160&lt;/key&gt;&lt;/foreign-keys&gt;&lt;ref-type name="Journal Article"&gt;17&lt;/ref-type&gt;&lt;contributors&gt;&lt;authors&gt;&lt;author&gt;Liu, G.&lt;/author&gt;&lt;/authors&gt;&lt;/contributors&gt;&lt;titles&gt;&lt;title&gt;How premarital children and childbearing in current marriage influence divorce of Swedish women in their first marriages&lt;/title&gt;&lt;secondary-title&gt;Demographic Research&lt;/secondary-title&gt;&lt;/titles&gt;&lt;periodical&gt;&lt;full-title&gt;Demographic Research&lt;/full-title&gt;&lt;/periodical&gt;&lt;pages&gt;389-406&lt;/pages&gt;&lt;volume&gt;7&lt;/volume&gt;&lt;dates&gt;&lt;year&gt;2002&lt;/year&gt;&lt;/dates&gt;&lt;work-type&gt;Article&lt;/work-type&gt;&lt;urls&gt;&lt;related-urls&gt;&lt;url&gt;https://www.scopus.com/inward/record.uri?eid=2-s2.0-3042601674&amp;amp;doi=10.4054%2fDemRes.2002.7.10&amp;amp;partnerID=40&amp;amp;md5=b352931748f1ca62e52fa34d34e0109f&lt;/url&gt;&lt;/related-urls&gt;&lt;/urls&gt;&lt;electronic-resource-num&gt;10.4054/DemRes.2002.7.10&lt;/electronic-resource-num&gt;&lt;remote-database-name&gt;Scopus&lt;/remote-database-name&gt;&lt;/record&gt;&lt;/Cite&gt;&lt;/EndNote&gt;</w:instrText>
      </w:r>
      <w:r w:rsidRPr="008B4D51">
        <w:rPr>
          <w:szCs w:val="24"/>
        </w:rPr>
        <w:fldChar w:fldCharType="separate"/>
      </w:r>
      <w:r w:rsidR="00733E6E" w:rsidRPr="008B4D51">
        <w:rPr>
          <w:noProof/>
          <w:szCs w:val="24"/>
        </w:rPr>
        <w:t>(Liu 2002)</w:t>
      </w:r>
      <w:r w:rsidRPr="008B4D51">
        <w:rPr>
          <w:szCs w:val="24"/>
        </w:rPr>
        <w:fldChar w:fldCharType="end"/>
      </w:r>
      <w:r w:rsidRPr="008B4D51">
        <w:rPr>
          <w:szCs w:val="24"/>
        </w:rPr>
        <w:t>. Similarly,</w:t>
      </w:r>
      <w:r w:rsidR="00C72F7C" w:rsidRPr="008B4D51">
        <w:rPr>
          <w:szCs w:val="24"/>
        </w:rPr>
        <w:t xml:space="preserve"> US </w:t>
      </w:r>
      <w:r w:rsidRPr="008B4D51">
        <w:rPr>
          <w:szCs w:val="24"/>
        </w:rPr>
        <w:t xml:space="preserve">cohabiters with children from previous relationships were less likely to transition to marriage than those without, especially when both partners were parents </w:t>
      </w:r>
      <w:r w:rsidRPr="008B4D51">
        <w:rPr>
          <w:szCs w:val="24"/>
        </w:rPr>
        <w:fldChar w:fldCharType="begin"/>
      </w:r>
      <w:r w:rsidR="00733E6E" w:rsidRPr="008B4D51">
        <w:rPr>
          <w:szCs w:val="24"/>
        </w:rPr>
        <w:instrText xml:space="preserve"> ADDIN EN.CITE &lt;EndNote&gt;&lt;Cite&gt;&lt;Author&gt;Guzzo&lt;/Author&gt;&lt;Year&gt;2018&lt;/Year&gt;&lt;RecNum&gt;161&lt;/RecNum&gt;&lt;DisplayText&gt;(Guzzo 2018)&lt;/DisplayText&gt;&lt;record&gt;&lt;rec-number&gt;161&lt;/rec-number&gt;&lt;foreign-keys&gt;&lt;key app="EN" db-id="date2dst4vae0pe955kxa2tla9pzrxp00p95" timestamp="1665058500"&gt;161&lt;/key&gt;&lt;/foreign-keys&gt;&lt;ref-type name="Journal Article"&gt;17&lt;/ref-type&gt;&lt;contributors&gt;&lt;authors&gt;&lt;author&gt;Guzzo, K. B.&lt;/author&gt;&lt;/authors&gt;&lt;/contributors&gt;&lt;titles&gt;&lt;title&gt;Marriage and Dissolution Among Women’s Cohabitations: Variations by Stepfamily Status and Shared Childbearing&lt;/title&gt;&lt;secondary-title&gt;Journal of Family Issues&lt;/secondary-title&gt;&lt;/titles&gt;&lt;pages&gt;1108-1136&lt;/pages&gt;&lt;volume&gt;39&lt;/volume&gt;&lt;number&gt;4&lt;/number&gt;&lt;dates&gt;&lt;year&gt;2018&lt;/year&gt;&lt;/dates&gt;&lt;work-type&gt;Article&lt;/work-type&gt;&lt;urls&gt;&lt;related-urls&gt;&lt;url&gt;https://www.scopus.com/inward/record.uri?eid=2-s2.0-85041613202&amp;amp;doi=10.1177%2f0192513X16686136&amp;amp;partnerID=40&amp;amp;md5=832c8304b4ce59ae1d0d2e3c8b5abfa3&lt;/url&gt;&lt;/related-urls&gt;&lt;/urls&gt;&lt;electronic-resource-num&gt;10.1177/0192513X16686136&lt;/electronic-resource-num&gt;&lt;remote-database-name&gt;Scopus&lt;/remote-database-name&gt;&lt;/record&gt;&lt;/Cite&gt;&lt;/EndNote&gt;</w:instrText>
      </w:r>
      <w:r w:rsidRPr="008B4D51">
        <w:rPr>
          <w:szCs w:val="24"/>
        </w:rPr>
        <w:fldChar w:fldCharType="separate"/>
      </w:r>
      <w:r w:rsidR="00733E6E" w:rsidRPr="008B4D51">
        <w:rPr>
          <w:noProof/>
          <w:szCs w:val="24"/>
        </w:rPr>
        <w:t>(Guzzo 2018)</w:t>
      </w:r>
      <w:r w:rsidRPr="008B4D51">
        <w:rPr>
          <w:szCs w:val="24"/>
        </w:rPr>
        <w:fldChar w:fldCharType="end"/>
      </w:r>
      <w:r w:rsidRPr="008B4D51">
        <w:rPr>
          <w:szCs w:val="24"/>
        </w:rPr>
        <w:t xml:space="preserve">.   </w:t>
      </w:r>
    </w:p>
    <w:p w14:paraId="42A4369A" w14:textId="3AFF03D6" w:rsidR="00FF6BAC" w:rsidRPr="008B4D51" w:rsidRDefault="00DF53B7" w:rsidP="006131CA">
      <w:pPr>
        <w:pStyle w:val="Heading3"/>
      </w:pPr>
      <w:r w:rsidRPr="008B4D51">
        <w:t>Education</w:t>
      </w:r>
      <w:r w:rsidR="00445944" w:rsidRPr="008B4D51">
        <w:t xml:space="preserve">al heterogeneity in the </w:t>
      </w:r>
      <w:r w:rsidR="00D44215" w:rsidRPr="008B4D51">
        <w:t xml:space="preserve">intersection </w:t>
      </w:r>
      <w:r w:rsidRPr="008B4D51">
        <w:t xml:space="preserve">between partnership and childbearing </w:t>
      </w:r>
    </w:p>
    <w:p w14:paraId="789E4314" w14:textId="35273B45" w:rsidR="00680CDB" w:rsidRPr="008B4D51" w:rsidRDefault="00445944" w:rsidP="00BD21F7">
      <w:pPr>
        <w:spacing w:line="480" w:lineRule="auto"/>
        <w:rPr>
          <w:rFonts w:cstheme="minorHAnsi"/>
          <w:szCs w:val="24"/>
        </w:rPr>
      </w:pPr>
      <w:r w:rsidRPr="008B4D51">
        <w:rPr>
          <w:rFonts w:cstheme="minorHAnsi"/>
          <w:szCs w:val="24"/>
        </w:rPr>
        <w:t>T</w:t>
      </w:r>
      <w:r w:rsidR="00BA6761" w:rsidRPr="008B4D51">
        <w:rPr>
          <w:rFonts w:cstheme="minorHAnsi"/>
          <w:szCs w:val="24"/>
        </w:rPr>
        <w:t>he effect of the delay in first partnership formation, especially marriage</w:t>
      </w:r>
      <w:r w:rsidR="00E406DE" w:rsidRPr="008B4D51">
        <w:rPr>
          <w:rFonts w:cstheme="minorHAnsi"/>
          <w:szCs w:val="24"/>
        </w:rPr>
        <w:t>,</w:t>
      </w:r>
      <w:r w:rsidR="00BA6761" w:rsidRPr="008B4D51">
        <w:rPr>
          <w:rFonts w:cstheme="minorHAnsi"/>
          <w:szCs w:val="24"/>
        </w:rPr>
        <w:t xml:space="preserve"> on </w:t>
      </w:r>
      <w:r w:rsidR="002A468F" w:rsidRPr="008B4D51">
        <w:rPr>
          <w:rFonts w:cstheme="minorHAnsi"/>
          <w:szCs w:val="24"/>
        </w:rPr>
        <w:t>parenthood timing</w:t>
      </w:r>
      <w:r w:rsidR="00E406DE" w:rsidRPr="008B4D51">
        <w:rPr>
          <w:rFonts w:cstheme="minorHAnsi"/>
          <w:szCs w:val="24"/>
        </w:rPr>
        <w:t xml:space="preserve"> </w:t>
      </w:r>
      <w:r w:rsidRPr="008B4D51">
        <w:rPr>
          <w:rFonts w:cstheme="minorHAnsi"/>
          <w:szCs w:val="24"/>
        </w:rPr>
        <w:t xml:space="preserve">varies by education </w:t>
      </w:r>
      <w:r w:rsidR="00E406DE" w:rsidRPr="008B4D51">
        <w:rPr>
          <w:rFonts w:cstheme="minorHAnsi"/>
          <w:szCs w:val="24"/>
        </w:rPr>
        <w:t>because</w:t>
      </w:r>
      <w:r w:rsidR="00DD0A1F" w:rsidRPr="008B4D51">
        <w:rPr>
          <w:rFonts w:cstheme="minorHAnsi"/>
          <w:szCs w:val="24"/>
        </w:rPr>
        <w:t xml:space="preserve">, at least in Anglo-Saxon countries, </w:t>
      </w:r>
      <w:r w:rsidR="00052459" w:rsidRPr="008B4D51">
        <w:rPr>
          <w:rFonts w:cstheme="minorHAnsi"/>
          <w:szCs w:val="24"/>
        </w:rPr>
        <w:t>t</w:t>
      </w:r>
      <w:r w:rsidR="0040169A" w:rsidRPr="008B4D51">
        <w:rPr>
          <w:rFonts w:cstheme="minorHAnsi"/>
          <w:szCs w:val="24"/>
        </w:rPr>
        <w:t xml:space="preserve">hose </w:t>
      </w:r>
      <w:r w:rsidR="00CD295B" w:rsidRPr="008B4D51">
        <w:rPr>
          <w:rFonts w:cstheme="minorHAnsi"/>
          <w:szCs w:val="24"/>
        </w:rPr>
        <w:t>with higher levels of education</w:t>
      </w:r>
      <w:r w:rsidR="0040169A" w:rsidRPr="008B4D51">
        <w:rPr>
          <w:rFonts w:cstheme="minorHAnsi"/>
          <w:szCs w:val="24"/>
        </w:rPr>
        <w:t xml:space="preserve"> are more likely to continue</w:t>
      </w:r>
      <w:r w:rsidR="00052459" w:rsidRPr="008B4D51">
        <w:rPr>
          <w:rFonts w:cstheme="minorHAnsi"/>
          <w:szCs w:val="24"/>
        </w:rPr>
        <w:t xml:space="preserve"> to display a more traditional sequence of family formation</w:t>
      </w:r>
      <w:r w:rsidR="007D5329" w:rsidRPr="008B4D51">
        <w:rPr>
          <w:rFonts w:cstheme="minorHAnsi"/>
          <w:szCs w:val="24"/>
        </w:rPr>
        <w:t xml:space="preserve"> with childbearing tending to follow marriage</w:t>
      </w:r>
      <w:r w:rsidR="00052459" w:rsidRPr="008B4D51">
        <w:rPr>
          <w:rFonts w:cstheme="minorHAnsi"/>
          <w:szCs w:val="24"/>
        </w:rPr>
        <w:t xml:space="preserve"> (Sassler and Lichter 2020</w:t>
      </w:r>
      <w:r w:rsidR="00001B1F" w:rsidRPr="008B4D51">
        <w:rPr>
          <w:rFonts w:cstheme="minorHAnsi"/>
          <w:szCs w:val="24"/>
        </w:rPr>
        <w:t>,</w:t>
      </w:r>
      <w:r w:rsidR="00052459" w:rsidRPr="008B4D51">
        <w:rPr>
          <w:rFonts w:cstheme="minorHAnsi"/>
          <w:szCs w:val="24"/>
        </w:rPr>
        <w:t xml:space="preserve"> Berrington et al. 2015</w:t>
      </w:r>
      <w:r w:rsidR="00001B1F" w:rsidRPr="008B4D51">
        <w:rPr>
          <w:rFonts w:cstheme="minorHAnsi"/>
          <w:szCs w:val="24"/>
        </w:rPr>
        <w:t xml:space="preserve"> Mc</w:t>
      </w:r>
      <w:r w:rsidR="00813154" w:rsidRPr="008B4D51">
        <w:rPr>
          <w:rFonts w:cstheme="minorHAnsi"/>
          <w:szCs w:val="24"/>
        </w:rPr>
        <w:t>Lanahan, 2004</w:t>
      </w:r>
      <w:r w:rsidR="00E406DE" w:rsidRPr="008B4D51">
        <w:rPr>
          <w:rFonts w:cstheme="minorHAnsi"/>
          <w:szCs w:val="24"/>
        </w:rPr>
        <w:t>)</w:t>
      </w:r>
      <w:r w:rsidR="00DD0A1F" w:rsidRPr="008B4D51">
        <w:rPr>
          <w:rFonts w:cstheme="minorHAnsi"/>
          <w:szCs w:val="24"/>
        </w:rPr>
        <w:t xml:space="preserve">, while delayed marriage does not similarly delay fertility for the less educated </w:t>
      </w:r>
      <w:r w:rsidR="00DD0A1F" w:rsidRPr="008B4D51">
        <w:rPr>
          <w:rFonts w:cstheme="minorHAnsi"/>
          <w:szCs w:val="24"/>
        </w:rPr>
        <w:fldChar w:fldCharType="begin"/>
      </w:r>
      <w:r w:rsidR="00733E6E" w:rsidRPr="008B4D51">
        <w:rPr>
          <w:rFonts w:cstheme="minorHAnsi"/>
          <w:szCs w:val="24"/>
        </w:rPr>
        <w:instrText xml:space="preserve"> ADDIN EN.CITE &lt;EndNote&gt;&lt;Cite&gt;&lt;Author&gt;Edin&lt;/Author&gt;&lt;Year&gt;2011&lt;/Year&gt;&lt;RecNum&gt;58&lt;/RecNum&gt;&lt;DisplayText&gt;(Edin and Kefalas 2011)&lt;/DisplayText&gt;&lt;record&gt;&lt;rec-number&gt;58&lt;/rec-number&gt;&lt;foreign-keys&gt;&lt;key app="EN" db-id="date2dst4vae0pe955kxa2tla9pzrxp00p95" timestamp="1665058343"&gt;58&lt;/key&gt;&lt;/foreign-keys&gt;&lt;ref-type name="Book"&gt;6&lt;/ref-type&gt;&lt;contributors&gt;&lt;authors&gt;&lt;author&gt;Edin, Kathryn&lt;/author&gt;&lt;author&gt;Kefalas, Maria&lt;/author&gt;&lt;/authors&gt;&lt;/contributors&gt;&lt;titles&gt;&lt;title&gt;Promises I Can Keep&amp;#xD;Why Poor Women Put Motherhood before Marriage&lt;/title&gt;&lt;/titles&gt;&lt;edition&gt;3&lt;/edition&gt;&lt;dates&gt;&lt;year&gt;2011&lt;/year&gt;&lt;/dates&gt;&lt;publisher&gt;University of California Press&lt;/publisher&gt;&lt;isbn&gt;9780520271463&lt;/isbn&gt;&lt;urls&gt;&lt;related-urls&gt;&lt;url&gt;http://www.jstor.org/stable/10.1525/j.ctt1pnmxt&lt;/url&gt;&lt;/related-urls&gt;&lt;/urls&gt;&lt;remote-database-name&gt;JSTOR&lt;/remote-database-name&gt;&lt;access-date&gt;2021/06/17/&lt;/access-date&gt;&lt;/record&gt;&lt;/Cite&gt;&lt;/EndNote&gt;</w:instrText>
      </w:r>
      <w:r w:rsidR="00DD0A1F" w:rsidRPr="008B4D51">
        <w:rPr>
          <w:rFonts w:cstheme="minorHAnsi"/>
          <w:szCs w:val="24"/>
        </w:rPr>
        <w:fldChar w:fldCharType="separate"/>
      </w:r>
      <w:r w:rsidR="00733E6E" w:rsidRPr="008B4D51">
        <w:rPr>
          <w:rFonts w:cstheme="minorHAnsi"/>
          <w:noProof/>
          <w:szCs w:val="24"/>
        </w:rPr>
        <w:t>(Edin and Kefalas 2011)</w:t>
      </w:r>
      <w:r w:rsidR="00DD0A1F" w:rsidRPr="008B4D51">
        <w:rPr>
          <w:rFonts w:cstheme="minorHAnsi"/>
          <w:szCs w:val="24"/>
        </w:rPr>
        <w:fldChar w:fldCharType="end"/>
      </w:r>
      <w:r w:rsidR="00CD295B" w:rsidRPr="008B4D51">
        <w:rPr>
          <w:rFonts w:cstheme="minorHAnsi"/>
          <w:szCs w:val="24"/>
        </w:rPr>
        <w:t xml:space="preserve">. </w:t>
      </w:r>
      <w:r w:rsidR="00DD0A1F" w:rsidRPr="008B4D51">
        <w:rPr>
          <w:rFonts w:cstheme="minorHAnsi"/>
          <w:szCs w:val="24"/>
        </w:rPr>
        <w:t xml:space="preserve"> This is related to the hypotheses of “diverging destines” and pattern of disadvantage described earlier in the paper, reflecting polarization of family behaviours by class</w:t>
      </w:r>
      <w:r w:rsidR="002E4916" w:rsidRPr="008B4D51">
        <w:rPr>
          <w:rFonts w:cstheme="minorHAnsi"/>
          <w:szCs w:val="24"/>
        </w:rPr>
        <w:t xml:space="preserve"> </w:t>
      </w:r>
      <w:r w:rsidR="002E4916" w:rsidRPr="008B4D51">
        <w:rPr>
          <w:rFonts w:cstheme="minorHAnsi"/>
          <w:szCs w:val="24"/>
        </w:rPr>
        <w:fldChar w:fldCharType="begin">
          <w:fldData xml:space="preserve">PEVuZE5vdGU+PENpdGU+PEF1dGhvcj5NY0xhbmFoYW48L0F1dGhvcj48WWVhcj4yMDA0PC9ZZWFy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</w:fldData>
        </w:fldChar>
      </w:r>
      <w:r w:rsidR="00733E6E" w:rsidRPr="008B4D51">
        <w:rPr>
          <w:rFonts w:cstheme="minorHAnsi"/>
          <w:szCs w:val="24"/>
        </w:rPr>
        <w:instrText xml:space="preserve"> ADDIN EN.CITE </w:instrText>
      </w:r>
      <w:r w:rsidR="00733E6E" w:rsidRPr="008B4D51">
        <w:rPr>
          <w:rFonts w:cstheme="minorHAnsi"/>
          <w:szCs w:val="24"/>
        </w:rPr>
        <w:fldChar w:fldCharType="begin">
          <w:fldData xml:space="preserve">PEVuZE5vdGU+PENpdGU+PEF1dGhvcj5NY0xhbmFoYW48L0F1dGhvcj48WWVhcj4yMDA0PC9ZZWFy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</w:fldData>
        </w:fldChar>
      </w:r>
      <w:r w:rsidR="00733E6E" w:rsidRPr="008B4D51">
        <w:rPr>
          <w:rFonts w:cstheme="minorHAnsi"/>
          <w:szCs w:val="24"/>
        </w:rPr>
        <w:instrText xml:space="preserve"> ADDIN EN.CITE.DATA </w:instrText>
      </w:r>
      <w:r w:rsidR="00733E6E" w:rsidRPr="008B4D51">
        <w:rPr>
          <w:rFonts w:cstheme="minorHAnsi"/>
          <w:szCs w:val="24"/>
        </w:rPr>
      </w:r>
      <w:r w:rsidR="00733E6E" w:rsidRPr="008B4D51">
        <w:rPr>
          <w:rFonts w:cstheme="minorHAnsi"/>
          <w:szCs w:val="24"/>
        </w:rPr>
        <w:fldChar w:fldCharType="end"/>
      </w:r>
      <w:r w:rsidR="002E4916" w:rsidRPr="008B4D51">
        <w:rPr>
          <w:rFonts w:cstheme="minorHAnsi"/>
          <w:szCs w:val="24"/>
        </w:rPr>
      </w:r>
      <w:r w:rsidR="002E4916" w:rsidRPr="008B4D51">
        <w:rPr>
          <w:rFonts w:cstheme="minorHAnsi"/>
          <w:szCs w:val="24"/>
        </w:rPr>
        <w:fldChar w:fldCharType="separate"/>
      </w:r>
      <w:r w:rsidR="00733E6E" w:rsidRPr="008B4D51">
        <w:rPr>
          <w:rFonts w:cstheme="minorHAnsi"/>
          <w:noProof/>
          <w:szCs w:val="24"/>
        </w:rPr>
        <w:t>(McLanahan 2004, Perelli-Harris, Sigle-Rushton et al. 2010)</w:t>
      </w:r>
      <w:r w:rsidR="002E4916" w:rsidRPr="008B4D51">
        <w:rPr>
          <w:rFonts w:cstheme="minorHAnsi"/>
          <w:szCs w:val="24"/>
        </w:rPr>
        <w:fldChar w:fldCharType="end"/>
      </w:r>
      <w:r w:rsidR="00DD0A1F" w:rsidRPr="008B4D51">
        <w:rPr>
          <w:rFonts w:cstheme="minorHAnsi"/>
          <w:szCs w:val="24"/>
        </w:rPr>
        <w:t xml:space="preserve">. </w:t>
      </w:r>
    </w:p>
    <w:p w14:paraId="191EDDD7" w14:textId="7008A3C6" w:rsidR="00DF53B7" w:rsidRPr="008B4D51" w:rsidRDefault="002E4916" w:rsidP="00BD21F7">
      <w:pPr>
        <w:spacing w:line="480" w:lineRule="auto"/>
        <w:rPr>
          <w:szCs w:val="24"/>
        </w:rPr>
      </w:pPr>
      <w:r w:rsidRPr="008B4D51">
        <w:rPr>
          <w:rFonts w:cstheme="minorHAnsi"/>
          <w:szCs w:val="24"/>
        </w:rPr>
        <w:t>For example, a</w:t>
      </w:r>
      <w:r w:rsidR="002B0677" w:rsidRPr="008B4D51">
        <w:rPr>
          <w:szCs w:val="24"/>
        </w:rPr>
        <w:t xml:space="preserve"> pregnancy occurring to a cohabiting couple can prompt marriage but this has been found to vary by education level.</w:t>
      </w:r>
      <w:r w:rsidR="00C30418" w:rsidRPr="008B4D51">
        <w:rPr>
          <w:szCs w:val="24"/>
        </w:rPr>
        <w:t xml:space="preserve">  </w:t>
      </w:r>
      <w:r w:rsidR="002B0677" w:rsidRPr="008B4D51">
        <w:rPr>
          <w:szCs w:val="24"/>
        </w:rPr>
        <w:t xml:space="preserve">In the UK, cohabiters who continued to cohabit after getting pregnant were less educated and more disadvantaged, while highly educated cohabiters tended to marry prior to the birth (Berrington 2001) since views of nonmarital childbearing are more conservative among the highly educated (Berrington, Perelli-Harris et al. 2015). In the US however, highly educated women were consistently more likely to both conceive their first child and give birth within marriage, but low educated women were increasingly more likely to both conceive and give birth within cohabitation, indicating educational differences in the propensity to conceive outside marriage and not in the </w:t>
      </w:r>
      <w:r w:rsidR="002B0677" w:rsidRPr="008B4D51">
        <w:rPr>
          <w:szCs w:val="24"/>
        </w:rPr>
        <w:lastRenderedPageBreak/>
        <w:t>propensity to marry after conception (Gibson-Davis and Rackin 2014). Across Europe and the US, there is a positive educational gradient of transitioning from cohabitation to marriage prior to or around the time of having a baby (Hărăgus 2015, Mikolai, Berrington et al. 2018). In contrast, Vergauwen, Neels et al. (2017) did not find an educational gradient in cohabiters’ intention to marry, either before, during or after having children, in Western European countries, suggesting a gap between partnership intentions and behaviour</w:t>
      </w:r>
    </w:p>
    <w:p w14:paraId="1191FEA9" w14:textId="516D93C2" w:rsidR="005B04BF" w:rsidRPr="008B4D51" w:rsidRDefault="00024A79" w:rsidP="006131CA">
      <w:pPr>
        <w:pStyle w:val="Heading3"/>
      </w:pPr>
      <w:r w:rsidRPr="008B4D51">
        <w:t>N</w:t>
      </w:r>
      <w:r w:rsidR="0023502D" w:rsidRPr="008B4D51">
        <w:t>ativity</w:t>
      </w:r>
      <w:r w:rsidR="005B04BF" w:rsidRPr="008B4D51">
        <w:t xml:space="preserve"> and ethnicity/race</w:t>
      </w:r>
      <w:r w:rsidRPr="008B4D51">
        <w:t xml:space="preserve"> and the</w:t>
      </w:r>
      <w:r w:rsidR="00C06187" w:rsidRPr="008B4D51">
        <w:t xml:space="preserve"> </w:t>
      </w:r>
      <w:r w:rsidRPr="008B4D51">
        <w:t xml:space="preserve">intersection </w:t>
      </w:r>
      <w:r w:rsidR="00C06187" w:rsidRPr="008B4D51">
        <w:t>between partnership and childbearing</w:t>
      </w:r>
    </w:p>
    <w:p w14:paraId="28E359D6" w14:textId="26693D35" w:rsidR="005B04BF" w:rsidRPr="008B4D51" w:rsidRDefault="00246707" w:rsidP="00BD21F7">
      <w:pPr>
        <w:spacing w:line="480" w:lineRule="auto"/>
        <w:rPr>
          <w:rStyle w:val="normaltextrun"/>
          <w:szCs w:val="24"/>
        </w:rPr>
      </w:pPr>
      <w:r w:rsidRPr="008B4D51">
        <w:rPr>
          <w:rStyle w:val="normaltextrun"/>
          <w:szCs w:val="24"/>
        </w:rPr>
        <w:t>Although there is ample</w:t>
      </w:r>
      <w:r w:rsidR="00CE66A3" w:rsidRPr="008B4D51">
        <w:rPr>
          <w:rStyle w:val="normaltextrun"/>
          <w:szCs w:val="24"/>
        </w:rPr>
        <w:t xml:space="preserve"> European</w:t>
      </w:r>
      <w:r w:rsidRPr="008B4D51">
        <w:rPr>
          <w:rStyle w:val="normaltextrun"/>
          <w:szCs w:val="24"/>
        </w:rPr>
        <w:t xml:space="preserve"> literature exploring migrant </w:t>
      </w:r>
      <w:r w:rsidR="00C34A67" w:rsidRPr="008B4D51">
        <w:rPr>
          <w:rStyle w:val="normaltextrun"/>
          <w:szCs w:val="24"/>
        </w:rPr>
        <w:t>patterns of</w:t>
      </w:r>
      <w:r w:rsidRPr="008B4D51">
        <w:rPr>
          <w:rStyle w:val="normaltextrun"/>
          <w:szCs w:val="24"/>
        </w:rPr>
        <w:t xml:space="preserve"> f</w:t>
      </w:r>
      <w:r w:rsidR="0006662F" w:rsidRPr="008B4D51">
        <w:rPr>
          <w:rStyle w:val="normaltextrun"/>
          <w:szCs w:val="24"/>
        </w:rPr>
        <w:t xml:space="preserve">ertility </w:t>
      </w:r>
      <w:r w:rsidR="00C34A67" w:rsidRPr="008B4D51">
        <w:rPr>
          <w:rStyle w:val="normaltextrun"/>
          <w:szCs w:val="24"/>
        </w:rPr>
        <w:t xml:space="preserve">behaviours </w:t>
      </w:r>
      <w:r w:rsidR="0006662F" w:rsidRPr="008B4D51">
        <w:rPr>
          <w:rStyle w:val="normaltextrun"/>
          <w:szCs w:val="24"/>
        </w:rPr>
        <w:t xml:space="preserve">and partnership </w:t>
      </w:r>
      <w:r w:rsidRPr="008B4D51">
        <w:rPr>
          <w:rStyle w:val="normaltextrun"/>
          <w:szCs w:val="24"/>
        </w:rPr>
        <w:t>behaviours</w:t>
      </w:r>
      <w:r w:rsidR="00C34A67" w:rsidRPr="008B4D51">
        <w:rPr>
          <w:rStyle w:val="normaltextrun"/>
          <w:szCs w:val="24"/>
        </w:rPr>
        <w:t xml:space="preserve"> separately</w:t>
      </w:r>
      <w:r w:rsidRPr="008B4D51">
        <w:rPr>
          <w:rStyle w:val="normaltextrun"/>
          <w:color w:val="FF0000"/>
          <w:szCs w:val="24"/>
        </w:rPr>
        <w:t xml:space="preserve"> </w:t>
      </w:r>
      <w:r w:rsidR="005660FF" w:rsidRPr="008B4D51">
        <w:rPr>
          <w:rStyle w:val="normaltextrun"/>
          <w:szCs w:val="24"/>
        </w:rPr>
        <w:fldChar w:fldCharType="begin"/>
      </w:r>
      <w:r w:rsidR="00733E6E" w:rsidRPr="008B4D51">
        <w:rPr>
          <w:rStyle w:val="normaltextrun"/>
          <w:szCs w:val="24"/>
        </w:rPr>
        <w:instrText xml:space="preserve"> ADDIN EN.CITE &lt;EndNote&gt;&lt;Cite&gt;&lt;Author&gt;Kulu&lt;/Author&gt;&lt;Year&gt;2019&lt;/Year&gt;&lt;RecNum&gt;180&lt;/RecNum&gt;&lt;DisplayText&gt;(Kulu, Milewski et al. 2019)&lt;/DisplayText&gt;&lt;record&gt;&lt;rec-number&gt;180&lt;/rec-number&gt;&lt;foreign-keys&gt;&lt;key app="EN" db-id="date2dst4vae0pe955kxa2tla9pzrxp00p95" timestamp="1665058528"&gt;180&lt;/key&gt;&lt;/foreign-keys&gt;&lt;ref-type name="Journal Article"&gt;17&lt;/ref-type&gt;&lt;contributors&gt;&lt;authors&gt;&lt;author&gt;Kulu, Hill&lt;/author&gt;&lt;author&gt;Milewski, Nadja&lt;/author&gt;&lt;author&gt;Hannemann, Tina&lt;/author&gt;&lt;author&gt;Mikolai, Julia&lt;/author&gt;&lt;/authors&gt;&lt;/contributors&gt;&lt;titles&gt;&lt;title&gt;A decade of life-course research on fertility of immigrants and their descendants in Europe&lt;/title&gt;&lt;secondary-title&gt;Demographic Research&lt;/secondary-title&gt;&lt;/titles&gt;&lt;periodical&gt;&lt;full-title&gt;Demographic Research&lt;/full-title&gt;&lt;/periodical&gt;&lt;pages&gt;1345-1374&lt;/pages&gt;&lt;volume&gt;S23&lt;/volume&gt;&lt;number&gt;46&lt;/number&gt;&lt;dates&gt;&lt;year&gt;2019&lt;/year&gt;&lt;/dates&gt;&lt;isbn&gt;1435-9871&lt;/isbn&gt;&lt;urls&gt;&lt;related-urls&gt;&lt;url&gt;https://www.demographic-research.org/special/23/46/&lt;/url&gt;&lt;url&gt;https://www.demographic-research.org/special/23/46/s23-46.pdf&lt;/url&gt;&lt;/related-urls&gt;&lt;/urls&gt;&lt;/record&gt;&lt;/Cite&gt;&lt;/EndNote&gt;</w:instrText>
      </w:r>
      <w:r w:rsidR="005660FF" w:rsidRPr="008B4D51">
        <w:rPr>
          <w:rStyle w:val="normaltextrun"/>
          <w:szCs w:val="24"/>
        </w:rPr>
        <w:fldChar w:fldCharType="separate"/>
      </w:r>
      <w:r w:rsidR="00733E6E" w:rsidRPr="008B4D51">
        <w:rPr>
          <w:rStyle w:val="normaltextrun"/>
          <w:noProof/>
          <w:szCs w:val="24"/>
        </w:rPr>
        <w:t>(Kulu, Milewski et al. 2019)</w:t>
      </w:r>
      <w:r w:rsidR="005660FF" w:rsidRPr="008B4D51">
        <w:rPr>
          <w:rStyle w:val="normaltextrun"/>
          <w:szCs w:val="24"/>
        </w:rPr>
        <w:fldChar w:fldCharType="end"/>
      </w:r>
      <w:r w:rsidRPr="008B4D51">
        <w:rPr>
          <w:rStyle w:val="normaltextrun"/>
          <w:szCs w:val="24"/>
        </w:rPr>
        <w:t>,</w:t>
      </w:r>
      <w:r w:rsidRPr="008B4D51">
        <w:rPr>
          <w:rStyle w:val="normaltextrun"/>
          <w:color w:val="FF0000"/>
          <w:szCs w:val="24"/>
        </w:rPr>
        <w:t xml:space="preserve"> </w:t>
      </w:r>
      <w:r w:rsidRPr="008B4D51">
        <w:rPr>
          <w:rStyle w:val="normaltextrun"/>
          <w:szCs w:val="24"/>
        </w:rPr>
        <w:t>few</w:t>
      </w:r>
      <w:r w:rsidR="004B0063" w:rsidRPr="008B4D51">
        <w:rPr>
          <w:rStyle w:val="normaltextrun"/>
          <w:szCs w:val="24"/>
        </w:rPr>
        <w:t>er</w:t>
      </w:r>
      <w:r w:rsidR="00134465" w:rsidRPr="008B4D51">
        <w:rPr>
          <w:rStyle w:val="normaltextrun"/>
          <w:szCs w:val="24"/>
        </w:rPr>
        <w:t xml:space="preserve"> </w:t>
      </w:r>
      <w:r w:rsidRPr="008B4D51">
        <w:rPr>
          <w:rStyle w:val="normaltextrun"/>
          <w:szCs w:val="24"/>
        </w:rPr>
        <w:t xml:space="preserve">studies explicitly examine </w:t>
      </w:r>
      <w:r w:rsidR="005660FF" w:rsidRPr="008B4D51">
        <w:rPr>
          <w:rStyle w:val="normaltextrun"/>
          <w:szCs w:val="24"/>
        </w:rPr>
        <w:t xml:space="preserve">how </w:t>
      </w:r>
      <w:r w:rsidRPr="008B4D51">
        <w:rPr>
          <w:rStyle w:val="normaltextrun"/>
          <w:szCs w:val="24"/>
        </w:rPr>
        <w:t>the intersection of partnership and fertility differs by nativity</w:t>
      </w:r>
      <w:r w:rsidR="00C34A67" w:rsidRPr="008B4D51">
        <w:rPr>
          <w:rStyle w:val="normaltextrun"/>
          <w:szCs w:val="24"/>
        </w:rPr>
        <w:t xml:space="preserve"> and race/ethnicity</w:t>
      </w:r>
      <w:r w:rsidR="00E71506" w:rsidRPr="008B4D51">
        <w:rPr>
          <w:rStyle w:val="normaltextrun"/>
          <w:szCs w:val="24"/>
        </w:rPr>
        <w:t>.</w:t>
      </w:r>
      <w:r w:rsidR="00B64673" w:rsidRPr="008B4D51">
        <w:rPr>
          <w:rStyle w:val="normaltextrun"/>
          <w:color w:val="FF0000"/>
          <w:szCs w:val="24"/>
        </w:rPr>
        <w:t xml:space="preserve"> </w:t>
      </w:r>
      <w:r w:rsidR="00E71506" w:rsidRPr="008B4D51">
        <w:rPr>
          <w:szCs w:val="24"/>
        </w:rPr>
        <w:t>Typically</w:t>
      </w:r>
      <w:r w:rsidR="00C44824" w:rsidRPr="008B4D51">
        <w:rPr>
          <w:szCs w:val="24"/>
        </w:rPr>
        <w:t>,</w:t>
      </w:r>
      <w:r w:rsidR="00E71506" w:rsidRPr="008B4D51">
        <w:rPr>
          <w:szCs w:val="24"/>
        </w:rPr>
        <w:t xml:space="preserve"> migrants to Europe have come from countries such as India, Pakistan</w:t>
      </w:r>
      <w:r w:rsidR="00C34A67" w:rsidRPr="008B4D51">
        <w:rPr>
          <w:szCs w:val="24"/>
        </w:rPr>
        <w:t>,</w:t>
      </w:r>
      <w:r w:rsidR="00E71506" w:rsidRPr="008B4D51">
        <w:rPr>
          <w:szCs w:val="24"/>
        </w:rPr>
        <w:t xml:space="preserve"> and Bangladesh (to the UK)</w:t>
      </w:r>
      <w:r w:rsidR="00B64673" w:rsidRPr="008B4D51">
        <w:rPr>
          <w:szCs w:val="24"/>
        </w:rPr>
        <w:t xml:space="preserve"> </w:t>
      </w:r>
      <w:r w:rsidR="00C763A8" w:rsidRPr="008B4D51">
        <w:rPr>
          <w:szCs w:val="24"/>
        </w:rPr>
        <w:t xml:space="preserve">or </w:t>
      </w:r>
      <w:r w:rsidR="00E71506" w:rsidRPr="008B4D51">
        <w:rPr>
          <w:szCs w:val="24"/>
        </w:rPr>
        <w:t>Turk</w:t>
      </w:r>
      <w:r w:rsidR="00320430" w:rsidRPr="008B4D51">
        <w:rPr>
          <w:szCs w:val="24"/>
        </w:rPr>
        <w:t>ey</w:t>
      </w:r>
      <w:r w:rsidR="00E71506" w:rsidRPr="008B4D51">
        <w:rPr>
          <w:szCs w:val="24"/>
        </w:rPr>
        <w:t xml:space="preserve"> </w:t>
      </w:r>
      <w:r w:rsidR="003870EC" w:rsidRPr="008B4D51">
        <w:rPr>
          <w:szCs w:val="24"/>
        </w:rPr>
        <w:t>and Moro</w:t>
      </w:r>
      <w:r w:rsidR="00CB49DA" w:rsidRPr="008B4D51">
        <w:rPr>
          <w:szCs w:val="24"/>
        </w:rPr>
        <w:t>c</w:t>
      </w:r>
      <w:r w:rsidR="003870EC" w:rsidRPr="008B4D51">
        <w:rPr>
          <w:szCs w:val="24"/>
        </w:rPr>
        <w:t xml:space="preserve">co </w:t>
      </w:r>
      <w:r w:rsidR="00E71506" w:rsidRPr="008B4D51">
        <w:rPr>
          <w:szCs w:val="24"/>
        </w:rPr>
        <w:t xml:space="preserve">(to Germany and </w:t>
      </w:r>
      <w:r w:rsidR="00A50B7D" w:rsidRPr="008B4D51">
        <w:rPr>
          <w:szCs w:val="24"/>
        </w:rPr>
        <w:t xml:space="preserve">the </w:t>
      </w:r>
      <w:r w:rsidR="00E71506" w:rsidRPr="008B4D51">
        <w:rPr>
          <w:szCs w:val="24"/>
        </w:rPr>
        <w:t>Netherlands)</w:t>
      </w:r>
      <w:r w:rsidR="00A50B7D" w:rsidRPr="008B4D51">
        <w:rPr>
          <w:szCs w:val="24"/>
        </w:rPr>
        <w:t>,</w:t>
      </w:r>
      <w:r w:rsidR="00E71506" w:rsidRPr="008B4D51">
        <w:rPr>
          <w:szCs w:val="24"/>
        </w:rPr>
        <w:t xml:space="preserve"> where childbearing takes place mostly within marriage</w:t>
      </w:r>
      <w:r w:rsidR="00A50B7D" w:rsidRPr="008B4D51">
        <w:rPr>
          <w:szCs w:val="24"/>
        </w:rPr>
        <w:t xml:space="preserve">. However, </w:t>
      </w:r>
      <w:r w:rsidR="00C44824" w:rsidRPr="008B4D51">
        <w:rPr>
          <w:szCs w:val="24"/>
        </w:rPr>
        <w:t>migrants</w:t>
      </w:r>
      <w:r w:rsidR="00E71506" w:rsidRPr="008B4D51">
        <w:rPr>
          <w:szCs w:val="24"/>
        </w:rPr>
        <w:t xml:space="preserve"> </w:t>
      </w:r>
      <w:r w:rsidR="00577F92" w:rsidRPr="008B4D51">
        <w:rPr>
          <w:szCs w:val="24"/>
        </w:rPr>
        <w:t xml:space="preserve">also come </w:t>
      </w:r>
      <w:r w:rsidR="00E71506" w:rsidRPr="008B4D51">
        <w:rPr>
          <w:szCs w:val="24"/>
        </w:rPr>
        <w:t>from areas where nonmarital childbearing</w:t>
      </w:r>
      <w:r w:rsidR="00C15384" w:rsidRPr="008B4D51">
        <w:rPr>
          <w:szCs w:val="24"/>
        </w:rPr>
        <w:t xml:space="preserve"> – including </w:t>
      </w:r>
      <w:r w:rsidR="00C1246D" w:rsidRPr="008B4D51">
        <w:rPr>
          <w:szCs w:val="24"/>
        </w:rPr>
        <w:t xml:space="preserve">childbearing </w:t>
      </w:r>
      <w:r w:rsidR="00C15384" w:rsidRPr="008B4D51">
        <w:rPr>
          <w:szCs w:val="24"/>
        </w:rPr>
        <w:t xml:space="preserve">outside </w:t>
      </w:r>
      <w:r w:rsidR="00A50B7D" w:rsidRPr="008B4D51">
        <w:rPr>
          <w:szCs w:val="24"/>
        </w:rPr>
        <w:t xml:space="preserve">a </w:t>
      </w:r>
      <w:r w:rsidR="00FC77FB" w:rsidRPr="008B4D51">
        <w:rPr>
          <w:szCs w:val="24"/>
        </w:rPr>
        <w:t xml:space="preserve">partnership </w:t>
      </w:r>
      <w:r w:rsidR="00C15384" w:rsidRPr="008B4D51">
        <w:rPr>
          <w:szCs w:val="24"/>
        </w:rPr>
        <w:t xml:space="preserve">– </w:t>
      </w:r>
      <w:r w:rsidR="00E71506" w:rsidRPr="008B4D51">
        <w:rPr>
          <w:szCs w:val="24"/>
        </w:rPr>
        <w:t>is more common</w:t>
      </w:r>
      <w:r w:rsidR="00441FB9" w:rsidRPr="008B4D51">
        <w:rPr>
          <w:szCs w:val="24"/>
        </w:rPr>
        <w:t>,</w:t>
      </w:r>
      <w:r w:rsidR="00E71506" w:rsidRPr="008B4D51">
        <w:rPr>
          <w:szCs w:val="24"/>
        </w:rPr>
        <w:t xml:space="preserve"> </w:t>
      </w:r>
      <w:r w:rsidR="00C763A8" w:rsidRPr="008B4D51">
        <w:rPr>
          <w:szCs w:val="24"/>
        </w:rPr>
        <w:t>such as</w:t>
      </w:r>
      <w:r w:rsidR="00C763A8" w:rsidRPr="008B4D51">
        <w:rPr>
          <w:szCs w:val="24"/>
          <w:shd w:val="clear" w:color="auto" w:fill="FCFCFC"/>
        </w:rPr>
        <w:t xml:space="preserve"> </w:t>
      </w:r>
      <w:r w:rsidR="00C34A67" w:rsidRPr="008B4D51">
        <w:rPr>
          <w:szCs w:val="24"/>
          <w:shd w:val="clear" w:color="auto" w:fill="FCFCFC"/>
        </w:rPr>
        <w:t xml:space="preserve">other European countries, </w:t>
      </w:r>
      <w:r w:rsidR="00E71506" w:rsidRPr="008B4D51">
        <w:rPr>
          <w:szCs w:val="24"/>
          <w:shd w:val="clear" w:color="auto" w:fill="FCFCFC"/>
        </w:rPr>
        <w:t>Sub-Saharan Africa</w:t>
      </w:r>
      <w:r w:rsidR="00C34A67" w:rsidRPr="008B4D51">
        <w:rPr>
          <w:szCs w:val="24"/>
          <w:shd w:val="clear" w:color="auto" w:fill="FCFCFC"/>
        </w:rPr>
        <w:t>,</w:t>
      </w:r>
      <w:r w:rsidR="00C763A8" w:rsidRPr="008B4D51">
        <w:rPr>
          <w:szCs w:val="24"/>
          <w:shd w:val="clear" w:color="auto" w:fill="FCFCFC"/>
        </w:rPr>
        <w:t xml:space="preserve"> and the</w:t>
      </w:r>
      <w:r w:rsidR="00E71506" w:rsidRPr="008B4D51">
        <w:rPr>
          <w:szCs w:val="24"/>
          <w:shd w:val="clear" w:color="auto" w:fill="FCFCFC"/>
        </w:rPr>
        <w:t xml:space="preserve"> Caribbean.</w:t>
      </w:r>
      <w:r w:rsidR="00B64673" w:rsidRPr="008B4D51">
        <w:rPr>
          <w:szCs w:val="24"/>
          <w:shd w:val="clear" w:color="auto" w:fill="FCFCFC"/>
        </w:rPr>
        <w:t xml:space="preserve"> </w:t>
      </w:r>
      <w:r w:rsidR="00E71506" w:rsidRPr="008B4D51">
        <w:rPr>
          <w:szCs w:val="24"/>
          <w:shd w:val="clear" w:color="auto" w:fill="FCFCFC"/>
        </w:rPr>
        <w:t>Re</w:t>
      </w:r>
      <w:r w:rsidR="00E71506" w:rsidRPr="008B4D51">
        <w:rPr>
          <w:szCs w:val="24"/>
          <w:lang w:eastAsia="en-GB"/>
        </w:rPr>
        <w:t xml:space="preserve">cent migrant partnership dynamics research showed significant diversity both across migrant groups within </w:t>
      </w:r>
      <w:r w:rsidR="007B4995" w:rsidRPr="008B4D51">
        <w:rPr>
          <w:szCs w:val="24"/>
          <w:lang w:eastAsia="en-GB"/>
        </w:rPr>
        <w:t xml:space="preserve">(destination) </w:t>
      </w:r>
      <w:r w:rsidR="00E71506" w:rsidRPr="008B4D51">
        <w:rPr>
          <w:szCs w:val="24"/>
          <w:lang w:eastAsia="en-GB"/>
        </w:rPr>
        <w:t xml:space="preserve">countries as well as similarity between migrant groups across </w:t>
      </w:r>
      <w:r w:rsidR="007B4995" w:rsidRPr="008B4D51">
        <w:rPr>
          <w:szCs w:val="24"/>
          <w:lang w:eastAsia="en-GB"/>
        </w:rPr>
        <w:t xml:space="preserve">(destination) </w:t>
      </w:r>
      <w:r w:rsidR="00E71506" w:rsidRPr="008B4D51">
        <w:rPr>
          <w:szCs w:val="24"/>
          <w:lang w:eastAsia="en-GB"/>
        </w:rPr>
        <w:t xml:space="preserve">countries </w:t>
      </w:r>
      <w:r w:rsidR="005660FF" w:rsidRPr="008B4D51">
        <w:rPr>
          <w:szCs w:val="24"/>
          <w:lang w:eastAsia="en-GB"/>
        </w:rPr>
        <w:fldChar w:fldCharType="begin"/>
      </w:r>
      <w:r w:rsidR="00733E6E" w:rsidRPr="008B4D51">
        <w:rPr>
          <w:szCs w:val="24"/>
          <w:lang w:eastAsia="en-GB"/>
        </w:rPr>
        <w:instrText xml:space="preserve"> ADDIN EN.CITE &lt;EndNote&gt;&lt;Cite&gt;&lt;Author&gt;Hannemann&lt;/Author&gt;&lt;Year&gt;2020&lt;/Year&gt;&lt;RecNum&gt;181&lt;/RecNum&gt;&lt;DisplayText&gt;(Hannemann, Kulu et al. 2020)&lt;/DisplayText&gt;&lt;record&gt;&lt;rec-number&gt;181&lt;/rec-number&gt;&lt;foreign-keys&gt;&lt;key app="EN" db-id="date2dst4vae0pe955kxa2tla9pzrxp00p95" timestamp="1665058530"&gt;181&lt;/key&gt;&lt;/foreign-keys&gt;&lt;ref-type name="Journal Article"&gt;17&lt;/ref-type&gt;&lt;contributors&gt;&lt;authors&gt;&lt;author&gt;Hannemann, Tina&lt;/author&gt;&lt;author&gt;Kulu, Hill&lt;/author&gt;&lt;author&gt;González-Ferrer, Amparo&lt;/author&gt;&lt;author&gt;Pailhé, Ariane&lt;/author&gt;&lt;author&gt;Rahnu, Leen&lt;/author&gt;&lt;author&gt;Puur, Allan&lt;/author&gt;&lt;/authors&gt;&lt;/contributors&gt;&lt;titles&gt;&lt;title&gt;Partnership dynamics among immigrants and their descendants in four European countries&lt;/title&gt;&lt;secondary-title&gt;Population, Space and Place&lt;/secondary-title&gt;&lt;/titles&gt;&lt;periodical&gt;&lt;full-title&gt;Population, Space and Place&lt;/full-title&gt;&lt;/periodical&gt;&lt;pages&gt;e2315&lt;/pages&gt;&lt;volume&gt;26&lt;/volume&gt;&lt;number&gt;5&lt;/number&gt;&lt;dates&gt;&lt;year&gt;2020&lt;/year&gt;&lt;/dates&gt;&lt;isbn&gt;1544-8444&lt;/isbn&gt;&lt;urls&gt;&lt;related-urls&gt;&lt;url&gt;https://onlinelibrary.wiley.com/doi/abs/10.1002/psp.2315&lt;/url&gt;&lt;/related-urls&gt;&lt;/urls&gt;&lt;electronic-resource-num&gt;https://doi.org/10.1002/psp.2315&lt;/electronic-resource-num&gt;&lt;/record&gt;&lt;/Cite&gt;&lt;/EndNote&gt;</w:instrText>
      </w:r>
      <w:r w:rsidR="005660FF" w:rsidRPr="008B4D51">
        <w:rPr>
          <w:szCs w:val="24"/>
          <w:lang w:eastAsia="en-GB"/>
        </w:rPr>
        <w:fldChar w:fldCharType="separate"/>
      </w:r>
      <w:r w:rsidR="00733E6E" w:rsidRPr="008B4D51">
        <w:rPr>
          <w:noProof/>
          <w:szCs w:val="24"/>
          <w:lang w:eastAsia="en-GB"/>
        </w:rPr>
        <w:t>(Hannemann, Kulu et al. 2020)</w:t>
      </w:r>
      <w:r w:rsidR="005660FF" w:rsidRPr="008B4D51">
        <w:rPr>
          <w:szCs w:val="24"/>
          <w:lang w:eastAsia="en-GB"/>
        </w:rPr>
        <w:fldChar w:fldCharType="end"/>
      </w:r>
      <w:r w:rsidR="005660FF" w:rsidRPr="008B4D51">
        <w:rPr>
          <w:szCs w:val="24"/>
          <w:lang w:eastAsia="en-GB"/>
        </w:rPr>
        <w:t>.</w:t>
      </w:r>
      <w:r w:rsidR="00B64673" w:rsidRPr="008B4D51">
        <w:rPr>
          <w:color w:val="FF0000"/>
          <w:szCs w:val="24"/>
          <w:lang w:eastAsia="en-GB"/>
        </w:rPr>
        <w:t xml:space="preserve"> </w:t>
      </w:r>
    </w:p>
    <w:p w14:paraId="6EBEDAC2" w14:textId="34C502B9" w:rsidR="005359E3" w:rsidRPr="008B4D51" w:rsidRDefault="005B04BF" w:rsidP="00BD21F7">
      <w:pPr>
        <w:spacing w:line="480" w:lineRule="auto"/>
        <w:rPr>
          <w:rStyle w:val="normaltextrun"/>
          <w:szCs w:val="24"/>
        </w:rPr>
      </w:pPr>
      <w:r w:rsidRPr="008B4D51">
        <w:rPr>
          <w:rStyle w:val="normaltextrun"/>
          <w:szCs w:val="24"/>
        </w:rPr>
        <w:t>A</w:t>
      </w:r>
      <w:r w:rsidR="0023502D" w:rsidRPr="008B4D51">
        <w:rPr>
          <w:rStyle w:val="normaltextrun"/>
          <w:szCs w:val="24"/>
        </w:rPr>
        <w:t>lthough d</w:t>
      </w:r>
      <w:r w:rsidRPr="008B4D51">
        <w:rPr>
          <w:rStyle w:val="normaltextrun"/>
          <w:szCs w:val="24"/>
        </w:rPr>
        <w:t>ominant theories</w:t>
      </w:r>
      <w:r w:rsidR="005359E3" w:rsidRPr="008B4D51">
        <w:rPr>
          <w:rStyle w:val="normaltextrun"/>
          <w:szCs w:val="24"/>
        </w:rPr>
        <w:t xml:space="preserve"> and </w:t>
      </w:r>
      <w:r w:rsidRPr="008B4D51">
        <w:rPr>
          <w:rStyle w:val="normaltextrun"/>
          <w:szCs w:val="24"/>
        </w:rPr>
        <w:t>focus on migrant fertility</w:t>
      </w:r>
      <w:r w:rsidR="0023502D" w:rsidRPr="008B4D51">
        <w:rPr>
          <w:rStyle w:val="normaltextrun"/>
          <w:szCs w:val="24"/>
        </w:rPr>
        <w:t xml:space="preserve">, the </w:t>
      </w:r>
      <w:r w:rsidRPr="008B4D51">
        <w:rPr>
          <w:szCs w:val="24"/>
        </w:rPr>
        <w:t>strong connection between partnership and fertility behaviour</w:t>
      </w:r>
      <w:r w:rsidR="0023502D" w:rsidRPr="008B4D51">
        <w:rPr>
          <w:szCs w:val="24"/>
        </w:rPr>
        <w:t xml:space="preserve"> mean these theories also apply </w:t>
      </w:r>
      <w:r w:rsidRPr="008B4D51">
        <w:rPr>
          <w:szCs w:val="24"/>
        </w:rPr>
        <w:t xml:space="preserve">to </w:t>
      </w:r>
      <w:r w:rsidR="004D1EED" w:rsidRPr="008B4D51">
        <w:rPr>
          <w:szCs w:val="24"/>
        </w:rPr>
        <w:t xml:space="preserve">the </w:t>
      </w:r>
      <w:r w:rsidR="00B73338" w:rsidRPr="008B4D51">
        <w:rPr>
          <w:szCs w:val="24"/>
        </w:rPr>
        <w:t>partnership behaviours of</w:t>
      </w:r>
      <w:r w:rsidRPr="008B4D51">
        <w:rPr>
          <w:szCs w:val="24"/>
        </w:rPr>
        <w:t xml:space="preserve"> immigrants and their descendants</w:t>
      </w:r>
      <w:r w:rsidRPr="008B4D51">
        <w:rPr>
          <w:rStyle w:val="normaltextrun"/>
          <w:szCs w:val="24"/>
        </w:rPr>
        <w:t xml:space="preserve"> </w:t>
      </w:r>
      <w:r w:rsidR="005660FF" w:rsidRPr="008B4D51">
        <w:rPr>
          <w:rStyle w:val="normaltextrun"/>
          <w:szCs w:val="24"/>
        </w:rPr>
        <w:fldChar w:fldCharType="begin"/>
      </w:r>
      <w:r w:rsidR="00733E6E" w:rsidRPr="008B4D51">
        <w:rPr>
          <w:rStyle w:val="normaltextrun"/>
          <w:szCs w:val="24"/>
        </w:rPr>
        <w:instrText xml:space="preserve"> ADDIN EN.CITE &lt;EndNote&gt;&lt;Cite&gt;&lt;Author&gt;Hannemann&lt;/Author&gt;&lt;Year&gt;2015&lt;/Year&gt;&lt;RecNum&gt;182&lt;/RecNum&gt;&lt;DisplayText&gt;(Hannemann and Kulu 2015)&lt;/DisplayText&gt;&lt;record&gt;&lt;rec-number&gt;182&lt;/rec-number&gt;&lt;foreign-keys&gt;&lt;key app="EN" db-id="date2dst4vae0pe955kxa2tla9pzrxp00p95" timestamp="1665058531"&gt;182&lt;/key&gt;&lt;/foreign-keys&gt;&lt;ref-type name="Journal Article"&gt;17&lt;/ref-type&gt;&lt;contributors&gt;&lt;authors&gt;&lt;author&gt;Hannemann, Tina&lt;/author&gt;&lt;author&gt;Kulu, Hill&lt;/author&gt;&lt;/authors&gt;&lt;/contributors&gt;&lt;titles&gt;&lt;title&gt;Union formation and dissolution among immigrants and their descendants in the United Kingdom&lt;/title&gt;&lt;secondary-title&gt;Demographic Research&lt;/secondary-title&gt;&lt;/titles&gt;&lt;periodical&gt;&lt;full-title&gt;Demographic Research&lt;/full-title&gt;&lt;/periodical&gt;&lt;pages&gt;273-312&lt;/pages&gt;&lt;volume&gt;33&lt;/volume&gt;&lt;dates&gt;&lt;year&gt;2015&lt;/year&gt;&lt;/dates&gt;&lt;publisher&gt;Max-Planck-Gesellschaft zur Foerderung der Wissenschaften&lt;/publisher&gt;&lt;isbn&gt;14359871, 23637064&lt;/isbn&gt;&lt;urls&gt;&lt;related-urls&gt;&lt;url&gt;http://www.jstor.org/stable/26331987&lt;/url&gt;&lt;/related-urls&gt;&lt;/urls&gt;&lt;custom1&gt;Full publication date: JULY - DECEMBER 2015&lt;/custom1&gt;&lt;remote-database-name&gt;JSTOR&lt;/remote-database-name&gt;&lt;access-date&gt;2021/06/25/&lt;/access-date&gt;&lt;/record&gt;&lt;/Cite&gt;&lt;/EndNote&gt;</w:instrText>
      </w:r>
      <w:r w:rsidR="005660FF" w:rsidRPr="008B4D51">
        <w:rPr>
          <w:rStyle w:val="normaltextrun"/>
          <w:szCs w:val="24"/>
        </w:rPr>
        <w:fldChar w:fldCharType="separate"/>
      </w:r>
      <w:r w:rsidR="00733E6E" w:rsidRPr="008B4D51">
        <w:rPr>
          <w:rStyle w:val="normaltextrun"/>
          <w:noProof/>
          <w:szCs w:val="24"/>
        </w:rPr>
        <w:t>(Hannemann and Kulu 2015)</w:t>
      </w:r>
      <w:r w:rsidR="005660FF" w:rsidRPr="008B4D51">
        <w:rPr>
          <w:rStyle w:val="normaltextrun"/>
          <w:szCs w:val="24"/>
        </w:rPr>
        <w:fldChar w:fldCharType="end"/>
      </w:r>
      <w:r w:rsidR="005660FF" w:rsidRPr="008B4D51">
        <w:rPr>
          <w:rStyle w:val="normaltextrun"/>
          <w:szCs w:val="24"/>
        </w:rPr>
        <w:t>,</w:t>
      </w:r>
      <w:r w:rsidR="009937BD" w:rsidRPr="008B4D51">
        <w:rPr>
          <w:rStyle w:val="normaltextrun"/>
          <w:szCs w:val="24"/>
        </w:rPr>
        <w:t xml:space="preserve"> and the intersection between partnership and childbearing</w:t>
      </w:r>
      <w:r w:rsidRPr="008B4D51">
        <w:rPr>
          <w:rStyle w:val="normaltextrun"/>
          <w:szCs w:val="24"/>
        </w:rPr>
        <w:t>.</w:t>
      </w:r>
      <w:r w:rsidR="00B64673" w:rsidRPr="008B4D51">
        <w:rPr>
          <w:rStyle w:val="normaltextrun"/>
          <w:szCs w:val="24"/>
        </w:rPr>
        <w:t xml:space="preserve"> </w:t>
      </w:r>
      <w:r w:rsidR="005359E3" w:rsidRPr="008B4D51">
        <w:rPr>
          <w:rStyle w:val="normaltextrun"/>
          <w:szCs w:val="24"/>
        </w:rPr>
        <w:t xml:space="preserve"> We know fertility varies by nativity and ethnicity </w:t>
      </w:r>
      <w:r w:rsidR="005359E3" w:rsidRPr="008B4D51">
        <w:rPr>
          <w:rStyle w:val="normaltextrun"/>
          <w:szCs w:val="24"/>
        </w:rPr>
        <w:fldChar w:fldCharType="begin">
          <w:fldData xml:space="preserve">PEVuZE5vdGU+PENpdGU+PEF1dGhvcj5LdWx1PC9BdXRob3I+PFllYXI+MjAxOTwvWWVhcj48UmVj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</w:fldData>
        </w:fldChar>
      </w:r>
      <w:r w:rsidR="00733E6E" w:rsidRPr="008B4D51">
        <w:rPr>
          <w:rStyle w:val="normaltextrun"/>
          <w:szCs w:val="24"/>
        </w:rPr>
        <w:instrText xml:space="preserve"> ADDIN EN.CITE </w:instrText>
      </w:r>
      <w:r w:rsidR="00733E6E" w:rsidRPr="008B4D51">
        <w:rPr>
          <w:rStyle w:val="normaltextrun"/>
          <w:szCs w:val="24"/>
        </w:rPr>
        <w:fldChar w:fldCharType="begin">
          <w:fldData xml:space="preserve">PEVuZE5vdGU+PENpdGU+PEF1dGhvcj5LdWx1PC9BdXRob3I+PFllYXI+MjAxOTwvWWVhcj48UmVj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</w:fldData>
        </w:fldChar>
      </w:r>
      <w:r w:rsidR="00733E6E" w:rsidRPr="008B4D51">
        <w:rPr>
          <w:rStyle w:val="normaltextrun"/>
          <w:szCs w:val="24"/>
        </w:rPr>
        <w:instrText xml:space="preserve"> ADDIN EN.CITE.DATA </w:instrText>
      </w:r>
      <w:r w:rsidR="00733E6E" w:rsidRPr="008B4D51">
        <w:rPr>
          <w:rStyle w:val="normaltextrun"/>
          <w:szCs w:val="24"/>
        </w:rPr>
      </w:r>
      <w:r w:rsidR="00733E6E" w:rsidRPr="008B4D51">
        <w:rPr>
          <w:rStyle w:val="normaltextrun"/>
          <w:szCs w:val="24"/>
        </w:rPr>
        <w:fldChar w:fldCharType="end"/>
      </w:r>
      <w:r w:rsidR="005359E3" w:rsidRPr="008B4D51">
        <w:rPr>
          <w:rStyle w:val="normaltextrun"/>
          <w:szCs w:val="24"/>
        </w:rPr>
      </w:r>
      <w:r w:rsidR="005359E3" w:rsidRPr="008B4D51">
        <w:rPr>
          <w:rStyle w:val="normaltextrun"/>
          <w:szCs w:val="24"/>
        </w:rPr>
        <w:fldChar w:fldCharType="separate"/>
      </w:r>
      <w:r w:rsidR="00733E6E" w:rsidRPr="008B4D51">
        <w:rPr>
          <w:rStyle w:val="normaltextrun"/>
          <w:noProof/>
          <w:szCs w:val="24"/>
        </w:rPr>
        <w:t>(Coleman and Dubuc 2010, Berrington and Stone 2017, Kulu, Milewski et al. 2019)</w:t>
      </w:r>
      <w:r w:rsidR="005359E3" w:rsidRPr="008B4D51">
        <w:rPr>
          <w:rStyle w:val="normaltextrun"/>
          <w:szCs w:val="24"/>
        </w:rPr>
        <w:fldChar w:fldCharType="end"/>
      </w:r>
      <w:r w:rsidR="005359E3" w:rsidRPr="008B4D51">
        <w:rPr>
          <w:rStyle w:val="normaltextrun"/>
          <w:szCs w:val="24"/>
        </w:rPr>
        <w:t xml:space="preserve"> </w:t>
      </w:r>
      <w:r w:rsidR="005359E3" w:rsidRPr="008B4D51">
        <w:rPr>
          <w:szCs w:val="24"/>
          <w:lang w:eastAsia="en-GB"/>
        </w:rPr>
        <w:t xml:space="preserve">and given the strong intersection between partnership and fertility, such differences may be </w:t>
      </w:r>
      <w:r w:rsidR="005359E3" w:rsidRPr="008B4D51">
        <w:rPr>
          <w:szCs w:val="24"/>
          <w:lang w:eastAsia="en-GB"/>
        </w:rPr>
        <w:lastRenderedPageBreak/>
        <w:t xml:space="preserve">attributable to partnership differences. In the UK, first birth rate differences across ethnic groups were indeed explained by partnership differences, with some groups marrying earlier and some remaining unpartnered </w:t>
      </w:r>
      <w:r w:rsidR="005359E3" w:rsidRPr="008B4D51">
        <w:rPr>
          <w:szCs w:val="24"/>
          <w:lang w:eastAsia="en-GB"/>
        </w:rPr>
        <w:fldChar w:fldCharType="begin"/>
      </w:r>
      <w:r w:rsidR="00733E6E" w:rsidRPr="008B4D51">
        <w:rPr>
          <w:szCs w:val="24"/>
          <w:lang w:eastAsia="en-GB"/>
        </w:rPr>
        <w:instrText xml:space="preserve"> ADDIN EN.CITE &lt;EndNote&gt;&lt;Cite&gt;&lt;Author&gt;Kulu&lt;/Author&gt;&lt;Year&gt;2016&lt;/Year&gt;&lt;RecNum&gt;190&lt;/RecNum&gt;&lt;DisplayText&gt;(Kulu and Hannemann 2016)&lt;/DisplayText&gt;&lt;record&gt;&lt;rec-number&gt;190&lt;/rec-number&gt;&lt;foreign-keys&gt;&lt;key app="EN" db-id="date2dst4vae0pe955kxa2tla9pzrxp00p95" timestamp="1665058544"&gt;190&lt;/key&gt;&lt;/foreign-keys&gt;&lt;ref-type name="Journal Article"&gt;17&lt;/ref-type&gt;&lt;contributors&gt;&lt;authors&gt;&lt;author&gt;Kulu, Hill&lt;/author&gt;&lt;author&gt;Hannemann, Tina&lt;/author&gt;&lt;/authors&gt;&lt;/contributors&gt;&lt;titles&gt;&lt;title&gt;Why does fertility remain high among certain UK-born ethnic minority women?&lt;/title&gt;&lt;secondary-title&gt;Demographic Research&lt;/secondary-title&gt;&lt;/titles&gt;&lt;periodical&gt;&lt;full-title&gt;Demographic Research&lt;/full-title&gt;&lt;/periodical&gt;&lt;pages&gt;1441-1488&lt;/pages&gt;&lt;volume&gt;S23&lt;/volume&gt;&lt;number&gt;49&lt;/number&gt;&lt;dates&gt;&lt;year&gt;2016&lt;/year&gt;&lt;/dates&gt;&lt;isbn&gt;1435-9871&lt;/isbn&gt;&lt;urls&gt;&lt;related-urls&gt;&lt;url&gt;https://www.demographic-research.org/special/23/49/&lt;/url&gt;&lt;url&gt;https://www.demographic-research.org/special/23/49/s23-49.pdf&lt;/url&gt;&lt;/related-urls&gt;&lt;/urls&gt;&lt;/record&gt;&lt;/Cite&gt;&lt;/EndNote&gt;</w:instrText>
      </w:r>
      <w:r w:rsidR="005359E3" w:rsidRPr="008B4D51">
        <w:rPr>
          <w:szCs w:val="24"/>
          <w:lang w:eastAsia="en-GB"/>
        </w:rPr>
        <w:fldChar w:fldCharType="separate"/>
      </w:r>
      <w:r w:rsidR="00733E6E" w:rsidRPr="008B4D51">
        <w:rPr>
          <w:noProof/>
          <w:szCs w:val="24"/>
          <w:lang w:eastAsia="en-GB"/>
        </w:rPr>
        <w:t>(Kulu and Hannemann 2016)</w:t>
      </w:r>
      <w:r w:rsidR="005359E3" w:rsidRPr="008B4D51">
        <w:rPr>
          <w:szCs w:val="24"/>
          <w:lang w:eastAsia="en-GB"/>
        </w:rPr>
        <w:fldChar w:fldCharType="end"/>
      </w:r>
      <w:r w:rsidR="005359E3" w:rsidRPr="008B4D51">
        <w:rPr>
          <w:szCs w:val="24"/>
          <w:lang w:eastAsia="en-GB"/>
        </w:rPr>
        <w:t>.</w:t>
      </w:r>
      <w:r w:rsidR="005359E3" w:rsidRPr="008B4D51">
        <w:rPr>
          <w:color w:val="FF0000"/>
          <w:szCs w:val="24"/>
        </w:rPr>
        <w:t xml:space="preserve"> </w:t>
      </w:r>
      <w:r w:rsidR="005359E3" w:rsidRPr="008B4D51">
        <w:rPr>
          <w:szCs w:val="24"/>
        </w:rPr>
        <w:t xml:space="preserve">Similar conclusions explaining </w:t>
      </w:r>
      <w:r w:rsidR="005359E3" w:rsidRPr="008B4D51">
        <w:rPr>
          <w:szCs w:val="24"/>
          <w:lang w:eastAsia="en-GB"/>
        </w:rPr>
        <w:t xml:space="preserve">fertility differences between immigrants and natives have been reached </w:t>
      </w:r>
      <w:r w:rsidR="005359E3" w:rsidRPr="008B4D51">
        <w:rPr>
          <w:szCs w:val="24"/>
          <w:shd w:val="clear" w:color="auto" w:fill="FCFCFC"/>
        </w:rPr>
        <w:t xml:space="preserve">in Germany </w:t>
      </w:r>
      <w:r w:rsidR="005359E3" w:rsidRPr="008B4D51">
        <w:rPr>
          <w:szCs w:val="24"/>
          <w:shd w:val="clear" w:color="auto" w:fill="FCFCFC"/>
        </w:rPr>
        <w:fldChar w:fldCharType="begin"/>
      </w:r>
      <w:r w:rsidR="00733E6E" w:rsidRPr="008B4D51">
        <w:rPr>
          <w:szCs w:val="24"/>
          <w:shd w:val="clear" w:color="auto" w:fill="FCFCFC"/>
        </w:rPr>
        <w:instrText xml:space="preserve"> ADDIN EN.CITE &lt;EndNote&gt;&lt;Cite&gt;&lt;Author&gt;Milewski&lt;/Author&gt;&lt;Year&gt;2007&lt;/Year&gt;&lt;RecNum&gt;191&lt;/RecNum&gt;&lt;DisplayText&gt;(Milewski 2007)&lt;/DisplayText&gt;&lt;record&gt;&lt;rec-number&gt;191&lt;/rec-number&gt;&lt;foreign-keys&gt;&lt;key app="EN" db-id="date2dst4vae0pe955kxa2tla9pzrxp00p95" timestamp="1665058545"&gt;191&lt;/key&gt;&lt;/foreign-keys&gt;&lt;ref-type name="Journal Article"&gt;17&lt;/ref-type&gt;&lt;contributors&gt;&lt;authors&gt;&lt;author&gt;Milewski, Nadja&lt;/author&gt;&lt;/authors&gt;&lt;/contributors&gt;&lt;titles&gt;&lt;title&gt;First child of immigrant workers and their descendants in West Germany&amp;#xD;Interrelation of events, disruption, or adaptation?&lt;/title&gt;&lt;secondary-title&gt;Demographic Research&lt;/secondary-title&gt;&lt;/titles&gt;&lt;periodical&gt;&lt;full-title&gt;Demographic Research&lt;/full-title&gt;&lt;/periodical&gt;&lt;pages&gt;859-896&lt;/pages&gt;&lt;volume&gt;17&lt;/volume&gt;&lt;dates&gt;&lt;year&gt;2007&lt;/year&gt;&lt;/dates&gt;&lt;publisher&gt;Max-Planck-Gesellschaft zur Foerderung der Wissenschaften&lt;/publisher&gt;&lt;isbn&gt;14359871, 23637064&lt;/isbn&gt;&lt;urls&gt;&lt;related-urls&gt;&lt;url&gt;http://www.jstor.org/stable/26347974&lt;/url&gt;&lt;/related-urls&gt;&lt;/urls&gt;&lt;custom1&gt;Full publication date: JULY - DECEMBER 2007&lt;/custom1&gt;&lt;remote-database-name&gt;JSTOR&lt;/remote-database-name&gt;&lt;access-date&gt;2021/06/25/&lt;/access-date&gt;&lt;/record&gt;&lt;/Cite&gt;&lt;/EndNote&gt;</w:instrText>
      </w:r>
      <w:r w:rsidR="005359E3" w:rsidRPr="008B4D51">
        <w:rPr>
          <w:szCs w:val="24"/>
          <w:shd w:val="clear" w:color="auto" w:fill="FCFCFC"/>
        </w:rPr>
        <w:fldChar w:fldCharType="separate"/>
      </w:r>
      <w:r w:rsidR="00733E6E" w:rsidRPr="008B4D51">
        <w:rPr>
          <w:noProof/>
          <w:szCs w:val="24"/>
          <w:shd w:val="clear" w:color="auto" w:fill="FCFCFC"/>
        </w:rPr>
        <w:t>(Milewski 2007)</w:t>
      </w:r>
      <w:r w:rsidR="005359E3" w:rsidRPr="008B4D51">
        <w:rPr>
          <w:szCs w:val="24"/>
          <w:shd w:val="clear" w:color="auto" w:fill="FCFCFC"/>
        </w:rPr>
        <w:fldChar w:fldCharType="end"/>
      </w:r>
      <w:r w:rsidR="005359E3" w:rsidRPr="008B4D51">
        <w:rPr>
          <w:szCs w:val="24"/>
          <w:shd w:val="clear" w:color="auto" w:fill="FCFCFC"/>
        </w:rPr>
        <w:t>.</w:t>
      </w:r>
      <w:r w:rsidR="005359E3" w:rsidRPr="008B4D51">
        <w:rPr>
          <w:color w:val="FF0000"/>
          <w:szCs w:val="24"/>
          <w:shd w:val="clear" w:color="auto" w:fill="FCFCFC"/>
        </w:rPr>
        <w:t xml:space="preserve"> </w:t>
      </w:r>
    </w:p>
    <w:p w14:paraId="2E46DF79" w14:textId="54671333" w:rsidR="00F61410" w:rsidRPr="008B4D51" w:rsidRDefault="005F387E" w:rsidP="00BD21F7">
      <w:pPr>
        <w:spacing w:line="480" w:lineRule="auto"/>
        <w:rPr>
          <w:szCs w:val="24"/>
          <w:shd w:val="clear" w:color="auto" w:fill="FCFCFC"/>
        </w:rPr>
      </w:pPr>
      <w:r w:rsidRPr="008B4D51">
        <w:rPr>
          <w:color w:val="000000"/>
          <w:szCs w:val="24"/>
        </w:rPr>
        <w:t xml:space="preserve">Assimilation theories posit that migrant family behaviours </w:t>
      </w:r>
      <w:r w:rsidR="00EB79CE" w:rsidRPr="008B4D51">
        <w:rPr>
          <w:color w:val="000000"/>
          <w:szCs w:val="24"/>
        </w:rPr>
        <w:t xml:space="preserve">change based </w:t>
      </w:r>
      <w:r w:rsidRPr="008B4D51">
        <w:rPr>
          <w:color w:val="000000"/>
          <w:szCs w:val="24"/>
        </w:rPr>
        <w:t xml:space="preserve">on the cultural distance between </w:t>
      </w:r>
      <w:r w:rsidR="008F6ACE" w:rsidRPr="008B4D51">
        <w:rPr>
          <w:color w:val="000000"/>
          <w:szCs w:val="24"/>
        </w:rPr>
        <w:t xml:space="preserve">sending </w:t>
      </w:r>
      <w:r w:rsidRPr="008B4D51">
        <w:rPr>
          <w:color w:val="000000"/>
          <w:szCs w:val="24"/>
        </w:rPr>
        <w:t>and destination country, time since arrival, and</w:t>
      </w:r>
      <w:r w:rsidR="005359E3" w:rsidRPr="008B4D51">
        <w:rPr>
          <w:color w:val="000000"/>
          <w:szCs w:val="24"/>
        </w:rPr>
        <w:t xml:space="preserve"> migrant</w:t>
      </w:r>
      <w:r w:rsidRPr="008B4D51">
        <w:rPr>
          <w:color w:val="000000"/>
          <w:szCs w:val="24"/>
        </w:rPr>
        <w:t xml:space="preserve"> generation</w:t>
      </w:r>
      <w:r w:rsidR="004527FF" w:rsidRPr="008B4D51">
        <w:rPr>
          <w:color w:val="000000"/>
          <w:szCs w:val="24"/>
        </w:rPr>
        <w:t xml:space="preserve"> </w:t>
      </w:r>
      <w:r w:rsidR="004527FF" w:rsidRPr="008B4D51">
        <w:rPr>
          <w:color w:val="000000"/>
          <w:szCs w:val="24"/>
        </w:rPr>
        <w:fldChar w:fldCharType="begin"/>
      </w:r>
      <w:r w:rsidR="00733E6E" w:rsidRPr="008B4D51">
        <w:rPr>
          <w:color w:val="000000"/>
          <w:szCs w:val="24"/>
        </w:rPr>
        <w:instrText xml:space="preserve"> ADDIN EN.CITE &lt;EndNote&gt;&lt;Cite&gt;&lt;Author&gt;Kulu&lt;/Author&gt;&lt;Year&gt;2017&lt;/Year&gt;&lt;RecNum&gt;183&lt;/RecNum&gt;&lt;DisplayText&gt;(Kulu, Hannemann et al. 2017)&lt;/DisplayText&gt;&lt;record&gt;&lt;rec-number&gt;183&lt;/rec-number&gt;&lt;foreign-keys&gt;&lt;key app="EN" db-id="date2dst4vae0pe955kxa2tla9pzrxp00p95" timestamp="1665058532"&gt;183&lt;/key&gt;&lt;/foreign-keys&gt;&lt;ref-type name="Journal Article"&gt;17&lt;/ref-type&gt;&lt;contributors&gt;&lt;authors&gt;&lt;author&gt;Kulu, Hill&lt;/author&gt;&lt;author&gt;Hannemann, Tina&lt;/author&gt;&lt;author&gt;Pailh,&lt;/author&gt;&lt;author&gt;xe,&lt;/author&gt;&lt;author&gt;Ariane&lt;/author&gt;&lt;author&gt;Neels, Karel&lt;/author&gt;&lt;author&gt;Krapf, Sandra&lt;/author&gt;&lt;author&gt;Gonz,&lt;/author&gt;&lt;author&gt;xe,&lt;/author&gt;&lt;author&gt;lez-Ferrer, Amparo&lt;/author&gt;&lt;author&gt;Andersson, Gunnar&lt;/author&gt;&lt;/authors&gt;&lt;/contributors&gt;&lt;titles&gt;&lt;title&gt;Fertility by Birth Order among the Descendants of Immigrants in Selected European Countries&lt;/title&gt;&lt;secondary-title&gt;Population and Development Review&lt;/secondary-title&gt;&lt;/titles&gt;&lt;periodical&gt;&lt;full-title&gt;Population and Development Review&lt;/full-title&gt;&lt;/periodical&gt;&lt;pages&gt;31-60&lt;/pages&gt;&lt;volume&gt;43&lt;/volume&gt;&lt;number&gt;1&lt;/number&gt;&lt;dates&gt;&lt;year&gt;2017&lt;/year&gt;&lt;/dates&gt;&lt;publisher&gt;[Population Council, Wiley]&lt;/publisher&gt;&lt;isbn&gt;00987921, 17284457&lt;/isbn&gt;&lt;urls&gt;&lt;related-urls&gt;&lt;url&gt;http://www.jstor.org/stable/44202628&lt;/url&gt;&lt;/related-urls&gt;&lt;/urls&gt;&lt;custom1&gt;Full publication date: MARCH 2017&lt;/custom1&gt;&lt;access-date&gt;2021/06/25/&lt;/access-date&gt;&lt;/record&gt;&lt;/Cite&gt;&lt;/EndNote&gt;</w:instrText>
      </w:r>
      <w:r w:rsidR="004527FF" w:rsidRPr="008B4D51">
        <w:rPr>
          <w:color w:val="000000"/>
          <w:szCs w:val="24"/>
        </w:rPr>
        <w:fldChar w:fldCharType="separate"/>
      </w:r>
      <w:r w:rsidR="00733E6E" w:rsidRPr="008B4D51">
        <w:rPr>
          <w:noProof/>
          <w:color w:val="000000"/>
          <w:szCs w:val="24"/>
        </w:rPr>
        <w:t>(Kulu, Hannemann et al. 2017)</w:t>
      </w:r>
      <w:r w:rsidR="004527FF" w:rsidRPr="008B4D51">
        <w:rPr>
          <w:color w:val="000000"/>
          <w:szCs w:val="24"/>
        </w:rPr>
        <w:fldChar w:fldCharType="end"/>
      </w:r>
      <w:r w:rsidR="004527FF" w:rsidRPr="008B4D51">
        <w:rPr>
          <w:color w:val="000000"/>
          <w:szCs w:val="24"/>
        </w:rPr>
        <w:t>.</w:t>
      </w:r>
      <w:r w:rsidRPr="008B4D51">
        <w:rPr>
          <w:color w:val="FF0000"/>
          <w:szCs w:val="24"/>
        </w:rPr>
        <w:t> </w:t>
      </w:r>
      <w:r w:rsidR="003D5796" w:rsidRPr="008B4D51">
        <w:rPr>
          <w:rStyle w:val="normaltextrun"/>
          <w:szCs w:val="24"/>
        </w:rPr>
        <w:t xml:space="preserve">Across Europe, descendants of immigrants </w:t>
      </w:r>
      <w:r w:rsidR="00441FB9" w:rsidRPr="008B4D51">
        <w:rPr>
          <w:rStyle w:val="normaltextrun"/>
          <w:szCs w:val="24"/>
        </w:rPr>
        <w:t xml:space="preserve">often exhibit </w:t>
      </w:r>
      <w:r w:rsidR="003D5796" w:rsidRPr="008B4D51">
        <w:rPr>
          <w:szCs w:val="24"/>
        </w:rPr>
        <w:t>partnership behaviours</w:t>
      </w:r>
      <w:r w:rsidR="00407F2D" w:rsidRPr="008B4D51">
        <w:rPr>
          <w:szCs w:val="24"/>
        </w:rPr>
        <w:t xml:space="preserve"> like </w:t>
      </w:r>
      <w:r w:rsidR="003D5796" w:rsidRPr="008B4D51">
        <w:rPr>
          <w:szCs w:val="24"/>
        </w:rPr>
        <w:t>their parents</w:t>
      </w:r>
      <w:r w:rsidR="00407F2D" w:rsidRPr="008B4D51">
        <w:rPr>
          <w:szCs w:val="24"/>
        </w:rPr>
        <w:t>’</w:t>
      </w:r>
      <w:r w:rsidR="003D5796" w:rsidRPr="008B4D51">
        <w:rPr>
          <w:szCs w:val="24"/>
        </w:rPr>
        <w:t xml:space="preserve">, which may be similar or markedly different </w:t>
      </w:r>
      <w:r w:rsidR="00407F2D" w:rsidRPr="008B4D51">
        <w:rPr>
          <w:szCs w:val="24"/>
        </w:rPr>
        <w:t>to</w:t>
      </w:r>
      <w:r w:rsidR="003D5796" w:rsidRPr="008B4D51">
        <w:rPr>
          <w:szCs w:val="24"/>
        </w:rPr>
        <w:t xml:space="preserve"> the native population depending on where the migrants come from </w:t>
      </w:r>
      <w:r w:rsidR="004527FF" w:rsidRPr="008B4D51">
        <w:rPr>
          <w:szCs w:val="24"/>
        </w:rPr>
        <w:fldChar w:fldCharType="begin">
          <w:fldData xml:space="preserve">PEVuZE5vdGU+PENpdGU+PEF1dGhvcj5IYW5uZW1hbm48L0F1dGhvcj48WWVhcj4yMDIwPC9ZZWFy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=
</w:fldData>
        </w:fldChar>
      </w:r>
      <w:r w:rsidR="00733E6E" w:rsidRPr="008B4D51">
        <w:rPr>
          <w:szCs w:val="24"/>
        </w:rPr>
        <w:instrText xml:space="preserve"> ADDIN EN.CITE </w:instrText>
      </w:r>
      <w:r w:rsidR="00733E6E" w:rsidRPr="008B4D51">
        <w:rPr>
          <w:szCs w:val="24"/>
        </w:rPr>
        <w:fldChar w:fldCharType="begin">
          <w:fldData xml:space="preserve">PEVuZE5vdGU+PENpdGU+PEF1dGhvcj5IYW5uZW1hbm48L0F1dGhvcj48WWVhcj4yMDIwPC9ZZWFy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=
</w:fldData>
        </w:fldChar>
      </w:r>
      <w:r w:rsidR="00733E6E" w:rsidRPr="008B4D51">
        <w:rPr>
          <w:szCs w:val="24"/>
        </w:rPr>
        <w:instrText xml:space="preserve"> ADDIN EN.CITE.DATA </w:instrText>
      </w:r>
      <w:r w:rsidR="00733E6E" w:rsidRPr="008B4D51">
        <w:rPr>
          <w:szCs w:val="24"/>
        </w:rPr>
      </w:r>
      <w:r w:rsidR="00733E6E" w:rsidRPr="008B4D51">
        <w:rPr>
          <w:szCs w:val="24"/>
        </w:rPr>
        <w:fldChar w:fldCharType="end"/>
      </w:r>
      <w:r w:rsidR="004527FF" w:rsidRPr="008B4D51">
        <w:rPr>
          <w:szCs w:val="24"/>
        </w:rPr>
      </w:r>
      <w:r w:rsidR="004527FF" w:rsidRPr="008B4D51">
        <w:rPr>
          <w:szCs w:val="24"/>
        </w:rPr>
        <w:fldChar w:fldCharType="separate"/>
      </w:r>
      <w:r w:rsidR="00733E6E" w:rsidRPr="008B4D51">
        <w:rPr>
          <w:noProof/>
          <w:szCs w:val="24"/>
        </w:rPr>
        <w:t>(Rahnu, Puur et al. 2015, Hannemann, Kulu et al. 2020, Delaporte and Kulu 2023, Harrison, Kulu et al. 2023, Mikolai and Kulu 2023)</w:t>
      </w:r>
      <w:r w:rsidR="004527FF" w:rsidRPr="008B4D51">
        <w:rPr>
          <w:szCs w:val="24"/>
        </w:rPr>
        <w:fldChar w:fldCharType="end"/>
      </w:r>
      <w:r w:rsidR="003D5796" w:rsidRPr="008B4D51">
        <w:rPr>
          <w:szCs w:val="24"/>
        </w:rPr>
        <w:t xml:space="preserve">. </w:t>
      </w:r>
      <w:r w:rsidRPr="008B4D51">
        <w:rPr>
          <w:color w:val="000000"/>
          <w:szCs w:val="24"/>
        </w:rPr>
        <w:t xml:space="preserve">When destination and sending country norms differ, the second generation is exposed to both their parents’ values and </w:t>
      </w:r>
      <w:r w:rsidR="007B4995" w:rsidRPr="008B4D51">
        <w:rPr>
          <w:color w:val="000000"/>
          <w:szCs w:val="24"/>
        </w:rPr>
        <w:t xml:space="preserve">behaviours </w:t>
      </w:r>
      <w:r w:rsidRPr="008B4D51">
        <w:rPr>
          <w:color w:val="000000"/>
          <w:szCs w:val="24"/>
        </w:rPr>
        <w:t>as well as those of the destination country</w:t>
      </w:r>
      <w:r w:rsidR="00A60EA1" w:rsidRPr="008B4D51">
        <w:rPr>
          <w:color w:val="000000"/>
          <w:szCs w:val="24"/>
        </w:rPr>
        <w:t xml:space="preserve"> </w:t>
      </w:r>
      <w:r w:rsidR="00A60EA1" w:rsidRPr="008B4D51">
        <w:rPr>
          <w:color w:val="000000"/>
          <w:szCs w:val="24"/>
        </w:rPr>
        <w:fldChar w:fldCharType="begin"/>
      </w:r>
      <w:r w:rsidR="00733E6E" w:rsidRPr="008B4D51">
        <w:rPr>
          <w:color w:val="000000"/>
          <w:szCs w:val="24"/>
        </w:rPr>
        <w:instrText xml:space="preserve"> ADDIN EN.CITE &lt;EndNote&gt;&lt;Cite&gt;&lt;Author&gt;De Valk&lt;/Author&gt;&lt;Year&gt;2007&lt;/Year&gt;&lt;RecNum&gt;185&lt;/RecNum&gt;&lt;DisplayText&gt;(De Valk and Liefbroer 2007)&lt;/DisplayText&gt;&lt;record&gt;&lt;rec-number&gt;185&lt;/rec-number&gt;&lt;foreign-keys&gt;&lt;key app="EN" db-id="date2dst4vae0pe955kxa2tla9pzrxp00p95" timestamp="1665058536"&gt;185&lt;/key&gt;&lt;/foreign-keys&gt;&lt;ref-type name="Journal Article"&gt;17&lt;/ref-type&gt;&lt;contributors&gt;&lt;authors&gt;&lt;author&gt;De Valk, Helga A. G.&lt;/author&gt;&lt;author&gt;Liefbroer, Aart C.&lt;/author&gt;&lt;/authors&gt;&lt;/contributors&gt;&lt;titles&gt;&lt;title&gt;Parental Influence On Union Formation Preferences Among Turkish, Moroccan, and Dutch Adolescents in the Netherlands&lt;/title&gt;&lt;secondary-title&gt;Journal of Cross-Cultural Psychology&lt;/secondary-title&gt;&lt;/titles&gt;&lt;pages&gt;487-505&lt;/pages&gt;&lt;volume&gt;38&lt;/volume&gt;&lt;number&gt;4&lt;/number&gt;&lt;dates&gt;&lt;year&gt;2007&lt;/year&gt;&lt;pub-dates&gt;&lt;date&gt;2007/07/01&lt;/date&gt;&lt;/pub-dates&gt;&lt;/dates&gt;&lt;publisher&gt;SAGE Publications Inc&lt;/publisher&gt;&lt;isbn&gt;0022-0221&lt;/isbn&gt;&lt;urls&gt;&lt;related-urls&gt;&lt;url&gt;https://doi.org/10.1177/0022022107302316&lt;/url&gt;&lt;/related-urls&gt;&lt;/urls&gt;&lt;electronic-resource-num&gt;10.1177/0022022107302316&lt;/electronic-resource-num&gt;&lt;access-date&gt;2021/06/25&lt;/access-date&gt;&lt;/record&gt;&lt;/Cite&gt;&lt;/EndNote&gt;</w:instrText>
      </w:r>
      <w:r w:rsidR="00A60EA1" w:rsidRPr="008B4D51">
        <w:rPr>
          <w:color w:val="000000"/>
          <w:szCs w:val="24"/>
        </w:rPr>
        <w:fldChar w:fldCharType="separate"/>
      </w:r>
      <w:r w:rsidR="00733E6E" w:rsidRPr="008B4D51">
        <w:rPr>
          <w:noProof/>
          <w:color w:val="000000"/>
          <w:szCs w:val="24"/>
        </w:rPr>
        <w:t>(De Valk and Liefbroer 2007)</w:t>
      </w:r>
      <w:r w:rsidR="00A60EA1" w:rsidRPr="008B4D51">
        <w:rPr>
          <w:color w:val="000000"/>
          <w:szCs w:val="24"/>
        </w:rPr>
        <w:fldChar w:fldCharType="end"/>
      </w:r>
      <w:r w:rsidR="00A60EA1" w:rsidRPr="008B4D51">
        <w:rPr>
          <w:color w:val="000000"/>
          <w:szCs w:val="24"/>
        </w:rPr>
        <w:t>;</w:t>
      </w:r>
      <w:r w:rsidR="00A50B7D" w:rsidRPr="008B4D51">
        <w:rPr>
          <w:color w:val="FF0000"/>
          <w:szCs w:val="24"/>
        </w:rPr>
        <w:t xml:space="preserve"> </w:t>
      </w:r>
      <w:r w:rsidR="00A50B7D" w:rsidRPr="008B4D51">
        <w:rPr>
          <w:szCs w:val="24"/>
        </w:rPr>
        <w:t>this results in</w:t>
      </w:r>
      <w:r w:rsidRPr="008B4D51">
        <w:rPr>
          <w:szCs w:val="24"/>
        </w:rPr>
        <w:t xml:space="preserve"> </w:t>
      </w:r>
      <w:r w:rsidRPr="008B4D51">
        <w:rPr>
          <w:color w:val="000000"/>
          <w:szCs w:val="24"/>
        </w:rPr>
        <w:t>‘normative conflict’ between</w:t>
      </w:r>
      <w:r w:rsidR="005F332E" w:rsidRPr="008B4D51">
        <w:rPr>
          <w:color w:val="000000"/>
          <w:szCs w:val="24"/>
        </w:rPr>
        <w:t xml:space="preserve"> young </w:t>
      </w:r>
      <w:r w:rsidRPr="008B4D51">
        <w:rPr>
          <w:color w:val="000000"/>
          <w:szCs w:val="24"/>
        </w:rPr>
        <w:t xml:space="preserve">second-generation </w:t>
      </w:r>
      <w:r w:rsidR="005F332E" w:rsidRPr="008B4D51">
        <w:rPr>
          <w:color w:val="000000"/>
          <w:szCs w:val="24"/>
        </w:rPr>
        <w:t xml:space="preserve">migrants </w:t>
      </w:r>
      <w:r w:rsidRPr="008B4D51">
        <w:rPr>
          <w:color w:val="000000"/>
          <w:szCs w:val="24"/>
        </w:rPr>
        <w:t>and their</w:t>
      </w:r>
      <w:r w:rsidR="005F332E" w:rsidRPr="008B4D51">
        <w:rPr>
          <w:color w:val="000000"/>
          <w:szCs w:val="24"/>
        </w:rPr>
        <w:t xml:space="preserve"> first generation</w:t>
      </w:r>
      <w:r w:rsidRPr="008B4D51">
        <w:rPr>
          <w:color w:val="000000"/>
          <w:szCs w:val="24"/>
        </w:rPr>
        <w:t xml:space="preserve"> parents, especially </w:t>
      </w:r>
      <w:r w:rsidR="00EB79CE" w:rsidRPr="008B4D51">
        <w:rPr>
          <w:color w:val="000000"/>
          <w:szCs w:val="24"/>
        </w:rPr>
        <w:t xml:space="preserve">around </w:t>
      </w:r>
      <w:r w:rsidRPr="008B4D51">
        <w:rPr>
          <w:color w:val="000000"/>
          <w:szCs w:val="24"/>
        </w:rPr>
        <w:t>sexual mores and partnership formation</w:t>
      </w:r>
      <w:r w:rsidR="00A60EA1" w:rsidRPr="008B4D51">
        <w:rPr>
          <w:color w:val="000000"/>
          <w:szCs w:val="24"/>
        </w:rPr>
        <w:t xml:space="preserve"> </w:t>
      </w:r>
      <w:r w:rsidR="00A60EA1" w:rsidRPr="008B4D51">
        <w:rPr>
          <w:color w:val="000000"/>
          <w:szCs w:val="24"/>
        </w:rPr>
        <w:fldChar w:fldCharType="begin"/>
      </w:r>
      <w:r w:rsidR="00733E6E" w:rsidRPr="008B4D51">
        <w:rPr>
          <w:color w:val="000000"/>
          <w:szCs w:val="24"/>
        </w:rPr>
        <w:instrText xml:space="preserve"> ADDIN EN.CITE &lt;EndNote&gt;&lt;Cite&gt;&lt;Author&gt;Giguère&lt;/Author&gt;&lt;Year&gt;2010&lt;/Year&gt;&lt;RecNum&gt;186&lt;/RecNum&gt;&lt;DisplayText&gt;(Giguère, Lalonde and Lou 2010)&lt;/DisplayText&gt;&lt;record&gt;&lt;rec-number&gt;186&lt;/rec-number&gt;&lt;foreign-keys&gt;&lt;key app="EN" db-id="date2dst4vae0pe955kxa2tla9pzrxp00p95" timestamp="1665058538"&gt;186&lt;/key&gt;&lt;/foreign-keys&gt;&lt;ref-type name="Journal Article"&gt;17&lt;/ref-type&gt;&lt;contributors&gt;&lt;authors&gt;&lt;author&gt;Giguère, Benjamin&lt;/author&gt;&lt;author&gt;Lalonde, Richard&lt;/author&gt;&lt;author&gt;Lou, Evelina&lt;/author&gt;&lt;/authors&gt;&lt;/contributors&gt;&lt;auth-address&gt;Giguère, Benjamin: York University, Department of Psychology, 4700 Keele, Toronto, ON, Canada, M3J 1P3, bgiguere@yorku.ca&lt;/auth-address&gt;&lt;titles&gt;&lt;title&gt;Living at the crossroads of cultural worlds: The experience of normative conflicts by second generation immigrant youth&lt;/title&gt;&lt;secondary-title&gt;Social and Personality Psychology Compass&lt;/secondary-title&gt;&lt;/titles&gt;&lt;pages&gt;14-29&lt;/pages&gt;&lt;volume&gt;4&lt;/volume&gt;&lt;number&gt;1&lt;/number&gt;&lt;keywords&gt;&lt;keyword&gt;*Conflict&lt;/keyword&gt;&lt;keyword&gt;*Cross Cultural Differences&lt;/keyword&gt;&lt;keyword&gt;*Immigration&lt;/keyword&gt;&lt;keyword&gt;*Social Identity&lt;/keyword&gt;&lt;keyword&gt;*Cultural Identity&lt;/keyword&gt;&lt;keyword&gt;Life Experiences&lt;/keyword&gt;&lt;/keywords&gt;&lt;dates&gt;&lt;year&gt;2010&lt;/year&gt;&lt;/dates&gt;&lt;pub-location&gt;United Kingdom&lt;/pub-location&gt;&lt;publisher&gt;Wiley-Blackwell Publishing Ltd.&lt;/publisher&gt;&lt;isbn&gt;1751-9004(Electronic)&lt;/isbn&gt;&lt;urls&gt;&lt;/urls&gt;&lt;electronic-resource-num&gt;10.1111/j.1751-9004.2009.00228.x&lt;/electronic-resource-num&gt;&lt;/record&gt;&lt;/Cite&gt;&lt;/EndNote&gt;</w:instrText>
      </w:r>
      <w:r w:rsidR="00A60EA1" w:rsidRPr="008B4D51">
        <w:rPr>
          <w:color w:val="000000"/>
          <w:szCs w:val="24"/>
        </w:rPr>
        <w:fldChar w:fldCharType="separate"/>
      </w:r>
      <w:r w:rsidR="00733E6E" w:rsidRPr="008B4D51">
        <w:rPr>
          <w:noProof/>
          <w:color w:val="000000"/>
          <w:szCs w:val="24"/>
        </w:rPr>
        <w:t>(Giguère, Lalonde and Lou 2010)</w:t>
      </w:r>
      <w:r w:rsidR="00A60EA1" w:rsidRPr="008B4D51">
        <w:rPr>
          <w:color w:val="000000"/>
          <w:szCs w:val="24"/>
        </w:rPr>
        <w:fldChar w:fldCharType="end"/>
      </w:r>
      <w:r w:rsidR="001C438C" w:rsidRPr="008B4D51">
        <w:rPr>
          <w:color w:val="000000"/>
          <w:szCs w:val="24"/>
        </w:rPr>
        <w:t xml:space="preserve"> and </w:t>
      </w:r>
      <w:r w:rsidR="005359E3" w:rsidRPr="008B4D51">
        <w:rPr>
          <w:color w:val="000000"/>
          <w:szCs w:val="24"/>
        </w:rPr>
        <w:t xml:space="preserve">can </w:t>
      </w:r>
      <w:r w:rsidR="001C438C" w:rsidRPr="008B4D51">
        <w:rPr>
          <w:color w:val="000000"/>
          <w:szCs w:val="24"/>
        </w:rPr>
        <w:t xml:space="preserve">lead to the emergence of third culture practices – the “minority subculture hypothesis” </w:t>
      </w:r>
      <w:r w:rsidR="006C380F" w:rsidRPr="008B4D51">
        <w:rPr>
          <w:color w:val="000000"/>
          <w:szCs w:val="24"/>
        </w:rPr>
        <w:fldChar w:fldCharType="begin"/>
      </w:r>
      <w:r w:rsidR="00733E6E" w:rsidRPr="008B4D51">
        <w:rPr>
          <w:color w:val="000000"/>
          <w:szCs w:val="24"/>
        </w:rPr>
        <w:instrText xml:space="preserve"> ADDIN EN.CITE &lt;EndNote&gt;&lt;Cite&gt;&lt;Author&gt;Mikolai&lt;/Author&gt;&lt;Year&gt;2023&lt;/Year&gt;&lt;RecNum&gt;297&lt;/RecNum&gt;&lt;DisplayText&gt;(Mikolai and Kulu 2023)&lt;/DisplayText&gt;&lt;record&gt;&lt;rec-number&gt;297&lt;/rec-number&gt;&lt;foreign-keys&gt;&lt;key app="EN" db-id="date2dst4vae0pe955kxa2tla9pzrxp00p95" timestamp="1700158060"&gt;297&lt;/key&gt;&lt;/foreign-keys&gt;&lt;ref-type name="Journal Article"&gt;17&lt;/ref-type&gt;&lt;contributors&gt;&lt;authors&gt;&lt;author&gt;Mikolai, Júlia&lt;/author&gt;&lt;author&gt;Kulu, Hill&lt;/author&gt;&lt;/authors&gt;&lt;/contributors&gt;&lt;titles&gt;&lt;title&gt;Partnership and fertility trajectories of immigrants and descendants in the United Kingdom: A multilevel multistate event history approach&lt;/title&gt;&lt;secondary-title&gt;Population Studies&lt;/secondary-title&gt;&lt;/titles&gt;&lt;periodical&gt;&lt;full-title&gt;Population Studies&lt;/full-title&gt;&lt;/periodical&gt;&lt;pages&gt;359-378&lt;/pages&gt;&lt;volume&gt;77&lt;/volume&gt;&lt;number&gt;3&lt;/number&gt;&lt;dates&gt;&lt;year&gt;2023&lt;/year&gt;&lt;pub-dates&gt;&lt;date&gt;2023/09/02&lt;/date&gt;&lt;/pub-dates&gt;&lt;/dates&gt;&lt;publisher&gt;Routledge&lt;/publisher&gt;&lt;isbn&gt;0032-4728&lt;/isbn&gt;&lt;urls&gt;&lt;related-urls&gt;&lt;url&gt;https://doi.org/10.1080/00324728.2022.2144639&lt;/url&gt;&lt;/related-urls&gt;&lt;/urls&gt;&lt;electronic-resource-num&gt;10.1080/00324728.2022.2144639&lt;/electronic-resource-num&gt;&lt;/record&gt;&lt;/Cite&gt;&lt;/EndNote&gt;</w:instrText>
      </w:r>
      <w:r w:rsidR="006C380F" w:rsidRPr="008B4D51">
        <w:rPr>
          <w:color w:val="000000"/>
          <w:szCs w:val="24"/>
        </w:rPr>
        <w:fldChar w:fldCharType="separate"/>
      </w:r>
      <w:r w:rsidR="00733E6E" w:rsidRPr="008B4D51">
        <w:rPr>
          <w:noProof/>
          <w:color w:val="000000"/>
          <w:szCs w:val="24"/>
        </w:rPr>
        <w:t>(Mikolai and Kulu 2023)</w:t>
      </w:r>
      <w:r w:rsidR="006C380F" w:rsidRPr="008B4D51">
        <w:rPr>
          <w:color w:val="000000"/>
          <w:szCs w:val="24"/>
        </w:rPr>
        <w:fldChar w:fldCharType="end"/>
      </w:r>
      <w:r w:rsidR="001C438C" w:rsidRPr="008B4D51">
        <w:rPr>
          <w:color w:val="000000"/>
          <w:szCs w:val="24"/>
        </w:rPr>
        <w:t>.</w:t>
      </w:r>
      <w:r w:rsidR="00B64673" w:rsidRPr="008B4D51">
        <w:rPr>
          <w:rStyle w:val="normaltextrun"/>
          <w:color w:val="FF0000"/>
          <w:szCs w:val="24"/>
        </w:rPr>
        <w:t xml:space="preserve"> </w:t>
      </w:r>
      <w:r w:rsidR="005B04BF" w:rsidRPr="008B4D51">
        <w:rPr>
          <w:rStyle w:val="normaltextrun"/>
          <w:szCs w:val="24"/>
        </w:rPr>
        <w:t>For example, migrants may adopt cohabitation norms</w:t>
      </w:r>
      <w:r w:rsidR="00407F2D" w:rsidRPr="008B4D51">
        <w:rPr>
          <w:rStyle w:val="normaltextrun"/>
          <w:szCs w:val="24"/>
        </w:rPr>
        <w:t xml:space="preserve"> </w:t>
      </w:r>
      <w:r w:rsidR="005B04BF" w:rsidRPr="008B4D51">
        <w:rPr>
          <w:rStyle w:val="normaltextrun"/>
          <w:szCs w:val="24"/>
        </w:rPr>
        <w:t xml:space="preserve">of the </w:t>
      </w:r>
      <w:r w:rsidR="00EB79CE" w:rsidRPr="008B4D51">
        <w:rPr>
          <w:rStyle w:val="normaltextrun"/>
          <w:szCs w:val="24"/>
        </w:rPr>
        <w:t xml:space="preserve">destination </w:t>
      </w:r>
      <w:r w:rsidR="005B04BF" w:rsidRPr="008B4D51">
        <w:rPr>
          <w:rStyle w:val="normaltextrun"/>
          <w:szCs w:val="24"/>
        </w:rPr>
        <w:t xml:space="preserve">country but draw the line at nonmarital fertility, in which case we may expect to see migrant </w:t>
      </w:r>
      <w:r w:rsidR="00B73338" w:rsidRPr="008B4D51">
        <w:rPr>
          <w:rStyle w:val="normaltextrun"/>
          <w:szCs w:val="24"/>
        </w:rPr>
        <w:t>and</w:t>
      </w:r>
      <w:r w:rsidR="005B04BF" w:rsidRPr="008B4D51">
        <w:rPr>
          <w:rStyle w:val="normaltextrun"/>
          <w:szCs w:val="24"/>
        </w:rPr>
        <w:t xml:space="preserve"> native differences in partnership/fertility dynamics such as childbearing within cohabitation or legitimizing marriages</w:t>
      </w:r>
      <w:r w:rsidR="00FA4DFC" w:rsidRPr="008B4D51">
        <w:rPr>
          <w:rStyle w:val="normaltextrun"/>
          <w:szCs w:val="24"/>
        </w:rPr>
        <w:t xml:space="preserve"> </w:t>
      </w:r>
      <w:r w:rsidR="00121B9E" w:rsidRPr="008B4D51">
        <w:rPr>
          <w:rStyle w:val="normaltextrun"/>
          <w:szCs w:val="24"/>
        </w:rPr>
        <w:fldChar w:fldCharType="begin"/>
      </w:r>
      <w:r w:rsidR="00733E6E" w:rsidRPr="008B4D51">
        <w:rPr>
          <w:rStyle w:val="normaltextrun"/>
          <w:szCs w:val="24"/>
        </w:rPr>
        <w:instrText xml:space="preserve"> ADDIN EN.CITE &lt;EndNote&gt;&lt;Cite&gt;&lt;Author&gt;Berrington&lt;/Author&gt;&lt;Year&gt;2020&lt;/Year&gt;&lt;RecNum&gt;187&lt;/RecNum&gt;&lt;DisplayText&gt;(Berrington 2020)&lt;/DisplayText&gt;&lt;record&gt;&lt;rec-number&gt;187&lt;/rec-number&gt;&lt;foreign-keys&gt;&lt;key app="EN" db-id="date2dst4vae0pe955kxa2tla9pzrxp00p95" timestamp="1665058539"&gt;187&lt;/key&gt;&lt;/foreign-keys&gt;&lt;ref-type name="Journal Article"&gt;17&lt;/ref-type&gt;&lt;contributors&gt;&lt;authors&gt;&lt;author&gt;Berrington, Ann&lt;/author&gt;&lt;/authors&gt;&lt;/contributors&gt;&lt;titles&gt;&lt;title&gt;Expectations for family transitions in young adulthood among the UK second generation&lt;/title&gt;&lt;secondary-title&gt;Journal of Ethnic and Migration Studies&lt;/secondary-title&gt;&lt;/titles&gt;&lt;pages&gt;913-935&lt;/pages&gt;&lt;volume&gt;46&lt;/volume&gt;&lt;number&gt;5&lt;/number&gt;&lt;dates&gt;&lt;year&gt;2020&lt;/year&gt;&lt;pub-dates&gt;&lt;date&gt;2020/04/03&lt;/date&gt;&lt;/pub-dates&gt;&lt;/dates&gt;&lt;publisher&gt;Routledge&lt;/publisher&gt;&lt;isbn&gt;1369-183X&lt;/isbn&gt;&lt;urls&gt;&lt;related-urls&gt;&lt;url&gt;https://doi.org/10.1080/1369183X.2018.1539276&lt;/url&gt;&lt;/related-urls&gt;&lt;/urls&gt;&lt;electronic-resource-num&gt;10.1080/1369183X.2018.1539276&lt;/electronic-resource-num&gt;&lt;/record&gt;&lt;/Cite&gt;&lt;/EndNote&gt;</w:instrText>
      </w:r>
      <w:r w:rsidR="00121B9E" w:rsidRPr="008B4D51">
        <w:rPr>
          <w:rStyle w:val="normaltextrun"/>
          <w:szCs w:val="24"/>
        </w:rPr>
        <w:fldChar w:fldCharType="separate"/>
      </w:r>
      <w:r w:rsidR="00733E6E" w:rsidRPr="008B4D51">
        <w:rPr>
          <w:rStyle w:val="normaltextrun"/>
          <w:noProof/>
          <w:szCs w:val="24"/>
        </w:rPr>
        <w:t>(Berrington 2020)</w:t>
      </w:r>
      <w:r w:rsidR="00121B9E" w:rsidRPr="008B4D51">
        <w:rPr>
          <w:rStyle w:val="normaltextrun"/>
          <w:szCs w:val="24"/>
        </w:rPr>
        <w:fldChar w:fldCharType="end"/>
      </w:r>
      <w:r w:rsidR="00121B9E" w:rsidRPr="008B4D51">
        <w:rPr>
          <w:rStyle w:val="normaltextrun"/>
          <w:szCs w:val="24"/>
        </w:rPr>
        <w:t>.</w:t>
      </w:r>
      <w:r w:rsidR="00B64673" w:rsidRPr="008B4D51">
        <w:rPr>
          <w:rStyle w:val="normaltextrun"/>
          <w:szCs w:val="24"/>
        </w:rPr>
        <w:t xml:space="preserve"> </w:t>
      </w:r>
    </w:p>
    <w:p w14:paraId="106E6717" w14:textId="32A3EA58" w:rsidR="00CD6B75" w:rsidRPr="008B4D51" w:rsidRDefault="00531B25" w:rsidP="00BD21F7">
      <w:pPr>
        <w:spacing w:line="480" w:lineRule="auto"/>
        <w:rPr>
          <w:color w:val="FF0000"/>
          <w:szCs w:val="24"/>
        </w:rPr>
      </w:pPr>
      <w:r w:rsidRPr="008B4D51">
        <w:rPr>
          <w:rStyle w:val="normaltextrun"/>
          <w:szCs w:val="24"/>
        </w:rPr>
        <w:t>I</w:t>
      </w:r>
      <w:r w:rsidR="005B04BF" w:rsidRPr="008B4D51">
        <w:rPr>
          <w:rStyle w:val="normaltextrun"/>
          <w:szCs w:val="24"/>
        </w:rPr>
        <w:t>n the US, race</w:t>
      </w:r>
      <w:r w:rsidR="005617C7" w:rsidRPr="008B4D51">
        <w:rPr>
          <w:rStyle w:val="normaltextrun"/>
          <w:szCs w:val="24"/>
        </w:rPr>
        <w:t xml:space="preserve"> and</w:t>
      </w:r>
      <w:r w:rsidR="00441FB9" w:rsidRPr="008B4D51">
        <w:rPr>
          <w:rStyle w:val="normaltextrun"/>
          <w:szCs w:val="24"/>
        </w:rPr>
        <w:t xml:space="preserve"> </w:t>
      </w:r>
      <w:r w:rsidR="005B04BF" w:rsidRPr="008B4D51">
        <w:rPr>
          <w:rStyle w:val="normaltextrun"/>
          <w:szCs w:val="24"/>
        </w:rPr>
        <w:t>ethnicity are key predictors in the partnership context for childbearing</w:t>
      </w:r>
      <w:r w:rsidR="006A01F7" w:rsidRPr="008B4D51">
        <w:rPr>
          <w:rStyle w:val="normaltextrun"/>
          <w:szCs w:val="24"/>
        </w:rPr>
        <w:t xml:space="preserve"> and partnership decisions following nonmarital birth</w:t>
      </w:r>
      <w:r w:rsidR="004F0665" w:rsidRPr="008B4D51">
        <w:rPr>
          <w:rStyle w:val="normaltextrun"/>
          <w:szCs w:val="24"/>
        </w:rPr>
        <w:t xml:space="preserve"> </w:t>
      </w:r>
      <w:r w:rsidR="004F0665" w:rsidRPr="008B4D51">
        <w:rPr>
          <w:rStyle w:val="normaltextrun"/>
          <w:szCs w:val="24"/>
        </w:rPr>
        <w:fldChar w:fldCharType="begin"/>
      </w:r>
      <w:r w:rsidR="00733E6E" w:rsidRPr="008B4D51">
        <w:rPr>
          <w:rStyle w:val="normaltextrun"/>
          <w:szCs w:val="24"/>
        </w:rPr>
        <w:instrText xml:space="preserve"> ADDIN EN.CITE &lt;EndNote&gt;&lt;Cite&gt;&lt;Author&gt;Manlove&lt;/Author&gt;&lt;Year&gt;2012&lt;/Year&gt;&lt;RecNum&gt;192&lt;/RecNum&gt;&lt;DisplayText&gt;(Manlove, Wildsmith et al. 2012)&lt;/DisplayText&gt;&lt;record&gt;&lt;rec-number&gt;192&lt;/rec-number&gt;&lt;foreign-keys&gt;&lt;key app="EN" db-id="date2dst4vae0pe955kxa2tla9pzrxp00p95" timestamp="1665058546"&gt;192&lt;/key&gt;&lt;/foreign-keys&gt;&lt;ref-type name="Journal Article"&gt;17&lt;/ref-type&gt;&lt;contributors&gt;&lt;authors&gt;&lt;author&gt;Manlove, J.&lt;/author&gt;&lt;author&gt;Wildsmith, E.&lt;/author&gt;&lt;author&gt;Ikramullah, E.&lt;/author&gt;&lt;author&gt;Ryan, S.&lt;/author&gt;&lt;author&gt;Holcombe, E.&lt;/author&gt;&lt;author&gt;Scott, M.&lt;/author&gt;&lt;author&gt;Peterson, K.&lt;/author&gt;&lt;/authors&gt;&lt;/contributors&gt;&lt;titles&gt;&lt;title&gt;Union Transitions Following the Birth of a Child to Cohabiting Parents&lt;/title&gt;&lt;secondary-title&gt;Population Research and Policy Review&lt;/secondary-title&gt;&lt;/titles&gt;&lt;periodical&gt;&lt;full-title&gt;Population Research and Policy Review&lt;/full-title&gt;&lt;/periodical&gt;&lt;pages&gt;361-386&lt;/pages&gt;&lt;volume&gt;31&lt;/volume&gt;&lt;number&gt;3&lt;/number&gt;&lt;dates&gt;&lt;year&gt;2012&lt;/year&gt;&lt;/dates&gt;&lt;work-type&gt;Article&lt;/work-type&gt;&lt;urls&gt;&lt;related-urls&gt;&lt;url&gt;https://www.scopus.com/inward/record.uri?eid=2-s2.0-84860363270&amp;amp;doi=10.1007%2fs11113-012-9231-z&amp;amp;partnerID=40&amp;amp;md5=451a3e8d004b74e139e36cd05c5afabe&lt;/url&gt;&lt;/related-urls&gt;&lt;/urls&gt;&lt;electronic-resource-num&gt;10.1007/s11113-012-9231-z&lt;/electronic-resource-num&gt;&lt;remote-database-name&gt;Scopus&lt;/remote-database-name&gt;&lt;/record&gt;&lt;/Cite&gt;&lt;/EndNote&gt;</w:instrText>
      </w:r>
      <w:r w:rsidR="004F0665" w:rsidRPr="008B4D51">
        <w:rPr>
          <w:rStyle w:val="normaltextrun"/>
          <w:szCs w:val="24"/>
        </w:rPr>
        <w:fldChar w:fldCharType="separate"/>
      </w:r>
      <w:r w:rsidR="00733E6E" w:rsidRPr="008B4D51">
        <w:rPr>
          <w:rStyle w:val="normaltextrun"/>
          <w:noProof/>
          <w:szCs w:val="24"/>
        </w:rPr>
        <w:t>(Manlove, Wildsmith et al. 2012)</w:t>
      </w:r>
      <w:r w:rsidR="004F0665" w:rsidRPr="008B4D51">
        <w:rPr>
          <w:rStyle w:val="normaltextrun"/>
          <w:szCs w:val="24"/>
        </w:rPr>
        <w:fldChar w:fldCharType="end"/>
      </w:r>
      <w:r w:rsidR="005B04BF" w:rsidRPr="008B4D51">
        <w:rPr>
          <w:rStyle w:val="normaltextrun"/>
          <w:szCs w:val="24"/>
        </w:rPr>
        <w:t>.</w:t>
      </w:r>
      <w:r w:rsidR="00B64673" w:rsidRPr="008B4D51">
        <w:rPr>
          <w:rStyle w:val="normaltextrun"/>
          <w:szCs w:val="24"/>
        </w:rPr>
        <w:t xml:space="preserve"> </w:t>
      </w:r>
      <w:r w:rsidR="006730D5" w:rsidRPr="008B4D51">
        <w:rPr>
          <w:rStyle w:val="normaltextrun"/>
          <w:szCs w:val="24"/>
        </w:rPr>
        <w:lastRenderedPageBreak/>
        <w:t>N</w:t>
      </w:r>
      <w:r w:rsidR="005B04BF" w:rsidRPr="008B4D51">
        <w:rPr>
          <w:rStyle w:val="normaltextrun"/>
          <w:szCs w:val="24"/>
        </w:rPr>
        <w:t>o</w:t>
      </w:r>
      <w:r w:rsidR="005F332E" w:rsidRPr="008B4D51">
        <w:rPr>
          <w:rStyle w:val="normaltextrun"/>
          <w:szCs w:val="24"/>
        </w:rPr>
        <w:t>nmarital</w:t>
      </w:r>
      <w:r w:rsidR="005B04BF" w:rsidRPr="008B4D51">
        <w:rPr>
          <w:rStyle w:val="normaltextrun"/>
          <w:szCs w:val="24"/>
        </w:rPr>
        <w:t xml:space="preserve"> births </w:t>
      </w:r>
      <w:r w:rsidR="006730D5" w:rsidRPr="008B4D51">
        <w:rPr>
          <w:rStyle w:val="normaltextrun"/>
          <w:szCs w:val="24"/>
        </w:rPr>
        <w:t xml:space="preserve">may be </w:t>
      </w:r>
      <w:r w:rsidR="005B04BF" w:rsidRPr="008B4D51">
        <w:rPr>
          <w:rStyle w:val="normaltextrun"/>
          <w:szCs w:val="24"/>
        </w:rPr>
        <w:t>normative</w:t>
      </w:r>
      <w:r w:rsidR="006730D5" w:rsidRPr="008B4D51">
        <w:rPr>
          <w:rStyle w:val="normaltextrun"/>
          <w:szCs w:val="24"/>
        </w:rPr>
        <w:t xml:space="preserve"> in some groups</w:t>
      </w:r>
      <w:r w:rsidR="005B04BF" w:rsidRPr="008B4D51">
        <w:rPr>
          <w:rStyle w:val="normaltextrun"/>
          <w:szCs w:val="24"/>
        </w:rPr>
        <w:t xml:space="preserve"> such as Black and Hispanic populations</w:t>
      </w:r>
      <w:r w:rsidR="006730D5" w:rsidRPr="008B4D51">
        <w:rPr>
          <w:rStyle w:val="normaltextrun"/>
          <w:szCs w:val="24"/>
        </w:rPr>
        <w:t xml:space="preserve">, </w:t>
      </w:r>
      <w:r w:rsidR="005B04BF" w:rsidRPr="008B4D51">
        <w:rPr>
          <w:rStyle w:val="normaltextrun"/>
          <w:szCs w:val="24"/>
        </w:rPr>
        <w:t>and marriage and childbearing will have a weaker link</w:t>
      </w:r>
      <w:r w:rsidR="00CE66A3" w:rsidRPr="008B4D51">
        <w:rPr>
          <w:rStyle w:val="normaltextrun"/>
          <w:szCs w:val="24"/>
        </w:rPr>
        <w:t xml:space="preserve"> </w:t>
      </w:r>
      <w:r w:rsidR="006A01F7" w:rsidRPr="008B4D51">
        <w:rPr>
          <w:rStyle w:val="normaltextrun"/>
          <w:szCs w:val="24"/>
        </w:rPr>
        <w:fldChar w:fldCharType="begin"/>
      </w:r>
      <w:r w:rsidR="00733E6E" w:rsidRPr="008B4D51">
        <w:rPr>
          <w:rStyle w:val="normaltextrun"/>
          <w:szCs w:val="24"/>
        </w:rPr>
        <w:instrText xml:space="preserve"> ADDIN EN.CITE &lt;EndNote&gt;&lt;Cite&gt;&lt;Author&gt;Harknett&lt;/Author&gt;&lt;Year&gt;2004&lt;/Year&gt;&lt;RecNum&gt;193&lt;/RecNum&gt;&lt;DisplayText&gt;(Harknett and McLanahan 2004)&lt;/DisplayText&gt;&lt;record&gt;&lt;rec-number&gt;193&lt;/rec-number&gt;&lt;foreign-keys&gt;&lt;key app="EN" db-id="date2dst4vae0pe955kxa2tla9pzrxp00p95" timestamp="1665058548"&gt;193&lt;/key&gt;&lt;/foreign-keys&gt;&lt;ref-type name="Journal Article"&gt;17&lt;/ref-type&gt;&lt;contributors&gt;&lt;authors&gt;&lt;author&gt;Harknett, K.&lt;/author&gt;&lt;author&gt;McLanahan, S. S.&lt;/author&gt;&lt;/authors&gt;&lt;/contributors&gt;&lt;titles&gt;&lt;title&gt;Racial and ethnic differences in marriage after the birth of a child&lt;/title&gt;&lt;secondary-title&gt;American Sociological Review&lt;/secondary-title&gt;&lt;/titles&gt;&lt;pages&gt;790-811&lt;/pages&gt;&lt;volume&gt;69&lt;/volume&gt;&lt;number&gt;6&lt;/number&gt;&lt;dates&gt;&lt;year&gt;2004&lt;/year&gt;&lt;/dates&gt;&lt;work-type&gt;Article&lt;/work-type&gt;&lt;urls&gt;&lt;related-urls&gt;&lt;url&gt;https://www.scopus.com/inward/record.uri?eid=2-s2.0-15044349189&amp;amp;doi=10.1177%2f000312240406900603&amp;amp;partnerID=40&amp;amp;md5=5f302879394d887cc03b31fde3bd7e14&lt;/url&gt;&lt;/related-urls&gt;&lt;/urls&gt;&lt;electronic-resource-num&gt;10.1177/000312240406900603&lt;/electronic-resource-num&gt;&lt;remote-database-name&gt;Scopus&lt;/remote-database-name&gt;&lt;/record&gt;&lt;/Cite&gt;&lt;/EndNote&gt;</w:instrText>
      </w:r>
      <w:r w:rsidR="006A01F7" w:rsidRPr="008B4D51">
        <w:rPr>
          <w:rStyle w:val="normaltextrun"/>
          <w:szCs w:val="24"/>
        </w:rPr>
        <w:fldChar w:fldCharType="separate"/>
      </w:r>
      <w:r w:rsidR="00733E6E" w:rsidRPr="008B4D51">
        <w:rPr>
          <w:rStyle w:val="normaltextrun"/>
          <w:noProof/>
          <w:szCs w:val="24"/>
        </w:rPr>
        <w:t>(Harknett and McLanahan 2004)</w:t>
      </w:r>
      <w:r w:rsidR="006A01F7" w:rsidRPr="008B4D51">
        <w:rPr>
          <w:rStyle w:val="normaltextrun"/>
          <w:szCs w:val="24"/>
        </w:rPr>
        <w:fldChar w:fldCharType="end"/>
      </w:r>
      <w:r w:rsidR="003372DE" w:rsidRPr="008B4D51">
        <w:rPr>
          <w:rStyle w:val="normaltextrun"/>
          <w:szCs w:val="24"/>
        </w:rPr>
        <w:t xml:space="preserve">. </w:t>
      </w:r>
      <w:r w:rsidR="00E14448" w:rsidRPr="008B4D51">
        <w:rPr>
          <w:rStyle w:val="normaltextrun"/>
          <w:szCs w:val="24"/>
        </w:rPr>
        <w:t xml:space="preserve">For instance, the proportion of women who marry following a nonmarital birth has declined over time for all women, but the largest declines are among Black women </w:t>
      </w:r>
      <w:r w:rsidR="00E14448" w:rsidRPr="008B4D51">
        <w:rPr>
          <w:rStyle w:val="normaltextrun"/>
          <w:szCs w:val="24"/>
        </w:rPr>
        <w:fldChar w:fldCharType="begin"/>
      </w:r>
      <w:r w:rsidR="00733E6E" w:rsidRPr="008B4D51">
        <w:rPr>
          <w:rStyle w:val="normaltextrun"/>
          <w:szCs w:val="24"/>
        </w:rPr>
        <w:instrText xml:space="preserve"> ADDIN EN.CITE &lt;EndNote&gt;&lt;Cite&gt;&lt;Author&gt;Gibson-Davis&lt;/Author&gt;&lt;Year&gt;2011&lt;/Year&gt;&lt;RecNum&gt;148&lt;/RecNum&gt;&lt;DisplayText&gt;(Gibson-Davis 2011)&lt;/DisplayText&gt;&lt;record&gt;&lt;rec-number&gt;148&lt;/rec-number&gt;&lt;foreign-keys&gt;&lt;key app="EN" db-id="date2dst4vae0pe955kxa2tla9pzrxp00p95" timestamp="1665058480"&gt;148&lt;/key&gt;&lt;/foreign-keys&gt;&lt;ref-type name="Journal Article"&gt;17&lt;/ref-type&gt;&lt;contributors&gt;&lt;authors&gt;&lt;author&gt;Gibson-Davis, C.&lt;/author&gt;&lt;/authors&gt;&lt;/contributors&gt;&lt;titles&gt;&lt;title&gt;Mothers but not wives: The increasing lag between nonmarital births and marriage&lt;/title&gt;&lt;secondary-title&gt;Journal of Marriage and Family&lt;/secondary-title&gt;&lt;/titles&gt;&lt;periodical&gt;&lt;full-title&gt;Journal of Marriage and Family&lt;/full-title&gt;&lt;/periodical&gt;&lt;pages&gt;264-278&lt;/pages&gt;&lt;volume&gt;73&lt;/volume&gt;&lt;number&gt;1&lt;/number&gt;&lt;dates&gt;&lt;year&gt;2011&lt;/year&gt;&lt;/dates&gt;&lt;work-type&gt;Article&lt;/work-type&gt;&lt;urls&gt;&lt;related-urls&gt;&lt;url&gt;https://www.scopus.com/inward/record.uri?eid=2-s2.0-78651099530&amp;amp;doi=10.1111%2fj.1741-3737.2010.00803.x&amp;amp;partnerID=40&amp;amp;md5=a78c32e0cee7ba308b3d50d7cac6c02b&lt;/url&gt;&lt;/related-urls&gt;&lt;/urls&gt;&lt;electronic-resource-num&gt;10.1111/j.1741-3737.2010.00803.x&lt;/electronic-resource-num&gt;&lt;remote-database-name&gt;Scopus&lt;/remote-database-name&gt;&lt;/record&gt;&lt;/Cite&gt;&lt;/EndNote&gt;</w:instrText>
      </w:r>
      <w:r w:rsidR="00E14448" w:rsidRPr="008B4D51">
        <w:rPr>
          <w:rStyle w:val="normaltextrun"/>
          <w:szCs w:val="24"/>
        </w:rPr>
        <w:fldChar w:fldCharType="separate"/>
      </w:r>
      <w:r w:rsidR="00733E6E" w:rsidRPr="008B4D51">
        <w:rPr>
          <w:rStyle w:val="normaltextrun"/>
          <w:noProof/>
          <w:szCs w:val="24"/>
        </w:rPr>
        <w:t>(Gibson-Davis 2011)</w:t>
      </w:r>
      <w:r w:rsidR="00E14448" w:rsidRPr="008B4D51">
        <w:rPr>
          <w:rStyle w:val="normaltextrun"/>
          <w:szCs w:val="24"/>
        </w:rPr>
        <w:fldChar w:fldCharType="end"/>
      </w:r>
      <w:r w:rsidR="00E14448" w:rsidRPr="008B4D51">
        <w:rPr>
          <w:rStyle w:val="normaltextrun"/>
          <w:szCs w:val="24"/>
        </w:rPr>
        <w:t xml:space="preserve">. </w:t>
      </w:r>
      <w:r w:rsidR="00ED3DD1" w:rsidRPr="008B4D51">
        <w:rPr>
          <w:rStyle w:val="normaltextrun"/>
          <w:szCs w:val="24"/>
        </w:rPr>
        <w:t>Moreover, w</w:t>
      </w:r>
      <w:r w:rsidR="00DB2445" w:rsidRPr="008B4D51">
        <w:rPr>
          <w:rStyle w:val="normaltextrun"/>
          <w:szCs w:val="24"/>
        </w:rPr>
        <w:t xml:space="preserve">hile most nonmarital births to white and Hispanic women occurred within cohabitation, </w:t>
      </w:r>
      <w:r w:rsidR="00DB2445" w:rsidRPr="008B4D51">
        <w:rPr>
          <w:szCs w:val="24"/>
        </w:rPr>
        <w:t>most nonmarital births to Black women occurred outside of coresidential unions, indicating a weaker link between</w:t>
      </w:r>
      <w:r w:rsidR="00E14448" w:rsidRPr="008B4D51">
        <w:rPr>
          <w:szCs w:val="24"/>
        </w:rPr>
        <w:t xml:space="preserve"> not just marriage and fertility but also</w:t>
      </w:r>
      <w:r w:rsidR="00DB2445" w:rsidRPr="008B4D51">
        <w:rPr>
          <w:szCs w:val="24"/>
        </w:rPr>
        <w:t xml:space="preserve"> partnership and fertility for this subgroup </w:t>
      </w:r>
      <w:r w:rsidR="00FE662C" w:rsidRPr="008B4D51">
        <w:rPr>
          <w:szCs w:val="24"/>
        </w:rPr>
        <w:fldChar w:fldCharType="begin"/>
      </w:r>
      <w:r w:rsidR="00733E6E" w:rsidRPr="008B4D51">
        <w:rPr>
          <w:szCs w:val="24"/>
        </w:rPr>
        <w:instrText xml:space="preserve"> ADDIN EN.CITE &lt;EndNote&gt;&lt;Cite&gt;&lt;Author&gt;Guzman&lt;/Author&gt;&lt;Year&gt;2010&lt;/Year&gt;&lt;RecNum&gt;194&lt;/RecNum&gt;&lt;DisplayText&gt;(Guzman, Wildsmith et al. 2010)&lt;/DisplayText&gt;&lt;record&gt;&lt;rec-number&gt;194&lt;/rec-number&gt;&lt;foreign-keys&gt;&lt;key app="EN" db-id="date2dst4vae0pe955kxa2tla9pzrxp00p95" timestamp="1665058549"&gt;194&lt;/key&gt;&lt;/foreign-keys&gt;&lt;ref-type name="Journal Article"&gt;17&lt;/ref-type&gt;&lt;contributors&gt;&lt;authors&gt;&lt;author&gt;Guzman, Lina&lt;/author&gt;&lt;author&gt;Wildsmith, Elizabeth&lt;/author&gt;&lt;author&gt;Manlove, Jennifer&lt;/author&gt;&lt;author&gt;Franzetta, Kerry&lt;/author&gt;&lt;/authors&gt;&lt;/contributors&gt;&lt;titles&gt;&lt;title&gt;Unintended Births: Patterns by Race and Ethnicity And Relationship Type&lt;/title&gt;&lt;secondary-title&gt;Perspectives on Sexual and Reproductive Health&lt;/secondary-title&gt;&lt;/titles&gt;&lt;pages&gt;176-185&lt;/pages&gt;&lt;volume&gt;42&lt;/volume&gt;&lt;number&gt;3&lt;/number&gt;&lt;dates&gt;&lt;year&gt;2010&lt;/year&gt;&lt;pub-dates&gt;&lt;date&gt;2010/09/01&lt;/date&gt;&lt;/pub-dates&gt;&lt;/dates&gt;&lt;publisher&gt;John Wiley &amp;amp; Sons, Ltd&lt;/publisher&gt;&lt;isbn&gt;1538-6341&lt;/isbn&gt;&lt;work-type&gt;https://doi.org/10.1363/4217610&lt;/work-type&gt;&lt;urls&gt;&lt;related-urls&gt;&lt;url&gt;https://doi.org/10.1363/4217610&lt;/url&gt;&lt;/related-urls&gt;&lt;/urls&gt;&lt;electronic-resource-num&gt;https://doi.org/10.1363/4217610&lt;/electronic-resource-num&gt;&lt;access-date&gt;2021/06/25&lt;/access-date&gt;&lt;/record&gt;&lt;/Cite&gt;&lt;/EndNote&gt;</w:instrText>
      </w:r>
      <w:r w:rsidR="00FE662C" w:rsidRPr="008B4D51">
        <w:rPr>
          <w:szCs w:val="24"/>
        </w:rPr>
        <w:fldChar w:fldCharType="separate"/>
      </w:r>
      <w:r w:rsidR="00733E6E" w:rsidRPr="008B4D51">
        <w:rPr>
          <w:noProof/>
          <w:szCs w:val="24"/>
        </w:rPr>
        <w:t>(Guzman, Wildsmith et al. 2010)</w:t>
      </w:r>
      <w:r w:rsidR="00FE662C" w:rsidRPr="008B4D51">
        <w:rPr>
          <w:szCs w:val="24"/>
        </w:rPr>
        <w:fldChar w:fldCharType="end"/>
      </w:r>
      <w:r w:rsidR="00DB2445" w:rsidRPr="008B4D51">
        <w:rPr>
          <w:szCs w:val="24"/>
        </w:rPr>
        <w:t>.</w:t>
      </w:r>
      <w:r w:rsidR="00B64673" w:rsidRPr="008B4D51">
        <w:rPr>
          <w:szCs w:val="24"/>
        </w:rPr>
        <w:t xml:space="preserve"> </w:t>
      </w:r>
      <w:r w:rsidR="00911D00" w:rsidRPr="008B4D51">
        <w:rPr>
          <w:rStyle w:val="normaltextrun"/>
          <w:szCs w:val="24"/>
        </w:rPr>
        <w:t xml:space="preserve">Black women in the US have higher rates of unpartnered fertility compared to </w:t>
      </w:r>
      <w:r w:rsidR="00911D00" w:rsidRPr="008B4D51">
        <w:rPr>
          <w:szCs w:val="24"/>
        </w:rPr>
        <w:t>white and Hispanic women, partly due to less post-conception marriage</w:t>
      </w:r>
      <w:r w:rsidR="00E14448" w:rsidRPr="008B4D51">
        <w:rPr>
          <w:szCs w:val="24"/>
        </w:rPr>
        <w:t xml:space="preserve">, </w:t>
      </w:r>
      <w:r w:rsidR="00911D00" w:rsidRPr="008B4D51">
        <w:rPr>
          <w:szCs w:val="24"/>
        </w:rPr>
        <w:t xml:space="preserve">but mostly because of </w:t>
      </w:r>
      <w:r w:rsidR="00584E6B" w:rsidRPr="008B4D51">
        <w:rPr>
          <w:szCs w:val="24"/>
        </w:rPr>
        <w:t>higher</w:t>
      </w:r>
      <w:r w:rsidR="00911D00" w:rsidRPr="008B4D51">
        <w:rPr>
          <w:szCs w:val="24"/>
        </w:rPr>
        <w:t xml:space="preserve"> likelihood of conception outside of a partnership </w:t>
      </w:r>
      <w:r w:rsidR="00FE662C" w:rsidRPr="008B4D51">
        <w:rPr>
          <w:szCs w:val="24"/>
        </w:rPr>
        <w:fldChar w:fldCharType="begin"/>
      </w:r>
      <w:r w:rsidR="00733E6E" w:rsidRPr="008B4D51">
        <w:rPr>
          <w:szCs w:val="24"/>
        </w:rPr>
        <w:instrText xml:space="preserve"> ADDIN EN.CITE &lt;EndNote&gt;&lt;Cite&gt;&lt;Author&gt;Sweeney&lt;/Author&gt;&lt;Year&gt;2014&lt;/Year&gt;&lt;RecNum&gt;195&lt;/RecNum&gt;&lt;DisplayText&gt;(Sweeney and Raley 2014)&lt;/DisplayText&gt;&lt;record&gt;&lt;rec-number&gt;195&lt;/rec-number&gt;&lt;foreign-keys&gt;&lt;key app="EN" db-id="date2dst4vae0pe955kxa2tla9pzrxp00p95" timestamp="1665058551"&gt;195&lt;/key&gt;&lt;/foreign-keys&gt;&lt;ref-type name="Journal Article"&gt;17&lt;/ref-type&gt;&lt;contributors&gt;&lt;authors&gt;&lt;author&gt;Sweeney, Megan M.&lt;/author&gt;&lt;author&gt;Raley, R. Kelly&lt;/author&gt;&lt;/authors&gt;&lt;/contributors&gt;&lt;titles&gt;&lt;title&gt;Race, Ethnicity, and the Changing Context of Childbearing in the United States&lt;/title&gt;&lt;secondary-title&gt;Annual Review of Sociology&lt;/secondary-title&gt;&lt;/titles&gt;&lt;pages&gt;539-558&lt;/pages&gt;&lt;volume&gt;40&lt;/volume&gt;&lt;number&gt;1&lt;/number&gt;&lt;dates&gt;&lt;year&gt;2014&lt;/year&gt;&lt;pub-dates&gt;&lt;date&gt;2014/07/30&lt;/date&gt;&lt;/pub-dates&gt;&lt;/dates&gt;&lt;publisher&gt;Annual Reviews&lt;/publisher&gt;&lt;isbn&gt;0360-0572&lt;/isbn&gt;&lt;urls&gt;&lt;related-urls&gt;&lt;url&gt;https://doi.org/10.1146/annurev-soc-071913-043342&lt;/url&gt;&lt;/related-urls&gt;&lt;/urls&gt;&lt;electronic-resource-num&gt;10.1146/annurev-soc-071913-043342&lt;/electronic-resource-num&gt;&lt;access-date&gt;2021/06/25&lt;/access-date&gt;&lt;/record&gt;&lt;/Cite&gt;&lt;/EndNote&gt;</w:instrText>
      </w:r>
      <w:r w:rsidR="00FE662C" w:rsidRPr="008B4D51">
        <w:rPr>
          <w:szCs w:val="24"/>
        </w:rPr>
        <w:fldChar w:fldCharType="separate"/>
      </w:r>
      <w:r w:rsidR="00733E6E" w:rsidRPr="008B4D51">
        <w:rPr>
          <w:noProof/>
          <w:szCs w:val="24"/>
        </w:rPr>
        <w:t>(Sweeney and Raley 2014)</w:t>
      </w:r>
      <w:r w:rsidR="00FE662C" w:rsidRPr="008B4D51">
        <w:rPr>
          <w:szCs w:val="24"/>
        </w:rPr>
        <w:fldChar w:fldCharType="end"/>
      </w:r>
      <w:r w:rsidR="005370E3" w:rsidRPr="008B4D51">
        <w:rPr>
          <w:szCs w:val="24"/>
        </w:rPr>
        <w:t xml:space="preserve">. However, </w:t>
      </w:r>
      <w:r w:rsidR="005B0C7A" w:rsidRPr="008B4D51">
        <w:rPr>
          <w:szCs w:val="24"/>
        </w:rPr>
        <w:t>B</w:t>
      </w:r>
      <w:r w:rsidR="005370E3" w:rsidRPr="008B4D51">
        <w:rPr>
          <w:szCs w:val="24"/>
        </w:rPr>
        <w:t xml:space="preserve">lack women </w:t>
      </w:r>
      <w:r w:rsidR="009C582C" w:rsidRPr="008B4D51">
        <w:rPr>
          <w:szCs w:val="24"/>
        </w:rPr>
        <w:t>who have previously been married were less likely to have a nonmarital birth in the future, compared with never married Black women</w:t>
      </w:r>
      <w:r w:rsidR="005826B6" w:rsidRPr="008B4D51">
        <w:rPr>
          <w:szCs w:val="24"/>
        </w:rPr>
        <w:t xml:space="preserve"> </w:t>
      </w:r>
      <w:r w:rsidR="009C582C" w:rsidRPr="008B4D51">
        <w:rPr>
          <w:szCs w:val="24"/>
        </w:rPr>
        <w:fldChar w:fldCharType="begin"/>
      </w:r>
      <w:r w:rsidR="00733E6E" w:rsidRPr="008B4D51">
        <w:rPr>
          <w:szCs w:val="24"/>
        </w:rPr>
        <w:instrText xml:space="preserve"> ADDIN EN.CITE &lt;EndNote&gt;&lt;Cite&gt;&lt;Author&gt;Upchurch&lt;/Author&gt;&lt;Year&gt;2002&lt;/Year&gt;&lt;RecNum&gt;196&lt;/RecNum&gt;&lt;DisplayText&gt;(Upchurch, Lillard and Panis 2002)&lt;/DisplayText&gt;&lt;record&gt;&lt;rec-number&gt;196&lt;/rec-number&gt;&lt;foreign-keys&gt;&lt;key app="EN" db-id="date2dst4vae0pe955kxa2tla9pzrxp00p95" timestamp="1665058552"&gt;196&lt;/key&gt;&lt;/foreign-keys&gt;&lt;ref-type name="Journal Article"&gt;17&lt;/ref-type&gt;&lt;contributors&gt;&lt;authors&gt;&lt;author&gt;Upchurch, D. M.&lt;/author&gt;&lt;author&gt;Lillard, L. A.&lt;/author&gt;&lt;author&gt;Panis, C. W. A.&lt;/author&gt;&lt;/authors&gt;&lt;/contributors&gt;&lt;titles&gt;&lt;title&gt;Nonmarital childbearing: Influences of education, marriage, and fertility&lt;/title&gt;&lt;secondary-title&gt;Demography&lt;/secondary-title&gt;&lt;/titles&gt;&lt;periodical&gt;&lt;full-title&gt;Demography&lt;/full-title&gt;&lt;/periodical&gt;&lt;pages&gt;311-329&lt;/pages&gt;&lt;volume&gt;39&lt;/volume&gt;&lt;number&gt;2&lt;/number&gt;&lt;dates&gt;&lt;year&gt;2002&lt;/year&gt;&lt;/dates&gt;&lt;work-type&gt;Article&lt;/work-type&gt;&lt;urls&gt;&lt;related-urls&gt;&lt;url&gt;https://www.scopus.com/inward/record.uri?eid=2-s2.0-0036581608&amp;amp;doi=10.2307%2f3088341&amp;amp;partnerID=40&amp;amp;md5=ac48e7bcb0b2e09d232ba77dfe4d8233&lt;/url&gt;&lt;/related-urls&gt;&lt;/urls&gt;&lt;electronic-resource-num&gt;10.2307/3088341&lt;/electronic-resource-num&gt;&lt;remote-database-name&gt;Scopus&lt;/remote-database-name&gt;&lt;/record&gt;&lt;/Cite&gt;&lt;/EndNote&gt;</w:instrText>
      </w:r>
      <w:r w:rsidR="009C582C" w:rsidRPr="008B4D51">
        <w:rPr>
          <w:szCs w:val="24"/>
        </w:rPr>
        <w:fldChar w:fldCharType="separate"/>
      </w:r>
      <w:r w:rsidR="00733E6E" w:rsidRPr="008B4D51">
        <w:rPr>
          <w:noProof/>
          <w:szCs w:val="24"/>
        </w:rPr>
        <w:t>(Upchurch, Lillard and Panis 2002)</w:t>
      </w:r>
      <w:r w:rsidR="009C582C" w:rsidRPr="008B4D51">
        <w:rPr>
          <w:szCs w:val="24"/>
        </w:rPr>
        <w:fldChar w:fldCharType="end"/>
      </w:r>
      <w:r w:rsidR="009C582C" w:rsidRPr="008B4D51">
        <w:rPr>
          <w:szCs w:val="24"/>
        </w:rPr>
        <w:t xml:space="preserve">. </w:t>
      </w:r>
      <w:r w:rsidR="006730D5" w:rsidRPr="008B4D51">
        <w:rPr>
          <w:szCs w:val="24"/>
        </w:rPr>
        <w:t xml:space="preserve">Hispanic people </w:t>
      </w:r>
      <w:r w:rsidR="008B1D6B" w:rsidRPr="008B4D51">
        <w:rPr>
          <w:szCs w:val="24"/>
        </w:rPr>
        <w:t xml:space="preserve">tend to </w:t>
      </w:r>
      <w:r w:rsidR="006730D5" w:rsidRPr="008B4D51">
        <w:rPr>
          <w:szCs w:val="24"/>
        </w:rPr>
        <w:t xml:space="preserve">have children within cohabitation </w:t>
      </w:r>
      <w:r w:rsidR="006D0343" w:rsidRPr="008B4D51">
        <w:rPr>
          <w:szCs w:val="24"/>
        </w:rPr>
        <w:t xml:space="preserve">since it is </w:t>
      </w:r>
      <w:r w:rsidR="006730D5" w:rsidRPr="008B4D51">
        <w:rPr>
          <w:szCs w:val="24"/>
        </w:rPr>
        <w:t>seen as an a</w:t>
      </w:r>
      <w:r w:rsidR="000D6588" w:rsidRPr="008B4D51">
        <w:rPr>
          <w:szCs w:val="24"/>
        </w:rPr>
        <w:t>ppropriate</w:t>
      </w:r>
      <w:r w:rsidR="006730D5" w:rsidRPr="008B4D51">
        <w:rPr>
          <w:szCs w:val="24"/>
        </w:rPr>
        <w:t xml:space="preserve"> context for childbearing</w:t>
      </w:r>
      <w:r w:rsidR="00EA2E40" w:rsidRPr="008B4D51">
        <w:rPr>
          <w:szCs w:val="24"/>
        </w:rPr>
        <w:t xml:space="preserve"> </w:t>
      </w:r>
      <w:r w:rsidR="00EA2E40" w:rsidRPr="008B4D51">
        <w:rPr>
          <w:szCs w:val="24"/>
        </w:rPr>
        <w:fldChar w:fldCharType="begin">
          <w:fldData xml:space="preserve">PEVuZE5vdGU+PENpdGU+PEF1dGhvcj5NYW5uaW5nPC9BdXRob3I+PFllYXI+MjAwMTwvWWVhcj48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</w:fldData>
        </w:fldChar>
      </w:r>
      <w:r w:rsidR="00733E6E" w:rsidRPr="008B4D51">
        <w:rPr>
          <w:szCs w:val="24"/>
        </w:rPr>
        <w:instrText xml:space="preserve"> ADDIN EN.CITE </w:instrText>
      </w:r>
      <w:r w:rsidR="00733E6E" w:rsidRPr="008B4D51">
        <w:rPr>
          <w:szCs w:val="24"/>
        </w:rPr>
        <w:fldChar w:fldCharType="begin">
          <w:fldData xml:space="preserve">PEVuZE5vdGU+PENpdGU+PEF1dGhvcj5NYW5uaW5nPC9BdXRob3I+PFllYXI+MjAwMTwvWWVhcj48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</w:fldData>
        </w:fldChar>
      </w:r>
      <w:r w:rsidR="00733E6E" w:rsidRPr="008B4D51">
        <w:rPr>
          <w:szCs w:val="24"/>
        </w:rPr>
        <w:instrText xml:space="preserve"> ADDIN EN.CITE.DATA </w:instrText>
      </w:r>
      <w:r w:rsidR="00733E6E" w:rsidRPr="008B4D51">
        <w:rPr>
          <w:szCs w:val="24"/>
        </w:rPr>
      </w:r>
      <w:r w:rsidR="00733E6E" w:rsidRPr="008B4D51">
        <w:rPr>
          <w:szCs w:val="24"/>
        </w:rPr>
        <w:fldChar w:fldCharType="end"/>
      </w:r>
      <w:r w:rsidR="00EA2E40" w:rsidRPr="008B4D51">
        <w:rPr>
          <w:szCs w:val="24"/>
        </w:rPr>
      </w:r>
      <w:r w:rsidR="00EA2E40" w:rsidRPr="008B4D51">
        <w:rPr>
          <w:szCs w:val="24"/>
        </w:rPr>
        <w:fldChar w:fldCharType="separate"/>
      </w:r>
      <w:r w:rsidR="00733E6E" w:rsidRPr="008B4D51">
        <w:rPr>
          <w:noProof/>
          <w:szCs w:val="24"/>
        </w:rPr>
        <w:t>(Manning 2001, Manlove, Wildsmith et al. 2012)</w:t>
      </w:r>
      <w:r w:rsidR="00EA2E40" w:rsidRPr="008B4D51">
        <w:rPr>
          <w:szCs w:val="24"/>
        </w:rPr>
        <w:fldChar w:fldCharType="end"/>
      </w:r>
      <w:r w:rsidR="006730D5" w:rsidRPr="008B4D51">
        <w:rPr>
          <w:szCs w:val="24"/>
        </w:rPr>
        <w:t>.</w:t>
      </w:r>
      <w:r w:rsidR="006730D5" w:rsidRPr="008B4D51">
        <w:rPr>
          <w:color w:val="7030A0"/>
          <w:szCs w:val="24"/>
        </w:rPr>
        <w:t xml:space="preserve"> </w:t>
      </w:r>
      <w:r w:rsidR="00FE662C" w:rsidRPr="008B4D51">
        <w:rPr>
          <w:szCs w:val="24"/>
        </w:rPr>
        <w:fldChar w:fldCharType="begin"/>
      </w:r>
      <w:r w:rsidR="00733E6E" w:rsidRPr="008B4D51">
        <w:rPr>
          <w:szCs w:val="24"/>
        </w:rPr>
        <w:instrText xml:space="preserve"> ADDIN EN.CITE &lt;EndNote&gt;&lt;Cite AuthorYear="1"&gt;&lt;Author&gt;Guzman&lt;/Author&gt;&lt;Year&gt;2010&lt;/Year&gt;&lt;RecNum&gt;194&lt;/RecNum&gt;&lt;DisplayText&gt;Guzman, Wildsmith et al. (2010)&lt;/DisplayText&gt;&lt;record&gt;&lt;rec-number&gt;194&lt;/rec-number&gt;&lt;foreign-keys&gt;&lt;key app="EN" db-id="date2dst4vae0pe955kxa2tla9pzrxp00p95" timestamp="1665058549"&gt;194&lt;/key&gt;&lt;/foreign-keys&gt;&lt;ref-type name="Journal Article"&gt;17&lt;/ref-type&gt;&lt;contributors&gt;&lt;authors&gt;&lt;author&gt;Guzman, Lina&lt;/author&gt;&lt;author&gt;Wildsmith, Elizabeth&lt;/author&gt;&lt;author&gt;Manlove, Jennifer&lt;/author&gt;&lt;author&gt;Franzetta, Kerry&lt;/author&gt;&lt;/authors&gt;&lt;/contributors&gt;&lt;titles&gt;&lt;title&gt;Unintended Births: Patterns by Race and Ethnicity And Relationship Type&lt;/title&gt;&lt;secondary-title&gt;Perspectives on Sexual and Reproductive Health&lt;/secondary-title&gt;&lt;/titles&gt;&lt;pages&gt;176-185&lt;/pages&gt;&lt;volume&gt;42&lt;/volume&gt;&lt;number&gt;3&lt;/number&gt;&lt;dates&gt;&lt;year&gt;2010&lt;/year&gt;&lt;pub-dates&gt;&lt;date&gt;2010/09/01&lt;/date&gt;&lt;/pub-dates&gt;&lt;/dates&gt;&lt;publisher&gt;John Wiley &amp;amp; Sons, Ltd&lt;/publisher&gt;&lt;isbn&gt;1538-6341&lt;/isbn&gt;&lt;work-type&gt;https://doi.org/10.1363/4217610&lt;/work-type&gt;&lt;urls&gt;&lt;related-urls&gt;&lt;url&gt;https://doi.org/10.1363/4217610&lt;/url&gt;&lt;/related-urls&gt;&lt;/urls&gt;&lt;electronic-resource-num&gt;https://doi.org/10.1363/4217610&lt;/electronic-resource-num&gt;&lt;access-date&gt;2021/06/25&lt;/access-date&gt;&lt;/record&gt;&lt;/Cite&gt;&lt;/EndNote&gt;</w:instrText>
      </w:r>
      <w:r w:rsidR="00FE662C" w:rsidRPr="008B4D51">
        <w:rPr>
          <w:szCs w:val="24"/>
        </w:rPr>
        <w:fldChar w:fldCharType="separate"/>
      </w:r>
      <w:r w:rsidR="00733E6E" w:rsidRPr="008B4D51">
        <w:rPr>
          <w:noProof/>
          <w:szCs w:val="24"/>
        </w:rPr>
        <w:t>Guzman, Wildsmith et al. (2010)</w:t>
      </w:r>
      <w:r w:rsidR="00FE662C" w:rsidRPr="008B4D51">
        <w:rPr>
          <w:szCs w:val="24"/>
        </w:rPr>
        <w:fldChar w:fldCharType="end"/>
      </w:r>
      <w:r w:rsidR="005B04BF" w:rsidRPr="008B4D51">
        <w:rPr>
          <w:color w:val="FF0000"/>
          <w:szCs w:val="24"/>
        </w:rPr>
        <w:t xml:space="preserve"> </w:t>
      </w:r>
      <w:r w:rsidR="005B04BF" w:rsidRPr="008B4D51">
        <w:rPr>
          <w:szCs w:val="24"/>
        </w:rPr>
        <w:t>a</w:t>
      </w:r>
      <w:r w:rsidR="000D6588" w:rsidRPr="008B4D51">
        <w:rPr>
          <w:szCs w:val="24"/>
        </w:rPr>
        <w:t>lso a</w:t>
      </w:r>
      <w:r w:rsidR="005B04BF" w:rsidRPr="008B4D51">
        <w:rPr>
          <w:szCs w:val="24"/>
        </w:rPr>
        <w:t>rgue</w:t>
      </w:r>
      <w:r w:rsidR="00FC77FB" w:rsidRPr="008B4D51">
        <w:rPr>
          <w:szCs w:val="24"/>
        </w:rPr>
        <w:t>d</w:t>
      </w:r>
      <w:r w:rsidR="005B04BF" w:rsidRPr="008B4D51">
        <w:rPr>
          <w:szCs w:val="24"/>
        </w:rPr>
        <w:t xml:space="preserve"> that cohabitation </w:t>
      </w:r>
      <w:r w:rsidR="00C66452" w:rsidRPr="008B4D51">
        <w:rPr>
          <w:szCs w:val="24"/>
        </w:rPr>
        <w:t>may have a different meaning among some ethnic groups:</w:t>
      </w:r>
      <w:r w:rsidR="000D6588" w:rsidRPr="008B4D51">
        <w:rPr>
          <w:szCs w:val="24"/>
        </w:rPr>
        <w:t xml:space="preserve"> </w:t>
      </w:r>
      <w:r w:rsidR="005B04BF" w:rsidRPr="008B4D51">
        <w:rPr>
          <w:szCs w:val="24"/>
        </w:rPr>
        <w:t xml:space="preserve">cohabiting unions with children </w:t>
      </w:r>
      <w:r w:rsidR="002F7019" w:rsidRPr="008B4D51">
        <w:rPr>
          <w:szCs w:val="24"/>
        </w:rPr>
        <w:t>we</w:t>
      </w:r>
      <w:r w:rsidR="005B04BF" w:rsidRPr="008B4D51">
        <w:rPr>
          <w:szCs w:val="24"/>
        </w:rPr>
        <w:t>re more stable for Black and Mexican-American parents than for white parents.</w:t>
      </w:r>
      <w:r w:rsidR="00B64673" w:rsidRPr="008B4D51">
        <w:rPr>
          <w:szCs w:val="24"/>
        </w:rPr>
        <w:t xml:space="preserve"> </w:t>
      </w:r>
      <w:r w:rsidR="005B04BF" w:rsidRPr="008B4D51">
        <w:rPr>
          <w:szCs w:val="24"/>
        </w:rPr>
        <w:t xml:space="preserve">Indeed, among foreign‐born Mexican‐American parents, cohabiting relationships </w:t>
      </w:r>
      <w:r w:rsidR="002F7019" w:rsidRPr="008B4D51">
        <w:rPr>
          <w:szCs w:val="24"/>
        </w:rPr>
        <w:t>we</w:t>
      </w:r>
      <w:r w:rsidR="005B04BF" w:rsidRPr="008B4D51">
        <w:rPr>
          <w:szCs w:val="24"/>
        </w:rPr>
        <w:t>re as stable as marriages</w:t>
      </w:r>
      <w:r w:rsidR="00230A71" w:rsidRPr="008B4D51">
        <w:rPr>
          <w:szCs w:val="24"/>
        </w:rPr>
        <w:t>.</w:t>
      </w:r>
      <w:bookmarkStart w:id="9" w:name="_Hlk55258577"/>
      <w:r w:rsidR="00B64673" w:rsidRPr="008B4D51">
        <w:rPr>
          <w:szCs w:val="24"/>
        </w:rPr>
        <w:t xml:space="preserve"> </w:t>
      </w:r>
      <w:r w:rsidR="00C66452" w:rsidRPr="008B4D51">
        <w:rPr>
          <w:szCs w:val="24"/>
        </w:rPr>
        <w:t xml:space="preserve">Moreover, the impact of </w:t>
      </w:r>
      <w:r w:rsidR="00D034EF" w:rsidRPr="008B4D51">
        <w:rPr>
          <w:szCs w:val="24"/>
        </w:rPr>
        <w:t xml:space="preserve">previous </w:t>
      </w:r>
      <w:r w:rsidR="00C66452" w:rsidRPr="008B4D51">
        <w:rPr>
          <w:szCs w:val="24"/>
        </w:rPr>
        <w:t>childbearing on re</w:t>
      </w:r>
      <w:r w:rsidR="009965BC" w:rsidRPr="008B4D51">
        <w:rPr>
          <w:szCs w:val="24"/>
        </w:rPr>
        <w:t>-</w:t>
      </w:r>
      <w:r w:rsidR="00C66452" w:rsidRPr="008B4D51">
        <w:rPr>
          <w:szCs w:val="24"/>
        </w:rPr>
        <w:t>partnering</w:t>
      </w:r>
      <w:r w:rsidR="00D034EF" w:rsidRPr="008B4D51">
        <w:rPr>
          <w:szCs w:val="24"/>
        </w:rPr>
        <w:t xml:space="preserve"> </w:t>
      </w:r>
      <w:r w:rsidR="00CD6B75" w:rsidRPr="008B4D51">
        <w:rPr>
          <w:szCs w:val="24"/>
        </w:rPr>
        <w:t>h</w:t>
      </w:r>
      <w:r w:rsidR="00D034EF" w:rsidRPr="008B4D51">
        <w:rPr>
          <w:szCs w:val="24"/>
        </w:rPr>
        <w:t>as been seen to differ by race</w:t>
      </w:r>
      <w:r w:rsidR="009965BC" w:rsidRPr="008B4D51">
        <w:rPr>
          <w:color w:val="7030A0"/>
          <w:szCs w:val="24"/>
        </w:rPr>
        <w:t>.</w:t>
      </w:r>
      <w:r w:rsidR="00C66452" w:rsidRPr="008B4D51">
        <w:rPr>
          <w:color w:val="7030A0"/>
          <w:szCs w:val="24"/>
        </w:rPr>
        <w:t xml:space="preserve"> </w:t>
      </w:r>
      <w:r w:rsidR="00AB3589" w:rsidRPr="008B4D51">
        <w:rPr>
          <w:color w:val="000000" w:themeColor="text1"/>
          <w:szCs w:val="24"/>
        </w:rPr>
        <w:t xml:space="preserve">For </w:t>
      </w:r>
      <w:r w:rsidR="00F87DD6" w:rsidRPr="008B4D51">
        <w:rPr>
          <w:color w:val="000000" w:themeColor="text1"/>
          <w:szCs w:val="24"/>
        </w:rPr>
        <w:t>w</w:t>
      </w:r>
      <w:r w:rsidR="00AB3589" w:rsidRPr="008B4D51">
        <w:rPr>
          <w:color w:val="000000" w:themeColor="text1"/>
          <w:szCs w:val="24"/>
        </w:rPr>
        <w:t xml:space="preserve">hite men in the US, having children </w:t>
      </w:r>
      <w:r w:rsidR="00AB3589" w:rsidRPr="008B4D51">
        <w:rPr>
          <w:szCs w:val="24"/>
        </w:rPr>
        <w:t>from a previous relationship hasten</w:t>
      </w:r>
      <w:r w:rsidR="00CD6B75" w:rsidRPr="008B4D51">
        <w:rPr>
          <w:szCs w:val="24"/>
        </w:rPr>
        <w:t>ed</w:t>
      </w:r>
      <w:r w:rsidR="00AB3589" w:rsidRPr="008B4D51">
        <w:rPr>
          <w:szCs w:val="24"/>
        </w:rPr>
        <w:t xml:space="preserve"> cohabitation but decreas</w:t>
      </w:r>
      <w:r w:rsidR="00CD6B75" w:rsidRPr="008B4D51">
        <w:rPr>
          <w:szCs w:val="24"/>
        </w:rPr>
        <w:t>ed</w:t>
      </w:r>
      <w:r w:rsidR="00AB3589" w:rsidRPr="008B4D51">
        <w:rPr>
          <w:szCs w:val="24"/>
        </w:rPr>
        <w:t xml:space="preserve"> transition to marriage, while fatherhood d</w:t>
      </w:r>
      <w:r w:rsidR="00CD6B75" w:rsidRPr="008B4D51">
        <w:rPr>
          <w:szCs w:val="24"/>
        </w:rPr>
        <w:t>id</w:t>
      </w:r>
      <w:r w:rsidR="00AB3589" w:rsidRPr="008B4D51">
        <w:rPr>
          <w:szCs w:val="24"/>
        </w:rPr>
        <w:t xml:space="preserve"> not affect Black and Hispanic men’s relationships in the same way </w:t>
      </w:r>
      <w:r w:rsidR="00EA2E40" w:rsidRPr="008B4D51">
        <w:rPr>
          <w:szCs w:val="24"/>
        </w:rPr>
        <w:fldChar w:fldCharType="begin"/>
      </w:r>
      <w:r w:rsidR="00733E6E" w:rsidRPr="008B4D51">
        <w:rPr>
          <w:szCs w:val="24"/>
        </w:rPr>
        <w:instrText xml:space="preserve"> ADDIN EN.CITE &lt;EndNote&gt;&lt;Cite&gt;&lt;Author&gt;Parker&lt;/Author&gt;&lt;Year&gt;2020&lt;/Year&gt;&lt;RecNum&gt;198&lt;/RecNum&gt;&lt;DisplayText&gt;(Parker, Sassler and Tach 2020)&lt;/DisplayText&gt;&lt;record&gt;&lt;rec-number&gt;198&lt;/rec-number&gt;&lt;foreign-keys&gt;&lt;key app="EN" db-id="date2dst4vae0pe955kxa2tla9pzrxp00p95" timestamp="1665058555"&gt;198&lt;/key&gt;&lt;/foreign-keys&gt;&lt;ref-type name="Journal Article"&gt;17&lt;/ref-type&gt;&lt;contributors&gt;&lt;authors&gt;&lt;author&gt;Parker, Emily&lt;/author&gt;&lt;author&gt;Sassler, Sharon&lt;/author&gt;&lt;author&gt;Tach, Laura&lt;/author&gt;&lt;/authors&gt;&lt;/contributors&gt;&lt;titles&gt;&lt;title&gt;Fatherhood and Racial/Ethnic Differences in the Progression of Romantic Relationships&lt;/title&gt;&lt;secondary-title&gt;Journal of Marriage and Family&lt;/secondary-title&gt;&lt;/titles&gt;&lt;periodical&gt;&lt;full-title&gt;Journal of Marriage and Family&lt;/full-title&gt;&lt;/periodical&gt;&lt;volume&gt;n/a&lt;/volume&gt;&lt;number&gt;n/a&lt;/number&gt;&lt;keywords&gt;&lt;keyword&gt;cohabitation&lt;/keyword&gt;&lt;keyword&gt;fathers&lt;/keyword&gt;&lt;keyword&gt;marriage&lt;/keyword&gt;&lt;keyword&gt;parents&lt;/keyword&gt;&lt;keyword&gt;relationship progression&lt;/keyword&gt;&lt;/keywords&gt;&lt;dates&gt;&lt;year&gt;2020&lt;/year&gt;&lt;pub-dates&gt;&lt;date&gt;2020/11/16&lt;/date&gt;&lt;/pub-dates&gt;&lt;/dates&gt;&lt;publisher&gt;John Wiley &amp;amp; Sons, Ltd&lt;/publisher&gt;&lt;isbn&gt;0022-2445&lt;/isbn&gt;&lt;work-type&gt;https://doi.org/10.1111/jomf.12733&lt;/work-type&gt;&lt;urls&gt;&lt;related-urls&gt;&lt;url&gt;https://doi.org/10.1111/jomf.12733&lt;/url&gt;&lt;/related-urls&gt;&lt;/urls&gt;&lt;electronic-resource-num&gt;https://doi.org/10.1111/jomf.12733&lt;/electronic-resource-num&gt;&lt;access-date&gt;2021/06/25&lt;/access-date&gt;&lt;/record&gt;&lt;/Cite&gt;&lt;/EndNote&gt;</w:instrText>
      </w:r>
      <w:r w:rsidR="00EA2E40" w:rsidRPr="008B4D51">
        <w:rPr>
          <w:szCs w:val="24"/>
        </w:rPr>
        <w:fldChar w:fldCharType="separate"/>
      </w:r>
      <w:r w:rsidR="00733E6E" w:rsidRPr="008B4D51">
        <w:rPr>
          <w:noProof/>
          <w:szCs w:val="24"/>
        </w:rPr>
        <w:t>(Parker, Sassler and Tach 2020)</w:t>
      </w:r>
      <w:r w:rsidR="00EA2E40" w:rsidRPr="008B4D51">
        <w:rPr>
          <w:szCs w:val="24"/>
        </w:rPr>
        <w:fldChar w:fldCharType="end"/>
      </w:r>
      <w:r w:rsidR="00EA2E40" w:rsidRPr="008B4D51">
        <w:rPr>
          <w:szCs w:val="24"/>
        </w:rPr>
        <w:t>.</w:t>
      </w:r>
      <w:r w:rsidR="00D034EF" w:rsidRPr="008B4D51">
        <w:rPr>
          <w:color w:val="FF0000"/>
          <w:szCs w:val="24"/>
        </w:rPr>
        <w:t xml:space="preserve"> </w:t>
      </w:r>
      <w:bookmarkEnd w:id="9"/>
    </w:p>
    <w:p w14:paraId="7A0416B4" w14:textId="41F4A416" w:rsidR="00B243FE" w:rsidRPr="008B4D51" w:rsidRDefault="004D4D72" w:rsidP="006131CA">
      <w:pPr>
        <w:pStyle w:val="Heading3"/>
      </w:pPr>
      <w:r w:rsidRPr="008B4D51">
        <w:lastRenderedPageBreak/>
        <w:t>C</w:t>
      </w:r>
      <w:r w:rsidR="00B243FE" w:rsidRPr="008B4D51">
        <w:t xml:space="preserve">ountry context in </w:t>
      </w:r>
      <w:r w:rsidR="000442A7" w:rsidRPr="008B4D51">
        <w:t xml:space="preserve">the intersection of </w:t>
      </w:r>
      <w:r w:rsidR="00B243FE" w:rsidRPr="008B4D51">
        <w:t>partnership and fertility</w:t>
      </w:r>
      <w:r w:rsidR="00B64673" w:rsidRPr="008B4D51">
        <w:t xml:space="preserve"> </w:t>
      </w:r>
    </w:p>
    <w:p w14:paraId="48C20A50" w14:textId="6CB887B9" w:rsidR="001E6E42" w:rsidRPr="008B4D51" w:rsidRDefault="00F778E8" w:rsidP="00BD21F7">
      <w:pPr>
        <w:spacing w:line="480" w:lineRule="auto"/>
        <w:rPr>
          <w:szCs w:val="24"/>
        </w:rPr>
      </w:pPr>
      <w:r w:rsidRPr="008B4D51">
        <w:rPr>
          <w:szCs w:val="24"/>
          <w:lang w:eastAsia="en-GB"/>
        </w:rPr>
        <w:t>Cross</w:t>
      </w:r>
      <w:r w:rsidR="00326E27" w:rsidRPr="008B4D51">
        <w:rPr>
          <w:szCs w:val="24"/>
          <w:lang w:eastAsia="en-GB"/>
        </w:rPr>
        <w:t>-</w:t>
      </w:r>
      <w:r w:rsidRPr="008B4D51">
        <w:rPr>
          <w:szCs w:val="24"/>
          <w:lang w:eastAsia="en-GB"/>
        </w:rPr>
        <w:t>national comparisons</w:t>
      </w:r>
      <w:r w:rsidR="0092447A" w:rsidRPr="008B4D51">
        <w:rPr>
          <w:szCs w:val="24"/>
          <w:lang w:eastAsia="en-GB"/>
        </w:rPr>
        <w:t xml:space="preserve"> suggest that the relationship between partnership and fertility</w:t>
      </w:r>
      <w:r w:rsidR="008E2382" w:rsidRPr="008B4D51">
        <w:rPr>
          <w:szCs w:val="24"/>
          <w:lang w:eastAsia="en-GB"/>
        </w:rPr>
        <w:t xml:space="preserve"> is</w:t>
      </w:r>
      <w:r w:rsidR="0092447A" w:rsidRPr="008B4D51">
        <w:rPr>
          <w:szCs w:val="24"/>
          <w:lang w:eastAsia="en-GB"/>
        </w:rPr>
        <w:t xml:space="preserve"> influenced by country context, such as the strength of the welfare state, </w:t>
      </w:r>
      <w:r w:rsidR="000525F2" w:rsidRPr="008B4D51">
        <w:rPr>
          <w:szCs w:val="24"/>
          <w:lang w:eastAsia="en-GB"/>
        </w:rPr>
        <w:t>legal frameworks</w:t>
      </w:r>
      <w:r w:rsidR="0016458C" w:rsidRPr="008B4D51">
        <w:rPr>
          <w:szCs w:val="24"/>
          <w:lang w:eastAsia="en-GB"/>
        </w:rPr>
        <w:t>,</w:t>
      </w:r>
      <w:r w:rsidR="000525F2" w:rsidRPr="008B4D51">
        <w:rPr>
          <w:szCs w:val="24"/>
          <w:lang w:eastAsia="en-GB"/>
        </w:rPr>
        <w:t xml:space="preserve"> </w:t>
      </w:r>
      <w:r w:rsidR="0092447A" w:rsidRPr="008B4D51">
        <w:rPr>
          <w:szCs w:val="24"/>
          <w:lang w:eastAsia="en-GB"/>
        </w:rPr>
        <w:t>and religiosity.</w:t>
      </w:r>
      <w:r w:rsidR="00B64673" w:rsidRPr="008B4D51">
        <w:rPr>
          <w:szCs w:val="24"/>
          <w:lang w:eastAsia="en-GB"/>
        </w:rPr>
        <w:t xml:space="preserve"> </w:t>
      </w:r>
      <w:r w:rsidR="0092447A" w:rsidRPr="008B4D51">
        <w:rPr>
          <w:szCs w:val="24"/>
          <w:lang w:eastAsia="en-GB"/>
        </w:rPr>
        <w:t>I</w:t>
      </w:r>
      <w:r w:rsidR="00B243FE" w:rsidRPr="008B4D51">
        <w:rPr>
          <w:szCs w:val="24"/>
          <w:lang w:eastAsia="en-GB"/>
        </w:rPr>
        <w:t>n Nordic countries where there is a strong welfare state</w:t>
      </w:r>
      <w:r w:rsidR="00B243FE" w:rsidRPr="008B4D51">
        <w:rPr>
          <w:szCs w:val="24"/>
        </w:rPr>
        <w:t xml:space="preserve"> (i.e</w:t>
      </w:r>
      <w:r w:rsidR="00130941" w:rsidRPr="008B4D51">
        <w:rPr>
          <w:szCs w:val="24"/>
        </w:rPr>
        <w:t>.</w:t>
      </w:r>
      <w:r w:rsidR="00B243FE" w:rsidRPr="008B4D51">
        <w:rPr>
          <w:szCs w:val="24"/>
        </w:rPr>
        <w:t xml:space="preserve"> </w:t>
      </w:r>
      <w:r w:rsidR="00EB2819" w:rsidRPr="008B4D51">
        <w:rPr>
          <w:szCs w:val="24"/>
        </w:rPr>
        <w:t xml:space="preserve">subsidized </w:t>
      </w:r>
      <w:r w:rsidR="00B243FE" w:rsidRPr="008B4D51">
        <w:rPr>
          <w:szCs w:val="24"/>
        </w:rPr>
        <w:t>childcare</w:t>
      </w:r>
      <w:r w:rsidR="00EB2819" w:rsidRPr="008B4D51">
        <w:rPr>
          <w:szCs w:val="24"/>
        </w:rPr>
        <w:t>, support for lone parents</w:t>
      </w:r>
      <w:r w:rsidR="000E0D4C" w:rsidRPr="008B4D51">
        <w:rPr>
          <w:szCs w:val="24"/>
        </w:rPr>
        <w:t>, liberal divorce laws</w:t>
      </w:r>
      <w:r w:rsidR="00B243FE" w:rsidRPr="008B4D51">
        <w:rPr>
          <w:szCs w:val="24"/>
        </w:rPr>
        <w:t>)</w:t>
      </w:r>
      <w:r w:rsidR="000E0D4C" w:rsidRPr="008B4D51">
        <w:rPr>
          <w:szCs w:val="24"/>
        </w:rPr>
        <w:t>,</w:t>
      </w:r>
      <w:r w:rsidR="00B243FE" w:rsidRPr="008B4D51">
        <w:rPr>
          <w:szCs w:val="24"/>
        </w:rPr>
        <w:t xml:space="preserve"> decisions to enter or exit </w:t>
      </w:r>
      <w:r w:rsidR="00EB2819" w:rsidRPr="008B4D51">
        <w:rPr>
          <w:szCs w:val="24"/>
        </w:rPr>
        <w:t xml:space="preserve">a partnership </w:t>
      </w:r>
      <w:r w:rsidR="000E325D" w:rsidRPr="008B4D51">
        <w:rPr>
          <w:szCs w:val="24"/>
        </w:rPr>
        <w:t xml:space="preserve">in the context of childbearing </w:t>
      </w:r>
      <w:r w:rsidR="00B243FE" w:rsidRPr="008B4D51">
        <w:rPr>
          <w:szCs w:val="24"/>
        </w:rPr>
        <w:t>may be less constrained by economic instabilit</w:t>
      </w:r>
      <w:r w:rsidR="000E0D4C" w:rsidRPr="008B4D51">
        <w:rPr>
          <w:szCs w:val="24"/>
        </w:rPr>
        <w:t>y</w:t>
      </w:r>
      <w:r w:rsidR="009A000E" w:rsidRPr="008B4D51">
        <w:rPr>
          <w:szCs w:val="24"/>
        </w:rPr>
        <w:t xml:space="preserve"> </w:t>
      </w:r>
      <w:r w:rsidR="006C380F" w:rsidRPr="008B4D51">
        <w:rPr>
          <w:szCs w:val="24"/>
        </w:rPr>
        <w:fldChar w:fldCharType="begin"/>
      </w:r>
      <w:r w:rsidR="00733E6E" w:rsidRPr="008B4D51">
        <w:rPr>
          <w:szCs w:val="24"/>
        </w:rPr>
        <w:instrText xml:space="preserve"> ADDIN EN.CITE &lt;EndNote&gt;&lt;Cite&gt;&lt;Author&gt;Neyer&lt;/Author&gt;&lt;Year&gt;2013&lt;/Year&gt;&lt;RecNum&gt;70&lt;/RecNum&gt;&lt;DisplayText&gt;(Neyer 2013)&lt;/DisplayText&gt;&lt;record&gt;&lt;rec-number&gt;70&lt;/rec-number&gt;&lt;foreign-keys&gt;&lt;key app="EN" db-id="date2dst4vae0pe955kxa2tla9pzrxp00p95" timestamp="1665058362"&gt;70&lt;/key&gt;&lt;/foreign-keys&gt;&lt;ref-type name="Book Section"&gt;5&lt;/ref-type&gt;&lt;contributors&gt;&lt;authors&gt;&lt;author&gt;Neyer, Gerda&lt;/author&gt;&lt;/authors&gt;&lt;secondary-authors&gt;&lt;author&gt;Neyer, G.&lt;/author&gt;&lt;author&gt;Andersson, G.&lt;/author&gt;&lt;author&gt;Kulu, H.&lt;/author&gt;&lt;author&gt;Bernardi, L.&lt;/author&gt;&lt;author&gt;Buhler, C.&lt;/author&gt;&lt;/secondary-authors&gt;&lt;/contributors&gt;&lt;titles&gt;&lt;title&gt;Welfare states, family policies, and fertility in Europe&lt;/title&gt;&lt;secondary-title&gt;The Demography of Europe&lt;/secondary-title&gt;&lt;/titles&gt;&lt;dates&gt;&lt;year&gt;2013&lt;/year&gt;&lt;/dates&gt;&lt;pub-location&gt;Dordrecht&lt;/pub-location&gt;&lt;publisher&gt;Springer&lt;/publisher&gt;&lt;urls&gt;&lt;/urls&gt;&lt;/record&gt;&lt;/Cite&gt;&lt;/EndNote&gt;</w:instrText>
      </w:r>
      <w:r w:rsidR="006C380F" w:rsidRPr="008B4D51">
        <w:rPr>
          <w:szCs w:val="24"/>
        </w:rPr>
        <w:fldChar w:fldCharType="separate"/>
      </w:r>
      <w:r w:rsidR="00733E6E" w:rsidRPr="008B4D51">
        <w:rPr>
          <w:noProof/>
          <w:szCs w:val="24"/>
        </w:rPr>
        <w:t>(Neyer 2013)</w:t>
      </w:r>
      <w:r w:rsidR="006C380F" w:rsidRPr="008B4D51">
        <w:rPr>
          <w:szCs w:val="24"/>
        </w:rPr>
        <w:fldChar w:fldCharType="end"/>
      </w:r>
      <w:r w:rsidR="000E0D4C" w:rsidRPr="008B4D51">
        <w:rPr>
          <w:szCs w:val="24"/>
        </w:rPr>
        <w:t>.</w:t>
      </w:r>
      <w:r w:rsidR="00B64673" w:rsidRPr="008B4D51">
        <w:rPr>
          <w:szCs w:val="24"/>
        </w:rPr>
        <w:t xml:space="preserve"> </w:t>
      </w:r>
      <w:r w:rsidR="00B243FE" w:rsidRPr="008B4D51">
        <w:rPr>
          <w:szCs w:val="24"/>
        </w:rPr>
        <w:t>As a</w:t>
      </w:r>
      <w:r w:rsidR="00FC0927" w:rsidRPr="008B4D51">
        <w:rPr>
          <w:szCs w:val="24"/>
        </w:rPr>
        <w:t xml:space="preserve"> result,</w:t>
      </w:r>
      <w:r w:rsidR="00B243FE" w:rsidRPr="008B4D51">
        <w:rPr>
          <w:szCs w:val="24"/>
        </w:rPr>
        <w:t xml:space="preserve"> </w:t>
      </w:r>
      <w:r w:rsidR="000E325D" w:rsidRPr="008B4D51">
        <w:rPr>
          <w:szCs w:val="24"/>
        </w:rPr>
        <w:t xml:space="preserve">childbearing within cohabitation is </w:t>
      </w:r>
      <w:r w:rsidR="00B243FE" w:rsidRPr="008B4D51">
        <w:rPr>
          <w:szCs w:val="24"/>
        </w:rPr>
        <w:t xml:space="preserve">prevalent </w:t>
      </w:r>
      <w:r w:rsidR="00FC0927" w:rsidRPr="008B4D51">
        <w:rPr>
          <w:szCs w:val="24"/>
        </w:rPr>
        <w:t>because people do not need to rely on marriage for security</w:t>
      </w:r>
      <w:r w:rsidR="00FB2F19" w:rsidRPr="008B4D51">
        <w:rPr>
          <w:szCs w:val="24"/>
        </w:rPr>
        <w:t>,</w:t>
      </w:r>
      <w:r w:rsidR="000A12E3" w:rsidRPr="008B4D51">
        <w:rPr>
          <w:szCs w:val="24"/>
        </w:rPr>
        <w:t xml:space="preserve"> </w:t>
      </w:r>
      <w:r w:rsidR="00B243FE" w:rsidRPr="008B4D51">
        <w:rPr>
          <w:szCs w:val="24"/>
        </w:rPr>
        <w:t>compared to other European countries</w:t>
      </w:r>
      <w:r w:rsidR="00EB752D" w:rsidRPr="008B4D51">
        <w:rPr>
          <w:szCs w:val="24"/>
        </w:rPr>
        <w:t xml:space="preserve"> </w:t>
      </w:r>
      <w:r w:rsidR="00EB752D" w:rsidRPr="008B4D51">
        <w:rPr>
          <w:szCs w:val="24"/>
        </w:rPr>
        <w:fldChar w:fldCharType="begin">
          <w:fldData xml:space="preserve">PEVuZE5vdGU+PENpdGU+PEF1dGhvcj5Tb2JvdGthPC9BdXRob3I+PFllYXI+MjAwODwvWWVhcj48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</w:fldData>
        </w:fldChar>
      </w:r>
      <w:r w:rsidR="00733E6E" w:rsidRPr="008B4D51">
        <w:rPr>
          <w:szCs w:val="24"/>
        </w:rPr>
        <w:instrText xml:space="preserve"> ADDIN EN.CITE </w:instrText>
      </w:r>
      <w:r w:rsidR="00733E6E" w:rsidRPr="008B4D51">
        <w:rPr>
          <w:szCs w:val="24"/>
        </w:rPr>
        <w:fldChar w:fldCharType="begin">
          <w:fldData xml:space="preserve">PEVuZE5vdGU+PENpdGU+PEF1dGhvcj5Tb2JvdGthPC9BdXRob3I+PFllYXI+MjAwODwvWWVhcj48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</w:fldData>
        </w:fldChar>
      </w:r>
      <w:r w:rsidR="00733E6E" w:rsidRPr="008B4D51">
        <w:rPr>
          <w:szCs w:val="24"/>
        </w:rPr>
        <w:instrText xml:space="preserve"> ADDIN EN.CITE.DATA </w:instrText>
      </w:r>
      <w:r w:rsidR="00733E6E" w:rsidRPr="008B4D51">
        <w:rPr>
          <w:szCs w:val="24"/>
        </w:rPr>
      </w:r>
      <w:r w:rsidR="00733E6E" w:rsidRPr="008B4D51">
        <w:rPr>
          <w:szCs w:val="24"/>
        </w:rPr>
        <w:fldChar w:fldCharType="end"/>
      </w:r>
      <w:r w:rsidR="00EB752D" w:rsidRPr="008B4D51">
        <w:rPr>
          <w:szCs w:val="24"/>
        </w:rPr>
      </w:r>
      <w:r w:rsidR="00EB752D" w:rsidRPr="008B4D51">
        <w:rPr>
          <w:szCs w:val="24"/>
        </w:rPr>
        <w:fldChar w:fldCharType="separate"/>
      </w:r>
      <w:r w:rsidR="00733E6E" w:rsidRPr="008B4D51">
        <w:rPr>
          <w:noProof/>
          <w:szCs w:val="24"/>
        </w:rPr>
        <w:t>(Sobotka and Toulemon 2008, Lesthaeghe 2010)</w:t>
      </w:r>
      <w:r w:rsidR="00EB752D" w:rsidRPr="008B4D51">
        <w:rPr>
          <w:szCs w:val="24"/>
        </w:rPr>
        <w:fldChar w:fldCharType="end"/>
      </w:r>
      <w:r w:rsidR="00EB752D" w:rsidRPr="008B4D51">
        <w:rPr>
          <w:szCs w:val="24"/>
        </w:rPr>
        <w:t>.</w:t>
      </w:r>
      <w:r w:rsidR="00B64673" w:rsidRPr="008B4D51">
        <w:rPr>
          <w:color w:val="FF0000"/>
          <w:szCs w:val="24"/>
        </w:rPr>
        <w:t xml:space="preserve"> </w:t>
      </w:r>
      <w:r w:rsidR="000E0D4C" w:rsidRPr="008B4D51">
        <w:rPr>
          <w:szCs w:val="24"/>
        </w:rPr>
        <w:t>When couples dissolve their unions</w:t>
      </w:r>
      <w:r w:rsidRPr="008B4D51">
        <w:rPr>
          <w:szCs w:val="24"/>
        </w:rPr>
        <w:t xml:space="preserve"> in Nordic countries</w:t>
      </w:r>
      <w:r w:rsidR="000E0D4C" w:rsidRPr="008B4D51">
        <w:rPr>
          <w:szCs w:val="24"/>
        </w:rPr>
        <w:t xml:space="preserve">, </w:t>
      </w:r>
      <w:r w:rsidR="0088249D" w:rsidRPr="008B4D51">
        <w:rPr>
          <w:szCs w:val="24"/>
        </w:rPr>
        <w:t xml:space="preserve">the </w:t>
      </w:r>
      <w:r w:rsidR="000E0D4C" w:rsidRPr="008B4D51">
        <w:rPr>
          <w:szCs w:val="24"/>
        </w:rPr>
        <w:t>expectation of spousal support is low because social benefits are available and women are more likely to have remained in the labour force</w:t>
      </w:r>
      <w:r w:rsidR="006B4975" w:rsidRPr="008B4D51">
        <w:rPr>
          <w:szCs w:val="24"/>
        </w:rPr>
        <w:t xml:space="preserve">; this </w:t>
      </w:r>
      <w:r w:rsidR="000E0D4C" w:rsidRPr="008B4D51">
        <w:rPr>
          <w:szCs w:val="24"/>
        </w:rPr>
        <w:t>encourag</w:t>
      </w:r>
      <w:r w:rsidR="0088249D" w:rsidRPr="008B4D51">
        <w:rPr>
          <w:szCs w:val="24"/>
        </w:rPr>
        <w:t>es</w:t>
      </w:r>
      <w:r w:rsidR="000E0D4C" w:rsidRPr="008B4D51">
        <w:rPr>
          <w:szCs w:val="24"/>
        </w:rPr>
        <w:t xml:space="preserve"> re-partnering and having a child with </w:t>
      </w:r>
      <w:r w:rsidR="0088249D" w:rsidRPr="008B4D51">
        <w:rPr>
          <w:szCs w:val="24"/>
        </w:rPr>
        <w:t>the</w:t>
      </w:r>
      <w:r w:rsidR="000E0D4C" w:rsidRPr="008B4D51">
        <w:rPr>
          <w:szCs w:val="24"/>
        </w:rPr>
        <w:t xml:space="preserve"> new partner </w:t>
      </w:r>
      <w:r w:rsidR="000707F7" w:rsidRPr="008B4D51">
        <w:rPr>
          <w:szCs w:val="24"/>
        </w:rPr>
        <w:fldChar w:fldCharType="begin">
          <w:fldData xml:space="preserve">PEVuZE5vdGU+PENpdGU+PEF1dGhvcj5LcmV5ZW5mZWxkPC9BdXRob3I+PFllYXI+MjAxNzwvWWVh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</w:fldData>
        </w:fldChar>
      </w:r>
      <w:r w:rsidR="00733E6E" w:rsidRPr="008B4D51">
        <w:rPr>
          <w:szCs w:val="24"/>
        </w:rPr>
        <w:instrText xml:space="preserve"> ADDIN EN.CITE </w:instrText>
      </w:r>
      <w:r w:rsidR="00733E6E" w:rsidRPr="008B4D51">
        <w:rPr>
          <w:szCs w:val="24"/>
        </w:rPr>
        <w:fldChar w:fldCharType="begin">
          <w:fldData xml:space="preserve">PEVuZE5vdGU+PENpdGU+PEF1dGhvcj5LcmV5ZW5mZWxkPC9BdXRob3I+PFllYXI+MjAxNzwvWWVh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</w:fldData>
        </w:fldChar>
      </w:r>
      <w:r w:rsidR="00733E6E" w:rsidRPr="008B4D51">
        <w:rPr>
          <w:szCs w:val="24"/>
        </w:rPr>
        <w:instrText xml:space="preserve"> ADDIN EN.CITE.DATA </w:instrText>
      </w:r>
      <w:r w:rsidR="00733E6E" w:rsidRPr="008B4D51">
        <w:rPr>
          <w:szCs w:val="24"/>
        </w:rPr>
      </w:r>
      <w:r w:rsidR="00733E6E" w:rsidRPr="008B4D51">
        <w:rPr>
          <w:szCs w:val="24"/>
        </w:rPr>
        <w:fldChar w:fldCharType="end"/>
      </w:r>
      <w:r w:rsidR="000707F7" w:rsidRPr="008B4D51">
        <w:rPr>
          <w:szCs w:val="24"/>
        </w:rPr>
      </w:r>
      <w:r w:rsidR="000707F7" w:rsidRPr="008B4D51">
        <w:rPr>
          <w:szCs w:val="24"/>
        </w:rPr>
        <w:fldChar w:fldCharType="separate"/>
      </w:r>
      <w:r w:rsidR="00733E6E" w:rsidRPr="008B4D51">
        <w:rPr>
          <w:noProof/>
          <w:szCs w:val="24"/>
        </w:rPr>
        <w:t>(Neyer 2013, Kreyenfeld, Geisler et al. 2017)</w:t>
      </w:r>
      <w:r w:rsidR="000707F7" w:rsidRPr="008B4D51">
        <w:rPr>
          <w:szCs w:val="24"/>
        </w:rPr>
        <w:fldChar w:fldCharType="end"/>
      </w:r>
      <w:r w:rsidR="00C1235E" w:rsidRPr="008B4D51">
        <w:rPr>
          <w:szCs w:val="24"/>
        </w:rPr>
        <w:t xml:space="preserve">. In the US where the welfare state is </w:t>
      </w:r>
      <w:r w:rsidR="00FB2F19" w:rsidRPr="008B4D51">
        <w:rPr>
          <w:szCs w:val="24"/>
        </w:rPr>
        <w:t xml:space="preserve">generally </w:t>
      </w:r>
      <w:r w:rsidR="00C1235E" w:rsidRPr="008B4D51">
        <w:rPr>
          <w:szCs w:val="24"/>
        </w:rPr>
        <w:t>very weak, higher benefit payments</w:t>
      </w:r>
      <w:r w:rsidR="007443F9" w:rsidRPr="008B4D51">
        <w:rPr>
          <w:szCs w:val="24"/>
        </w:rPr>
        <w:t xml:space="preserve"> and</w:t>
      </w:r>
      <w:r w:rsidR="00C1235E" w:rsidRPr="008B4D51">
        <w:rPr>
          <w:szCs w:val="24"/>
        </w:rPr>
        <w:t xml:space="preserve"> </w:t>
      </w:r>
      <w:r w:rsidR="007443F9" w:rsidRPr="008B4D51">
        <w:rPr>
          <w:szCs w:val="24"/>
        </w:rPr>
        <w:t xml:space="preserve">better enforcement of </w:t>
      </w:r>
      <w:r w:rsidR="00C1235E" w:rsidRPr="008B4D51">
        <w:rPr>
          <w:szCs w:val="24"/>
        </w:rPr>
        <w:t>child support</w:t>
      </w:r>
      <w:r w:rsidR="007443F9" w:rsidRPr="008B4D51">
        <w:rPr>
          <w:szCs w:val="24"/>
        </w:rPr>
        <w:t xml:space="preserve"> to unmarried mothers</w:t>
      </w:r>
      <w:r w:rsidR="00C1235E" w:rsidRPr="008B4D51">
        <w:rPr>
          <w:szCs w:val="24"/>
        </w:rPr>
        <w:t xml:space="preserve"> also decrease</w:t>
      </w:r>
      <w:r w:rsidR="007443F9" w:rsidRPr="008B4D51">
        <w:rPr>
          <w:szCs w:val="24"/>
        </w:rPr>
        <w:t>d</w:t>
      </w:r>
      <w:r w:rsidR="00C1235E" w:rsidRPr="008B4D51">
        <w:rPr>
          <w:szCs w:val="24"/>
        </w:rPr>
        <w:t xml:space="preserve"> </w:t>
      </w:r>
      <w:r w:rsidR="007443F9" w:rsidRPr="008B4D51">
        <w:rPr>
          <w:szCs w:val="24"/>
        </w:rPr>
        <w:t xml:space="preserve">the likelihood of marriage and time to next birth </w:t>
      </w:r>
      <w:r w:rsidR="007443F9" w:rsidRPr="008B4D51">
        <w:rPr>
          <w:szCs w:val="24"/>
        </w:rPr>
        <w:fldChar w:fldCharType="begin">
          <w:fldData xml:space="preserve">PEVuZE5vdGU+PENpdGU+PEF1dGhvcj5LbmFiPC9BdXRob3I+PFllYXI+MjAwOTwvWWVhcj48UmVj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</w:fldData>
        </w:fldChar>
      </w:r>
      <w:r w:rsidR="00733E6E" w:rsidRPr="008B4D51">
        <w:rPr>
          <w:szCs w:val="24"/>
        </w:rPr>
        <w:instrText xml:space="preserve"> ADDIN EN.CITE </w:instrText>
      </w:r>
      <w:r w:rsidR="00733E6E" w:rsidRPr="008B4D51">
        <w:rPr>
          <w:szCs w:val="24"/>
        </w:rPr>
        <w:fldChar w:fldCharType="begin">
          <w:fldData xml:space="preserve">PEVuZE5vdGU+PENpdGU+PEF1dGhvcj5LbmFiPC9BdXRob3I+PFllYXI+MjAwOTwvWWVhcj48UmVj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</w:fldData>
        </w:fldChar>
      </w:r>
      <w:r w:rsidR="00733E6E" w:rsidRPr="008B4D51">
        <w:rPr>
          <w:szCs w:val="24"/>
        </w:rPr>
        <w:instrText xml:space="preserve"> ADDIN EN.CITE.DATA </w:instrText>
      </w:r>
      <w:r w:rsidR="00733E6E" w:rsidRPr="008B4D51">
        <w:rPr>
          <w:szCs w:val="24"/>
        </w:rPr>
      </w:r>
      <w:r w:rsidR="00733E6E" w:rsidRPr="008B4D51">
        <w:rPr>
          <w:szCs w:val="24"/>
        </w:rPr>
        <w:fldChar w:fldCharType="end"/>
      </w:r>
      <w:r w:rsidR="007443F9" w:rsidRPr="008B4D51">
        <w:rPr>
          <w:szCs w:val="24"/>
        </w:rPr>
      </w:r>
      <w:r w:rsidR="007443F9" w:rsidRPr="008B4D51">
        <w:rPr>
          <w:szCs w:val="24"/>
        </w:rPr>
        <w:fldChar w:fldCharType="separate"/>
      </w:r>
      <w:r w:rsidR="00733E6E" w:rsidRPr="008B4D51">
        <w:rPr>
          <w:noProof/>
          <w:szCs w:val="24"/>
        </w:rPr>
        <w:t>(Grogger and Bronars 2001, Knab, Garfinkel et al. 2009)</w:t>
      </w:r>
      <w:r w:rsidR="007443F9" w:rsidRPr="008B4D51">
        <w:rPr>
          <w:szCs w:val="24"/>
        </w:rPr>
        <w:fldChar w:fldCharType="end"/>
      </w:r>
      <w:r w:rsidR="007443F9" w:rsidRPr="008B4D51">
        <w:rPr>
          <w:szCs w:val="24"/>
        </w:rPr>
        <w:t>.</w:t>
      </w:r>
    </w:p>
    <w:p w14:paraId="19D34307" w14:textId="6C81A19A" w:rsidR="006544CD" w:rsidRPr="008B4D51" w:rsidRDefault="00FF5C24" w:rsidP="00BD21F7">
      <w:pPr>
        <w:spacing w:line="480" w:lineRule="auto"/>
        <w:rPr>
          <w:szCs w:val="24"/>
          <w:lang w:eastAsia="en-GB"/>
        </w:rPr>
      </w:pPr>
      <w:r w:rsidRPr="008B4D51">
        <w:rPr>
          <w:szCs w:val="24"/>
          <w:lang w:eastAsia="en-GB"/>
        </w:rPr>
        <w:t>I</w:t>
      </w:r>
      <w:r w:rsidR="00B243FE" w:rsidRPr="008B4D51">
        <w:rPr>
          <w:szCs w:val="24"/>
          <w:lang w:eastAsia="en-GB"/>
        </w:rPr>
        <w:t>n Southern European countries like Italy and Spain</w:t>
      </w:r>
      <w:r w:rsidRPr="008B4D51">
        <w:rPr>
          <w:szCs w:val="24"/>
          <w:lang w:eastAsia="en-GB"/>
        </w:rPr>
        <w:t xml:space="preserve"> with weak welfare states, social policies assume the family will provide care duties </w:t>
      </w:r>
      <w:r w:rsidR="000707F7" w:rsidRPr="008B4D51">
        <w:rPr>
          <w:szCs w:val="24"/>
          <w:lang w:eastAsia="en-GB"/>
        </w:rPr>
        <w:fldChar w:fldCharType="begin"/>
      </w:r>
      <w:r w:rsidR="00733E6E" w:rsidRPr="008B4D51">
        <w:rPr>
          <w:szCs w:val="24"/>
          <w:lang w:eastAsia="en-GB"/>
        </w:rPr>
        <w:instrText xml:space="preserve"> ADDIN EN.CITE &lt;EndNote&gt;&lt;Cite&gt;&lt;Author&gt;Esping-Andersen&lt;/Author&gt;&lt;Year&gt;2009&lt;/Year&gt;&lt;RecNum&gt;71&lt;/RecNum&gt;&lt;DisplayText&gt;(Esping-Andersen 2009)&lt;/DisplayText&gt;&lt;record&gt;&lt;rec-number&gt;71&lt;/rec-number&gt;&lt;foreign-keys&gt;&lt;key app="EN" db-id="date2dst4vae0pe955kxa2tla9pzrxp00p95" timestamp="1665058363"&gt;71&lt;/key&gt;&lt;/foreign-keys&gt;&lt;ref-type name="Book"&gt;6&lt;/ref-type&gt;&lt;contributors&gt;&lt;authors&gt;&lt;author&gt;Esping-Andersen, Gosta&lt;/author&gt;&lt;/authors&gt;&lt;/contributors&gt;&lt;titles&gt;&lt;title&gt;Incomplete revolution: Adapting welfare states to women&amp;apos;s new roles&lt;/title&gt;&lt;/titles&gt;&lt;dates&gt;&lt;year&gt;2009&lt;/year&gt;&lt;/dates&gt;&lt;publisher&gt;Polity&lt;/publisher&gt;&lt;isbn&gt;0745643167&lt;/isbn&gt;&lt;urls&gt;&lt;/urls&gt;&lt;/record&gt;&lt;/Cite&gt;&lt;/EndNote&gt;</w:instrText>
      </w:r>
      <w:r w:rsidR="000707F7" w:rsidRPr="008B4D51">
        <w:rPr>
          <w:szCs w:val="24"/>
          <w:lang w:eastAsia="en-GB"/>
        </w:rPr>
        <w:fldChar w:fldCharType="separate"/>
      </w:r>
      <w:r w:rsidR="00733E6E" w:rsidRPr="008B4D51">
        <w:rPr>
          <w:noProof/>
          <w:szCs w:val="24"/>
          <w:lang w:eastAsia="en-GB"/>
        </w:rPr>
        <w:t>(Esping-Andersen 2009)</w:t>
      </w:r>
      <w:r w:rsidR="000707F7" w:rsidRPr="008B4D51">
        <w:rPr>
          <w:szCs w:val="24"/>
          <w:lang w:eastAsia="en-GB"/>
        </w:rPr>
        <w:fldChar w:fldCharType="end"/>
      </w:r>
      <w:r w:rsidR="000707F7" w:rsidRPr="008B4D51">
        <w:rPr>
          <w:szCs w:val="24"/>
          <w:lang w:eastAsia="en-GB"/>
        </w:rPr>
        <w:t>.</w:t>
      </w:r>
      <w:r w:rsidR="00B64673" w:rsidRPr="008B4D51">
        <w:rPr>
          <w:color w:val="FF0000"/>
          <w:szCs w:val="24"/>
          <w:lang w:eastAsia="en-GB"/>
        </w:rPr>
        <w:t xml:space="preserve"> </w:t>
      </w:r>
      <w:r w:rsidR="00E44978" w:rsidRPr="008B4D51">
        <w:rPr>
          <w:szCs w:val="24"/>
          <w:lang w:eastAsia="en-GB"/>
        </w:rPr>
        <w:t>Recent decades of poor employment prospects</w:t>
      </w:r>
      <w:r w:rsidR="007748BB" w:rsidRPr="008B4D51">
        <w:rPr>
          <w:szCs w:val="24"/>
          <w:lang w:eastAsia="en-GB"/>
        </w:rPr>
        <w:t xml:space="preserve"> and low wages </w:t>
      </w:r>
      <w:r w:rsidR="00E44978" w:rsidRPr="008B4D51">
        <w:rPr>
          <w:szCs w:val="24"/>
          <w:lang w:eastAsia="en-GB"/>
        </w:rPr>
        <w:t xml:space="preserve">have </w:t>
      </w:r>
      <w:r w:rsidR="007748BB" w:rsidRPr="008B4D51">
        <w:rPr>
          <w:szCs w:val="24"/>
          <w:lang w:eastAsia="en-GB"/>
        </w:rPr>
        <w:t xml:space="preserve">culminated into economic uncertainty which has been consistently </w:t>
      </w:r>
      <w:r w:rsidR="00104367" w:rsidRPr="008B4D51">
        <w:rPr>
          <w:szCs w:val="24"/>
          <w:lang w:eastAsia="en-GB"/>
        </w:rPr>
        <w:t xml:space="preserve">associated with </w:t>
      </w:r>
      <w:r w:rsidR="007748BB" w:rsidRPr="008B4D51">
        <w:rPr>
          <w:szCs w:val="24"/>
          <w:lang w:eastAsia="en-GB"/>
        </w:rPr>
        <w:t xml:space="preserve">both union formation and fertility </w:t>
      </w:r>
      <w:r w:rsidR="007748BB" w:rsidRPr="008B4D51">
        <w:rPr>
          <w:szCs w:val="24"/>
          <w:lang w:eastAsia="en-GB"/>
        </w:rPr>
        <w:fldChar w:fldCharType="begin">
          <w:fldData xml:space="preserve">PEVuZE5vdGU+PENpdGU+PEF1dGhvcj5WaWdub2xpPC9BdXRob3I+PFllYXI+MjAyMDwvWWVhcj48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</w:fldData>
        </w:fldChar>
      </w:r>
      <w:r w:rsidR="00733E6E" w:rsidRPr="008B4D51">
        <w:rPr>
          <w:szCs w:val="24"/>
          <w:lang w:eastAsia="en-GB"/>
        </w:rPr>
        <w:instrText xml:space="preserve"> ADDIN EN.CITE </w:instrText>
      </w:r>
      <w:r w:rsidR="00733E6E" w:rsidRPr="008B4D51">
        <w:rPr>
          <w:szCs w:val="24"/>
          <w:lang w:eastAsia="en-GB"/>
        </w:rPr>
        <w:fldChar w:fldCharType="begin">
          <w:fldData xml:space="preserve">PEVuZE5vdGU+PENpdGU+PEF1dGhvcj5WaWdub2xpPC9BdXRob3I+PFllYXI+MjAyMDwvWWVhcj48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</w:fldData>
        </w:fldChar>
      </w:r>
      <w:r w:rsidR="00733E6E" w:rsidRPr="008B4D51">
        <w:rPr>
          <w:szCs w:val="24"/>
          <w:lang w:eastAsia="en-GB"/>
        </w:rPr>
        <w:instrText xml:space="preserve"> ADDIN EN.CITE.DATA </w:instrText>
      </w:r>
      <w:r w:rsidR="00733E6E" w:rsidRPr="008B4D51">
        <w:rPr>
          <w:szCs w:val="24"/>
          <w:lang w:eastAsia="en-GB"/>
        </w:rPr>
      </w:r>
      <w:r w:rsidR="00733E6E" w:rsidRPr="008B4D51">
        <w:rPr>
          <w:szCs w:val="24"/>
          <w:lang w:eastAsia="en-GB"/>
        </w:rPr>
        <w:fldChar w:fldCharType="end"/>
      </w:r>
      <w:r w:rsidR="007748BB" w:rsidRPr="008B4D51">
        <w:rPr>
          <w:szCs w:val="24"/>
          <w:lang w:eastAsia="en-GB"/>
        </w:rPr>
      </w:r>
      <w:r w:rsidR="007748BB" w:rsidRPr="008B4D51">
        <w:rPr>
          <w:szCs w:val="24"/>
          <w:lang w:eastAsia="en-GB"/>
        </w:rPr>
        <w:fldChar w:fldCharType="separate"/>
      </w:r>
      <w:r w:rsidR="00733E6E" w:rsidRPr="008B4D51">
        <w:rPr>
          <w:noProof/>
          <w:szCs w:val="24"/>
          <w:lang w:eastAsia="en-GB"/>
        </w:rPr>
        <w:t>(Vignoli, Tocchioni and Salvini 2016, Vignoli, Tocchioni and Mattei 2020)</w:t>
      </w:r>
      <w:r w:rsidR="007748BB" w:rsidRPr="008B4D51">
        <w:rPr>
          <w:szCs w:val="24"/>
          <w:lang w:eastAsia="en-GB"/>
        </w:rPr>
        <w:fldChar w:fldCharType="end"/>
      </w:r>
      <w:r w:rsidR="007748BB" w:rsidRPr="008B4D51">
        <w:rPr>
          <w:szCs w:val="24"/>
          <w:lang w:eastAsia="en-GB"/>
        </w:rPr>
        <w:t xml:space="preserve">.  </w:t>
      </w:r>
      <w:r w:rsidRPr="008B4D51">
        <w:rPr>
          <w:szCs w:val="24"/>
          <w:lang w:eastAsia="en-GB"/>
        </w:rPr>
        <w:t xml:space="preserve">For such regimes, there are typically </w:t>
      </w:r>
      <w:r w:rsidR="00EB2819" w:rsidRPr="008B4D51">
        <w:rPr>
          <w:szCs w:val="24"/>
          <w:lang w:eastAsia="en-GB"/>
        </w:rPr>
        <w:t>more rigid gender norms,</w:t>
      </w:r>
      <w:r w:rsidR="00B243FE" w:rsidRPr="008B4D51">
        <w:rPr>
          <w:szCs w:val="24"/>
          <w:lang w:eastAsia="en-GB"/>
        </w:rPr>
        <w:t xml:space="preserve"> </w:t>
      </w:r>
      <w:r w:rsidRPr="008B4D51">
        <w:rPr>
          <w:szCs w:val="24"/>
        </w:rPr>
        <w:t>low maternal full-time employment rates,</w:t>
      </w:r>
      <w:r w:rsidRPr="008B4D51">
        <w:rPr>
          <w:szCs w:val="24"/>
          <w:lang w:eastAsia="en-GB"/>
        </w:rPr>
        <w:t xml:space="preserve"> </w:t>
      </w:r>
      <w:r w:rsidR="00B243FE" w:rsidRPr="008B4D51">
        <w:rPr>
          <w:szCs w:val="24"/>
          <w:lang w:eastAsia="en-GB"/>
        </w:rPr>
        <w:t xml:space="preserve">strong </w:t>
      </w:r>
      <w:r w:rsidR="001B76D5" w:rsidRPr="008B4D51">
        <w:rPr>
          <w:szCs w:val="24"/>
          <w:lang w:eastAsia="en-GB"/>
        </w:rPr>
        <w:t>family-</w:t>
      </w:r>
      <w:r w:rsidR="00B243FE" w:rsidRPr="008B4D51">
        <w:rPr>
          <w:szCs w:val="24"/>
          <w:lang w:eastAsia="en-GB"/>
        </w:rPr>
        <w:t>centric values (</w:t>
      </w:r>
      <w:r w:rsidR="005F332E" w:rsidRPr="008B4D51">
        <w:rPr>
          <w:szCs w:val="24"/>
          <w:lang w:eastAsia="en-GB"/>
        </w:rPr>
        <w:t>i.e.,</w:t>
      </w:r>
      <w:r w:rsidR="00B243FE" w:rsidRPr="008B4D51">
        <w:rPr>
          <w:szCs w:val="24"/>
          <w:lang w:eastAsia="en-GB"/>
        </w:rPr>
        <w:t xml:space="preserve"> home leaving at later ages)</w:t>
      </w:r>
      <w:r w:rsidRPr="008B4D51">
        <w:rPr>
          <w:szCs w:val="24"/>
          <w:lang w:eastAsia="en-GB"/>
        </w:rPr>
        <w:t>,</w:t>
      </w:r>
      <w:r w:rsidR="00FC0927" w:rsidRPr="008B4D51">
        <w:rPr>
          <w:szCs w:val="24"/>
          <w:lang w:eastAsia="en-GB"/>
        </w:rPr>
        <w:t xml:space="preserve"> </w:t>
      </w:r>
      <w:r w:rsidRPr="008B4D51">
        <w:rPr>
          <w:szCs w:val="24"/>
          <w:lang w:eastAsia="en-GB"/>
        </w:rPr>
        <w:t>h</w:t>
      </w:r>
      <w:r w:rsidR="00B243FE" w:rsidRPr="008B4D51">
        <w:rPr>
          <w:szCs w:val="24"/>
          <w:lang w:eastAsia="en-GB"/>
        </w:rPr>
        <w:t>igher valuation of religious traditions</w:t>
      </w:r>
      <w:r w:rsidRPr="008B4D51">
        <w:rPr>
          <w:szCs w:val="24"/>
          <w:lang w:eastAsia="en-GB"/>
        </w:rPr>
        <w:t>,</w:t>
      </w:r>
      <w:r w:rsidR="00FC0927" w:rsidRPr="008B4D51">
        <w:rPr>
          <w:szCs w:val="24"/>
          <w:lang w:eastAsia="en-GB"/>
        </w:rPr>
        <w:t xml:space="preserve"> </w:t>
      </w:r>
      <w:r w:rsidRPr="008B4D51">
        <w:rPr>
          <w:szCs w:val="24"/>
          <w:lang w:eastAsia="en-GB"/>
        </w:rPr>
        <w:t xml:space="preserve">and ultimately </w:t>
      </w:r>
      <w:r w:rsidR="00FC0927" w:rsidRPr="008B4D51">
        <w:rPr>
          <w:szCs w:val="24"/>
          <w:lang w:eastAsia="en-GB"/>
        </w:rPr>
        <w:t>a stronger reliance on marriage and family for security</w:t>
      </w:r>
      <w:r w:rsidR="00EB2819" w:rsidRPr="008B4D51">
        <w:rPr>
          <w:szCs w:val="24"/>
          <w:lang w:eastAsia="en-GB"/>
        </w:rPr>
        <w:t xml:space="preserve">. </w:t>
      </w:r>
      <w:r w:rsidR="00FC0927" w:rsidRPr="008B4D51">
        <w:rPr>
          <w:szCs w:val="24"/>
          <w:lang w:eastAsia="en-GB"/>
        </w:rPr>
        <w:t xml:space="preserve">Because of this, </w:t>
      </w:r>
      <w:r w:rsidR="00EB2819" w:rsidRPr="008B4D51">
        <w:rPr>
          <w:szCs w:val="24"/>
          <w:lang w:eastAsia="en-GB"/>
        </w:rPr>
        <w:t xml:space="preserve">marriage </w:t>
      </w:r>
      <w:r w:rsidR="00EB2819" w:rsidRPr="008B4D51">
        <w:rPr>
          <w:szCs w:val="24"/>
          <w:lang w:eastAsia="en-GB"/>
        </w:rPr>
        <w:lastRenderedPageBreak/>
        <w:t>and childbearing remain strongly linked</w:t>
      </w:r>
      <w:r w:rsidR="001B76D5" w:rsidRPr="008B4D51">
        <w:rPr>
          <w:szCs w:val="24"/>
          <w:lang w:eastAsia="en-GB"/>
        </w:rPr>
        <w:t>,</w:t>
      </w:r>
      <w:r w:rsidR="00EB2819" w:rsidRPr="008B4D51">
        <w:rPr>
          <w:szCs w:val="24"/>
          <w:lang w:eastAsia="en-GB"/>
        </w:rPr>
        <w:t xml:space="preserve"> and </w:t>
      </w:r>
      <w:r w:rsidR="00FC0927" w:rsidRPr="008B4D51">
        <w:rPr>
          <w:szCs w:val="24"/>
          <w:lang w:eastAsia="en-GB"/>
        </w:rPr>
        <w:t>postponement of marriage has also led to postponement of childbearing and very low fertility.</w:t>
      </w:r>
      <w:r w:rsidR="00B64673" w:rsidRPr="008B4D51">
        <w:rPr>
          <w:szCs w:val="24"/>
          <w:lang w:eastAsia="en-GB"/>
        </w:rPr>
        <w:t xml:space="preserve"> </w:t>
      </w:r>
      <w:r w:rsidRPr="008B4D51">
        <w:rPr>
          <w:szCs w:val="24"/>
          <w:lang w:eastAsia="en-GB"/>
        </w:rPr>
        <w:t>S</w:t>
      </w:r>
      <w:r w:rsidR="00895782" w:rsidRPr="008B4D51">
        <w:rPr>
          <w:szCs w:val="24"/>
          <w:lang w:eastAsia="en-GB"/>
        </w:rPr>
        <w:t>upport for lone parents from the state is weak and</w:t>
      </w:r>
      <w:r w:rsidRPr="008B4D51">
        <w:rPr>
          <w:szCs w:val="24"/>
          <w:lang w:eastAsia="en-GB"/>
        </w:rPr>
        <w:t xml:space="preserve"> in the event of divorce,</w:t>
      </w:r>
      <w:r w:rsidR="00895782" w:rsidRPr="008B4D51">
        <w:rPr>
          <w:szCs w:val="24"/>
          <w:lang w:eastAsia="en-GB"/>
        </w:rPr>
        <w:t xml:space="preserve"> </w:t>
      </w:r>
      <w:r w:rsidRPr="008B4D51">
        <w:rPr>
          <w:szCs w:val="24"/>
          <w:lang w:eastAsia="en-GB"/>
        </w:rPr>
        <w:t>spousal and child support are expected from the economically stronger party.</w:t>
      </w:r>
      <w:r w:rsidR="00B64673" w:rsidRPr="008B4D51">
        <w:rPr>
          <w:szCs w:val="24"/>
          <w:lang w:eastAsia="en-GB"/>
        </w:rPr>
        <w:t xml:space="preserve"> </w:t>
      </w:r>
      <w:r w:rsidR="006544CD" w:rsidRPr="008B4D51">
        <w:rPr>
          <w:szCs w:val="24"/>
          <w:lang w:eastAsia="en-GB"/>
        </w:rPr>
        <w:t>Multi</w:t>
      </w:r>
      <w:r w:rsidR="00CF5C7A" w:rsidRPr="008B4D51">
        <w:rPr>
          <w:szCs w:val="24"/>
          <w:lang w:eastAsia="en-GB"/>
        </w:rPr>
        <w:t>-</w:t>
      </w:r>
      <w:r w:rsidR="006544CD" w:rsidRPr="008B4D51">
        <w:rPr>
          <w:szCs w:val="24"/>
          <w:lang w:eastAsia="en-GB"/>
        </w:rPr>
        <w:t>partner fertility</w:t>
      </w:r>
      <w:r w:rsidR="00CF5C7A" w:rsidRPr="008B4D51">
        <w:rPr>
          <w:szCs w:val="24"/>
          <w:lang w:eastAsia="en-GB"/>
        </w:rPr>
        <w:t xml:space="preserve"> – and therefore, higher order births</w:t>
      </w:r>
      <w:r w:rsidRPr="008B4D51">
        <w:rPr>
          <w:szCs w:val="24"/>
          <w:lang w:eastAsia="en-GB"/>
        </w:rPr>
        <w:t xml:space="preserve"> –</w:t>
      </w:r>
      <w:r w:rsidR="00CF5C7A" w:rsidRPr="008B4D51">
        <w:rPr>
          <w:szCs w:val="24"/>
          <w:lang w:eastAsia="en-GB"/>
        </w:rPr>
        <w:t xml:space="preserve"> </w:t>
      </w:r>
      <w:r w:rsidR="006544CD" w:rsidRPr="008B4D51">
        <w:rPr>
          <w:szCs w:val="24"/>
          <w:lang w:eastAsia="en-GB"/>
        </w:rPr>
        <w:t xml:space="preserve">in Italy and Spain is also much less </w:t>
      </w:r>
      <w:r w:rsidR="00CF5C7A" w:rsidRPr="008B4D51">
        <w:rPr>
          <w:szCs w:val="24"/>
          <w:lang w:eastAsia="en-GB"/>
        </w:rPr>
        <w:t xml:space="preserve">common </w:t>
      </w:r>
      <w:r w:rsidR="0016458C" w:rsidRPr="008B4D51">
        <w:rPr>
          <w:szCs w:val="24"/>
          <w:lang w:eastAsia="en-GB"/>
        </w:rPr>
        <w:t>since</w:t>
      </w:r>
      <w:r w:rsidR="001B76D5" w:rsidRPr="008B4D51">
        <w:rPr>
          <w:szCs w:val="24"/>
          <w:lang w:eastAsia="en-GB"/>
        </w:rPr>
        <w:t xml:space="preserve"> the</w:t>
      </w:r>
      <w:r w:rsidR="006544CD" w:rsidRPr="008B4D51">
        <w:rPr>
          <w:szCs w:val="24"/>
          <w:lang w:eastAsia="en-GB"/>
        </w:rPr>
        <w:t xml:space="preserve"> </w:t>
      </w:r>
      <w:r w:rsidR="00895782" w:rsidRPr="008B4D51">
        <w:rPr>
          <w:szCs w:val="24"/>
          <w:lang w:eastAsia="en-GB"/>
        </w:rPr>
        <w:t xml:space="preserve">obligation </w:t>
      </w:r>
      <w:r w:rsidR="00CF5C7A" w:rsidRPr="008B4D51">
        <w:rPr>
          <w:szCs w:val="24"/>
          <w:lang w:eastAsia="en-GB"/>
        </w:rPr>
        <w:t xml:space="preserve">of spousal maintenance </w:t>
      </w:r>
      <w:r w:rsidR="00895782" w:rsidRPr="008B4D51">
        <w:rPr>
          <w:szCs w:val="24"/>
          <w:lang w:eastAsia="en-GB"/>
        </w:rPr>
        <w:t>after divorce</w:t>
      </w:r>
      <w:r w:rsidR="001B76D5" w:rsidRPr="008B4D51">
        <w:rPr>
          <w:szCs w:val="24"/>
          <w:lang w:eastAsia="en-GB"/>
        </w:rPr>
        <w:t xml:space="preserve"> makes re-partnering difficult</w:t>
      </w:r>
      <w:r w:rsidR="00895782" w:rsidRPr="008B4D51">
        <w:rPr>
          <w:szCs w:val="24"/>
          <w:lang w:eastAsia="en-GB"/>
        </w:rPr>
        <w:t xml:space="preserve"> </w:t>
      </w:r>
      <w:r w:rsidR="000707F7" w:rsidRPr="008B4D51">
        <w:rPr>
          <w:szCs w:val="24"/>
          <w:lang w:eastAsia="en-GB"/>
        </w:rPr>
        <w:fldChar w:fldCharType="begin"/>
      </w:r>
      <w:r w:rsidR="00733E6E" w:rsidRPr="008B4D51">
        <w:rPr>
          <w:szCs w:val="24"/>
          <w:lang w:eastAsia="en-GB"/>
        </w:rPr>
        <w:instrText xml:space="preserve"> ADDIN EN.CITE &lt;EndNote&gt;&lt;Cite&gt;&lt;Author&gt;Kreyenfeld&lt;/Author&gt;&lt;Year&gt;2017&lt;/Year&gt;&lt;RecNum&gt;138&lt;/RecNum&gt;&lt;DisplayText&gt;(Kreyenfeld, Geisler et al. 2017)&lt;/DisplayText&gt;&lt;record&gt;&lt;rec-number&gt;138&lt;/rec-number&gt;&lt;foreign-keys&gt;&lt;key app="EN" db-id="date2dst4vae0pe955kxa2tla9pzrxp00p95" timestamp="1665058464"&gt;138&lt;/key&gt;&lt;/foreign-keys&gt;&lt;ref-type name="Journal Article"&gt;17&lt;/ref-type&gt;&lt;contributors&gt;&lt;authors&gt;&lt;author&gt;Kreyenfeld, Michaela&lt;/author&gt;&lt;author&gt;Geisler, Esther&lt;/author&gt;&lt;author&gt;Castro Martín, Teresa&lt;/author&gt;&lt;author&gt;Hannemann, Tina&lt;/author&gt;&lt;author&gt;Heintz-Martin, Valerie&lt;/author&gt;&lt;author&gt;Jalovaara, Marika&lt;/author&gt;&lt;author&gt;Kulu, Hill&lt;/author&gt;&lt;author&gt;Meggiolaro, Silvia&lt;/author&gt;&lt;author&gt;Mortelmans, Prof Dimitri&lt;/author&gt;&lt;author&gt;Pasteels, Inge&lt;/author&gt;&lt;author&gt;Seiz, Marta&lt;/author&gt;&lt;author&gt;Solaz, Anne&lt;/author&gt;&lt;/authors&gt;&lt;/contributors&gt;&lt;titles&gt;&lt;title&gt;Social policies, separation, and second birth spacing in Western Europe&lt;/title&gt;&lt;secondary-title&gt;Demographic Research&lt;/secondary-title&gt;&lt;/titles&gt;&lt;periodical&gt;&lt;full-title&gt;Demographic Research&lt;/full-title&gt;&lt;/periodical&gt;&lt;pages&gt;1245-1274&lt;/pages&gt;&lt;volume&gt;S21&lt;/volume&gt;&lt;number&gt;37&lt;/number&gt;&lt;dates&gt;&lt;year&gt;2017&lt;/year&gt;&lt;/dates&gt;&lt;isbn&gt;1435-9871&lt;/isbn&gt;&lt;urls&gt;&lt;related-urls&gt;&lt;url&gt;https://www.demographic-research.org/special/21/37/&lt;/url&gt;&lt;url&gt;https://www.demographic-research.org/special/21/37/s21-37.pdf&lt;/url&gt;&lt;/related-urls&gt;&lt;/urls&gt;&lt;/record&gt;&lt;/Cite&gt;&lt;/EndNote&gt;</w:instrText>
      </w:r>
      <w:r w:rsidR="000707F7" w:rsidRPr="008B4D51">
        <w:rPr>
          <w:szCs w:val="24"/>
          <w:lang w:eastAsia="en-GB"/>
        </w:rPr>
        <w:fldChar w:fldCharType="separate"/>
      </w:r>
      <w:r w:rsidR="00733E6E" w:rsidRPr="008B4D51">
        <w:rPr>
          <w:noProof/>
          <w:szCs w:val="24"/>
          <w:lang w:eastAsia="en-GB"/>
        </w:rPr>
        <w:t>(Kreyenfeld, Geisler et al. 2017)</w:t>
      </w:r>
      <w:r w:rsidR="000707F7" w:rsidRPr="008B4D51">
        <w:rPr>
          <w:szCs w:val="24"/>
          <w:lang w:eastAsia="en-GB"/>
        </w:rPr>
        <w:fldChar w:fldCharType="end"/>
      </w:r>
      <w:r w:rsidR="000707F7" w:rsidRPr="008B4D51">
        <w:rPr>
          <w:szCs w:val="24"/>
          <w:lang w:eastAsia="en-GB"/>
        </w:rPr>
        <w:t>.</w:t>
      </w:r>
      <w:r w:rsidR="00B64673" w:rsidRPr="008B4D51">
        <w:rPr>
          <w:color w:val="FF0000"/>
          <w:szCs w:val="24"/>
          <w:lang w:eastAsia="en-GB"/>
        </w:rPr>
        <w:t xml:space="preserve"> </w:t>
      </w:r>
      <w:r w:rsidR="00EA04C8" w:rsidRPr="008B4D51">
        <w:rPr>
          <w:color w:val="FF0000"/>
          <w:szCs w:val="24"/>
          <w:lang w:eastAsia="en-GB"/>
        </w:rPr>
        <w:t xml:space="preserve"> </w:t>
      </w:r>
    </w:p>
    <w:p w14:paraId="61DD741F" w14:textId="3BBD5356" w:rsidR="00B243FE" w:rsidRPr="008B4D51" w:rsidRDefault="00B243FE" w:rsidP="00BD21F7">
      <w:pPr>
        <w:spacing w:line="480" w:lineRule="auto"/>
        <w:rPr>
          <w:color w:val="FF0000"/>
          <w:szCs w:val="24"/>
        </w:rPr>
      </w:pPr>
      <w:r w:rsidRPr="008B4D51">
        <w:rPr>
          <w:szCs w:val="24"/>
          <w:lang w:eastAsia="en-GB"/>
        </w:rPr>
        <w:t xml:space="preserve">The importance of the state context </w:t>
      </w:r>
      <w:r w:rsidR="008B38F8" w:rsidRPr="008B4D51">
        <w:rPr>
          <w:szCs w:val="24"/>
          <w:lang w:eastAsia="en-GB"/>
        </w:rPr>
        <w:t>becomes</w:t>
      </w:r>
      <w:r w:rsidRPr="008B4D51">
        <w:rPr>
          <w:szCs w:val="24"/>
          <w:lang w:eastAsia="en-GB"/>
        </w:rPr>
        <w:t xml:space="preserve"> especially </w:t>
      </w:r>
      <w:r w:rsidR="00F31FA3" w:rsidRPr="008B4D51">
        <w:rPr>
          <w:szCs w:val="24"/>
          <w:lang w:eastAsia="en-GB"/>
        </w:rPr>
        <w:t xml:space="preserve">clear </w:t>
      </w:r>
      <w:r w:rsidRPr="008B4D51">
        <w:rPr>
          <w:szCs w:val="24"/>
          <w:lang w:eastAsia="en-GB"/>
        </w:rPr>
        <w:t>when there are dramatic regime changes</w:t>
      </w:r>
      <w:r w:rsidR="00351161" w:rsidRPr="008B4D51">
        <w:rPr>
          <w:szCs w:val="24"/>
          <w:lang w:eastAsia="en-GB"/>
        </w:rPr>
        <w:t>.</w:t>
      </w:r>
      <w:r w:rsidR="00B64673" w:rsidRPr="008B4D51">
        <w:rPr>
          <w:szCs w:val="24"/>
          <w:lang w:eastAsia="en-GB"/>
        </w:rPr>
        <w:t xml:space="preserve"> </w:t>
      </w:r>
      <w:r w:rsidR="00635AA1" w:rsidRPr="008B4D51">
        <w:rPr>
          <w:szCs w:val="24"/>
          <w:lang w:eastAsia="en-GB"/>
        </w:rPr>
        <w:t>In</w:t>
      </w:r>
      <w:r w:rsidRPr="008B4D51">
        <w:rPr>
          <w:szCs w:val="24"/>
          <w:lang w:eastAsia="en-GB"/>
        </w:rPr>
        <w:t xml:space="preserve"> East Germany, the </w:t>
      </w:r>
      <w:r w:rsidR="00635AA1" w:rsidRPr="008B4D51">
        <w:rPr>
          <w:szCs w:val="24"/>
          <w:lang w:eastAsia="en-GB"/>
        </w:rPr>
        <w:t>fall</w:t>
      </w:r>
      <w:r w:rsidR="004758DA" w:rsidRPr="008B4D51">
        <w:rPr>
          <w:szCs w:val="24"/>
          <w:lang w:eastAsia="en-GB"/>
        </w:rPr>
        <w:t xml:space="preserve"> of the socialist state</w:t>
      </w:r>
      <w:r w:rsidRPr="008B4D51">
        <w:rPr>
          <w:szCs w:val="24"/>
          <w:lang w:eastAsia="en-GB"/>
        </w:rPr>
        <w:t xml:space="preserve"> d</w:t>
      </w:r>
      <w:r w:rsidR="000579CA" w:rsidRPr="008B4D51">
        <w:rPr>
          <w:szCs w:val="24"/>
          <w:lang w:eastAsia="en-GB"/>
        </w:rPr>
        <w:t>is</w:t>
      </w:r>
      <w:r w:rsidRPr="008B4D51">
        <w:rPr>
          <w:szCs w:val="24"/>
          <w:lang w:eastAsia="en-GB"/>
        </w:rPr>
        <w:t>incentivized marriage</w:t>
      </w:r>
      <w:r w:rsidR="0016458C" w:rsidRPr="008B4D51">
        <w:rPr>
          <w:szCs w:val="24"/>
          <w:lang w:eastAsia="en-GB"/>
        </w:rPr>
        <w:t xml:space="preserve"> </w:t>
      </w:r>
      <w:r w:rsidR="004E12D8" w:rsidRPr="008B4D51">
        <w:rPr>
          <w:szCs w:val="24"/>
          <w:lang w:eastAsia="en-GB"/>
        </w:rPr>
        <w:fldChar w:fldCharType="begin"/>
      </w:r>
      <w:r w:rsidR="00733E6E" w:rsidRPr="008B4D51">
        <w:rPr>
          <w:szCs w:val="24"/>
          <w:lang w:eastAsia="en-GB"/>
        </w:rPr>
        <w:instrText xml:space="preserve"> ADDIN EN.CITE &lt;EndNote&gt;&lt;Cite&gt;&lt;Author&gt;Klärner&lt;/Author&gt;&lt;Year&gt;2015&lt;/Year&gt;&lt;RecNum&gt;205&lt;/RecNum&gt;&lt;DisplayText&gt;(Klärner 2015)&lt;/DisplayText&gt;&lt;record&gt;&lt;rec-number&gt;205&lt;/rec-number&gt;&lt;foreign-keys&gt;&lt;key app="EN" db-id="date2dst4vae0pe955kxa2tla9pzrxp00p95" timestamp="1665058566"&gt;205&lt;/key&gt;&lt;/foreign-keys&gt;&lt;ref-type name="Journal Article"&gt;17&lt;/ref-type&gt;&lt;contributors&gt;&lt;authors&gt;&lt;author&gt;Klärner, Andreas&lt;/author&gt;&lt;/authors&gt;&lt;/contributors&gt;&lt;titles&gt;&lt;title&gt;The low importance of marriage in eastern Germany - social norms and the role of peoples’ perceptions of the past&lt;/title&gt;&lt;secondary-title&gt;Demographic Research&lt;/secondary-title&gt;&lt;/titles&gt;&lt;periodical&gt;&lt;full-title&gt;Demographic Research&lt;/full-title&gt;&lt;/periodical&gt;&lt;pages&gt;239-272&lt;/pages&gt;&lt;volume&gt;S17&lt;/volume&gt;&lt;number&gt;9&lt;/number&gt;&lt;dates&gt;&lt;year&gt;2015&lt;/year&gt;&lt;/dates&gt;&lt;isbn&gt;1435-9871&lt;/isbn&gt;&lt;urls&gt;&lt;related-urls&gt;&lt;url&gt;https://www.demographic-research.org/special/17/9/&lt;/url&gt;&lt;url&gt;https://www.demographic-research.org/special/17/9/s17-9.pdf&lt;/url&gt;&lt;/related-urls&gt;&lt;/urls&gt;&lt;/record&gt;&lt;/Cite&gt;&lt;/EndNote&gt;</w:instrText>
      </w:r>
      <w:r w:rsidR="004E12D8" w:rsidRPr="008B4D51">
        <w:rPr>
          <w:szCs w:val="24"/>
          <w:lang w:eastAsia="en-GB"/>
        </w:rPr>
        <w:fldChar w:fldCharType="separate"/>
      </w:r>
      <w:r w:rsidR="00733E6E" w:rsidRPr="008B4D51">
        <w:rPr>
          <w:noProof/>
          <w:szCs w:val="24"/>
          <w:lang w:eastAsia="en-GB"/>
        </w:rPr>
        <w:t>(Klärner 2015)</w:t>
      </w:r>
      <w:r w:rsidR="004E12D8" w:rsidRPr="008B4D51">
        <w:rPr>
          <w:szCs w:val="24"/>
          <w:lang w:eastAsia="en-GB"/>
        </w:rPr>
        <w:fldChar w:fldCharType="end"/>
      </w:r>
      <w:r w:rsidR="0016458C" w:rsidRPr="008B4D51">
        <w:rPr>
          <w:szCs w:val="24"/>
          <w:lang w:eastAsia="en-GB"/>
        </w:rPr>
        <w:t>,</w:t>
      </w:r>
      <w:r w:rsidR="004E12D8" w:rsidRPr="008B4D51">
        <w:rPr>
          <w:szCs w:val="24"/>
          <w:lang w:eastAsia="en-GB"/>
        </w:rPr>
        <w:t xml:space="preserve"> </w:t>
      </w:r>
      <w:r w:rsidR="00635AA1" w:rsidRPr="008B4D51">
        <w:rPr>
          <w:szCs w:val="24"/>
          <w:lang w:eastAsia="en-GB"/>
        </w:rPr>
        <w:t xml:space="preserve">resulting in </w:t>
      </w:r>
      <w:r w:rsidRPr="008B4D51">
        <w:rPr>
          <w:szCs w:val="24"/>
          <w:lang w:eastAsia="en-GB"/>
        </w:rPr>
        <w:t xml:space="preserve">lower marriage rates and a higher share of nonmarital childbearing compared with West Germany </w:t>
      </w:r>
      <w:r w:rsidR="004E12D8" w:rsidRPr="008B4D51">
        <w:rPr>
          <w:szCs w:val="24"/>
          <w:lang w:eastAsia="en-GB"/>
        </w:rPr>
        <w:fldChar w:fldCharType="begin"/>
      </w:r>
      <w:r w:rsidR="00733E6E" w:rsidRPr="008B4D51">
        <w:rPr>
          <w:szCs w:val="24"/>
          <w:lang w:eastAsia="en-GB"/>
        </w:rPr>
        <w:instrText xml:space="preserve"> ADDIN EN.CITE &lt;EndNote&gt;&lt;Cite&gt;&lt;Author&gt;Jalovaara&lt;/Author&gt;&lt;Year&gt;2020&lt;/Year&gt;&lt;RecNum&gt;206&lt;/RecNum&gt;&lt;DisplayText&gt;(Jalovaara and Kreyenfeld 2020)&lt;/DisplayText&gt;&lt;record&gt;&lt;rec-number&gt;206&lt;/rec-number&gt;&lt;foreign-keys&gt;&lt;key app="EN" db-id="date2dst4vae0pe955kxa2tla9pzrxp00p95" timestamp="1665058567"&gt;206&lt;/key&gt;&lt;/foreign-keys&gt;&lt;ref-type name="Book Section"&gt;5&lt;/ref-type&gt;&lt;contributors&gt;&lt;authors&gt;&lt;author&gt;Jalovaara, Marika&lt;/author&gt;&lt;author&gt;Kreyenfeld, Michaela&lt;/author&gt;&lt;/authors&gt;&lt;secondary-authors&gt;&lt;author&gt;Mortelmans, Dimitri&lt;/author&gt;&lt;/secondary-authors&gt;&lt;/contributors&gt;&lt;titles&gt;&lt;title&gt;Childbearing Across Partnerships in Finland and Germany&lt;/title&gt;&lt;secondary-title&gt;Divorce in Europe: New Insights in Trends, Causes and Consequences of Relation Break-ups&lt;/secondary-title&gt;&lt;/titles&gt;&lt;pages&gt;315-335&lt;/pages&gt;&lt;dates&gt;&lt;year&gt;2020&lt;/year&gt;&lt;pub-dates&gt;&lt;date&gt;2020//&lt;/date&gt;&lt;/pub-dates&gt;&lt;/dates&gt;&lt;pub-location&gt;Cham&lt;/pub-location&gt;&lt;publisher&gt;Springer International Publishing&lt;/publisher&gt;&lt;isbn&gt;978-3-030-25838-2&lt;/isbn&gt;&lt;urls&gt;&lt;related-urls&gt;&lt;url&gt;https://doi.org/10.1007/978-3-030-25838-2_15&lt;/url&gt;&lt;/related-urls&gt;&lt;/urls&gt;&lt;electronic-resource-num&gt;10.1007/978-3-030-25838-2_15&lt;/electronic-resource-num&gt;&lt;/record&gt;&lt;/Cite&gt;&lt;/EndNote&gt;</w:instrText>
      </w:r>
      <w:r w:rsidR="004E12D8" w:rsidRPr="008B4D51">
        <w:rPr>
          <w:szCs w:val="24"/>
          <w:lang w:eastAsia="en-GB"/>
        </w:rPr>
        <w:fldChar w:fldCharType="separate"/>
      </w:r>
      <w:r w:rsidR="00733E6E" w:rsidRPr="008B4D51">
        <w:rPr>
          <w:noProof/>
          <w:szCs w:val="24"/>
          <w:lang w:eastAsia="en-GB"/>
        </w:rPr>
        <w:t>(Jalovaara and Kreyenfeld 2020)</w:t>
      </w:r>
      <w:r w:rsidR="004E12D8" w:rsidRPr="008B4D51">
        <w:rPr>
          <w:szCs w:val="24"/>
          <w:lang w:eastAsia="en-GB"/>
        </w:rPr>
        <w:fldChar w:fldCharType="end"/>
      </w:r>
      <w:r w:rsidR="004E12D8" w:rsidRPr="008B4D51">
        <w:rPr>
          <w:szCs w:val="24"/>
          <w:lang w:eastAsia="en-GB"/>
        </w:rPr>
        <w:t>.</w:t>
      </w:r>
      <w:r w:rsidR="00B64673" w:rsidRPr="008B4D51">
        <w:rPr>
          <w:color w:val="FF0000"/>
          <w:szCs w:val="24"/>
          <w:lang w:eastAsia="en-GB"/>
        </w:rPr>
        <w:t xml:space="preserve"> </w:t>
      </w:r>
      <w:r w:rsidR="00635AA1" w:rsidRPr="008B4D51">
        <w:rPr>
          <w:szCs w:val="24"/>
          <w:lang w:eastAsia="en-GB"/>
        </w:rPr>
        <w:t xml:space="preserve">In </w:t>
      </w:r>
      <w:r w:rsidRPr="008B4D51">
        <w:rPr>
          <w:szCs w:val="24"/>
          <w:lang w:eastAsia="en-GB"/>
        </w:rPr>
        <w:t>the former Soviet Union and former Yugoslavia</w:t>
      </w:r>
      <w:r w:rsidR="00F31FA3" w:rsidRPr="008B4D51">
        <w:rPr>
          <w:szCs w:val="24"/>
          <w:lang w:eastAsia="en-GB"/>
        </w:rPr>
        <w:t>, early and universal marriage and childbearing within marriage were common</w:t>
      </w:r>
      <w:r w:rsidR="00635AA1" w:rsidRPr="008B4D51">
        <w:rPr>
          <w:szCs w:val="24"/>
          <w:lang w:eastAsia="en-GB"/>
        </w:rPr>
        <w:t xml:space="preserve"> under communism</w:t>
      </w:r>
      <w:r w:rsidR="004E12D8" w:rsidRPr="008B4D51">
        <w:rPr>
          <w:szCs w:val="24"/>
          <w:lang w:eastAsia="en-GB"/>
        </w:rPr>
        <w:t xml:space="preserve"> </w:t>
      </w:r>
      <w:r w:rsidR="0016458C" w:rsidRPr="008B4D51">
        <w:rPr>
          <w:szCs w:val="24"/>
          <w:lang w:eastAsia="en-GB"/>
        </w:rPr>
        <w:t xml:space="preserve">and socialism </w:t>
      </w:r>
      <w:r w:rsidR="004E12D8" w:rsidRPr="008B4D51">
        <w:rPr>
          <w:szCs w:val="24"/>
          <w:lang w:eastAsia="en-GB"/>
        </w:rPr>
        <w:fldChar w:fldCharType="begin"/>
      </w:r>
      <w:r w:rsidR="00733E6E" w:rsidRPr="008B4D51">
        <w:rPr>
          <w:szCs w:val="24"/>
          <w:lang w:eastAsia="en-GB"/>
        </w:rPr>
        <w:instrText xml:space="preserve"> ADDIN EN.CITE &lt;EndNote&gt;&lt;Cite&gt;&lt;Author&gt;Sobotka&lt;/Author&gt;&lt;Year&gt;2002&lt;/Year&gt;&lt;RecNum&gt;207&lt;/RecNum&gt;&lt;DisplayText&gt;(Sobotka 2002, Thornton and Philipov 2009)&lt;/DisplayText&gt;&lt;record&gt;&lt;rec-number&gt;207&lt;/rec-number&gt;&lt;foreign-keys&gt;&lt;key app="EN" db-id="date2dst4vae0pe955kxa2tla9pzrxp00p95" timestamp="1665058569"&gt;207&lt;/key&gt;&lt;/foreign-keys&gt;&lt;ref-type name="Journal Article"&gt;17&lt;/ref-type&gt;&lt;contributors&gt;&lt;authors&gt;&lt;author&gt;Sobotka, TomÃ¡Å¡&lt;/author&gt;&lt;/authors&gt;&lt;/contributors&gt;&lt;titles&gt;&lt;title&gt;Ten Years of Rapid Fertility Changes in the European Post-Communist Countries&lt;/title&gt;&lt;secondary-title&gt;University of Groningen, Population Research Centre (PRC), Research Reports&lt;/secondary-title&gt;&lt;/titles&gt;&lt;dates&gt;&lt;year&gt;2002&lt;/year&gt;&lt;pub-dates&gt;&lt;date&gt;01/01&lt;/date&gt;&lt;/pub-dates&gt;&lt;/dates&gt;&lt;urls&gt;&lt;/urls&gt;&lt;/record&gt;&lt;/Cite&gt;&lt;Cite&gt;&lt;Author&gt;Thornton&lt;/Author&gt;&lt;Year&gt;2009&lt;/Year&gt;&lt;RecNum&gt;208&lt;/RecNum&gt;&lt;record&gt;&lt;rec-number&gt;208&lt;/rec-number&gt;&lt;foreign-keys&gt;&lt;key app="EN" db-id="date2dst4vae0pe955kxa2tla9pzrxp00p95" timestamp="1665058570"&gt;208&lt;/key&gt;&lt;/foreign-keys&gt;&lt;ref-type name="Journal Article"&gt;17&lt;/ref-type&gt;&lt;contributors&gt;&lt;authors&gt;&lt;author&gt;Thornton, A.&lt;/author&gt;&lt;author&gt;Philipov, D.&lt;/author&gt;&lt;/authors&gt;&lt;/contributors&gt;&lt;auth-address&gt;Arland Thornton, Institute for Social Research and Department of Sociology, The University of Michigan, Ann Arbor, MI 48103.&lt;/auth-address&gt;&lt;titles&gt;&lt;title&gt;Sweeping Changes in Marriage, Cohabitation, and Childbearing in Central and Eastern Europe: New Insights from the Developmental Idealism Framework&lt;/title&gt;&lt;secondary-title&gt;Eur J Popul&lt;/secondary-title&gt;&lt;/titles&gt;&lt;periodical&gt;&lt;full-title&gt;Eur J Popul&lt;/full-title&gt;&lt;/periodical&gt;&lt;pages&gt;123-156&lt;/pages&gt;&lt;volume&gt;25&lt;/volume&gt;&lt;number&gt;2&lt;/number&gt;&lt;edition&gt;2009/06/06&lt;/edition&gt;&lt;dates&gt;&lt;year&gt;2009&lt;/year&gt;&lt;/dates&gt;&lt;isbn&gt;0168-6577 (Print)&amp;#xD;0168-6577&lt;/isbn&gt;&lt;accession-num&gt;19498956&lt;/accession-num&gt;&lt;urls&gt;&lt;/urls&gt;&lt;custom2&gt;PMC2690230&lt;/custom2&gt;&lt;custom6&gt;NIHMS102585&lt;/custom6&gt;&lt;electronic-resource-num&gt;10.1007/s10680-009-9181-2&lt;/electronic-resource-num&gt;&lt;remote-database-provider&gt;NLM&lt;/remote-database-provider&gt;&lt;language&gt;eng&lt;/language&gt;&lt;/record&gt;&lt;/Cite&gt;&lt;/EndNote&gt;</w:instrText>
      </w:r>
      <w:r w:rsidR="004E12D8" w:rsidRPr="008B4D51">
        <w:rPr>
          <w:szCs w:val="24"/>
          <w:lang w:eastAsia="en-GB"/>
        </w:rPr>
        <w:fldChar w:fldCharType="separate"/>
      </w:r>
      <w:r w:rsidR="00733E6E" w:rsidRPr="008B4D51">
        <w:rPr>
          <w:noProof/>
          <w:szCs w:val="24"/>
          <w:lang w:eastAsia="en-GB"/>
        </w:rPr>
        <w:t>(Sobotka 2002, Thornton and Philipov 2009)</w:t>
      </w:r>
      <w:r w:rsidR="004E12D8" w:rsidRPr="008B4D51">
        <w:rPr>
          <w:szCs w:val="24"/>
          <w:lang w:eastAsia="en-GB"/>
        </w:rPr>
        <w:fldChar w:fldCharType="end"/>
      </w:r>
      <w:r w:rsidR="0016458C" w:rsidRPr="008B4D51">
        <w:rPr>
          <w:szCs w:val="24"/>
          <w:lang w:eastAsia="en-GB"/>
        </w:rPr>
        <w:t xml:space="preserve"> until political</w:t>
      </w:r>
      <w:r w:rsidR="0016458C" w:rsidRPr="008B4D51">
        <w:rPr>
          <w:szCs w:val="24"/>
        </w:rPr>
        <w:t xml:space="preserve"> </w:t>
      </w:r>
      <w:r w:rsidRPr="008B4D51">
        <w:rPr>
          <w:szCs w:val="24"/>
        </w:rPr>
        <w:t>regime</w:t>
      </w:r>
      <w:r w:rsidR="00B43072" w:rsidRPr="008B4D51">
        <w:rPr>
          <w:szCs w:val="24"/>
        </w:rPr>
        <w:t xml:space="preserve"> </w:t>
      </w:r>
      <w:r w:rsidR="0016458C" w:rsidRPr="008B4D51">
        <w:rPr>
          <w:szCs w:val="24"/>
        </w:rPr>
        <w:t xml:space="preserve">change </w:t>
      </w:r>
      <w:r w:rsidR="00B43072" w:rsidRPr="008B4D51">
        <w:rPr>
          <w:szCs w:val="24"/>
        </w:rPr>
        <w:t>ended</w:t>
      </w:r>
      <w:r w:rsidRPr="008B4D51">
        <w:rPr>
          <w:szCs w:val="24"/>
        </w:rPr>
        <w:t xml:space="preserve"> </w:t>
      </w:r>
      <w:r w:rsidR="002D6C43" w:rsidRPr="008B4D51">
        <w:rPr>
          <w:szCs w:val="24"/>
        </w:rPr>
        <w:t>pro</w:t>
      </w:r>
      <w:r w:rsidR="001D5808" w:rsidRPr="008B4D51">
        <w:rPr>
          <w:szCs w:val="24"/>
        </w:rPr>
        <w:t>-</w:t>
      </w:r>
      <w:r w:rsidR="002D6C43" w:rsidRPr="008B4D51">
        <w:rPr>
          <w:szCs w:val="24"/>
        </w:rPr>
        <w:t>natalist programs</w:t>
      </w:r>
      <w:r w:rsidR="00834A8A" w:rsidRPr="008B4D51">
        <w:rPr>
          <w:szCs w:val="24"/>
        </w:rPr>
        <w:t xml:space="preserve"> (</w:t>
      </w:r>
      <w:r w:rsidR="002D6C43" w:rsidRPr="008B4D51">
        <w:rPr>
          <w:szCs w:val="24"/>
        </w:rPr>
        <w:t>such as state childcare and housing</w:t>
      </w:r>
      <w:r w:rsidR="00834A8A" w:rsidRPr="008B4D51">
        <w:rPr>
          <w:szCs w:val="24"/>
        </w:rPr>
        <w:t>)</w:t>
      </w:r>
      <w:r w:rsidR="0016458C" w:rsidRPr="008B4D51">
        <w:rPr>
          <w:szCs w:val="24"/>
        </w:rPr>
        <w:t>,</w:t>
      </w:r>
      <w:r w:rsidR="002D6C43" w:rsidRPr="008B4D51">
        <w:rPr>
          <w:szCs w:val="24"/>
        </w:rPr>
        <w:t xml:space="preserve"> </w:t>
      </w:r>
      <w:r w:rsidR="00B43072" w:rsidRPr="008B4D51">
        <w:rPr>
          <w:szCs w:val="24"/>
        </w:rPr>
        <w:t xml:space="preserve">along </w:t>
      </w:r>
      <w:r w:rsidR="001C6AE6" w:rsidRPr="008B4D51">
        <w:rPr>
          <w:szCs w:val="24"/>
        </w:rPr>
        <w:t xml:space="preserve">with </w:t>
      </w:r>
      <w:r w:rsidR="002D6C43" w:rsidRPr="008B4D51">
        <w:rPr>
          <w:szCs w:val="24"/>
        </w:rPr>
        <w:t xml:space="preserve">the incentive to marry early and have </w:t>
      </w:r>
      <w:r w:rsidR="00F24E81" w:rsidRPr="008B4D51">
        <w:rPr>
          <w:szCs w:val="24"/>
        </w:rPr>
        <w:t>large families</w:t>
      </w:r>
      <w:r w:rsidR="002D6C43" w:rsidRPr="008B4D51">
        <w:rPr>
          <w:szCs w:val="24"/>
        </w:rPr>
        <w:t>.</w:t>
      </w:r>
      <w:r w:rsidR="00B64673" w:rsidRPr="008B4D51">
        <w:rPr>
          <w:szCs w:val="24"/>
        </w:rPr>
        <w:t xml:space="preserve"> </w:t>
      </w:r>
      <w:r w:rsidR="00B43072" w:rsidRPr="008B4D51">
        <w:rPr>
          <w:szCs w:val="24"/>
        </w:rPr>
        <w:t>The n</w:t>
      </w:r>
      <w:r w:rsidR="002D6C43" w:rsidRPr="008B4D51">
        <w:rPr>
          <w:szCs w:val="24"/>
        </w:rPr>
        <w:t>ew circumstances prompted the emergence of late marriage and small</w:t>
      </w:r>
      <w:r w:rsidR="00EA64C0" w:rsidRPr="008B4D51">
        <w:rPr>
          <w:szCs w:val="24"/>
        </w:rPr>
        <w:t>er</w:t>
      </w:r>
      <w:r w:rsidR="002D6C43" w:rsidRPr="008B4D51">
        <w:rPr>
          <w:szCs w:val="24"/>
        </w:rPr>
        <w:t xml:space="preserve"> families</w:t>
      </w:r>
      <w:r w:rsidR="00EA64C0" w:rsidRPr="008B4D51">
        <w:rPr>
          <w:szCs w:val="24"/>
        </w:rPr>
        <w:t>,</w:t>
      </w:r>
      <w:r w:rsidR="00B43072" w:rsidRPr="008B4D51">
        <w:rPr>
          <w:szCs w:val="24"/>
        </w:rPr>
        <w:t xml:space="preserve"> and</w:t>
      </w:r>
      <w:r w:rsidR="002D6C43" w:rsidRPr="008B4D51">
        <w:rPr>
          <w:szCs w:val="24"/>
        </w:rPr>
        <w:t xml:space="preserve"> delink</w:t>
      </w:r>
      <w:r w:rsidR="00B43072" w:rsidRPr="008B4D51">
        <w:rPr>
          <w:szCs w:val="24"/>
        </w:rPr>
        <w:t>ed</w:t>
      </w:r>
      <w:r w:rsidR="002D6C43" w:rsidRPr="008B4D51">
        <w:rPr>
          <w:szCs w:val="24"/>
        </w:rPr>
        <w:t xml:space="preserve"> marriage and fertility</w:t>
      </w:r>
      <w:r w:rsidR="002422AC" w:rsidRPr="008B4D51">
        <w:rPr>
          <w:szCs w:val="24"/>
        </w:rPr>
        <w:t>,</w:t>
      </w:r>
      <w:r w:rsidR="0016458C" w:rsidRPr="008B4D51">
        <w:rPr>
          <w:szCs w:val="24"/>
        </w:rPr>
        <w:t xml:space="preserve"> explained by</w:t>
      </w:r>
      <w:r w:rsidRPr="008B4D51">
        <w:rPr>
          <w:szCs w:val="24"/>
        </w:rPr>
        <w:t xml:space="preserve"> increas</w:t>
      </w:r>
      <w:r w:rsidR="00EA64C0" w:rsidRPr="008B4D51">
        <w:rPr>
          <w:szCs w:val="24"/>
        </w:rPr>
        <w:t>ed</w:t>
      </w:r>
      <w:r w:rsidRPr="008B4D51">
        <w:rPr>
          <w:szCs w:val="24"/>
        </w:rPr>
        <w:t xml:space="preserve"> consum</w:t>
      </w:r>
      <w:r w:rsidR="008B38F8" w:rsidRPr="008B4D51">
        <w:rPr>
          <w:szCs w:val="24"/>
        </w:rPr>
        <w:t xml:space="preserve">er </w:t>
      </w:r>
      <w:r w:rsidRPr="008B4D51">
        <w:rPr>
          <w:szCs w:val="24"/>
        </w:rPr>
        <w:t>aspirations due to Westernization, decline</w:t>
      </w:r>
      <w:r w:rsidR="00EA64C0" w:rsidRPr="008B4D51">
        <w:rPr>
          <w:szCs w:val="24"/>
        </w:rPr>
        <w:t>s</w:t>
      </w:r>
      <w:r w:rsidRPr="008B4D51">
        <w:rPr>
          <w:szCs w:val="24"/>
        </w:rPr>
        <w:t xml:space="preserve"> in income, and increase</w:t>
      </w:r>
      <w:r w:rsidR="00EA64C0" w:rsidRPr="008B4D51">
        <w:rPr>
          <w:szCs w:val="24"/>
        </w:rPr>
        <w:t>d</w:t>
      </w:r>
      <w:r w:rsidRPr="008B4D51">
        <w:rPr>
          <w:szCs w:val="24"/>
        </w:rPr>
        <w:t xml:space="preserve"> uncertainty</w:t>
      </w:r>
      <w:r w:rsidR="00FD0D53" w:rsidRPr="008B4D51">
        <w:rPr>
          <w:szCs w:val="24"/>
        </w:rPr>
        <w:t xml:space="preserve"> </w:t>
      </w:r>
      <w:r w:rsidR="00FD0D53" w:rsidRPr="008B4D51">
        <w:rPr>
          <w:szCs w:val="24"/>
        </w:rPr>
        <w:fldChar w:fldCharType="begin">
          <w:fldData xml:space="preserve">PEVuZE5vdGU+PENpdGU+PEF1dGhvcj5Tb2JvdGthPC9BdXRob3I+PFllYXI+MjAxMTwvWWVhcj48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</w:fldData>
        </w:fldChar>
      </w:r>
      <w:r w:rsidR="00733E6E" w:rsidRPr="008B4D51">
        <w:rPr>
          <w:szCs w:val="24"/>
        </w:rPr>
        <w:instrText xml:space="preserve"> ADDIN EN.CITE </w:instrText>
      </w:r>
      <w:r w:rsidR="00733E6E" w:rsidRPr="008B4D51">
        <w:rPr>
          <w:szCs w:val="24"/>
        </w:rPr>
        <w:fldChar w:fldCharType="begin">
          <w:fldData xml:space="preserve">PEVuZE5vdGU+PENpdGU+PEF1dGhvcj5Tb2JvdGthPC9BdXRob3I+PFllYXI+MjAxMTwvWWVhcj48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</w:fldData>
        </w:fldChar>
      </w:r>
      <w:r w:rsidR="00733E6E" w:rsidRPr="008B4D51">
        <w:rPr>
          <w:szCs w:val="24"/>
        </w:rPr>
        <w:instrText xml:space="preserve"> ADDIN EN.CITE.DATA </w:instrText>
      </w:r>
      <w:r w:rsidR="00733E6E" w:rsidRPr="008B4D51">
        <w:rPr>
          <w:szCs w:val="24"/>
        </w:rPr>
      </w:r>
      <w:r w:rsidR="00733E6E" w:rsidRPr="008B4D51">
        <w:rPr>
          <w:szCs w:val="24"/>
        </w:rPr>
        <w:fldChar w:fldCharType="end"/>
      </w:r>
      <w:r w:rsidR="00FD0D53" w:rsidRPr="008B4D51">
        <w:rPr>
          <w:szCs w:val="24"/>
        </w:rPr>
      </w:r>
      <w:r w:rsidR="00FD0D53" w:rsidRPr="008B4D51">
        <w:rPr>
          <w:szCs w:val="24"/>
        </w:rPr>
        <w:fldChar w:fldCharType="separate"/>
      </w:r>
      <w:r w:rsidR="00733E6E" w:rsidRPr="008B4D51">
        <w:rPr>
          <w:noProof/>
          <w:szCs w:val="24"/>
        </w:rPr>
        <w:t>(Thornton and Philipov 2009, Billingsley 2010, Sobotka 2011)</w:t>
      </w:r>
      <w:r w:rsidR="00FD0D53" w:rsidRPr="008B4D51">
        <w:rPr>
          <w:szCs w:val="24"/>
        </w:rPr>
        <w:fldChar w:fldCharType="end"/>
      </w:r>
      <w:r w:rsidR="00FD0D53" w:rsidRPr="008B4D51">
        <w:rPr>
          <w:szCs w:val="24"/>
        </w:rPr>
        <w:t>.</w:t>
      </w:r>
      <w:r w:rsidR="00FD0D53" w:rsidRPr="008B4D51">
        <w:rPr>
          <w:color w:val="FF0000"/>
          <w:szCs w:val="24"/>
        </w:rPr>
        <w:t xml:space="preserve"> </w:t>
      </w:r>
      <w:r w:rsidR="00854E5E" w:rsidRPr="008B4D51">
        <w:rPr>
          <w:szCs w:val="24"/>
        </w:rPr>
        <w:t xml:space="preserve">In some post-socialist contexts, pregnancy still generally prompts cohabiters to marry, but more liberal attitudes toward premarital sex and nonmarital childbearing means </w:t>
      </w:r>
      <w:r w:rsidR="00FD0D53" w:rsidRPr="008B4D51">
        <w:rPr>
          <w:szCs w:val="24"/>
        </w:rPr>
        <w:t xml:space="preserve">the </w:t>
      </w:r>
      <w:r w:rsidR="00854E5E" w:rsidRPr="008B4D51">
        <w:rPr>
          <w:szCs w:val="24"/>
        </w:rPr>
        <w:t>marriage may happen at a later stage</w:t>
      </w:r>
      <w:r w:rsidR="00635AA1" w:rsidRPr="008B4D51">
        <w:rPr>
          <w:szCs w:val="24"/>
        </w:rPr>
        <w:t xml:space="preserve"> </w:t>
      </w:r>
      <w:r w:rsidR="00FD0D53" w:rsidRPr="008B4D51">
        <w:rPr>
          <w:szCs w:val="24"/>
        </w:rPr>
        <w:fldChar w:fldCharType="begin">
          <w:fldData xml:space="preserve">PEVuZE5vdGU+PENpdGU+PEF1dGhvcj5IxINyxINndXM8L0F1dGhvcj48WWVhcj4yMDE1PC9ZZWFy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</w:fldData>
        </w:fldChar>
      </w:r>
      <w:r w:rsidR="00733E6E" w:rsidRPr="008B4D51">
        <w:rPr>
          <w:szCs w:val="24"/>
        </w:rPr>
        <w:instrText xml:space="preserve"> ADDIN EN.CITE </w:instrText>
      </w:r>
      <w:r w:rsidR="00733E6E" w:rsidRPr="008B4D51">
        <w:rPr>
          <w:szCs w:val="24"/>
        </w:rPr>
        <w:fldChar w:fldCharType="begin">
          <w:fldData xml:space="preserve">PEVuZE5vdGU+PENpdGU+PEF1dGhvcj5IxINyxINndXM8L0F1dGhvcj48WWVhcj4yMDE1PC9ZZWFy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</w:fldData>
        </w:fldChar>
      </w:r>
      <w:r w:rsidR="00733E6E" w:rsidRPr="008B4D51">
        <w:rPr>
          <w:szCs w:val="24"/>
        </w:rPr>
        <w:instrText xml:space="preserve"> ADDIN EN.CITE.DATA </w:instrText>
      </w:r>
      <w:r w:rsidR="00733E6E" w:rsidRPr="008B4D51">
        <w:rPr>
          <w:szCs w:val="24"/>
        </w:rPr>
      </w:r>
      <w:r w:rsidR="00733E6E" w:rsidRPr="008B4D51">
        <w:rPr>
          <w:szCs w:val="24"/>
        </w:rPr>
        <w:fldChar w:fldCharType="end"/>
      </w:r>
      <w:r w:rsidR="00FD0D53" w:rsidRPr="008B4D51">
        <w:rPr>
          <w:szCs w:val="24"/>
        </w:rPr>
      </w:r>
      <w:r w:rsidR="00FD0D53" w:rsidRPr="008B4D51">
        <w:rPr>
          <w:szCs w:val="24"/>
        </w:rPr>
        <w:fldChar w:fldCharType="separate"/>
      </w:r>
      <w:r w:rsidR="00733E6E" w:rsidRPr="008B4D51">
        <w:rPr>
          <w:noProof/>
          <w:szCs w:val="24"/>
        </w:rPr>
        <w:t>(Hărăgus 2015, Andreev, Churilova and Jasilioniene 2022)</w:t>
      </w:r>
      <w:r w:rsidR="00FD0D53" w:rsidRPr="008B4D51">
        <w:rPr>
          <w:szCs w:val="24"/>
        </w:rPr>
        <w:fldChar w:fldCharType="end"/>
      </w:r>
      <w:r w:rsidR="00FD0D53" w:rsidRPr="008B4D51">
        <w:rPr>
          <w:szCs w:val="24"/>
        </w:rPr>
        <w:t>.</w:t>
      </w:r>
      <w:r w:rsidR="00854E5E" w:rsidRPr="008B4D51">
        <w:rPr>
          <w:rFonts w:cstheme="minorHAnsi"/>
          <w:color w:val="FF0000"/>
          <w:szCs w:val="24"/>
        </w:rPr>
        <w:t xml:space="preserve"> </w:t>
      </w:r>
    </w:p>
    <w:p w14:paraId="07BCB47D" w14:textId="38DF707D" w:rsidR="00B243FE" w:rsidRPr="008B4D51" w:rsidRDefault="008B38F8" w:rsidP="00BD21F7">
      <w:pPr>
        <w:spacing w:line="480" w:lineRule="auto"/>
        <w:rPr>
          <w:color w:val="FF0000"/>
          <w:szCs w:val="24"/>
        </w:rPr>
      </w:pPr>
      <w:r w:rsidRPr="008B4D51">
        <w:rPr>
          <w:szCs w:val="24"/>
        </w:rPr>
        <w:t>Similarly, d</w:t>
      </w:r>
      <w:r w:rsidR="00B243FE" w:rsidRPr="008B4D51">
        <w:rPr>
          <w:szCs w:val="24"/>
        </w:rPr>
        <w:t>uring the socialist era in the 1970s and 1980s</w:t>
      </w:r>
      <w:r w:rsidR="00B533A2" w:rsidRPr="008B4D51">
        <w:rPr>
          <w:szCs w:val="24"/>
        </w:rPr>
        <w:t xml:space="preserve"> in the Czech Republic</w:t>
      </w:r>
      <w:r w:rsidR="00B243FE" w:rsidRPr="008B4D51">
        <w:rPr>
          <w:szCs w:val="24"/>
        </w:rPr>
        <w:t xml:space="preserve">, </w:t>
      </w:r>
      <w:r w:rsidR="00D019E2" w:rsidRPr="008B4D51">
        <w:rPr>
          <w:szCs w:val="24"/>
        </w:rPr>
        <w:t xml:space="preserve">most first </w:t>
      </w:r>
      <w:r w:rsidR="00B243FE" w:rsidRPr="008B4D51">
        <w:rPr>
          <w:szCs w:val="24"/>
        </w:rPr>
        <w:t>marriage</w:t>
      </w:r>
      <w:r w:rsidR="00D019E2" w:rsidRPr="008B4D51">
        <w:rPr>
          <w:szCs w:val="24"/>
        </w:rPr>
        <w:t>s</w:t>
      </w:r>
      <w:r w:rsidR="00B243FE" w:rsidRPr="008B4D51">
        <w:rPr>
          <w:szCs w:val="24"/>
        </w:rPr>
        <w:t xml:space="preserve"> </w:t>
      </w:r>
      <w:r w:rsidR="00D019E2" w:rsidRPr="008B4D51">
        <w:rPr>
          <w:szCs w:val="24"/>
        </w:rPr>
        <w:t xml:space="preserve">happened </w:t>
      </w:r>
      <w:r w:rsidR="00BB2142" w:rsidRPr="008B4D51">
        <w:rPr>
          <w:szCs w:val="24"/>
        </w:rPr>
        <w:t>in response to pregnancy</w:t>
      </w:r>
      <w:r w:rsidR="00D019E2" w:rsidRPr="008B4D51">
        <w:rPr>
          <w:szCs w:val="24"/>
        </w:rPr>
        <w:t xml:space="preserve"> and </w:t>
      </w:r>
      <w:r w:rsidR="00BB2142" w:rsidRPr="008B4D51">
        <w:rPr>
          <w:szCs w:val="24"/>
        </w:rPr>
        <w:t xml:space="preserve">most marital first births occurred very </w:t>
      </w:r>
      <w:r w:rsidR="00BB2142" w:rsidRPr="008B4D51">
        <w:rPr>
          <w:szCs w:val="24"/>
        </w:rPr>
        <w:lastRenderedPageBreak/>
        <w:t xml:space="preserve">soon after marriage, indicating </w:t>
      </w:r>
      <w:r w:rsidR="00B243FE" w:rsidRPr="008B4D51">
        <w:rPr>
          <w:szCs w:val="24"/>
        </w:rPr>
        <w:t xml:space="preserve">a very strong </w:t>
      </w:r>
      <w:r w:rsidR="00BB2142" w:rsidRPr="008B4D51">
        <w:rPr>
          <w:szCs w:val="24"/>
        </w:rPr>
        <w:t xml:space="preserve">relationship </w:t>
      </w:r>
      <w:r w:rsidR="00B243FE" w:rsidRPr="008B4D51">
        <w:rPr>
          <w:szCs w:val="24"/>
        </w:rPr>
        <w:t>between marriage and childbearing</w:t>
      </w:r>
      <w:r w:rsidR="00BB2142" w:rsidRPr="008B4D51">
        <w:rPr>
          <w:szCs w:val="24"/>
        </w:rPr>
        <w:t>.</w:t>
      </w:r>
      <w:r w:rsidR="00B64673" w:rsidRPr="008B4D51">
        <w:rPr>
          <w:szCs w:val="24"/>
        </w:rPr>
        <w:t xml:space="preserve"> </w:t>
      </w:r>
      <w:r w:rsidR="00B533A2" w:rsidRPr="008B4D51">
        <w:rPr>
          <w:szCs w:val="24"/>
        </w:rPr>
        <w:t>P</w:t>
      </w:r>
      <w:r w:rsidR="0039586F" w:rsidRPr="008B4D51">
        <w:rPr>
          <w:szCs w:val="24"/>
        </w:rPr>
        <w:t>olicies incentivized early childbearing</w:t>
      </w:r>
      <w:r w:rsidR="00AA23C2" w:rsidRPr="008B4D51">
        <w:rPr>
          <w:szCs w:val="24"/>
        </w:rPr>
        <w:t xml:space="preserve">, </w:t>
      </w:r>
      <w:r w:rsidR="00D019E2" w:rsidRPr="008B4D51">
        <w:rPr>
          <w:szCs w:val="24"/>
        </w:rPr>
        <w:t xml:space="preserve">early and </w:t>
      </w:r>
      <w:r w:rsidR="0039586F" w:rsidRPr="008B4D51">
        <w:rPr>
          <w:szCs w:val="24"/>
        </w:rPr>
        <w:t>universal marriage</w:t>
      </w:r>
      <w:r w:rsidR="00AA23C2" w:rsidRPr="008B4D51">
        <w:rPr>
          <w:szCs w:val="24"/>
        </w:rPr>
        <w:t xml:space="preserve"> and large families</w:t>
      </w:r>
      <w:r w:rsidR="0039586F" w:rsidRPr="008B4D51">
        <w:rPr>
          <w:szCs w:val="24"/>
        </w:rPr>
        <w:t xml:space="preserve"> by providing preferential housing to families with young children</w:t>
      </w:r>
      <w:r w:rsidR="00AA23C2" w:rsidRPr="008B4D51">
        <w:rPr>
          <w:szCs w:val="24"/>
        </w:rPr>
        <w:t>,</w:t>
      </w:r>
      <w:r w:rsidR="00955A2B" w:rsidRPr="008B4D51">
        <w:rPr>
          <w:szCs w:val="24"/>
        </w:rPr>
        <w:t xml:space="preserve"> birth-</w:t>
      </w:r>
      <w:r w:rsidR="007D2D45" w:rsidRPr="008B4D51">
        <w:rPr>
          <w:szCs w:val="24"/>
        </w:rPr>
        <w:t>order-</w:t>
      </w:r>
      <w:r w:rsidR="00955A2B" w:rsidRPr="008B4D51">
        <w:rPr>
          <w:szCs w:val="24"/>
        </w:rPr>
        <w:t>specific parental leave and</w:t>
      </w:r>
      <w:r w:rsidR="00B64673" w:rsidRPr="008B4D51">
        <w:rPr>
          <w:szCs w:val="24"/>
        </w:rPr>
        <w:t xml:space="preserve"> </w:t>
      </w:r>
      <w:r w:rsidR="00955A2B" w:rsidRPr="008B4D51">
        <w:rPr>
          <w:szCs w:val="24"/>
        </w:rPr>
        <w:t>child benefits,</w:t>
      </w:r>
      <w:r w:rsidR="00AA23C2" w:rsidRPr="008B4D51">
        <w:rPr>
          <w:szCs w:val="24"/>
        </w:rPr>
        <w:t xml:space="preserve"> </w:t>
      </w:r>
      <w:r w:rsidR="0039586F" w:rsidRPr="008B4D51">
        <w:rPr>
          <w:szCs w:val="24"/>
        </w:rPr>
        <w:t>preferential loans to newly married couples</w:t>
      </w:r>
      <w:r w:rsidR="00AA23C2" w:rsidRPr="008B4D51">
        <w:rPr>
          <w:szCs w:val="24"/>
        </w:rPr>
        <w:t xml:space="preserve">, </w:t>
      </w:r>
      <w:r w:rsidR="00955A2B" w:rsidRPr="008B4D51">
        <w:rPr>
          <w:szCs w:val="24"/>
        </w:rPr>
        <w:t xml:space="preserve">and </w:t>
      </w:r>
      <w:r w:rsidR="00AA23C2" w:rsidRPr="008B4D51">
        <w:rPr>
          <w:szCs w:val="24"/>
        </w:rPr>
        <w:t xml:space="preserve">childcare for children under the age of </w:t>
      </w:r>
      <w:r w:rsidR="007D2D45" w:rsidRPr="008B4D51">
        <w:rPr>
          <w:szCs w:val="24"/>
        </w:rPr>
        <w:t>three</w:t>
      </w:r>
      <w:r w:rsidR="00B533A2" w:rsidRPr="008B4D51">
        <w:rPr>
          <w:szCs w:val="24"/>
        </w:rPr>
        <w:t xml:space="preserve"> </w:t>
      </w:r>
      <w:r w:rsidR="00B533A2" w:rsidRPr="008B4D51">
        <w:rPr>
          <w:szCs w:val="24"/>
        </w:rPr>
        <w:fldChar w:fldCharType="begin"/>
      </w:r>
      <w:r w:rsidR="00733E6E" w:rsidRPr="008B4D51">
        <w:rPr>
          <w:szCs w:val="24"/>
        </w:rPr>
        <w:instrText xml:space="preserve"> ADDIN EN.CITE &lt;EndNote&gt;&lt;Cite&gt;&lt;Author&gt;Sobotka&lt;/Author&gt;&lt;Year&gt;2008&lt;/Year&gt;&lt;RecNum&gt;211&lt;/RecNum&gt;&lt;DisplayText&gt;(Sobotka, Štastná et al. 2008)&lt;/DisplayText&gt;&lt;record&gt;&lt;rec-number&gt;211&lt;/rec-number&gt;&lt;foreign-keys&gt;&lt;key app="EN" db-id="date2dst4vae0pe955kxa2tla9pzrxp00p95" timestamp="1665058575"&gt;211&lt;/key&gt;&lt;/foreign-keys&gt;&lt;ref-type name="Journal Article"&gt;17&lt;/ref-type&gt;&lt;contributors&gt;&lt;authors&gt;&lt;author&gt;Sobotka, T.&lt;/author&gt;&lt;author&gt;Štastná, A.&lt;/author&gt;&lt;author&gt;Zeman, K.&lt;/author&gt;&lt;author&gt;Hamplová, D.&lt;/author&gt;&lt;author&gt;Kantorová, V.&lt;/author&gt;&lt;/authors&gt;&lt;/contributors&gt;&lt;titles&gt;&lt;title&gt;Czech Republic: A rapid transformation of fertility and family behaviour after the collapse of state socialism&lt;/title&gt;&lt;secondary-title&gt;Demographic Research&lt;/secondary-title&gt;&lt;/titles&gt;&lt;periodical&gt;&lt;full-title&gt;Demographic Research&lt;/full-title&gt;&lt;/periodical&gt;&lt;pages&gt;403-454&lt;/pages&gt;&lt;volume&gt;S7&lt;/volume&gt;&lt;number&gt;14&lt;/number&gt;&lt;dates&gt;&lt;year&gt;2008&lt;/year&gt;&lt;/dates&gt;&lt;isbn&gt;1435-9871&lt;/isbn&gt;&lt;urls&gt;&lt;related-urls&gt;&lt;url&gt;https://www.demographic-research.org/special/7/14/&lt;/url&gt;&lt;url&gt;https://www.demographic-research.org/special/7/14/s7-14.pdf&lt;/url&gt;&lt;/related-urls&gt;&lt;/urls&gt;&lt;/record&gt;&lt;/Cite&gt;&lt;/EndNote&gt;</w:instrText>
      </w:r>
      <w:r w:rsidR="00B533A2" w:rsidRPr="008B4D51">
        <w:rPr>
          <w:szCs w:val="24"/>
        </w:rPr>
        <w:fldChar w:fldCharType="separate"/>
      </w:r>
      <w:r w:rsidR="00733E6E" w:rsidRPr="008B4D51">
        <w:rPr>
          <w:noProof/>
          <w:szCs w:val="24"/>
        </w:rPr>
        <w:t>(Sobotka, Štastná et al. 2008)</w:t>
      </w:r>
      <w:r w:rsidR="00B533A2" w:rsidRPr="008B4D51">
        <w:rPr>
          <w:szCs w:val="24"/>
        </w:rPr>
        <w:fldChar w:fldCharType="end"/>
      </w:r>
      <w:r w:rsidR="00B533A2" w:rsidRPr="008B4D51">
        <w:rPr>
          <w:szCs w:val="24"/>
        </w:rPr>
        <w:t>.</w:t>
      </w:r>
      <w:r w:rsidR="00B64673" w:rsidRPr="008B4D51">
        <w:rPr>
          <w:szCs w:val="24"/>
        </w:rPr>
        <w:t xml:space="preserve"> </w:t>
      </w:r>
      <w:r w:rsidR="00D019E2" w:rsidRPr="008B4D51">
        <w:rPr>
          <w:szCs w:val="24"/>
        </w:rPr>
        <w:t>A</w:t>
      </w:r>
      <w:r w:rsidR="0039586F" w:rsidRPr="008B4D51">
        <w:rPr>
          <w:szCs w:val="24"/>
        </w:rPr>
        <w:t>fter the political regime change of 1989</w:t>
      </w:r>
      <w:r w:rsidR="00955A2B" w:rsidRPr="008B4D51">
        <w:rPr>
          <w:szCs w:val="24"/>
        </w:rPr>
        <w:t xml:space="preserve"> and the collapse of pro-natalist family policies</w:t>
      </w:r>
      <w:r w:rsidR="00B243FE" w:rsidRPr="008B4D51">
        <w:rPr>
          <w:szCs w:val="24"/>
        </w:rPr>
        <w:t>, cohabitation emerged</w:t>
      </w:r>
      <w:r w:rsidR="00CD0481" w:rsidRPr="008B4D51">
        <w:rPr>
          <w:szCs w:val="24"/>
        </w:rPr>
        <w:t xml:space="preserve"> and</w:t>
      </w:r>
      <w:r w:rsidR="00B243FE" w:rsidRPr="008B4D51">
        <w:rPr>
          <w:szCs w:val="24"/>
        </w:rPr>
        <w:t xml:space="preserve"> marriage delayed dramatically</w:t>
      </w:r>
      <w:r w:rsidR="00BB2142" w:rsidRPr="008B4D51">
        <w:rPr>
          <w:szCs w:val="24"/>
        </w:rPr>
        <w:t xml:space="preserve">, even </w:t>
      </w:r>
      <w:r w:rsidR="00B243FE" w:rsidRPr="008B4D51">
        <w:rPr>
          <w:szCs w:val="24"/>
        </w:rPr>
        <w:t>past age at first birth</w:t>
      </w:r>
      <w:r w:rsidR="00343ADC" w:rsidRPr="008B4D51">
        <w:rPr>
          <w:szCs w:val="24"/>
        </w:rPr>
        <w:t xml:space="preserve">, due </w:t>
      </w:r>
      <w:r w:rsidR="00B243FE" w:rsidRPr="008B4D51">
        <w:rPr>
          <w:szCs w:val="24"/>
        </w:rPr>
        <w:t xml:space="preserve">to </w:t>
      </w:r>
      <w:r w:rsidR="00343ADC" w:rsidRPr="008B4D51">
        <w:rPr>
          <w:szCs w:val="24"/>
        </w:rPr>
        <w:t xml:space="preserve">value changes, economic uncertainty and </w:t>
      </w:r>
      <w:r w:rsidR="00B243FE" w:rsidRPr="008B4D51">
        <w:rPr>
          <w:szCs w:val="24"/>
        </w:rPr>
        <w:t xml:space="preserve">the </w:t>
      </w:r>
      <w:r w:rsidR="00343ADC" w:rsidRPr="008B4D51">
        <w:rPr>
          <w:szCs w:val="24"/>
        </w:rPr>
        <w:t xml:space="preserve">high </w:t>
      </w:r>
      <w:r w:rsidR="00B243FE" w:rsidRPr="008B4D51">
        <w:rPr>
          <w:szCs w:val="24"/>
        </w:rPr>
        <w:t xml:space="preserve">cost of </w:t>
      </w:r>
      <w:r w:rsidR="00955A2B" w:rsidRPr="008B4D51">
        <w:rPr>
          <w:szCs w:val="24"/>
        </w:rPr>
        <w:t xml:space="preserve">private </w:t>
      </w:r>
      <w:r w:rsidR="00B243FE" w:rsidRPr="008B4D51">
        <w:rPr>
          <w:szCs w:val="24"/>
        </w:rPr>
        <w:t>housing</w:t>
      </w:r>
      <w:r w:rsidR="00B533A2" w:rsidRPr="008B4D51">
        <w:rPr>
          <w:szCs w:val="24"/>
        </w:rPr>
        <w:t xml:space="preserve"> </w:t>
      </w:r>
      <w:r w:rsidR="00B533A2" w:rsidRPr="008B4D51">
        <w:rPr>
          <w:szCs w:val="24"/>
        </w:rPr>
        <w:fldChar w:fldCharType="begin"/>
      </w:r>
      <w:r w:rsidR="00733E6E" w:rsidRPr="008B4D51">
        <w:rPr>
          <w:szCs w:val="24"/>
        </w:rPr>
        <w:instrText xml:space="preserve"> ADDIN EN.CITE &lt;EndNote&gt;&lt;Cite&gt;&lt;Author&gt;Sobotka&lt;/Author&gt;&lt;Year&gt;2008&lt;/Year&gt;&lt;RecNum&gt;211&lt;/RecNum&gt;&lt;DisplayText&gt;(Sobotka, Štastná et al. 2008)&lt;/DisplayText&gt;&lt;record&gt;&lt;rec-number&gt;211&lt;/rec-number&gt;&lt;foreign-keys&gt;&lt;key app="EN" db-id="date2dst4vae0pe955kxa2tla9pzrxp00p95" timestamp="1665058575"&gt;211&lt;/key&gt;&lt;/foreign-keys&gt;&lt;ref-type name="Journal Article"&gt;17&lt;/ref-type&gt;&lt;contributors&gt;&lt;authors&gt;&lt;author&gt;Sobotka, T.&lt;/author&gt;&lt;author&gt;Štastná, A.&lt;/author&gt;&lt;author&gt;Zeman, K.&lt;/author&gt;&lt;author&gt;Hamplová, D.&lt;/author&gt;&lt;author&gt;Kantorová, V.&lt;/author&gt;&lt;/authors&gt;&lt;/contributors&gt;&lt;titles&gt;&lt;title&gt;Czech Republic: A rapid transformation of fertility and family behaviour after the collapse of state socialism&lt;/title&gt;&lt;secondary-title&gt;Demographic Research&lt;/secondary-title&gt;&lt;/titles&gt;&lt;periodical&gt;&lt;full-title&gt;Demographic Research&lt;/full-title&gt;&lt;/periodical&gt;&lt;pages&gt;403-454&lt;/pages&gt;&lt;volume&gt;S7&lt;/volume&gt;&lt;number&gt;14&lt;/number&gt;&lt;dates&gt;&lt;year&gt;2008&lt;/year&gt;&lt;/dates&gt;&lt;isbn&gt;1435-9871&lt;/isbn&gt;&lt;urls&gt;&lt;related-urls&gt;&lt;url&gt;https://www.demographic-research.org/special/7/14/&lt;/url&gt;&lt;url&gt;https://www.demographic-research.org/special/7/14/s7-14.pdf&lt;/url&gt;&lt;/related-urls&gt;&lt;/urls&gt;&lt;/record&gt;&lt;/Cite&gt;&lt;/EndNote&gt;</w:instrText>
      </w:r>
      <w:r w:rsidR="00B533A2" w:rsidRPr="008B4D51">
        <w:rPr>
          <w:szCs w:val="24"/>
        </w:rPr>
        <w:fldChar w:fldCharType="separate"/>
      </w:r>
      <w:r w:rsidR="00733E6E" w:rsidRPr="008B4D51">
        <w:rPr>
          <w:noProof/>
          <w:szCs w:val="24"/>
        </w:rPr>
        <w:t>(Sobotka, Štastná et al. 2008)</w:t>
      </w:r>
      <w:r w:rsidR="00B533A2" w:rsidRPr="008B4D51">
        <w:rPr>
          <w:szCs w:val="24"/>
        </w:rPr>
        <w:fldChar w:fldCharType="end"/>
      </w:r>
      <w:r w:rsidR="00B243FE" w:rsidRPr="008B4D51">
        <w:rPr>
          <w:szCs w:val="24"/>
        </w:rPr>
        <w:t>.</w:t>
      </w:r>
      <w:r w:rsidR="00B64673" w:rsidRPr="008B4D51">
        <w:rPr>
          <w:szCs w:val="24"/>
        </w:rPr>
        <w:t xml:space="preserve"> </w:t>
      </w:r>
      <w:r w:rsidR="00D019E2" w:rsidRPr="008B4D51">
        <w:rPr>
          <w:szCs w:val="24"/>
        </w:rPr>
        <w:t>M</w:t>
      </w:r>
      <w:r w:rsidR="001C6AE6" w:rsidRPr="008B4D51">
        <w:rPr>
          <w:szCs w:val="24"/>
        </w:rPr>
        <w:t>arrying in response to pregnancy declined and</w:t>
      </w:r>
      <w:r w:rsidR="00B243FE" w:rsidRPr="008B4D51">
        <w:rPr>
          <w:szCs w:val="24"/>
        </w:rPr>
        <w:t xml:space="preserve"> married women </w:t>
      </w:r>
      <w:r w:rsidR="001C6AE6" w:rsidRPr="008B4D51">
        <w:rPr>
          <w:szCs w:val="24"/>
        </w:rPr>
        <w:t xml:space="preserve">now </w:t>
      </w:r>
      <w:r w:rsidR="00B243FE" w:rsidRPr="008B4D51">
        <w:rPr>
          <w:szCs w:val="24"/>
        </w:rPr>
        <w:t>wait longer to have children</w:t>
      </w:r>
      <w:r w:rsidR="00BB2142" w:rsidRPr="008B4D51">
        <w:rPr>
          <w:szCs w:val="24"/>
        </w:rPr>
        <w:t xml:space="preserve">, </w:t>
      </w:r>
      <w:r w:rsidR="00D019E2" w:rsidRPr="008B4D51">
        <w:rPr>
          <w:szCs w:val="24"/>
        </w:rPr>
        <w:t>demonstrating a weaker relationship between marriage and childbearing</w:t>
      </w:r>
      <w:r w:rsidR="00343ADC" w:rsidRPr="008B4D51">
        <w:rPr>
          <w:szCs w:val="24"/>
        </w:rPr>
        <w:t>.</w:t>
      </w:r>
      <w:r w:rsidR="00B64673" w:rsidRPr="008B4D51">
        <w:rPr>
          <w:szCs w:val="24"/>
        </w:rPr>
        <w:t xml:space="preserve"> </w:t>
      </w:r>
      <w:r w:rsidR="00343ADC" w:rsidRPr="008B4D51">
        <w:rPr>
          <w:szCs w:val="24"/>
        </w:rPr>
        <w:t>C</w:t>
      </w:r>
      <w:r w:rsidR="00E13ADF" w:rsidRPr="008B4D51">
        <w:rPr>
          <w:szCs w:val="24"/>
        </w:rPr>
        <w:t>hildbearing both within cohabitation and without a partner has grown</w:t>
      </w:r>
      <w:r w:rsidR="00343ADC" w:rsidRPr="008B4D51">
        <w:rPr>
          <w:szCs w:val="24"/>
        </w:rPr>
        <w:t xml:space="preserve"> markedly</w:t>
      </w:r>
      <w:r w:rsidR="00CD0481" w:rsidRPr="008B4D51">
        <w:rPr>
          <w:szCs w:val="24"/>
        </w:rPr>
        <w:t>, accounting for over half of first births</w:t>
      </w:r>
      <w:r w:rsidR="00B533A2" w:rsidRPr="008B4D51">
        <w:rPr>
          <w:szCs w:val="24"/>
        </w:rPr>
        <w:t xml:space="preserve"> </w:t>
      </w:r>
      <w:r w:rsidR="00B533A2" w:rsidRPr="008B4D51">
        <w:rPr>
          <w:szCs w:val="24"/>
        </w:rPr>
        <w:fldChar w:fldCharType="begin"/>
      </w:r>
      <w:r w:rsidR="00733E6E" w:rsidRPr="008B4D51">
        <w:rPr>
          <w:szCs w:val="24"/>
        </w:rPr>
        <w:instrText xml:space="preserve"> ADDIN EN.CITE &lt;EndNote&gt;&lt;Cite&gt;&lt;Author&gt;Sobotka&lt;/Author&gt;&lt;Year&gt;2015&lt;/Year&gt;&lt;RecNum&gt;212&lt;/RecNum&gt;&lt;DisplayText&gt;(Sobotka 2015)&lt;/DisplayText&gt;&lt;record&gt;&lt;rec-number&gt;212&lt;/rec-number&gt;&lt;foreign-keys&gt;&lt;key app="EN" db-id="date2dst4vae0pe955kxa2tla9pzrxp00p95" timestamp="1665058577"&gt;212&lt;/key&gt;&lt;/foreign-keys&gt;&lt;ref-type name="Report"&gt;27&lt;/ref-type&gt;&lt;contributors&gt;&lt;authors&gt;&lt;author&gt;Sobotka, T.&lt;/author&gt;&lt;/authors&gt;&lt;/contributors&gt;&lt;titles&gt;&lt;title&gt;Low fertility in Austria and the Czech Republic: Gradual policy adjustments&lt;/title&gt;&lt;secondary-title&gt;Vienna Institute of Demography Working Papers&lt;/secondary-title&gt;&lt;/titles&gt;&lt;volume&gt;2&lt;/volume&gt;&lt;dates&gt;&lt;year&gt;2015&lt;/year&gt;&lt;/dates&gt;&lt;pub-location&gt;Vienna&lt;/pub-location&gt;&lt;publisher&gt;Austrian Academy of Sciences&lt;/publisher&gt;&lt;urls&gt;&lt;/urls&gt;&lt;/record&gt;&lt;/Cite&gt;&lt;/EndNote&gt;</w:instrText>
      </w:r>
      <w:r w:rsidR="00B533A2" w:rsidRPr="008B4D51">
        <w:rPr>
          <w:szCs w:val="24"/>
        </w:rPr>
        <w:fldChar w:fldCharType="separate"/>
      </w:r>
      <w:r w:rsidR="00733E6E" w:rsidRPr="008B4D51">
        <w:rPr>
          <w:noProof/>
          <w:szCs w:val="24"/>
        </w:rPr>
        <w:t>(Sobotka 2015)</w:t>
      </w:r>
      <w:r w:rsidR="00B533A2" w:rsidRPr="008B4D51">
        <w:rPr>
          <w:szCs w:val="24"/>
        </w:rPr>
        <w:fldChar w:fldCharType="end"/>
      </w:r>
      <w:r w:rsidR="001E0082" w:rsidRPr="008B4D51">
        <w:rPr>
          <w:szCs w:val="24"/>
        </w:rPr>
        <w:t>.</w:t>
      </w:r>
      <w:r w:rsidR="00E13ADF" w:rsidRPr="008B4D51">
        <w:rPr>
          <w:szCs w:val="24"/>
        </w:rPr>
        <w:t xml:space="preserve"> </w:t>
      </w:r>
    </w:p>
    <w:p w14:paraId="0A81CC55" w14:textId="26084108" w:rsidR="00F43EC2" w:rsidRPr="008B4D51" w:rsidRDefault="001E0082" w:rsidP="00BD21F7">
      <w:pPr>
        <w:spacing w:line="480" w:lineRule="auto"/>
        <w:rPr>
          <w:szCs w:val="24"/>
        </w:rPr>
      </w:pPr>
      <w:r w:rsidRPr="008B4D51">
        <w:rPr>
          <w:szCs w:val="24"/>
        </w:rPr>
        <w:t xml:space="preserve">Legal context can also play a role in family formation decisions since countries vary in their legal approaches to cohabitation compared with marriage, including support  for cohabiters and their children </w:t>
      </w:r>
      <w:r w:rsidRPr="008B4D51">
        <w:rPr>
          <w:szCs w:val="24"/>
        </w:rPr>
        <w:fldChar w:fldCharType="begin"/>
      </w:r>
      <w:r w:rsidR="00733E6E" w:rsidRPr="008B4D51">
        <w:rPr>
          <w:szCs w:val="24"/>
        </w:rPr>
        <w:instrText xml:space="preserve"> ADDIN EN.CITE &lt;EndNote&gt;&lt;Cite&gt;&lt;Author&gt;Perelli-Harris&lt;/Author&gt;&lt;Year&gt;2012&lt;/Year&gt;&lt;RecNum&gt;73&lt;/RecNum&gt;&lt;DisplayText&gt;(Perelli-Harris and Gassen 2012)&lt;/DisplayText&gt;&lt;record&gt;&lt;rec-number&gt;73&lt;/rec-number&gt;&lt;foreign-keys&gt;&lt;key app="EN" db-id="date2dst4vae0pe955kxa2tla9pzrxp00p95" timestamp="1665058367"&gt;73&lt;/key&gt;&lt;/foreign-keys&gt;&lt;ref-type name="Journal Article"&gt;17&lt;/ref-type&gt;&lt;contributors&gt;&lt;authors&gt;&lt;author&gt;Perelli-Harris, Brienna&lt;/author&gt;&lt;author&gt;Gassen, Nora Sánchez&lt;/author&gt;&lt;/authors&gt;&lt;/contributors&gt;&lt;titles&gt;&lt;title&gt;How Similar Are Cohabitation and Marriage? Legal Approaches to Cohabitation across Western Europe&lt;/title&gt;&lt;secondary-title&gt;Population and Development Review&lt;/secondary-title&gt;&lt;/titles&gt;&lt;periodical&gt;&lt;full-title&gt;Population and Development Review&lt;/full-title&gt;&lt;/periodical&gt;&lt;pages&gt;435-467&lt;/pages&gt;&lt;volume&gt;38&lt;/volume&gt;&lt;number&gt;3&lt;/number&gt;&lt;dates&gt;&lt;year&gt;2012&lt;/year&gt;&lt;pub-dates&gt;&lt;date&gt;2012/09/01&lt;/date&gt;&lt;/pub-dates&gt;&lt;/dates&gt;&lt;publisher&gt;John Wiley &amp;amp; Sons, Ltd&lt;/publisher&gt;&lt;isbn&gt;0098-7921&lt;/isbn&gt;&lt;work-type&gt;https://doi.org/10.1111/j.1728-4457.2012.00511.x&lt;/work-type&gt;&lt;urls&gt;&lt;related-urls&gt;&lt;url&gt;https://doi.org/10.1111/j.1728-4457.2012.00511.x&lt;/url&gt;&lt;/related-urls&gt;&lt;/urls&gt;&lt;electronic-resource-num&gt;https://doi.org/10.1111/j.1728-4457.2012.00511.x&lt;/electronic-resource-num&gt;&lt;access-date&gt;2021/06/21&lt;/access-date&gt;&lt;/record&gt;&lt;/Cite&gt;&lt;/EndNote&gt;</w:instrText>
      </w:r>
      <w:r w:rsidRPr="008B4D51">
        <w:rPr>
          <w:szCs w:val="24"/>
        </w:rPr>
        <w:fldChar w:fldCharType="separate"/>
      </w:r>
      <w:r w:rsidR="00733E6E" w:rsidRPr="008B4D51">
        <w:rPr>
          <w:noProof/>
          <w:szCs w:val="24"/>
        </w:rPr>
        <w:t>(Perelli-Harris and Gassen 2012)</w:t>
      </w:r>
      <w:r w:rsidRPr="008B4D51">
        <w:rPr>
          <w:szCs w:val="24"/>
        </w:rPr>
        <w:fldChar w:fldCharType="end"/>
      </w:r>
      <w:r w:rsidRPr="008B4D51">
        <w:rPr>
          <w:szCs w:val="24"/>
        </w:rPr>
        <w:t xml:space="preserve">. </w:t>
      </w:r>
      <w:r w:rsidR="008A0625" w:rsidRPr="008B4D51">
        <w:rPr>
          <w:szCs w:val="24"/>
        </w:rPr>
        <w:t xml:space="preserve">For instance, the tax </w:t>
      </w:r>
      <w:r w:rsidR="00520021" w:rsidRPr="008B4D51">
        <w:rPr>
          <w:szCs w:val="24"/>
        </w:rPr>
        <w:t xml:space="preserve">and social security </w:t>
      </w:r>
      <w:r w:rsidR="008A0625" w:rsidRPr="008B4D51">
        <w:rPr>
          <w:szCs w:val="24"/>
        </w:rPr>
        <w:t>system</w:t>
      </w:r>
      <w:r w:rsidR="00520021" w:rsidRPr="008B4D51">
        <w:rPr>
          <w:szCs w:val="24"/>
        </w:rPr>
        <w:t>s</w:t>
      </w:r>
      <w:r w:rsidR="008A0625" w:rsidRPr="008B4D51">
        <w:rPr>
          <w:szCs w:val="24"/>
        </w:rPr>
        <w:t xml:space="preserve"> in Germany promote</w:t>
      </w:r>
      <w:r w:rsidR="00E735DC" w:rsidRPr="008B4D51">
        <w:rPr>
          <w:szCs w:val="24"/>
        </w:rPr>
        <w:t>d</w:t>
      </w:r>
      <w:r w:rsidR="008A0625" w:rsidRPr="008B4D51">
        <w:rPr>
          <w:szCs w:val="24"/>
        </w:rPr>
        <w:t xml:space="preserve"> marriage and the breadwinner family model</w:t>
      </w:r>
      <w:r w:rsidR="00520021" w:rsidRPr="008B4D51">
        <w:rPr>
          <w:szCs w:val="24"/>
        </w:rPr>
        <w:t xml:space="preserve"> with one earner and one stay at home parent</w:t>
      </w:r>
      <w:r w:rsidR="006B1C41" w:rsidRPr="008B4D51">
        <w:rPr>
          <w:szCs w:val="24"/>
        </w:rPr>
        <w:t xml:space="preserve">, inducing cohabiting couples to either marry when they plan to have a child </w:t>
      </w:r>
      <w:r w:rsidR="00B26EA0" w:rsidRPr="008B4D51">
        <w:rPr>
          <w:szCs w:val="24"/>
        </w:rPr>
        <w:t xml:space="preserve">and otherwise </w:t>
      </w:r>
      <w:r w:rsidR="006B1C41" w:rsidRPr="008B4D51">
        <w:rPr>
          <w:szCs w:val="24"/>
        </w:rPr>
        <w:t xml:space="preserve">avoid having children </w:t>
      </w:r>
      <w:r w:rsidR="006B1C41" w:rsidRPr="008B4D51">
        <w:rPr>
          <w:szCs w:val="24"/>
        </w:rPr>
        <w:fldChar w:fldCharType="begin"/>
      </w:r>
      <w:r w:rsidR="00733E6E" w:rsidRPr="008B4D51">
        <w:rPr>
          <w:szCs w:val="24"/>
        </w:rPr>
        <w:instrText xml:space="preserve"> ADDIN EN.CITE &lt;EndNote&gt;&lt;Cite&gt;&lt;Author&gt;Le Goff&lt;/Author&gt;&lt;Year&gt;2002&lt;/Year&gt;&lt;RecNum&gt;213&lt;/RecNum&gt;&lt;DisplayText&gt;(Le Goff 2002)&lt;/DisplayText&gt;&lt;record&gt;&lt;rec-number&gt;213&lt;/rec-number&gt;&lt;foreign-keys&gt;&lt;key app="EN" db-id="date2dst4vae0pe955kxa2tla9pzrxp00p95" timestamp="1665058579"&gt;213&lt;/key&gt;&lt;/foreign-keys&gt;&lt;ref-type name="Journal Article"&gt;17&lt;/ref-type&gt;&lt;contributors&gt;&lt;authors&gt;&lt;author&gt;Le Goff, Jean-Marie&lt;/author&gt;&lt;/authors&gt;&lt;/contributors&gt;&lt;titles&gt;&lt;title&gt;Cohabiting unions in France and West Germany: Transitions to first birth and first marriage&lt;/title&gt;&lt;secondary-title&gt;Demographic Research&lt;/secondary-title&gt;&lt;/titles&gt;&lt;periodical&gt;&lt;full-title&gt;Demographic Research&lt;/full-title&gt;&lt;/periodical&gt;&lt;pages&gt;593-624&lt;/pages&gt;&lt;volume&gt;7&lt;/volume&gt;&lt;number&gt;18&lt;/number&gt;&lt;dates&gt;&lt;year&gt;2002&lt;/year&gt;&lt;/dates&gt;&lt;isbn&gt;1435-9871&lt;/isbn&gt;&lt;urls&gt;&lt;related-urls&gt;&lt;url&gt;https://www.demographic-research.org/volumes/vol7/18/&lt;/url&gt;&lt;url&gt;https://www.demographic-research.org/volumes/vol7/18/7-18.pdf&lt;/url&gt;&lt;/related-urls&gt;&lt;/urls&gt;&lt;/record&gt;&lt;/Cite&gt;&lt;/EndNote&gt;</w:instrText>
      </w:r>
      <w:r w:rsidR="006B1C41" w:rsidRPr="008B4D51">
        <w:rPr>
          <w:szCs w:val="24"/>
        </w:rPr>
        <w:fldChar w:fldCharType="separate"/>
      </w:r>
      <w:r w:rsidR="00733E6E" w:rsidRPr="008B4D51">
        <w:rPr>
          <w:noProof/>
          <w:szCs w:val="24"/>
        </w:rPr>
        <w:t>(Le Goff 2002)</w:t>
      </w:r>
      <w:r w:rsidR="006B1C41" w:rsidRPr="008B4D51">
        <w:rPr>
          <w:szCs w:val="24"/>
        </w:rPr>
        <w:fldChar w:fldCharType="end"/>
      </w:r>
      <w:r w:rsidR="00520021" w:rsidRPr="008B4D51">
        <w:rPr>
          <w:szCs w:val="24"/>
        </w:rPr>
        <w:t xml:space="preserve">. </w:t>
      </w:r>
      <w:r w:rsidR="00F43EC2" w:rsidRPr="008B4D51">
        <w:rPr>
          <w:szCs w:val="24"/>
        </w:rPr>
        <w:t xml:space="preserve">Laws may also change </w:t>
      </w:r>
      <w:r w:rsidR="00D44215" w:rsidRPr="008B4D51">
        <w:rPr>
          <w:szCs w:val="24"/>
        </w:rPr>
        <w:t xml:space="preserve">and thus shift </w:t>
      </w:r>
      <w:r w:rsidR="00F43EC2" w:rsidRPr="008B4D51">
        <w:rPr>
          <w:szCs w:val="24"/>
        </w:rPr>
        <w:t xml:space="preserve">the relationship between </w:t>
      </w:r>
      <w:r w:rsidRPr="008B4D51">
        <w:rPr>
          <w:szCs w:val="24"/>
        </w:rPr>
        <w:t xml:space="preserve">partnering behaviour </w:t>
      </w:r>
      <w:r w:rsidR="00F43EC2" w:rsidRPr="008B4D51">
        <w:rPr>
          <w:szCs w:val="24"/>
        </w:rPr>
        <w:t>and childbearing</w:t>
      </w:r>
      <w:r w:rsidR="00F43EC2" w:rsidRPr="008B4D51">
        <w:rPr>
          <w:color w:val="7030A0"/>
          <w:szCs w:val="24"/>
        </w:rPr>
        <w:t>.</w:t>
      </w:r>
      <w:r w:rsidR="00F43EC2" w:rsidRPr="008B4D51">
        <w:rPr>
          <w:szCs w:val="24"/>
        </w:rPr>
        <w:t xml:space="preserve"> In Germany, the spousal maintenance required after divorce has become less generous because high maintenance costs were viewed </w:t>
      </w:r>
      <w:r w:rsidR="001C684A" w:rsidRPr="008B4D51">
        <w:rPr>
          <w:szCs w:val="24"/>
        </w:rPr>
        <w:t>as</w:t>
      </w:r>
      <w:r w:rsidR="00F43EC2" w:rsidRPr="008B4D51">
        <w:rPr>
          <w:szCs w:val="24"/>
        </w:rPr>
        <w:t xml:space="preserve"> hinder</w:t>
      </w:r>
      <w:r w:rsidR="001C684A" w:rsidRPr="008B4D51">
        <w:rPr>
          <w:szCs w:val="24"/>
        </w:rPr>
        <w:t>ing</w:t>
      </w:r>
      <w:r w:rsidR="00F43EC2" w:rsidRPr="008B4D51">
        <w:rPr>
          <w:szCs w:val="24"/>
        </w:rPr>
        <w:t xml:space="preserve"> men from re-partnering and forming new families </w:t>
      </w:r>
      <w:r w:rsidR="00B533A2" w:rsidRPr="008B4D51">
        <w:rPr>
          <w:szCs w:val="24"/>
        </w:rPr>
        <w:fldChar w:fldCharType="begin"/>
      </w:r>
      <w:r w:rsidR="00733E6E" w:rsidRPr="008B4D51">
        <w:rPr>
          <w:szCs w:val="24"/>
        </w:rPr>
        <w:instrText xml:space="preserve"> ADDIN EN.CITE &lt;EndNote&gt;&lt;Cite&gt;&lt;Author&gt;Jalovaara&lt;/Author&gt;&lt;Year&gt;2020&lt;/Year&gt;&lt;RecNum&gt;206&lt;/RecNum&gt;&lt;DisplayText&gt;(Jalovaara and Kreyenfeld 2020)&lt;/DisplayText&gt;&lt;record&gt;&lt;rec-number&gt;206&lt;/rec-number&gt;&lt;foreign-keys&gt;&lt;key app="EN" db-id="date2dst4vae0pe955kxa2tla9pzrxp00p95" timestamp="1665058567"&gt;206&lt;/key&gt;&lt;/foreign-keys&gt;&lt;ref-type name="Book Section"&gt;5&lt;/ref-type&gt;&lt;contributors&gt;&lt;authors&gt;&lt;author&gt;Jalovaara, Marika&lt;/author&gt;&lt;author&gt;Kreyenfeld, Michaela&lt;/author&gt;&lt;/authors&gt;&lt;secondary-authors&gt;&lt;author&gt;Mortelmans, Dimitri&lt;/author&gt;&lt;/secondary-authors&gt;&lt;/contributors&gt;&lt;titles&gt;&lt;title&gt;Childbearing Across Partnerships in Finland and Germany&lt;/title&gt;&lt;secondary-title&gt;Divorce in Europe: New Insights in Trends, Causes and Consequences of Relation Break-ups&lt;/secondary-title&gt;&lt;/titles&gt;&lt;pages&gt;315-335&lt;/pages&gt;&lt;dates&gt;&lt;year&gt;2020&lt;/year&gt;&lt;pub-dates&gt;&lt;date&gt;2020//&lt;/date&gt;&lt;/pub-dates&gt;&lt;/dates&gt;&lt;pub-location&gt;Cham&lt;/pub-location&gt;&lt;publisher&gt;Springer International Publishing&lt;/publisher&gt;&lt;isbn&gt;978-3-030-25838-2&lt;/isbn&gt;&lt;urls&gt;&lt;related-urls&gt;&lt;url&gt;https://doi.org/10.1007/978-3-030-25838-2_15&lt;/url&gt;&lt;/related-urls&gt;&lt;/urls&gt;&lt;electronic-resource-num&gt;10.1007/978-3-030-25838-2_15&lt;/electronic-resource-num&gt;&lt;/record&gt;&lt;/Cite&gt;&lt;/EndNote&gt;</w:instrText>
      </w:r>
      <w:r w:rsidR="00B533A2" w:rsidRPr="008B4D51">
        <w:rPr>
          <w:szCs w:val="24"/>
        </w:rPr>
        <w:fldChar w:fldCharType="separate"/>
      </w:r>
      <w:r w:rsidR="00733E6E" w:rsidRPr="008B4D51">
        <w:rPr>
          <w:noProof/>
          <w:szCs w:val="24"/>
        </w:rPr>
        <w:t>(Jalovaara and Kreyenfeld 2020)</w:t>
      </w:r>
      <w:r w:rsidR="00B533A2" w:rsidRPr="008B4D51">
        <w:rPr>
          <w:szCs w:val="24"/>
        </w:rPr>
        <w:fldChar w:fldCharType="end"/>
      </w:r>
      <w:r w:rsidR="00F43EC2" w:rsidRPr="008B4D51">
        <w:rPr>
          <w:szCs w:val="24"/>
        </w:rPr>
        <w:t xml:space="preserve">. </w:t>
      </w:r>
      <w:r w:rsidR="004F0665" w:rsidRPr="008B4D51">
        <w:rPr>
          <w:szCs w:val="24"/>
        </w:rPr>
        <w:t xml:space="preserve">Similarly, in the US, paying child support reduces men’s subsequent fertility but increases their likelihood of marriage, perhaps because </w:t>
      </w:r>
      <w:r w:rsidR="00B26EA0" w:rsidRPr="008B4D51">
        <w:rPr>
          <w:szCs w:val="24"/>
        </w:rPr>
        <w:t xml:space="preserve">it </w:t>
      </w:r>
      <w:r w:rsidR="004F0665" w:rsidRPr="008B4D51">
        <w:rPr>
          <w:szCs w:val="24"/>
        </w:rPr>
        <w:t xml:space="preserve">signals parental commitment, increasing attractiveness on the marriage market </w:t>
      </w:r>
      <w:r w:rsidR="004F0665" w:rsidRPr="008B4D51">
        <w:rPr>
          <w:szCs w:val="24"/>
        </w:rPr>
        <w:fldChar w:fldCharType="begin"/>
      </w:r>
      <w:r w:rsidR="00733E6E" w:rsidRPr="008B4D51">
        <w:rPr>
          <w:szCs w:val="24"/>
        </w:rPr>
        <w:instrText xml:space="preserve"> ADDIN EN.CITE &lt;EndNote&gt;&lt;Cite&gt;&lt;Author&gt;Anderson&lt;/Author&gt;&lt;Year&gt;2011&lt;/Year&gt;&lt;RecNum&gt;214&lt;/RecNum&gt;&lt;DisplayText&gt;(Anderson 2011)&lt;/DisplayText&gt;&lt;record&gt;&lt;rec-number&gt;214&lt;/rec-number&gt;&lt;foreign-keys&gt;&lt;key app="EN" db-id="date2dst4vae0pe955kxa2tla9pzrxp00p95" timestamp="1665058580"&gt;214&lt;/key&gt;&lt;/foreign-keys&gt;&lt;ref-type name="Journal Article"&gt;17&lt;/ref-type&gt;&lt;contributors&gt;&lt;authors&gt;&lt;author&gt;Anderson, K. G.&lt;/author&gt;&lt;/authors&gt;&lt;/contributors&gt;&lt;titles&gt;&lt;title&gt;Does paying child support reduce men&amp;apos;s subsequent marriage and fertility?&lt;/title&gt;&lt;secondary-title&gt;Evolution and Human Behavior&lt;/secondary-title&gt;&lt;/titles&gt;&lt;pages&gt;90-96&lt;/pages&gt;&lt;volume&gt;32&lt;/volume&gt;&lt;number&gt;2&lt;/number&gt;&lt;dates&gt;&lt;year&gt;2011&lt;/year&gt;&lt;/dates&gt;&lt;work-type&gt;Article&lt;/work-type&gt;&lt;urls&gt;&lt;related-urls&gt;&lt;url&gt;https://www.scopus.com/inward/record.uri?eid=2-s2.0-79551682222&amp;amp;doi=10.1016%2fj.evolhumbehav.2010.08.008&amp;amp;partnerID=40&amp;amp;md5=7dd5e78c227ba6d32baf953b67e55da2&lt;/url&gt;&lt;/related-urls&gt;&lt;/urls&gt;&lt;electronic-resource-num&gt;10.1016/j.evolhumbehav.2010.08.008&lt;/electronic-resource-num&gt;&lt;remote-database-name&gt;Scopus&lt;/remote-database-name&gt;&lt;/record&gt;&lt;/Cite&gt;&lt;/EndNote&gt;</w:instrText>
      </w:r>
      <w:r w:rsidR="004F0665" w:rsidRPr="008B4D51">
        <w:rPr>
          <w:szCs w:val="24"/>
        </w:rPr>
        <w:fldChar w:fldCharType="separate"/>
      </w:r>
      <w:r w:rsidR="00733E6E" w:rsidRPr="008B4D51">
        <w:rPr>
          <w:noProof/>
          <w:szCs w:val="24"/>
        </w:rPr>
        <w:t xml:space="preserve">(Anderson </w:t>
      </w:r>
      <w:r w:rsidR="00733E6E" w:rsidRPr="008B4D51">
        <w:rPr>
          <w:noProof/>
          <w:szCs w:val="24"/>
        </w:rPr>
        <w:lastRenderedPageBreak/>
        <w:t>2011)</w:t>
      </w:r>
      <w:r w:rsidR="004F0665" w:rsidRPr="008B4D51">
        <w:rPr>
          <w:szCs w:val="24"/>
        </w:rPr>
        <w:fldChar w:fldCharType="end"/>
      </w:r>
      <w:r w:rsidR="004F0665" w:rsidRPr="008B4D51">
        <w:rPr>
          <w:szCs w:val="24"/>
        </w:rPr>
        <w:t>.</w:t>
      </w:r>
      <w:r w:rsidR="00F43EC2" w:rsidRPr="008B4D51">
        <w:rPr>
          <w:szCs w:val="24"/>
        </w:rPr>
        <w:t xml:space="preserve"> </w:t>
      </w:r>
      <w:r w:rsidR="00520021" w:rsidRPr="008B4D51">
        <w:rPr>
          <w:szCs w:val="24"/>
        </w:rPr>
        <w:t xml:space="preserve">Policy changes may also reaffirm unfolding trends. In Nordic countries, women’s security within the labour force precipitated the growth of nonmarital fertility, which was then further </w:t>
      </w:r>
      <w:r w:rsidR="00FA742C" w:rsidRPr="008B4D51">
        <w:rPr>
          <w:szCs w:val="24"/>
        </w:rPr>
        <w:t xml:space="preserve">encouraged </w:t>
      </w:r>
      <w:r w:rsidR="00520021" w:rsidRPr="008B4D51">
        <w:rPr>
          <w:szCs w:val="24"/>
        </w:rPr>
        <w:t>by social policy improvements in childcare</w:t>
      </w:r>
      <w:r w:rsidR="003F42F6" w:rsidRPr="008B4D51">
        <w:rPr>
          <w:szCs w:val="24"/>
        </w:rPr>
        <w:t xml:space="preserve"> </w:t>
      </w:r>
      <w:r w:rsidR="003F42F6" w:rsidRPr="008B4D51">
        <w:rPr>
          <w:szCs w:val="24"/>
        </w:rPr>
        <w:fldChar w:fldCharType="begin"/>
      </w:r>
      <w:r w:rsidR="00733E6E" w:rsidRPr="008B4D51">
        <w:rPr>
          <w:szCs w:val="24"/>
        </w:rPr>
        <w:instrText xml:space="preserve"> ADDIN EN.CITE &lt;EndNote&gt;&lt;Cite&gt;&lt;Author&gt;Neyer&lt;/Author&gt;&lt;Year&gt;2013&lt;/Year&gt;&lt;RecNum&gt;70&lt;/RecNum&gt;&lt;DisplayText&gt;(Neyer 2013)&lt;/DisplayText&gt;&lt;record&gt;&lt;rec-number&gt;70&lt;/rec-number&gt;&lt;foreign-keys&gt;&lt;key app="EN" db-id="date2dst4vae0pe955kxa2tla9pzrxp00p95" timestamp="1665058362"&gt;70&lt;/key&gt;&lt;/foreign-keys&gt;&lt;ref-type name="Book Section"&gt;5&lt;/ref-type&gt;&lt;contributors&gt;&lt;authors&gt;&lt;author&gt;Neyer, Gerda&lt;/author&gt;&lt;/authors&gt;&lt;secondary-authors&gt;&lt;author&gt;Neyer, G.&lt;/author&gt;&lt;author&gt;Andersson, G.&lt;/author&gt;&lt;author&gt;Kulu, H.&lt;/author&gt;&lt;author&gt;Bernardi, L.&lt;/author&gt;&lt;author&gt;Buhler, C.&lt;/author&gt;&lt;/secondary-authors&gt;&lt;/contributors&gt;&lt;titles&gt;&lt;title&gt;Welfare states, family policies, and fertility in Europe&lt;/title&gt;&lt;secondary-title&gt;The Demography of Europe&lt;/secondary-title&gt;&lt;/titles&gt;&lt;dates&gt;&lt;year&gt;2013&lt;/year&gt;&lt;/dates&gt;&lt;pub-location&gt;Dordrecht&lt;/pub-location&gt;&lt;publisher&gt;Springer&lt;/publisher&gt;&lt;urls&gt;&lt;/urls&gt;&lt;/record&gt;&lt;/Cite&gt;&lt;/EndNote&gt;</w:instrText>
      </w:r>
      <w:r w:rsidR="003F42F6" w:rsidRPr="008B4D51">
        <w:rPr>
          <w:szCs w:val="24"/>
        </w:rPr>
        <w:fldChar w:fldCharType="separate"/>
      </w:r>
      <w:r w:rsidR="00733E6E" w:rsidRPr="008B4D51">
        <w:rPr>
          <w:noProof/>
          <w:szCs w:val="24"/>
        </w:rPr>
        <w:t>(Neyer 2013)</w:t>
      </w:r>
      <w:r w:rsidR="003F42F6" w:rsidRPr="008B4D51">
        <w:rPr>
          <w:szCs w:val="24"/>
        </w:rPr>
        <w:fldChar w:fldCharType="end"/>
      </w:r>
      <w:r w:rsidR="00520021" w:rsidRPr="008B4D51">
        <w:rPr>
          <w:szCs w:val="24"/>
        </w:rPr>
        <w:t>.</w:t>
      </w:r>
    </w:p>
    <w:p w14:paraId="022964FF" w14:textId="1F34427E" w:rsidR="00BB2038" w:rsidRPr="008B4D51" w:rsidRDefault="00F43EC2" w:rsidP="00BD21F7">
      <w:pPr>
        <w:spacing w:line="480" w:lineRule="auto"/>
        <w:rPr>
          <w:rFonts w:cstheme="minorHAnsi"/>
          <w:color w:val="333333"/>
          <w:szCs w:val="24"/>
        </w:rPr>
      </w:pPr>
      <w:r w:rsidRPr="008B4D51">
        <w:rPr>
          <w:rFonts w:cstheme="minorHAnsi"/>
          <w:szCs w:val="24"/>
        </w:rPr>
        <w:t xml:space="preserve">Religiosity has been robustly linked to family formation, with more religious people more </w:t>
      </w:r>
      <w:r w:rsidR="0065118D" w:rsidRPr="008B4D51">
        <w:rPr>
          <w:rFonts w:cstheme="minorHAnsi"/>
          <w:szCs w:val="24"/>
        </w:rPr>
        <w:t xml:space="preserve">inclined toward marriage and having children in general </w:t>
      </w:r>
      <w:r w:rsidR="006C380F" w:rsidRPr="008B4D51">
        <w:rPr>
          <w:rFonts w:cstheme="minorHAnsi"/>
          <w:szCs w:val="24"/>
        </w:rPr>
        <w:fldChar w:fldCharType="begin"/>
      </w:r>
      <w:r w:rsidR="00733E6E" w:rsidRPr="008B4D51">
        <w:rPr>
          <w:rFonts w:cstheme="minorHAnsi"/>
          <w:szCs w:val="24"/>
        </w:rPr>
        <w:instrText xml:space="preserve"> ADDIN EN.CITE &lt;EndNote&gt;&lt;Cite&gt;&lt;Author&gt;Shulz&lt;/Author&gt;&lt;Year&gt;2022&lt;/Year&gt;&lt;RecNum&gt;304&lt;/RecNum&gt;&lt;DisplayText&gt;(Shulz 2022)&lt;/DisplayText&gt;&lt;record&gt;&lt;rec-number&gt;304&lt;/rec-number&gt;&lt;foreign-keys&gt;&lt;key app="EN" db-id="date2dst4vae0pe955kxa2tla9pzrxp00p95" timestamp="1701263812"&gt;304&lt;/key&gt;&lt;/foreign-keys&gt;&lt;ref-type name="Journal Article"&gt;17&lt;/ref-type&gt;&lt;contributors&gt;&lt;authors&gt;&lt;author&gt;Shulz, S&lt;/author&gt;&lt;/authors&gt;&lt;/contributors&gt;&lt;titles&gt;&lt;title&gt;Different trends in marriage and fertility behavior for Roman Catholics, German Protestans, and women without religious affiliation in West Germany&lt;/title&gt;&lt;secondary-title&gt;Socius: Sociological Research for a Dynamic World&lt;/secondary-title&gt;&lt;/titles&gt;&lt;periodical&gt;&lt;full-title&gt;Socius: Sociological Research for a Dynamic World&lt;/full-title&gt;&lt;/periodical&gt;&lt;pages&gt;1-3&lt;/pages&gt;&lt;volume&gt;8&lt;/volume&gt;&lt;dates&gt;&lt;year&gt;2022&lt;/year&gt;&lt;/dates&gt;&lt;urls&gt;&lt;/urls&gt;&lt;/record&gt;&lt;/Cite&gt;&lt;/EndNote&gt;</w:instrText>
      </w:r>
      <w:r w:rsidR="006C380F" w:rsidRPr="008B4D51">
        <w:rPr>
          <w:rFonts w:cstheme="minorHAnsi"/>
          <w:szCs w:val="24"/>
        </w:rPr>
        <w:fldChar w:fldCharType="separate"/>
      </w:r>
      <w:r w:rsidR="00733E6E" w:rsidRPr="008B4D51">
        <w:rPr>
          <w:rFonts w:cstheme="minorHAnsi"/>
          <w:noProof/>
          <w:szCs w:val="24"/>
        </w:rPr>
        <w:t>(Shulz 2022)</w:t>
      </w:r>
      <w:r w:rsidR="006C380F" w:rsidRPr="008B4D51">
        <w:rPr>
          <w:rFonts w:cstheme="minorHAnsi"/>
          <w:szCs w:val="24"/>
        </w:rPr>
        <w:fldChar w:fldCharType="end"/>
      </w:r>
      <w:r w:rsidR="0065118D" w:rsidRPr="008B4D51">
        <w:rPr>
          <w:rFonts w:cstheme="minorHAnsi"/>
          <w:szCs w:val="24"/>
        </w:rPr>
        <w:t xml:space="preserve">, more </w:t>
      </w:r>
      <w:r w:rsidRPr="008B4D51">
        <w:rPr>
          <w:rFonts w:cstheme="minorHAnsi"/>
          <w:szCs w:val="24"/>
        </w:rPr>
        <w:t xml:space="preserve">likely to marry directly and less likely to cohabit beforehand </w:t>
      </w:r>
      <w:r w:rsidR="003C17CF" w:rsidRPr="008B4D51">
        <w:rPr>
          <w:rFonts w:cstheme="minorHAnsi"/>
          <w:szCs w:val="24"/>
        </w:rPr>
        <w:fldChar w:fldCharType="begin"/>
      </w:r>
      <w:r w:rsidR="00733E6E" w:rsidRPr="008B4D51">
        <w:rPr>
          <w:rFonts w:cstheme="minorHAnsi"/>
          <w:szCs w:val="24"/>
        </w:rPr>
        <w:instrText xml:space="preserve"> ADDIN EN.CITE &lt;EndNote&gt;&lt;Cite&gt;&lt;Author&gt;Thornton&lt;/Author&gt;&lt;Year&gt;1992&lt;/Year&gt;&lt;RecNum&gt;215&lt;/RecNum&gt;&lt;DisplayText&gt;(Thornton, Axinn and Hill 1992, Eggebeen and Dew 2009)&lt;/DisplayText&gt;&lt;record&gt;&lt;rec-number&gt;215&lt;/rec-number&gt;&lt;foreign-keys&gt;&lt;key app="EN" db-id="date2dst4vae0pe955kxa2tla9pzrxp00p95" timestamp="1665058582"&gt;215&lt;/key&gt;&lt;/foreign-keys&gt;&lt;ref-type name="Journal Article"&gt;17&lt;/ref-type&gt;&lt;contributors&gt;&lt;authors&gt;&lt;author&gt;Thornton, Arland&lt;/author&gt;&lt;author&gt;Axinn, William G&lt;/author&gt;&lt;author&gt;Hill, Daniel H&lt;/author&gt;&lt;/authors&gt;&lt;/contributors&gt;&lt;titles&gt;&lt;title&gt;Reciprocal effects of religiosity, cohabitation, and marriage&lt;/title&gt;&lt;secondary-title&gt;American Journal of Sociology&lt;/secondary-title&gt;&lt;/titles&gt;&lt;periodical&gt;&lt;full-title&gt;American journal of Sociology&lt;/full-title&gt;&lt;/periodical&gt;&lt;pages&gt;628-651&lt;/pages&gt;&lt;volume&gt;98&lt;/volume&gt;&lt;number&gt;3&lt;/number&gt;&lt;dates&gt;&lt;year&gt;1992&lt;/year&gt;&lt;/dates&gt;&lt;isbn&gt;0002-9602&lt;/isbn&gt;&lt;urls&gt;&lt;/urls&gt;&lt;/record&gt;&lt;/Cite&gt;&lt;Cite&gt;&lt;Author&gt;Eggebeen&lt;/Author&gt;&lt;Year&gt;2009&lt;/Year&gt;&lt;RecNum&gt;216&lt;/RecNum&gt;&lt;record&gt;&lt;rec-number&gt;216&lt;/rec-number&gt;&lt;foreign-keys&gt;&lt;key app="EN" db-id="date2dst4vae0pe955kxa2tla9pzrxp00p95" timestamp="1665058583"&gt;216&lt;/key&gt;&lt;/foreign-keys&gt;&lt;ref-type name="Journal Article"&gt;17&lt;/ref-type&gt;&lt;contributors&gt;&lt;authors&gt;&lt;author&gt;Eggebeen, David&lt;/author&gt;&lt;author&gt;Dew, Jeffrey&lt;/author&gt;&lt;/authors&gt;&lt;/contributors&gt;&lt;titles&gt;&lt;title&gt;The Role of Religion in Adolescence for Family Formation in Young Adulthood&lt;/title&gt;&lt;secondary-title&gt;Journal of Marriage and The Family - J MARRIAGE FAM&lt;/secondary-title&gt;&lt;/titles&gt;&lt;pages&gt;108-121&lt;/pages&gt;&lt;volume&gt;71&lt;/volume&gt;&lt;dates&gt;&lt;year&gt;2009&lt;/year&gt;&lt;pub-dates&gt;&lt;date&gt;02/01&lt;/date&gt;&lt;/pub-dates&gt;&lt;/dates&gt;&lt;urls&gt;&lt;/urls&gt;&lt;electronic-resource-num&gt;10.1111/j.1741-3737.2008.00583.x&lt;/electronic-resource-num&gt;&lt;/record&gt;&lt;/Cite&gt;&lt;/EndNote&gt;</w:instrText>
      </w:r>
      <w:r w:rsidR="003C17CF" w:rsidRPr="008B4D51">
        <w:rPr>
          <w:rFonts w:cstheme="minorHAnsi"/>
          <w:szCs w:val="24"/>
        </w:rPr>
        <w:fldChar w:fldCharType="separate"/>
      </w:r>
      <w:r w:rsidR="00733E6E" w:rsidRPr="008B4D51">
        <w:rPr>
          <w:rFonts w:cstheme="minorHAnsi"/>
          <w:noProof/>
          <w:szCs w:val="24"/>
        </w:rPr>
        <w:t>(Thornton, Axinn and Hill 1992, Eggebeen and Dew 2009)</w:t>
      </w:r>
      <w:r w:rsidR="003C17CF" w:rsidRPr="008B4D51">
        <w:rPr>
          <w:rFonts w:cstheme="minorHAnsi"/>
          <w:szCs w:val="24"/>
        </w:rPr>
        <w:fldChar w:fldCharType="end"/>
      </w:r>
      <w:r w:rsidR="003C17CF" w:rsidRPr="008B4D51">
        <w:rPr>
          <w:rFonts w:cstheme="minorHAnsi"/>
          <w:szCs w:val="24"/>
        </w:rPr>
        <w:t>.</w:t>
      </w:r>
      <w:r w:rsidR="003C17CF" w:rsidRPr="008B4D51">
        <w:rPr>
          <w:rFonts w:cstheme="minorHAnsi"/>
          <w:color w:val="FF0000"/>
          <w:szCs w:val="24"/>
        </w:rPr>
        <w:t xml:space="preserve"> </w:t>
      </w:r>
      <w:r w:rsidRPr="008B4D51">
        <w:rPr>
          <w:rFonts w:cstheme="minorHAnsi"/>
          <w:szCs w:val="24"/>
        </w:rPr>
        <w:t xml:space="preserve">A stronger preference for marriage may reflect fertility aspirations, with higher transition rates to first birth strongly linked to a higher propensity to marry among more religious women </w:t>
      </w:r>
      <w:r w:rsidR="006378B6" w:rsidRPr="008B4D51">
        <w:rPr>
          <w:rFonts w:cstheme="minorHAnsi"/>
          <w:szCs w:val="24"/>
        </w:rPr>
        <w:t xml:space="preserve"> </w:t>
      </w:r>
      <w:r w:rsidR="003C17CF" w:rsidRPr="008B4D51">
        <w:rPr>
          <w:rFonts w:cstheme="minorHAnsi"/>
          <w:szCs w:val="24"/>
        </w:rPr>
        <w:fldChar w:fldCharType="begin"/>
      </w:r>
      <w:r w:rsidR="00733E6E" w:rsidRPr="008B4D51">
        <w:rPr>
          <w:rFonts w:cstheme="minorHAnsi"/>
          <w:szCs w:val="24"/>
        </w:rPr>
        <w:instrText xml:space="preserve"> ADDIN EN.CITE &lt;EndNote&gt;&lt;Cite&gt;&lt;Author&gt;Lehrer&lt;/Author&gt;&lt;Year&gt;2004&lt;/Year&gt;&lt;RecNum&gt;217&lt;/RecNum&gt;&lt;DisplayText&gt;(Lehrer 2004)&lt;/DisplayText&gt;&lt;record&gt;&lt;rec-number&gt;217&lt;/rec-number&gt;&lt;foreign-keys&gt;&lt;key app="EN" db-id="date2dst4vae0pe955kxa2tla9pzrxp00p95" timestamp="1665058585"&gt;217&lt;/key&gt;&lt;/foreign-keys&gt;&lt;ref-type name="Journal Article"&gt;17&lt;/ref-type&gt;&lt;contributors&gt;&lt;authors&gt;&lt;author&gt;Lehrer, Evelyn L.&lt;/author&gt;&lt;/authors&gt;&lt;/contributors&gt;&lt;titles&gt;&lt;title&gt;Religion as a Determinant of Economic and Demographic Behavior in the United States&lt;/title&gt;&lt;secondary-title&gt;Population and Development Review&lt;/secondary-title&gt;&lt;/titles&gt;&lt;periodical&gt;&lt;full-title&gt;Population and Development Review&lt;/full-title&gt;&lt;/periodical&gt;&lt;pages&gt;707-726&lt;/pages&gt;&lt;volume&gt;30&lt;/volume&gt;&lt;number&gt;4&lt;/number&gt;&lt;dates&gt;&lt;year&gt;2004&lt;/year&gt;&lt;pub-dates&gt;&lt;date&gt;2004/12/01&lt;/date&gt;&lt;/pub-dates&gt;&lt;/dates&gt;&lt;publisher&gt;John Wiley &amp;amp; Sons, Ltd&lt;/publisher&gt;&lt;isbn&gt;0098-7921&lt;/isbn&gt;&lt;work-type&gt;https://doi.org/10.1111/j.1728-4457.2004.00038.x&lt;/work-type&gt;&lt;urls&gt;&lt;related-urls&gt;&lt;url&gt;https://doi.org/10.1111/j.1728-4457.2004.00038.x&lt;/url&gt;&lt;/related-urls&gt;&lt;/urls&gt;&lt;electronic-resource-num&gt;https://doi.org/10.1111/j.1728-4457.2004.00038.x&lt;/electronic-resource-num&gt;&lt;access-date&gt;2021/06/25&lt;/access-date&gt;&lt;/record&gt;&lt;/Cite&gt;&lt;/EndNote&gt;</w:instrText>
      </w:r>
      <w:r w:rsidR="003C17CF" w:rsidRPr="008B4D51">
        <w:rPr>
          <w:rFonts w:cstheme="minorHAnsi"/>
          <w:szCs w:val="24"/>
        </w:rPr>
        <w:fldChar w:fldCharType="separate"/>
      </w:r>
      <w:r w:rsidR="00733E6E" w:rsidRPr="008B4D51">
        <w:rPr>
          <w:rFonts w:cstheme="minorHAnsi"/>
          <w:noProof/>
          <w:szCs w:val="24"/>
        </w:rPr>
        <w:t>(Lehrer 2004)</w:t>
      </w:r>
      <w:r w:rsidR="003C17CF" w:rsidRPr="008B4D51">
        <w:rPr>
          <w:rFonts w:cstheme="minorHAnsi"/>
          <w:szCs w:val="24"/>
        </w:rPr>
        <w:fldChar w:fldCharType="end"/>
      </w:r>
      <w:r w:rsidR="003C17CF" w:rsidRPr="008B4D51">
        <w:rPr>
          <w:rFonts w:cstheme="minorHAnsi"/>
          <w:szCs w:val="24"/>
        </w:rPr>
        <w:t xml:space="preserve">. </w:t>
      </w:r>
      <w:r w:rsidRPr="008B4D51">
        <w:rPr>
          <w:rFonts w:cstheme="minorHAnsi"/>
          <w:color w:val="222222"/>
          <w:szCs w:val="24"/>
          <w:shd w:val="clear" w:color="auto" w:fill="FFFFFF"/>
        </w:rPr>
        <w:t xml:space="preserve">Religious couples </w:t>
      </w:r>
      <w:r w:rsidR="00D02B13" w:rsidRPr="008B4D51">
        <w:rPr>
          <w:rFonts w:cstheme="minorHAnsi"/>
          <w:color w:val="222222"/>
          <w:szCs w:val="24"/>
          <w:shd w:val="clear" w:color="auto" w:fill="FFFFFF"/>
        </w:rPr>
        <w:t>are</w:t>
      </w:r>
      <w:r w:rsidRPr="008B4D51">
        <w:rPr>
          <w:rFonts w:cstheme="minorHAnsi"/>
          <w:color w:val="222222"/>
          <w:szCs w:val="24"/>
          <w:shd w:val="clear" w:color="auto" w:fill="FFFFFF"/>
        </w:rPr>
        <w:t xml:space="preserve"> less likely to have children outside of marriage</w:t>
      </w:r>
      <w:r w:rsidR="006378B6" w:rsidRPr="008B4D51">
        <w:rPr>
          <w:rFonts w:cstheme="minorHAnsi"/>
          <w:color w:val="222222"/>
          <w:szCs w:val="24"/>
          <w:shd w:val="clear" w:color="auto" w:fill="FFFFFF"/>
        </w:rPr>
        <w:t xml:space="preserve"> </w:t>
      </w:r>
      <w:r w:rsidR="00D324EE" w:rsidRPr="008B4D51">
        <w:rPr>
          <w:rFonts w:cstheme="minorHAnsi"/>
          <w:szCs w:val="24"/>
          <w:shd w:val="clear" w:color="auto" w:fill="FFFFFF"/>
        </w:rPr>
        <w:t xml:space="preserve">and </w:t>
      </w:r>
      <w:r w:rsidR="00023BBE" w:rsidRPr="008B4D51">
        <w:rPr>
          <w:rFonts w:cstheme="minorHAnsi"/>
          <w:szCs w:val="24"/>
          <w:shd w:val="clear" w:color="auto" w:fill="FFFFFF"/>
        </w:rPr>
        <w:t xml:space="preserve">more likely to </w:t>
      </w:r>
      <w:r w:rsidR="00D324EE" w:rsidRPr="008B4D51">
        <w:rPr>
          <w:rFonts w:cstheme="minorHAnsi"/>
          <w:szCs w:val="24"/>
          <w:shd w:val="clear" w:color="auto" w:fill="FFFFFF"/>
        </w:rPr>
        <w:t xml:space="preserve">marry earlier, leading to larger families </w:t>
      </w:r>
      <w:r w:rsidRPr="008B4D51">
        <w:rPr>
          <w:rFonts w:cstheme="minorHAnsi"/>
          <w:color w:val="7030A0"/>
          <w:szCs w:val="24"/>
          <w:shd w:val="clear" w:color="auto" w:fill="FFFFFF"/>
        </w:rPr>
        <w:t xml:space="preserve"> </w:t>
      </w:r>
      <w:r w:rsidR="003C17CF" w:rsidRPr="008B4D51">
        <w:rPr>
          <w:rFonts w:cstheme="minorHAnsi"/>
          <w:color w:val="222222"/>
          <w:szCs w:val="24"/>
          <w:shd w:val="clear" w:color="auto" w:fill="FFFFFF"/>
        </w:rPr>
        <w:fldChar w:fldCharType="begin"/>
      </w:r>
      <w:r w:rsidR="00733E6E" w:rsidRPr="008B4D51">
        <w:rPr>
          <w:rFonts w:cstheme="minorHAnsi"/>
          <w:color w:val="222222"/>
          <w:szCs w:val="24"/>
          <w:shd w:val="clear" w:color="auto" w:fill="FFFFFF"/>
        </w:rPr>
        <w:instrText xml:space="preserve"> ADDIN EN.CITE &lt;EndNote&gt;&lt;Cite&gt;&lt;Author&gt;Peri-Rotem&lt;/Author&gt;&lt;Year&gt;2016&lt;/Year&gt;&lt;RecNum&gt;63&lt;/RecNum&gt;&lt;DisplayText&gt;(Lappegård, Klüsener and Vignoli 2014, Peri-Rotem 2016)&lt;/DisplayText&gt;&lt;record&gt;&lt;rec-number&gt;63&lt;/rec-number&gt;&lt;foreign-keys&gt;&lt;key app="EN" db-id="date2dst4vae0pe955kxa2tla9pzrxp00p95" timestamp="1665058351"&gt;63&lt;/key&gt;&lt;/foreign-keys&gt;&lt;ref-type name="Journal Article"&gt;17&lt;/ref-type&gt;&lt;contributors&gt;&lt;authors&gt;&lt;author&gt;Peri-Rotem, Nitzan&lt;/author&gt;&lt;/authors&gt;&lt;/contributors&gt;&lt;titles&gt;&lt;title&gt;Religion and Fertility in Western Europe: Trends Across Cohorts in Britain, France and the Netherlands&lt;/title&gt;&lt;secondary-title&gt;European Journal of Population&lt;/secondary-title&gt;&lt;/titles&gt;&lt;periodical&gt;&lt;full-title&gt;European Journal of Population&lt;/full-title&gt;&lt;/periodical&gt;&lt;pages&gt;231-265&lt;/pages&gt;&lt;volume&gt;32&lt;/volume&gt;&lt;number&gt;2&lt;/number&gt;&lt;dates&gt;&lt;year&gt;2016&lt;/year&gt;&lt;pub-dates&gt;&lt;date&gt;2016/05/01&lt;/date&gt;&lt;/pub-dates&gt;&lt;/dates&gt;&lt;isbn&gt;1572-9885&lt;/isbn&gt;&lt;urls&gt;&lt;related-urls&gt;&lt;url&gt;https://doi.org/10.1007/s10680-015-9371-z&lt;/url&gt;&lt;/related-urls&gt;&lt;/urls&gt;&lt;electronic-resource-num&gt;10.1007/s10680-015-9371-z&lt;/electronic-resource-num&gt;&lt;/record&gt;&lt;/Cite&gt;&lt;Cite&gt;&lt;Author&gt;Lappegård&lt;/Author&gt;&lt;Year&gt;2014&lt;/Year&gt;&lt;RecNum&gt;218&lt;/RecNum&gt;&lt;record&gt;&lt;rec-number&gt;218&lt;/rec-number&gt;&lt;foreign-keys&gt;&lt;key app="EN" db-id="date2dst4vae0pe955kxa2tla9pzrxp00p95" timestamp="1665058587"&gt;218&lt;/key&gt;&lt;/foreign-keys&gt;&lt;ref-type name="Journal Article"&gt;17&lt;/ref-type&gt;&lt;contributors&gt;&lt;authors&gt;&lt;author&gt;Lappegård, Trude&lt;/author&gt;&lt;author&gt;Klüsener, Sebastian&lt;/author&gt;&lt;author&gt;Vignoli, Daniele&lt;/author&gt;&lt;/authors&gt;&lt;/contributors&gt;&lt;titles&gt;&lt;title&gt;Social norms, economic conditions and spatial variation of childbearing within cohabitation across Europe&lt;/title&gt;&lt;secondary-title&gt;Rostock: Max Planck Institute for Demographic Research (MPIDR working paper&lt;/secondary-title&gt;&lt;/titles&gt;&lt;dates&gt;&lt;year&gt;2014&lt;/year&gt;&lt;/dates&gt;&lt;urls&gt;&lt;/urls&gt;&lt;/record&gt;&lt;/Cite&gt;&lt;/EndNote&gt;</w:instrText>
      </w:r>
      <w:r w:rsidR="003C17CF" w:rsidRPr="008B4D51">
        <w:rPr>
          <w:rFonts w:cstheme="minorHAnsi"/>
          <w:color w:val="222222"/>
          <w:szCs w:val="24"/>
          <w:shd w:val="clear" w:color="auto" w:fill="FFFFFF"/>
        </w:rPr>
        <w:fldChar w:fldCharType="separate"/>
      </w:r>
      <w:r w:rsidR="00733E6E" w:rsidRPr="008B4D51">
        <w:rPr>
          <w:rFonts w:cstheme="minorHAnsi"/>
          <w:noProof/>
          <w:color w:val="222222"/>
          <w:szCs w:val="24"/>
          <w:shd w:val="clear" w:color="auto" w:fill="FFFFFF"/>
        </w:rPr>
        <w:t>(Lappegård, Klüsener and Vignoli 2014, Peri-Rotem 2016)</w:t>
      </w:r>
      <w:r w:rsidR="003C17CF" w:rsidRPr="008B4D51">
        <w:rPr>
          <w:rFonts w:cstheme="minorHAnsi"/>
          <w:color w:val="222222"/>
          <w:szCs w:val="24"/>
          <w:shd w:val="clear" w:color="auto" w:fill="FFFFFF"/>
        </w:rPr>
        <w:fldChar w:fldCharType="end"/>
      </w:r>
      <w:r w:rsidR="003C17CF" w:rsidRPr="008B4D51">
        <w:rPr>
          <w:rFonts w:cstheme="minorHAnsi"/>
          <w:szCs w:val="24"/>
          <w:shd w:val="clear" w:color="auto" w:fill="FFFFFF"/>
        </w:rPr>
        <w:t>.</w:t>
      </w:r>
      <w:r w:rsidR="003C17CF" w:rsidRPr="008B4D51">
        <w:rPr>
          <w:rFonts w:cstheme="minorHAnsi"/>
          <w:color w:val="FF0000"/>
          <w:szCs w:val="24"/>
          <w:shd w:val="clear" w:color="auto" w:fill="FFFFFF"/>
        </w:rPr>
        <w:t xml:space="preserve"> </w:t>
      </w:r>
      <w:r w:rsidRPr="008B4D51">
        <w:rPr>
          <w:rFonts w:cstheme="minorHAnsi"/>
          <w:szCs w:val="24"/>
        </w:rPr>
        <w:t>In Austria, more religious people are less likely to have children outside marriage</w:t>
      </w:r>
      <w:r w:rsidR="00F535BD" w:rsidRPr="008B4D51">
        <w:rPr>
          <w:rFonts w:cstheme="minorHAnsi"/>
          <w:szCs w:val="24"/>
        </w:rPr>
        <w:t xml:space="preserve"> and experience union instability</w:t>
      </w:r>
      <w:r w:rsidRPr="008B4D51">
        <w:rPr>
          <w:rFonts w:cstheme="minorHAnsi"/>
          <w:szCs w:val="24"/>
        </w:rPr>
        <w:t xml:space="preserve"> compared to their less religious counterparts, </w:t>
      </w:r>
      <w:r w:rsidR="00F535BD" w:rsidRPr="008B4D51">
        <w:rPr>
          <w:rFonts w:cstheme="minorHAnsi"/>
          <w:szCs w:val="24"/>
        </w:rPr>
        <w:t xml:space="preserve">but </w:t>
      </w:r>
      <w:r w:rsidRPr="008B4D51">
        <w:rPr>
          <w:rFonts w:cstheme="minorHAnsi"/>
          <w:szCs w:val="24"/>
        </w:rPr>
        <w:t xml:space="preserve">just as likely to remain permanently single and childless </w:t>
      </w:r>
      <w:r w:rsidR="003C17CF" w:rsidRPr="008B4D51">
        <w:rPr>
          <w:rFonts w:cstheme="minorHAnsi"/>
          <w:szCs w:val="24"/>
        </w:rPr>
        <w:fldChar w:fldCharType="begin"/>
      </w:r>
      <w:r w:rsidR="00733E6E" w:rsidRPr="008B4D51">
        <w:rPr>
          <w:rFonts w:cstheme="minorHAnsi"/>
          <w:szCs w:val="24"/>
        </w:rPr>
        <w:instrText xml:space="preserve"> ADDIN EN.CITE &lt;EndNote&gt;&lt;Cite&gt;&lt;Author&gt;Berghammer&lt;/Author&gt;&lt;Year&gt;2012&lt;/Year&gt;&lt;RecNum&gt;219&lt;/RecNum&gt;&lt;DisplayText&gt;(Berghammer 2012)&lt;/DisplayText&gt;&lt;record&gt;&lt;rec-number&gt;219&lt;/rec-number&gt;&lt;foreign-keys&gt;&lt;key app="EN" db-id="date2dst4vae0pe955kxa2tla9pzrxp00p95" timestamp="1665058588"&gt;219&lt;/key&gt;&lt;/foreign-keys&gt;&lt;ref-type name="Journal Article"&gt;17&lt;/ref-type&gt;&lt;contributors&gt;&lt;authors&gt;&lt;author&gt;Berghammer, Caroline&lt;/author&gt;&lt;/authors&gt;&lt;/contributors&gt;&lt;titles&gt;&lt;title&gt;Family life trajectories and religiosity in Austria&lt;/title&gt;&lt;secondary-title&gt;European Sociological Review&lt;/secondary-title&gt;&lt;/titles&gt;&lt;periodical&gt;&lt;full-title&gt;European Sociological Review&lt;/full-title&gt;&lt;/periodical&gt;&lt;pages&gt;127-144&lt;/pages&gt;&lt;volume&gt;28&lt;/volume&gt;&lt;number&gt;1&lt;/number&gt;&lt;dates&gt;&lt;year&gt;2012&lt;/year&gt;&lt;/dates&gt;&lt;isbn&gt;1468-2672&lt;/isbn&gt;&lt;urls&gt;&lt;/urls&gt;&lt;/record&gt;&lt;/Cite&gt;&lt;/EndNote&gt;</w:instrText>
      </w:r>
      <w:r w:rsidR="003C17CF" w:rsidRPr="008B4D51">
        <w:rPr>
          <w:rFonts w:cstheme="minorHAnsi"/>
          <w:szCs w:val="24"/>
        </w:rPr>
        <w:fldChar w:fldCharType="separate"/>
      </w:r>
      <w:r w:rsidR="00733E6E" w:rsidRPr="008B4D51">
        <w:rPr>
          <w:rFonts w:cstheme="minorHAnsi"/>
          <w:noProof/>
          <w:szCs w:val="24"/>
        </w:rPr>
        <w:t>(Berghammer 2012)</w:t>
      </w:r>
      <w:r w:rsidR="003C17CF" w:rsidRPr="008B4D51">
        <w:rPr>
          <w:rFonts w:cstheme="minorHAnsi"/>
          <w:szCs w:val="24"/>
        </w:rPr>
        <w:fldChar w:fldCharType="end"/>
      </w:r>
      <w:r w:rsidR="003C17CF" w:rsidRPr="008B4D51">
        <w:rPr>
          <w:rFonts w:cstheme="minorHAnsi"/>
          <w:szCs w:val="24"/>
        </w:rPr>
        <w:t>.</w:t>
      </w:r>
      <w:r w:rsidRPr="008B4D51">
        <w:rPr>
          <w:rFonts w:cstheme="minorHAnsi"/>
          <w:color w:val="FF0000"/>
          <w:szCs w:val="24"/>
        </w:rPr>
        <w:t xml:space="preserve"> </w:t>
      </w:r>
      <w:r w:rsidRPr="008B4D51">
        <w:rPr>
          <w:rFonts w:cstheme="minorHAnsi"/>
          <w:color w:val="222222"/>
          <w:szCs w:val="24"/>
          <w:shd w:val="clear" w:color="auto" w:fill="FFFFFF"/>
        </w:rPr>
        <w:t xml:space="preserve">Religious context may also influence the behaviours of people who are not necessarily highly religious themselves, but through the social environment. In Norway, </w:t>
      </w:r>
      <w:r w:rsidR="003C17CF" w:rsidRPr="008B4D51">
        <w:rPr>
          <w:rFonts w:cstheme="minorHAnsi"/>
          <w:color w:val="222222"/>
          <w:szCs w:val="24"/>
          <w:shd w:val="clear" w:color="auto" w:fill="FFFFFF"/>
        </w:rPr>
        <w:fldChar w:fldCharType="begin"/>
      </w:r>
      <w:r w:rsidR="00733E6E" w:rsidRPr="008B4D51">
        <w:rPr>
          <w:rFonts w:cstheme="minorHAnsi"/>
          <w:color w:val="222222"/>
          <w:szCs w:val="24"/>
          <w:shd w:val="clear" w:color="auto" w:fill="FFFFFF"/>
        </w:rPr>
        <w:instrText xml:space="preserve"> ADDIN EN.CITE &lt;EndNote&gt;&lt;Cite AuthorYear="1"&gt;&lt;Author&gt;Vitali&lt;/Author&gt;&lt;Year&gt;2015&lt;/Year&gt;&lt;RecNum&gt;220&lt;/RecNum&gt;&lt;DisplayText&gt;Vitali, Aassve and Lappegård (2015)&lt;/DisplayText&gt;&lt;record&gt;&lt;rec-number&gt;220&lt;/rec-number&gt;&lt;foreign-keys&gt;&lt;key app="EN" db-id="date2dst4vae0pe955kxa2tla9pzrxp00p95" timestamp="1665058589"&gt;220&lt;/key&gt;&lt;/foreign-keys&gt;&lt;ref-type name="Journal Article"&gt;17&lt;/ref-type&gt;&lt;contributors&gt;&lt;authors&gt;&lt;author&gt;Vitali, Agnese&lt;/author&gt;&lt;author&gt;Aassve, Arnstein&lt;/author&gt;&lt;author&gt;Lappegård, Trude&lt;/author&gt;&lt;/authors&gt;&lt;/contributors&gt;&lt;titles&gt;&lt;title&gt;Diffusion of childbearing within cohabitation&lt;/title&gt;&lt;secondary-title&gt;Demography&lt;/secondary-title&gt;&lt;/titles&gt;&lt;periodical&gt;&lt;full-title&gt;Demography&lt;/full-title&gt;&lt;/periodical&gt;&lt;pages&gt;355-377&lt;/pages&gt;&lt;volume&gt;52&lt;/volume&gt;&lt;number&gt;2&lt;/number&gt;&lt;dates&gt;&lt;year&gt;2015&lt;/year&gt;&lt;/dates&gt;&lt;isbn&gt;0070-3370&lt;/isbn&gt;&lt;urls&gt;&lt;/urls&gt;&lt;/record&gt;&lt;/Cite&gt;&lt;/EndNote&gt;</w:instrText>
      </w:r>
      <w:r w:rsidR="003C17CF" w:rsidRPr="008B4D51">
        <w:rPr>
          <w:rFonts w:cstheme="minorHAnsi"/>
          <w:color w:val="222222"/>
          <w:szCs w:val="24"/>
          <w:shd w:val="clear" w:color="auto" w:fill="FFFFFF"/>
        </w:rPr>
        <w:fldChar w:fldCharType="separate"/>
      </w:r>
      <w:r w:rsidR="00733E6E" w:rsidRPr="008B4D51">
        <w:rPr>
          <w:rFonts w:cstheme="minorHAnsi"/>
          <w:noProof/>
          <w:color w:val="222222"/>
          <w:szCs w:val="24"/>
          <w:shd w:val="clear" w:color="auto" w:fill="FFFFFF"/>
        </w:rPr>
        <w:t>Vitali, Aassve and Lappegård (2015)</w:t>
      </w:r>
      <w:r w:rsidR="003C17CF" w:rsidRPr="008B4D51">
        <w:rPr>
          <w:rFonts w:cstheme="minorHAnsi"/>
          <w:color w:val="222222"/>
          <w:szCs w:val="24"/>
          <w:shd w:val="clear" w:color="auto" w:fill="FFFFFF"/>
        </w:rPr>
        <w:fldChar w:fldCharType="end"/>
      </w:r>
      <w:r w:rsidRPr="008B4D51">
        <w:rPr>
          <w:rFonts w:cstheme="minorHAnsi"/>
          <w:color w:val="FF0000"/>
          <w:szCs w:val="24"/>
          <w:shd w:val="clear" w:color="auto" w:fill="FFFFFF"/>
        </w:rPr>
        <w:t xml:space="preserve"> </w:t>
      </w:r>
      <w:r w:rsidRPr="008B4D51">
        <w:rPr>
          <w:rFonts w:cstheme="minorHAnsi"/>
          <w:color w:val="222222"/>
          <w:szCs w:val="24"/>
          <w:shd w:val="clear" w:color="auto" w:fill="FFFFFF"/>
        </w:rPr>
        <w:t>found regional spatial variation in childbearing within cohabitation that paralleled variation in local support for religiously oriented political parties.</w:t>
      </w:r>
      <w:r w:rsidR="00F535BD" w:rsidRPr="008B4D51">
        <w:rPr>
          <w:rFonts w:cstheme="minorHAnsi"/>
          <w:color w:val="222222"/>
          <w:szCs w:val="24"/>
          <w:shd w:val="clear" w:color="auto" w:fill="FFFFFF"/>
        </w:rPr>
        <w:t xml:space="preserve"> </w:t>
      </w:r>
      <w:r w:rsidRPr="008B4D51">
        <w:rPr>
          <w:rFonts w:cstheme="minorHAnsi"/>
          <w:szCs w:val="24"/>
        </w:rPr>
        <w:t>In Italy and Poland where there are Catholic majorities, religion may shape partnering behaviours, not because of adherence to religious precepts but because of family tradition and social pressure</w:t>
      </w:r>
      <w:r w:rsidR="00665E2F" w:rsidRPr="008B4D51">
        <w:rPr>
          <w:rFonts w:cstheme="minorHAnsi"/>
          <w:szCs w:val="24"/>
        </w:rPr>
        <w:t xml:space="preserve"> </w:t>
      </w:r>
      <w:r w:rsidR="00296E1E" w:rsidRPr="008B4D51">
        <w:rPr>
          <w:rFonts w:cstheme="minorHAnsi"/>
          <w:szCs w:val="24"/>
        </w:rPr>
        <w:fldChar w:fldCharType="begin"/>
      </w:r>
      <w:r w:rsidR="00733E6E" w:rsidRPr="008B4D51">
        <w:rPr>
          <w:rFonts w:cstheme="minorHAnsi"/>
          <w:szCs w:val="24"/>
        </w:rPr>
        <w:instrText xml:space="preserve"> ADDIN EN.CITE &lt;EndNote&gt;&lt;Cite&gt;&lt;Author&gt;Baranowska-Rataj&lt;/Author&gt;&lt;Year&gt;2014&lt;/Year&gt;&lt;RecNum&gt;221&lt;/RecNum&gt;&lt;DisplayText&gt;(Baranowska-Rataj, Mynarska and Vignoli 2014, Vignoli and Salvini 2014)&lt;/DisplayText&gt;&lt;record&gt;&lt;rec-number&gt;221&lt;/rec-number&gt;&lt;foreign-keys&gt;&lt;key app="EN" db-id="date2dst4vae0pe955kxa2tla9pzrxp00p95" timestamp="1665058590"&gt;221&lt;/key&gt;&lt;/foreign-keys&gt;&lt;ref-type name="Report"&gt;27&lt;/ref-type&gt;&lt;contributors&gt;&lt;authors&gt;&lt;author&gt;Baranowska-Rataj, Anna&lt;/author&gt;&lt;author&gt;Mynarska, Monika&lt;/author&gt;&lt;author&gt;Vignoli, Daniele&lt;/author&gt;&lt;/authors&gt;&lt;/contributors&gt;&lt;titles&gt;&lt;title&gt;A dirty look from the neighbors. does living in a religious neighborhood prevent cohabitation?&lt;/title&gt;&lt;/titles&gt;&lt;dates&gt;&lt;year&gt;2014&lt;/year&gt;&lt;/dates&gt;&lt;urls&gt;&lt;/urls&gt;&lt;/record&gt;&lt;/Cite&gt;&lt;Cite&gt;&lt;Author&gt;Vignoli&lt;/Author&gt;&lt;Year&gt;2014&lt;/Year&gt;&lt;RecNum&gt;222&lt;/RecNum&gt;&lt;record&gt;&lt;rec-number&gt;222&lt;/rec-number&gt;&lt;foreign-keys&gt;&lt;key app="EN" db-id="date2dst4vae0pe955kxa2tla9pzrxp00p95" timestamp="1665058592"&gt;222&lt;/key&gt;&lt;/foreign-keys&gt;&lt;ref-type name="Journal Article"&gt;17&lt;/ref-type&gt;&lt;contributors&gt;&lt;authors&gt;&lt;author&gt;Vignoli, Daniele&lt;/author&gt;&lt;author&gt;Salvini, Silvana&lt;/author&gt;&lt;/authors&gt;&lt;/contributors&gt;&lt;titles&gt;&lt;title&gt;Religion and union formation in Italy: Catholic precepts, social pressure, and tradition&lt;/title&gt;&lt;secondary-title&gt;Demographic Research&lt;/secondary-title&gt;&lt;/titles&gt;&lt;periodical&gt;&lt;full-title&gt;Demographic Research&lt;/full-title&gt;&lt;/periodical&gt;&lt;pages&gt;1079-1106&lt;/pages&gt;&lt;volume&gt;S17&lt;/volume&gt;&lt;number&gt;35&lt;/number&gt;&lt;dates&gt;&lt;year&gt;2014&lt;/year&gt;&lt;/dates&gt;&lt;isbn&gt;1435-9871&lt;/isbn&gt;&lt;urls&gt;&lt;related-urls&gt;&lt;url&gt;https://www.demographic-research.org/special/17/35/&lt;/url&gt;&lt;url&gt;https://www.demographic-research.org/special/17/35/s17-35.pdf&lt;/url&gt;&lt;/related-urls&gt;&lt;/urls&gt;&lt;/record&gt;&lt;/Cite&gt;&lt;/EndNote&gt;</w:instrText>
      </w:r>
      <w:r w:rsidR="00296E1E" w:rsidRPr="008B4D51">
        <w:rPr>
          <w:rFonts w:cstheme="minorHAnsi"/>
          <w:szCs w:val="24"/>
        </w:rPr>
        <w:fldChar w:fldCharType="separate"/>
      </w:r>
      <w:r w:rsidR="00733E6E" w:rsidRPr="008B4D51">
        <w:rPr>
          <w:rFonts w:cstheme="minorHAnsi"/>
          <w:noProof/>
          <w:szCs w:val="24"/>
        </w:rPr>
        <w:t>(Baranowska-Rataj, Mynarska and Vignoli 2014, Vignoli and Salvini 2014)</w:t>
      </w:r>
      <w:r w:rsidR="00296E1E" w:rsidRPr="008B4D51">
        <w:rPr>
          <w:rFonts w:cstheme="minorHAnsi"/>
          <w:szCs w:val="24"/>
        </w:rPr>
        <w:fldChar w:fldCharType="end"/>
      </w:r>
      <w:r w:rsidR="00296E1E" w:rsidRPr="008B4D51">
        <w:rPr>
          <w:rFonts w:cstheme="minorHAnsi"/>
          <w:szCs w:val="24"/>
        </w:rPr>
        <w:t>.</w:t>
      </w:r>
      <w:r w:rsidR="00296E1E" w:rsidRPr="008B4D51">
        <w:rPr>
          <w:rFonts w:cstheme="minorHAnsi"/>
          <w:color w:val="FF0000"/>
          <w:szCs w:val="24"/>
        </w:rPr>
        <w:t xml:space="preserve"> </w:t>
      </w:r>
      <w:r w:rsidRPr="008B4D51">
        <w:rPr>
          <w:rFonts w:cstheme="minorHAnsi"/>
          <w:szCs w:val="24"/>
        </w:rPr>
        <w:t>For example, in Poland, residents of more religious rural areas were more likely to marry in response to nonmarital pregnancies compared to residents of less religious areas, due to a weaker acceptance of single parenthood in rural areas</w:t>
      </w:r>
      <w:r w:rsidR="006378B6" w:rsidRPr="008B4D51">
        <w:rPr>
          <w:rFonts w:cstheme="minorHAnsi"/>
          <w:szCs w:val="24"/>
        </w:rPr>
        <w:t xml:space="preserve"> </w:t>
      </w:r>
      <w:r w:rsidR="00296E1E" w:rsidRPr="008B4D51">
        <w:rPr>
          <w:rFonts w:cstheme="minorHAnsi"/>
          <w:szCs w:val="24"/>
        </w:rPr>
        <w:fldChar w:fldCharType="begin"/>
      </w:r>
      <w:r w:rsidR="00733E6E" w:rsidRPr="008B4D51">
        <w:rPr>
          <w:rFonts w:cstheme="minorHAnsi"/>
          <w:szCs w:val="24"/>
        </w:rPr>
        <w:instrText xml:space="preserve"> ADDIN EN.CITE &lt;EndNote&gt;&lt;Cite&gt;&lt;Author&gt;Baranowska-Rataj&lt;/Author&gt;&lt;Year&gt;2014&lt;/Year&gt;&lt;RecNum&gt;223&lt;/RecNum&gt;&lt;DisplayText&gt;(Baranowska-Rataj 2014)&lt;/DisplayText&gt;&lt;record&gt;&lt;rec-number&gt;223&lt;/rec-number&gt;&lt;foreign-keys&gt;&lt;key app="EN" db-id="date2dst4vae0pe955kxa2tla9pzrxp00p95" timestamp="1665058593"&gt;223&lt;/key&gt;&lt;/foreign-keys&gt;&lt;ref-type name="Journal Article"&gt;17&lt;/ref-type&gt;&lt;contributors&gt;&lt;authors&gt;&lt;author&gt;Baranowska-Rataj, Anna&lt;/author&gt;&lt;/authors&gt;&lt;/contributors&gt;&lt;titles&gt;&lt;title&gt;What Would Your Parents Say? The Impact of Cohabitation Among Young People on Their Relationships with Their Parents&lt;/title&gt;&lt;secondary-title&gt;Journal of Happiness Studies&lt;/secondary-title&gt;&lt;/titles&gt;&lt;pages&gt;1313-1332&lt;/pages&gt;&lt;volume&gt;15&lt;/volume&gt;&lt;number&gt;6&lt;/number&gt;&lt;dates&gt;&lt;year&gt;2014&lt;/year&gt;&lt;pub-dates&gt;&lt;date&gt;2014/12/01&lt;/date&gt;&lt;/pub-dates&gt;&lt;/dates&gt;&lt;isbn&gt;1573-7780&lt;/isbn&gt;&lt;urls&gt;&lt;related-urls&gt;&lt;url&gt;https://doi.org/10.1007/s10902-013-9477-0&lt;/url&gt;&lt;/related-urls&gt;&lt;/urls&gt;&lt;electronic-resource-num&gt;10.1007/s10902-013-9477-0&lt;/electronic-resource-num&gt;&lt;/record&gt;&lt;/Cite&gt;&lt;/EndNote&gt;</w:instrText>
      </w:r>
      <w:r w:rsidR="00296E1E" w:rsidRPr="008B4D51">
        <w:rPr>
          <w:rFonts w:cstheme="minorHAnsi"/>
          <w:szCs w:val="24"/>
        </w:rPr>
        <w:fldChar w:fldCharType="separate"/>
      </w:r>
      <w:r w:rsidR="00733E6E" w:rsidRPr="008B4D51">
        <w:rPr>
          <w:rFonts w:cstheme="minorHAnsi"/>
          <w:noProof/>
          <w:szCs w:val="24"/>
        </w:rPr>
        <w:t>(Baranowska-Rataj 2014)</w:t>
      </w:r>
      <w:r w:rsidR="00296E1E" w:rsidRPr="008B4D51">
        <w:rPr>
          <w:rFonts w:cstheme="minorHAnsi"/>
          <w:szCs w:val="24"/>
        </w:rPr>
        <w:fldChar w:fldCharType="end"/>
      </w:r>
      <w:r w:rsidR="00296E1E" w:rsidRPr="008B4D51">
        <w:rPr>
          <w:rFonts w:cstheme="minorHAnsi"/>
          <w:szCs w:val="24"/>
        </w:rPr>
        <w:t xml:space="preserve">. </w:t>
      </w:r>
      <w:r w:rsidRPr="008B4D51">
        <w:rPr>
          <w:rFonts w:cstheme="minorHAnsi"/>
          <w:color w:val="333333"/>
          <w:szCs w:val="24"/>
        </w:rPr>
        <w:t xml:space="preserve">While secularization and nonmarital fertility have generally grown together in </w:t>
      </w:r>
      <w:r w:rsidRPr="008B4D51">
        <w:rPr>
          <w:rFonts w:cstheme="minorHAnsi"/>
          <w:color w:val="333333"/>
          <w:szCs w:val="24"/>
        </w:rPr>
        <w:lastRenderedPageBreak/>
        <w:t>Protestant and Catholic parts of Europe, Orthodox countries in Eastern Europe – particularly non</w:t>
      </w:r>
      <w:r w:rsidR="002514C1" w:rsidRPr="008B4D51">
        <w:rPr>
          <w:rFonts w:cstheme="minorHAnsi"/>
          <w:color w:val="333333"/>
          <w:szCs w:val="24"/>
        </w:rPr>
        <w:t>-</w:t>
      </w:r>
      <w:r w:rsidRPr="008B4D51">
        <w:rPr>
          <w:rFonts w:cstheme="minorHAnsi"/>
          <w:color w:val="333333"/>
          <w:szCs w:val="24"/>
        </w:rPr>
        <w:t>EU countries</w:t>
      </w:r>
      <w:r w:rsidR="00F535BD" w:rsidRPr="008B4D51">
        <w:rPr>
          <w:rFonts w:cstheme="minorHAnsi"/>
          <w:color w:val="333333"/>
          <w:szCs w:val="24"/>
        </w:rPr>
        <w:t xml:space="preserve"> –</w:t>
      </w:r>
      <w:r w:rsidRPr="008B4D51">
        <w:rPr>
          <w:rFonts w:cstheme="minorHAnsi"/>
          <w:color w:val="333333"/>
          <w:szCs w:val="24"/>
        </w:rPr>
        <w:t xml:space="preserve"> have experienced increased religiosity</w:t>
      </w:r>
      <w:r w:rsidR="00F535BD" w:rsidRPr="008B4D51">
        <w:rPr>
          <w:rFonts w:cstheme="minorHAnsi"/>
          <w:color w:val="333333"/>
          <w:szCs w:val="24"/>
        </w:rPr>
        <w:t>,</w:t>
      </w:r>
      <w:r w:rsidRPr="008B4D51">
        <w:rPr>
          <w:rFonts w:cstheme="minorHAnsi"/>
          <w:color w:val="333333"/>
          <w:szCs w:val="24"/>
        </w:rPr>
        <w:t xml:space="preserve"> reactionary to the collapse of secular regimes</w:t>
      </w:r>
      <w:r w:rsidR="00F535BD" w:rsidRPr="008B4D51">
        <w:rPr>
          <w:rFonts w:cstheme="minorHAnsi"/>
          <w:color w:val="333333"/>
          <w:szCs w:val="24"/>
        </w:rPr>
        <w:t>,</w:t>
      </w:r>
      <w:r w:rsidRPr="008B4D51">
        <w:rPr>
          <w:rFonts w:cstheme="minorHAnsi"/>
          <w:color w:val="333333"/>
          <w:szCs w:val="24"/>
        </w:rPr>
        <w:t xml:space="preserve"> and have not seen similar growth in nonmarital fertility, nor have Muslim communities throughout Europe </w:t>
      </w:r>
      <w:r w:rsidR="00296E1E" w:rsidRPr="008B4D51">
        <w:rPr>
          <w:rFonts w:cstheme="minorHAnsi"/>
          <w:color w:val="333333"/>
          <w:szCs w:val="24"/>
        </w:rPr>
        <w:fldChar w:fldCharType="begin"/>
      </w:r>
      <w:r w:rsidR="00733E6E" w:rsidRPr="008B4D51">
        <w:rPr>
          <w:rFonts w:cstheme="minorHAnsi"/>
          <w:color w:val="333333"/>
          <w:szCs w:val="24"/>
        </w:rPr>
        <w:instrText xml:space="preserve"> ADDIN EN.CITE &lt;EndNote&gt;&lt;Cite&gt;&lt;Author&gt;Klüsener&lt;/Author&gt;&lt;Year&gt;2015&lt;/Year&gt;&lt;RecNum&gt;48&lt;/RecNum&gt;&lt;DisplayText&gt;(Klüsener 2015)&lt;/DisplayText&gt;&lt;record&gt;&lt;rec-number&gt;48&lt;/rec-number&gt;&lt;foreign-keys&gt;&lt;key app="EN" db-id="date2dst4vae0pe955kxa2tla9pzrxp00p95" timestamp="1665058326"&gt;48&lt;/key&gt;&lt;/foreign-keys&gt;&lt;ref-type name="Journal Article"&gt;17&lt;/ref-type&gt;&lt;contributors&gt;&lt;authors&gt;&lt;author&gt;Klüsener, Sebastian&lt;/author&gt;&lt;/authors&gt;&lt;/contributors&gt;&lt;titles&gt;&lt;title&gt;Spatial variation in non-marital fertility across Europe in the twentieth and twenty-first centuries: recent trends, persistence of the past, and potential future pathways&lt;/title&gt;&lt;secondary-title&gt;The History of the Family&lt;/secondary-title&gt;&lt;/titles&gt;&lt;pages&gt;593-628&lt;/pages&gt;&lt;volume&gt;20&lt;/volume&gt;&lt;number&gt;4&lt;/number&gt;&lt;dates&gt;&lt;year&gt;2015&lt;/year&gt;&lt;pub-dates&gt;&lt;date&gt;2015/10/02&lt;/date&gt;&lt;/pub-dates&gt;&lt;/dates&gt;&lt;publisher&gt;Routledge&lt;/publisher&gt;&lt;isbn&gt;1081-602X&lt;/isbn&gt;&lt;urls&gt;&lt;related-urls&gt;&lt;url&gt;https://doi.org/10.1080/1081602X.2015.1099112&lt;/url&gt;&lt;/related-urls&gt;&lt;/urls&gt;&lt;electronic-resource-num&gt;10.1080/1081602X.2015.1099112&lt;/electronic-resource-num&gt;&lt;/record&gt;&lt;/Cite&gt;&lt;/EndNote&gt;</w:instrText>
      </w:r>
      <w:r w:rsidR="00296E1E" w:rsidRPr="008B4D51">
        <w:rPr>
          <w:rFonts w:cstheme="minorHAnsi"/>
          <w:color w:val="333333"/>
          <w:szCs w:val="24"/>
        </w:rPr>
        <w:fldChar w:fldCharType="separate"/>
      </w:r>
      <w:r w:rsidR="00733E6E" w:rsidRPr="008B4D51">
        <w:rPr>
          <w:rFonts w:cstheme="minorHAnsi"/>
          <w:noProof/>
          <w:color w:val="333333"/>
          <w:szCs w:val="24"/>
        </w:rPr>
        <w:t>(Klüsener 2015)</w:t>
      </w:r>
      <w:r w:rsidR="00296E1E" w:rsidRPr="008B4D51">
        <w:rPr>
          <w:rFonts w:cstheme="minorHAnsi"/>
          <w:color w:val="333333"/>
          <w:szCs w:val="24"/>
        </w:rPr>
        <w:fldChar w:fldCharType="end"/>
      </w:r>
      <w:r w:rsidR="00296E1E" w:rsidRPr="008B4D51">
        <w:rPr>
          <w:rFonts w:cstheme="minorHAnsi"/>
          <w:color w:val="333333"/>
          <w:szCs w:val="24"/>
        </w:rPr>
        <w:t>.</w:t>
      </w:r>
    </w:p>
    <w:p w14:paraId="11B78A3D" w14:textId="7B1FFDFB" w:rsidR="00363295" w:rsidRPr="008B4D51" w:rsidRDefault="00E229F4" w:rsidP="006131CA">
      <w:pPr>
        <w:pStyle w:val="Heading2"/>
        <w:numPr>
          <w:ilvl w:val="0"/>
          <w:numId w:val="9"/>
        </w:numPr>
      </w:pPr>
      <w:r w:rsidRPr="008B4D51">
        <w:t>Conclusion</w:t>
      </w:r>
      <w:r w:rsidR="00441506" w:rsidRPr="008B4D51">
        <w:t xml:space="preserve">: </w:t>
      </w:r>
      <w:r w:rsidR="00384FEE" w:rsidRPr="008B4D51">
        <w:t>e</w:t>
      </w:r>
      <w:r w:rsidR="00441506" w:rsidRPr="008B4D51">
        <w:t>merging themes</w:t>
      </w:r>
      <w:r w:rsidRPr="008B4D51">
        <w:t xml:space="preserve"> </w:t>
      </w:r>
      <w:r w:rsidR="00441506" w:rsidRPr="008B4D51">
        <w:t>and</w:t>
      </w:r>
      <w:r w:rsidRPr="008B4D51">
        <w:t xml:space="preserve"> </w:t>
      </w:r>
      <w:r w:rsidR="00F14B5B" w:rsidRPr="008B4D51">
        <w:t>f</w:t>
      </w:r>
      <w:r w:rsidR="00363295" w:rsidRPr="008B4D51">
        <w:t xml:space="preserve">uture </w:t>
      </w:r>
      <w:r w:rsidR="00F14B5B" w:rsidRPr="008B4D51">
        <w:t>r</w:t>
      </w:r>
      <w:r w:rsidR="00363295" w:rsidRPr="008B4D51">
        <w:t xml:space="preserve">esearch </w:t>
      </w:r>
      <w:r w:rsidR="00F14B5B" w:rsidRPr="008B4D51">
        <w:t>a</w:t>
      </w:r>
      <w:r w:rsidR="006C367A" w:rsidRPr="008B4D51">
        <w:t>reas</w:t>
      </w:r>
    </w:p>
    <w:p w14:paraId="3AB19838" w14:textId="5178EA1A" w:rsidR="00E20D7F" w:rsidRPr="008B4D51" w:rsidRDefault="00E20D7F" w:rsidP="00F45281">
      <w:pPr>
        <w:pStyle w:val="Heading3"/>
        <w:rPr>
          <w:rStyle w:val="normaltextrun"/>
        </w:rPr>
      </w:pPr>
      <w:r w:rsidRPr="008B4D51">
        <w:t>Summar</w:t>
      </w:r>
      <w:r w:rsidRPr="008B4D51">
        <w:rPr>
          <w:rStyle w:val="normaltextrun"/>
        </w:rPr>
        <w:t>y</w:t>
      </w:r>
    </w:p>
    <w:p w14:paraId="1B96031A" w14:textId="23204DDC" w:rsidR="00E20D7F" w:rsidRPr="008B4D51" w:rsidRDefault="00E20D7F" w:rsidP="00BD21F7">
      <w:pPr>
        <w:spacing w:line="480" w:lineRule="auto"/>
        <w:rPr>
          <w:szCs w:val="24"/>
        </w:rPr>
      </w:pPr>
      <w:r w:rsidRPr="008B4D51">
        <w:rPr>
          <w:rStyle w:val="normaltextrun"/>
          <w:rFonts w:ascii="Calibri" w:hAnsi="Calibri" w:cs="Calibri"/>
          <w:szCs w:val="24"/>
        </w:rPr>
        <w:t xml:space="preserve">Our paper </w:t>
      </w:r>
      <w:r w:rsidR="00C15D73" w:rsidRPr="008B4D51">
        <w:rPr>
          <w:rStyle w:val="normaltextrun"/>
          <w:rFonts w:ascii="Calibri" w:hAnsi="Calibri" w:cs="Calibri"/>
          <w:szCs w:val="24"/>
        </w:rPr>
        <w:t xml:space="preserve">reviews extant </w:t>
      </w:r>
      <w:r w:rsidR="006725FD" w:rsidRPr="008B4D51">
        <w:rPr>
          <w:rStyle w:val="normaltextrun"/>
          <w:rFonts w:ascii="Calibri" w:hAnsi="Calibri" w:cs="Calibri"/>
          <w:szCs w:val="24"/>
        </w:rPr>
        <w:t>research on the interlinkage between partnership and fertility and identifies the dimensions of partnership which have clear fertility implications</w:t>
      </w:r>
      <w:r w:rsidRPr="008B4D51">
        <w:rPr>
          <w:rStyle w:val="normaltextrun"/>
          <w:rFonts w:ascii="Calibri" w:hAnsi="Calibri" w:cs="Calibri"/>
          <w:szCs w:val="24"/>
        </w:rPr>
        <w:t xml:space="preserve">. </w:t>
      </w:r>
      <w:r w:rsidR="007F4549" w:rsidRPr="008B4D51">
        <w:rPr>
          <w:rStyle w:val="normaltextrun"/>
          <w:rFonts w:ascii="Calibri" w:hAnsi="Calibri" w:cs="Calibri"/>
          <w:szCs w:val="24"/>
        </w:rPr>
        <w:t xml:space="preserve"> Having a partner continues to remain strongly predictive of fertility but the relationship has relaxed, particularly for </w:t>
      </w:r>
      <w:r w:rsidR="00F0596C" w:rsidRPr="008B4D51">
        <w:rPr>
          <w:rStyle w:val="normaltextrun"/>
          <w:rFonts w:ascii="Calibri" w:hAnsi="Calibri" w:cs="Calibri"/>
          <w:szCs w:val="24"/>
        </w:rPr>
        <w:t>an individual’s</w:t>
      </w:r>
      <w:r w:rsidR="007F4549" w:rsidRPr="008B4D51">
        <w:rPr>
          <w:rStyle w:val="normaltextrun"/>
          <w:rFonts w:ascii="Calibri" w:hAnsi="Calibri" w:cs="Calibri"/>
          <w:szCs w:val="24"/>
        </w:rPr>
        <w:t xml:space="preserve"> first coresidential partnership.  </w:t>
      </w:r>
      <w:r w:rsidRPr="008B4D51">
        <w:rPr>
          <w:szCs w:val="24"/>
        </w:rPr>
        <w:t xml:space="preserve">Although nonmarital fertility has generally increased, among some groups (i.e the highly educated) or in some countries (i.e Italy, Spain), marriage nevertheless remains strongly linked with childbearing. </w:t>
      </w:r>
      <w:r w:rsidR="006725FD" w:rsidRPr="008B4D51">
        <w:rPr>
          <w:szCs w:val="24"/>
        </w:rPr>
        <w:t xml:space="preserve"> While, postponement of partnerships decreases completed fertility, for some, declines can be offset by changes in other behaviours, such as more rapid parity progression.</w:t>
      </w:r>
    </w:p>
    <w:p w14:paraId="4E0EE054" w14:textId="6C9FE1EF" w:rsidR="00E20D7F" w:rsidRPr="008B4D51" w:rsidRDefault="00E20D7F" w:rsidP="00BD21F7">
      <w:pPr>
        <w:spacing w:line="480" w:lineRule="auto"/>
        <w:rPr>
          <w:rStyle w:val="normaltextrun"/>
          <w:rFonts w:ascii="Calibri" w:hAnsi="Calibri" w:cs="Calibri"/>
          <w:szCs w:val="24"/>
        </w:rPr>
      </w:pPr>
      <w:r w:rsidRPr="008B4D51">
        <w:rPr>
          <w:rStyle w:val="normaltextrun"/>
          <w:rFonts w:ascii="Calibri" w:hAnsi="Calibri" w:cs="Calibri"/>
          <w:szCs w:val="24"/>
        </w:rPr>
        <w:t>Though some evidence shows that re-partnered people desire shared children in their new relationship, which should increase fertility, more evidence seems to point to dissolution lowering fertility by truncating the window of time for having children, especially since not everyone who dissolves a relationship goes on to re-partner. With life courses and relationship trajectories continuing to become more complex, recent research suggests complexity will ultimately depress fertility, instead of increasing it</w:t>
      </w:r>
      <w:r w:rsidR="007F4549" w:rsidRPr="008B4D51">
        <w:rPr>
          <w:rStyle w:val="normaltextrun"/>
          <w:rFonts w:ascii="Calibri" w:hAnsi="Calibri" w:cs="Calibri"/>
          <w:szCs w:val="24"/>
        </w:rPr>
        <w:t>, particularly at the individual level</w:t>
      </w:r>
      <w:r w:rsidRPr="008B4D51">
        <w:rPr>
          <w:rStyle w:val="normaltextrun"/>
          <w:rFonts w:ascii="Calibri" w:hAnsi="Calibri" w:cs="Calibri"/>
          <w:szCs w:val="24"/>
        </w:rPr>
        <w:t>.</w:t>
      </w:r>
      <w:r w:rsidRPr="008B4D51">
        <w:rPr>
          <w:rStyle w:val="eop"/>
          <w:rFonts w:ascii="Calibri" w:hAnsi="Calibri" w:cs="Calibri"/>
          <w:szCs w:val="24"/>
        </w:rPr>
        <w:t xml:space="preserve"> As multi-partner fertility and family complexity have been associated with </w:t>
      </w:r>
      <w:r w:rsidR="005F332E" w:rsidRPr="008B4D51">
        <w:rPr>
          <w:rStyle w:val="eop"/>
          <w:rFonts w:ascii="Calibri" w:hAnsi="Calibri" w:cs="Calibri"/>
          <w:szCs w:val="24"/>
        </w:rPr>
        <w:t xml:space="preserve">socioeconomic </w:t>
      </w:r>
      <w:r w:rsidRPr="008B4D51">
        <w:rPr>
          <w:rStyle w:val="eop"/>
          <w:rFonts w:ascii="Calibri" w:hAnsi="Calibri" w:cs="Calibri"/>
          <w:szCs w:val="24"/>
        </w:rPr>
        <w:t xml:space="preserve">disadvantage, the inequalities of “diverging destinies” may be further exacerbated, widening disparities.  </w:t>
      </w:r>
    </w:p>
    <w:p w14:paraId="2BC0CC89" w14:textId="79E7CC43" w:rsidR="00E20D7F" w:rsidRPr="008B4D51" w:rsidRDefault="00E20D7F" w:rsidP="00BD21F7">
      <w:pPr>
        <w:spacing w:line="480" w:lineRule="auto"/>
        <w:rPr>
          <w:rStyle w:val="normaltextrun"/>
          <w:rFonts w:ascii="Calibri" w:hAnsi="Calibri" w:cs="Calibri"/>
          <w:szCs w:val="24"/>
        </w:rPr>
      </w:pPr>
      <w:r w:rsidRPr="008B4D51">
        <w:rPr>
          <w:rStyle w:val="normaltextrun"/>
          <w:rFonts w:ascii="Calibri" w:hAnsi="Calibri" w:cs="Calibri"/>
          <w:szCs w:val="24"/>
        </w:rPr>
        <w:lastRenderedPageBreak/>
        <w:t xml:space="preserve">Partnership shapes childbearing behaviours but the reverse is also true. Pregnancy and children prompt couples to form unions or transition to more formal unions and generally stabilize an existing relationship by increasing the cost of dissolution, but children can also stress a relationship or make it more difficult for single parents to find a new partner. For blended families, stepchildren seem to destabilize relationships, while having a shared child within a stepfamily does the opposite. </w:t>
      </w:r>
    </w:p>
    <w:p w14:paraId="3BC83CAF" w14:textId="1558835B" w:rsidR="00C47278" w:rsidRPr="008B4D51" w:rsidRDefault="00C15D73" w:rsidP="00C47278">
      <w:pPr>
        <w:spacing w:line="480" w:lineRule="auto"/>
      </w:pPr>
      <w:r w:rsidRPr="008B4D51">
        <w:rPr>
          <w:rStyle w:val="normaltextrun"/>
          <w:rFonts w:ascii="Calibri" w:hAnsi="Calibri" w:cs="Calibri"/>
          <w:szCs w:val="24"/>
        </w:rPr>
        <w:t xml:space="preserve">Lastly, the role of contextual factors in influencing family structure has a long history </w:t>
      </w:r>
      <w:r w:rsidRPr="008B4D51">
        <w:rPr>
          <w:rStyle w:val="normaltextrun"/>
          <w:rFonts w:ascii="Calibri" w:hAnsi="Calibri" w:cs="Calibri"/>
          <w:szCs w:val="24"/>
        </w:rPr>
        <w:fldChar w:fldCharType="begin"/>
      </w:r>
      <w:r w:rsidR="00733E6E" w:rsidRPr="008B4D51">
        <w:rPr>
          <w:rStyle w:val="normaltextrun"/>
          <w:rFonts w:ascii="Calibri" w:hAnsi="Calibri" w:cs="Calibri"/>
          <w:szCs w:val="24"/>
        </w:rPr>
        <w:instrText xml:space="preserve"> ADDIN EN.CITE &lt;EndNote&gt;&lt;Cite&gt;&lt;Author&gt;Hajnal&lt;/Author&gt;&lt;Year&gt;1982&lt;/Year&gt;&lt;RecNum&gt;295&lt;/RecNum&gt;&lt;DisplayText&gt;(Hajnal 1982, Reher 1998)&lt;/DisplayText&gt;&lt;record&gt;&lt;rec-number&gt;295&lt;/rec-number&gt;&lt;foreign-keys&gt;&lt;key app="EN" db-id="date2dst4vae0pe955kxa2tla9pzrxp00p95" timestamp="1700148508"&gt;295&lt;/key&gt;&lt;/foreign-keys&gt;&lt;ref-type name="Journal Article"&gt;17&lt;/ref-type&gt;&lt;contributors&gt;&lt;authors&gt;&lt;author&gt;Hajnal, John&lt;/author&gt;&lt;/authors&gt;&lt;/contributors&gt;&lt;titles&gt;&lt;title&gt;Two Kinds of Preindustrial Household Formation System&lt;/title&gt;&lt;secondary-title&gt;Population and Development Review&lt;/secondary-title&gt;&lt;/titles&gt;&lt;periodical&gt;&lt;full-title&gt;Population and Development Review&lt;/full-title&gt;&lt;/periodical&gt;&lt;pages&gt;449-494&lt;/pages&gt;&lt;volume&gt;8&lt;/volume&gt;&lt;number&gt;3&lt;/number&gt;&lt;dates&gt;&lt;year&gt;1982&lt;/year&gt;&lt;/dates&gt;&lt;publisher&gt;[Population Council, Wiley]&lt;/publisher&gt;&lt;isbn&gt;00987921, 17284457&lt;/isbn&gt;&lt;urls&gt;&lt;related-urls&gt;&lt;url&gt;http://www.jstor.org/stable/1972376&lt;/url&gt;&lt;/related-urls&gt;&lt;/urls&gt;&lt;custom1&gt;Full publication date: Sep., 1982&lt;/custom1&gt;&lt;electronic-resource-num&gt;10.2307/1972376&lt;/electronic-resource-num&gt;&lt;remote-database-name&gt;JSTOR&lt;/remote-database-name&gt;&lt;access-date&gt;2023/11/16/&lt;/access-date&gt;&lt;/record&gt;&lt;/Cite&gt;&lt;Cite&gt;&lt;Author&gt;Reher&lt;/Author&gt;&lt;Year&gt;1998&lt;/Year&gt;&lt;RecNum&gt;296&lt;/RecNum&gt;&lt;record&gt;&lt;rec-number&gt;296&lt;/rec-number&gt;&lt;foreign-keys&gt;&lt;key app="EN" db-id="date2dst4vae0pe955kxa2tla9pzrxp00p95" timestamp="1700148683"&gt;296&lt;/key&gt;&lt;/foreign-keys&gt;&lt;ref-type name="Journal Article"&gt;17&lt;/ref-type&gt;&lt;contributors&gt;&lt;authors&gt;&lt;author&gt;Reher, David S.&lt;/author&gt;&lt;/authors&gt;&lt;/contributors&gt;&lt;titles&gt;&lt;title&gt;Family Ties in Western Europe: Persistent Contrasts&lt;/title&gt;&lt;secondary-title&gt;Population and Development Review&lt;/secondary-title&gt;&lt;/titles&gt;&lt;periodical&gt;&lt;full-title&gt;Population and Development Review&lt;/full-title&gt;&lt;/periodical&gt;&lt;pages&gt;203&lt;/pages&gt;&lt;volume&gt;24&lt;/volume&gt;&lt;dates&gt;&lt;year&gt;1998&lt;/year&gt;&lt;/dates&gt;&lt;urls&gt;&lt;/urls&gt;&lt;/record&gt;&lt;/Cite&gt;&lt;/EndNote&gt;</w:instrText>
      </w:r>
      <w:r w:rsidRPr="008B4D51">
        <w:rPr>
          <w:rStyle w:val="normaltextrun"/>
          <w:rFonts w:ascii="Calibri" w:hAnsi="Calibri" w:cs="Calibri"/>
          <w:szCs w:val="24"/>
        </w:rPr>
        <w:fldChar w:fldCharType="separate"/>
      </w:r>
      <w:r w:rsidR="00733E6E" w:rsidRPr="008B4D51">
        <w:rPr>
          <w:rStyle w:val="normaltextrun"/>
          <w:rFonts w:ascii="Calibri" w:hAnsi="Calibri" w:cs="Calibri"/>
          <w:noProof/>
          <w:szCs w:val="24"/>
        </w:rPr>
        <w:t>(Hajnal 1982, Reher 1998)</w:t>
      </w:r>
      <w:r w:rsidRPr="008B4D51">
        <w:rPr>
          <w:rStyle w:val="normaltextrun"/>
          <w:rFonts w:ascii="Calibri" w:hAnsi="Calibri" w:cs="Calibri"/>
          <w:szCs w:val="24"/>
        </w:rPr>
        <w:fldChar w:fldCharType="end"/>
      </w:r>
      <w:r w:rsidRPr="008B4D51">
        <w:rPr>
          <w:rStyle w:val="normaltextrun"/>
          <w:rFonts w:ascii="Calibri" w:hAnsi="Calibri" w:cs="Calibri"/>
          <w:szCs w:val="24"/>
        </w:rPr>
        <w:t xml:space="preserve">, and over recent decades, comparative research has highlighted how country differences in gender equity and welfare states explain patterns of family dynamics </w:t>
      </w:r>
      <w:r w:rsidRPr="008B4D51">
        <w:rPr>
          <w:rStyle w:val="normaltextrun"/>
          <w:rFonts w:ascii="Calibri" w:hAnsi="Calibri" w:cs="Calibri"/>
          <w:szCs w:val="24"/>
        </w:rPr>
        <w:fldChar w:fldCharType="begin">
          <w:fldData xml:space="preserve">PEVuZE5vdGU+PENpdGU+PEF1dGhvcj5OZXllcjwvQXV0aG9yPjxZZWFyPjIwMTM8L1llYXI+PFJl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=
</w:fldData>
        </w:fldChar>
      </w:r>
      <w:r w:rsidR="00733E6E" w:rsidRPr="008B4D51">
        <w:rPr>
          <w:rStyle w:val="normaltextrun"/>
          <w:rFonts w:ascii="Calibri" w:hAnsi="Calibri" w:cs="Calibri"/>
          <w:szCs w:val="24"/>
        </w:rPr>
        <w:instrText xml:space="preserve"> ADDIN EN.CITE </w:instrText>
      </w:r>
      <w:r w:rsidR="00733E6E" w:rsidRPr="008B4D51">
        <w:rPr>
          <w:rStyle w:val="normaltextrun"/>
          <w:rFonts w:ascii="Calibri" w:hAnsi="Calibri" w:cs="Calibri"/>
          <w:szCs w:val="24"/>
        </w:rPr>
        <w:fldChar w:fldCharType="begin">
          <w:fldData xml:space="preserve">PEVuZE5vdGU+PENpdGU+PEF1dGhvcj5OZXllcjwvQXV0aG9yPjxZZWFyPjIwMTM8L1llYXI+PFJl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=
</w:fldData>
        </w:fldChar>
      </w:r>
      <w:r w:rsidR="00733E6E" w:rsidRPr="008B4D51">
        <w:rPr>
          <w:rStyle w:val="normaltextrun"/>
          <w:rFonts w:ascii="Calibri" w:hAnsi="Calibri" w:cs="Calibri"/>
          <w:szCs w:val="24"/>
        </w:rPr>
        <w:instrText xml:space="preserve"> ADDIN EN.CITE.DATA </w:instrText>
      </w:r>
      <w:r w:rsidR="00733E6E" w:rsidRPr="008B4D51">
        <w:rPr>
          <w:rStyle w:val="normaltextrun"/>
          <w:rFonts w:ascii="Calibri" w:hAnsi="Calibri" w:cs="Calibri"/>
          <w:szCs w:val="24"/>
        </w:rPr>
      </w:r>
      <w:r w:rsidR="00733E6E" w:rsidRPr="008B4D51">
        <w:rPr>
          <w:rStyle w:val="normaltextrun"/>
          <w:rFonts w:ascii="Calibri" w:hAnsi="Calibri" w:cs="Calibri"/>
          <w:szCs w:val="24"/>
        </w:rPr>
        <w:fldChar w:fldCharType="end"/>
      </w:r>
      <w:r w:rsidRPr="008B4D51">
        <w:rPr>
          <w:rStyle w:val="normaltextrun"/>
          <w:rFonts w:ascii="Calibri" w:hAnsi="Calibri" w:cs="Calibri"/>
          <w:szCs w:val="24"/>
        </w:rPr>
      </w:r>
      <w:r w:rsidRPr="008B4D51">
        <w:rPr>
          <w:rStyle w:val="normaltextrun"/>
          <w:rFonts w:ascii="Calibri" w:hAnsi="Calibri" w:cs="Calibri"/>
          <w:szCs w:val="24"/>
        </w:rPr>
        <w:fldChar w:fldCharType="separate"/>
      </w:r>
      <w:r w:rsidR="00733E6E" w:rsidRPr="008B4D51">
        <w:rPr>
          <w:rStyle w:val="normaltextrun"/>
          <w:rFonts w:ascii="Calibri" w:hAnsi="Calibri" w:cs="Calibri"/>
          <w:noProof/>
          <w:szCs w:val="24"/>
        </w:rPr>
        <w:t>(Neyer 2013, Esping-Andersen and Billari 2015, Goldscheider, Bernhardt and Lappegard 2015, Andreasson, Tarrant et al. 2023)</w:t>
      </w:r>
      <w:r w:rsidRPr="008B4D51">
        <w:rPr>
          <w:rStyle w:val="normaltextrun"/>
          <w:rFonts w:ascii="Calibri" w:hAnsi="Calibri" w:cs="Calibri"/>
          <w:szCs w:val="24"/>
        </w:rPr>
        <w:fldChar w:fldCharType="end"/>
      </w:r>
      <w:r w:rsidRPr="008B4D51">
        <w:rPr>
          <w:rStyle w:val="normaltextrun"/>
          <w:rFonts w:ascii="Calibri" w:hAnsi="Calibri" w:cs="Calibri"/>
          <w:szCs w:val="24"/>
        </w:rPr>
        <w:t>. C</w:t>
      </w:r>
      <w:r w:rsidR="00E20D7F" w:rsidRPr="008B4D51">
        <w:rPr>
          <w:rStyle w:val="normaltextrun"/>
          <w:rFonts w:ascii="Calibri" w:hAnsi="Calibri" w:cs="Calibri"/>
          <w:szCs w:val="24"/>
        </w:rPr>
        <w:t>ountry context shapes the relationship between partnering and fertility by influencing the costs and benefits of each, over time and space. </w:t>
      </w:r>
      <w:r w:rsidR="007F4549" w:rsidRPr="008B4D51">
        <w:rPr>
          <w:rStyle w:val="normaltextrun"/>
          <w:rFonts w:ascii="Calibri" w:hAnsi="Calibri" w:cs="Calibri"/>
          <w:szCs w:val="24"/>
        </w:rPr>
        <w:t xml:space="preserve">Country and subgroup differences are driven by variation in secularization, legal context, and welfare state policies which can incentivize or discourage family decisions. In countries with strong redistributive policies, such as Nordic countries, partnership type is less important for predicting fertility.  </w:t>
      </w:r>
      <w:r w:rsidR="00C47278" w:rsidRPr="008B4D51">
        <w:rPr>
          <w:rStyle w:val="normaltextrun"/>
          <w:rFonts w:ascii="Calibri" w:hAnsi="Calibri" w:cs="Calibri"/>
          <w:szCs w:val="24"/>
        </w:rPr>
        <w:t xml:space="preserve">While Nordic countries </w:t>
      </w:r>
      <w:r w:rsidR="00C47278" w:rsidRPr="008B4D51">
        <w:t xml:space="preserve">are unique in their context, Nordic research has a large presence in the literature due </w:t>
      </w:r>
      <w:r w:rsidR="003F39C4" w:rsidRPr="008B4D51">
        <w:t xml:space="preserve">in part </w:t>
      </w:r>
      <w:r w:rsidR="00C47278" w:rsidRPr="008B4D51">
        <w:t>to the availability of high-quality administrative data for family research</w:t>
      </w:r>
      <w:r w:rsidR="003F39C4" w:rsidRPr="008B4D51">
        <w:t xml:space="preserve">, which is reflected in this review of the literature. Although Nordic research may have limited generalizability, </w:t>
      </w:r>
      <w:r w:rsidR="00C47278" w:rsidRPr="008B4D51">
        <w:t xml:space="preserve">they nonetheless contribute to the development of theories and </w:t>
      </w:r>
      <w:r w:rsidR="003F39C4" w:rsidRPr="008B4D51">
        <w:t>elucidation of regional trends</w:t>
      </w:r>
      <w:r w:rsidR="00C47278" w:rsidRPr="008B4D51">
        <w:t xml:space="preserve">. </w:t>
      </w:r>
    </w:p>
    <w:p w14:paraId="1E736B54" w14:textId="2F073667" w:rsidR="00E20D7F" w:rsidRPr="008B4D51" w:rsidRDefault="003F39C4" w:rsidP="00BD21F7">
      <w:pPr>
        <w:pStyle w:val="CommentText"/>
        <w:spacing w:line="480" w:lineRule="auto"/>
        <w:rPr>
          <w:rStyle w:val="normaltextrun"/>
          <w:rFonts w:ascii="Calibri" w:hAnsi="Calibri" w:cs="Calibri"/>
          <w:sz w:val="24"/>
          <w:szCs w:val="24"/>
        </w:rPr>
      </w:pPr>
      <w:r w:rsidRPr="008B4D51">
        <w:rPr>
          <w:rStyle w:val="normaltextrun"/>
          <w:rFonts w:ascii="Calibri" w:hAnsi="Calibri" w:cs="Calibri"/>
          <w:sz w:val="24"/>
          <w:szCs w:val="24"/>
        </w:rPr>
        <w:t xml:space="preserve">Finally, </w:t>
      </w:r>
      <w:r w:rsidR="00E20D7F" w:rsidRPr="008B4D51">
        <w:rPr>
          <w:rStyle w:val="normaltextrun"/>
          <w:rFonts w:ascii="Calibri" w:hAnsi="Calibri" w:cs="Calibri"/>
          <w:sz w:val="24"/>
          <w:szCs w:val="24"/>
        </w:rPr>
        <w:t>because race/ethnicity</w:t>
      </w:r>
      <w:r w:rsidR="009B0793" w:rsidRPr="008B4D51">
        <w:rPr>
          <w:rStyle w:val="normaltextrun"/>
          <w:rFonts w:ascii="Calibri" w:hAnsi="Calibri" w:cs="Calibri"/>
          <w:sz w:val="24"/>
          <w:szCs w:val="24"/>
        </w:rPr>
        <w:t>/migrant status</w:t>
      </w:r>
      <w:r w:rsidR="00E20D7F" w:rsidRPr="008B4D51">
        <w:rPr>
          <w:rStyle w:val="normaltextrun"/>
          <w:rFonts w:ascii="Calibri" w:hAnsi="Calibri" w:cs="Calibri"/>
          <w:sz w:val="24"/>
          <w:szCs w:val="24"/>
        </w:rPr>
        <w:t xml:space="preserve"> are key predictors in family behaviours and the partnership context for childbearing, this leads to racial and ethnic variation in the intersection of partnership and fertility. For instance, if migrants partner differently, their </w:t>
      </w:r>
      <w:r w:rsidR="00E20D7F" w:rsidRPr="008B4D51">
        <w:rPr>
          <w:rStyle w:val="normaltextrun"/>
          <w:rFonts w:ascii="Calibri" w:hAnsi="Calibri" w:cs="Calibri"/>
          <w:sz w:val="24"/>
          <w:szCs w:val="24"/>
        </w:rPr>
        <w:lastRenderedPageBreak/>
        <w:t>childbearing patterns will also be affected and differentials in partnering will become differentials in fertility. In an increasingly diverse and global world with evolving norms and a growing range of biographies, researchers will need to grapple with cross-national and subgroup variations in tandem with family complexity.</w:t>
      </w:r>
    </w:p>
    <w:p w14:paraId="1840634B" w14:textId="11135B86" w:rsidR="00E20D7F" w:rsidRPr="008B4D51" w:rsidRDefault="00E20D7F" w:rsidP="00E53086">
      <w:pPr>
        <w:pStyle w:val="Heading3"/>
        <w:rPr>
          <w:rStyle w:val="normaltextrun"/>
        </w:rPr>
      </w:pPr>
      <w:r w:rsidRPr="008B4D51">
        <w:rPr>
          <w:rStyle w:val="normaltextrun"/>
        </w:rPr>
        <w:t xml:space="preserve">Emerging </w:t>
      </w:r>
      <w:r w:rsidR="00C06187" w:rsidRPr="008B4D51">
        <w:rPr>
          <w:rStyle w:val="normaltextrun"/>
        </w:rPr>
        <w:t>t</w:t>
      </w:r>
      <w:r w:rsidRPr="008B4D51">
        <w:rPr>
          <w:rStyle w:val="normaltextrun"/>
        </w:rPr>
        <w:t xml:space="preserve">hemes &amp; </w:t>
      </w:r>
      <w:r w:rsidR="00C06187" w:rsidRPr="008B4D51">
        <w:rPr>
          <w:rStyle w:val="normaltextrun"/>
        </w:rPr>
        <w:t>f</w:t>
      </w:r>
      <w:r w:rsidRPr="008B4D51">
        <w:rPr>
          <w:rStyle w:val="normaltextrun"/>
        </w:rPr>
        <w:t xml:space="preserve">uture </w:t>
      </w:r>
      <w:r w:rsidR="00C06187" w:rsidRPr="008B4D51">
        <w:rPr>
          <w:rStyle w:val="normaltextrun"/>
        </w:rPr>
        <w:t>r</w:t>
      </w:r>
      <w:r w:rsidRPr="008B4D51">
        <w:rPr>
          <w:rStyle w:val="normaltextrun"/>
        </w:rPr>
        <w:t xml:space="preserve">esearch </w:t>
      </w:r>
    </w:p>
    <w:p w14:paraId="5A2746EA" w14:textId="660967BC" w:rsidR="0070568B" w:rsidRPr="008B4D51" w:rsidRDefault="00287440" w:rsidP="00BD21F7">
      <w:pPr>
        <w:spacing w:line="480" w:lineRule="auto"/>
        <w:rPr>
          <w:rStyle w:val="normaltextrun"/>
          <w:rFonts w:ascii="Calibri" w:hAnsi="Calibri" w:cs="Calibri"/>
          <w:szCs w:val="24"/>
        </w:rPr>
      </w:pPr>
      <w:r w:rsidRPr="008B4D51">
        <w:rPr>
          <w:rStyle w:val="normaltextrun"/>
          <w:rFonts w:ascii="Calibri" w:hAnsi="Calibri" w:cs="Calibri"/>
          <w:szCs w:val="24"/>
        </w:rPr>
        <w:t>This review systemat</w:t>
      </w:r>
      <w:r w:rsidR="009C5E37" w:rsidRPr="008B4D51">
        <w:rPr>
          <w:rStyle w:val="normaltextrun"/>
          <w:rFonts w:ascii="Calibri" w:hAnsi="Calibri" w:cs="Calibri"/>
          <w:szCs w:val="24"/>
        </w:rPr>
        <w:t>izes</w:t>
      </w:r>
      <w:r w:rsidRPr="008B4D51">
        <w:rPr>
          <w:rStyle w:val="normaltextrun"/>
          <w:rFonts w:ascii="Calibri" w:hAnsi="Calibri" w:cs="Calibri"/>
          <w:szCs w:val="24"/>
        </w:rPr>
        <w:t xml:space="preserve"> the </w:t>
      </w:r>
      <w:r w:rsidR="005F332E" w:rsidRPr="008B4D51">
        <w:rPr>
          <w:rStyle w:val="normaltextrun"/>
          <w:rFonts w:ascii="Calibri" w:hAnsi="Calibri" w:cs="Calibri"/>
          <w:szCs w:val="24"/>
        </w:rPr>
        <w:t>interlinkages between</w:t>
      </w:r>
      <w:r w:rsidR="00222EF2" w:rsidRPr="008B4D51">
        <w:rPr>
          <w:rStyle w:val="normaltextrun"/>
          <w:rFonts w:ascii="Calibri" w:hAnsi="Calibri" w:cs="Calibri"/>
          <w:szCs w:val="24"/>
        </w:rPr>
        <w:t xml:space="preserve"> partnership and fertility dynamics</w:t>
      </w:r>
      <w:r w:rsidRPr="008B4D51">
        <w:rPr>
          <w:rStyle w:val="normaltextrun"/>
          <w:rFonts w:ascii="Calibri" w:hAnsi="Calibri" w:cs="Calibri"/>
          <w:szCs w:val="24"/>
        </w:rPr>
        <w:t xml:space="preserve">, providing </w:t>
      </w:r>
      <w:r w:rsidR="005F332E" w:rsidRPr="008B4D51">
        <w:rPr>
          <w:rStyle w:val="normaltextrun"/>
          <w:rFonts w:ascii="Calibri" w:hAnsi="Calibri" w:cs="Calibri"/>
          <w:szCs w:val="24"/>
        </w:rPr>
        <w:t>an accessible and up to date resource for disentangling these complex relationships</w:t>
      </w:r>
      <w:r w:rsidRPr="008B4D51">
        <w:rPr>
          <w:rStyle w:val="normaltextrun"/>
          <w:rFonts w:ascii="Calibri" w:hAnsi="Calibri" w:cs="Calibri"/>
          <w:szCs w:val="24"/>
        </w:rPr>
        <w:t>. By categori</w:t>
      </w:r>
      <w:r w:rsidR="005F332E" w:rsidRPr="008B4D51">
        <w:rPr>
          <w:rStyle w:val="normaltextrun"/>
          <w:rFonts w:ascii="Calibri" w:hAnsi="Calibri" w:cs="Calibri"/>
          <w:szCs w:val="24"/>
        </w:rPr>
        <w:t>z</w:t>
      </w:r>
      <w:r w:rsidRPr="008B4D51">
        <w:rPr>
          <w:rStyle w:val="normaltextrun"/>
          <w:rFonts w:ascii="Calibri" w:hAnsi="Calibri" w:cs="Calibri"/>
          <w:szCs w:val="24"/>
        </w:rPr>
        <w:t>ing the</w:t>
      </w:r>
      <w:r w:rsidR="00866590" w:rsidRPr="008B4D51">
        <w:rPr>
          <w:rStyle w:val="normaltextrun"/>
          <w:rFonts w:ascii="Calibri" w:hAnsi="Calibri" w:cs="Calibri"/>
          <w:szCs w:val="24"/>
        </w:rPr>
        <w:t xml:space="preserve">se mechanisms </w:t>
      </w:r>
      <w:r w:rsidRPr="008B4D51">
        <w:rPr>
          <w:rStyle w:val="normaltextrun"/>
          <w:rFonts w:ascii="Calibri" w:hAnsi="Calibri" w:cs="Calibri"/>
          <w:szCs w:val="24"/>
        </w:rPr>
        <w:t>according to different partnership dimensions</w:t>
      </w:r>
      <w:r w:rsidR="00C15D73" w:rsidRPr="008B4D51">
        <w:rPr>
          <w:rStyle w:val="normaltextrun"/>
          <w:rFonts w:ascii="Calibri" w:hAnsi="Calibri" w:cs="Calibri"/>
          <w:szCs w:val="24"/>
        </w:rPr>
        <w:t>,</w:t>
      </w:r>
      <w:r w:rsidR="0081772C" w:rsidRPr="008B4D51">
        <w:rPr>
          <w:rStyle w:val="normaltextrun"/>
          <w:rFonts w:ascii="Calibri" w:hAnsi="Calibri" w:cs="Calibri"/>
          <w:szCs w:val="24"/>
        </w:rPr>
        <w:t xml:space="preserve"> </w:t>
      </w:r>
      <w:r w:rsidR="00582BF7" w:rsidRPr="008B4D51">
        <w:rPr>
          <w:rStyle w:val="normaltextrun"/>
          <w:rFonts w:ascii="Calibri" w:hAnsi="Calibri" w:cs="Calibri"/>
          <w:szCs w:val="24"/>
        </w:rPr>
        <w:t xml:space="preserve">we </w:t>
      </w:r>
      <w:r w:rsidR="0081772C" w:rsidRPr="008B4D51">
        <w:rPr>
          <w:rStyle w:val="normaltextrun"/>
          <w:rFonts w:ascii="Calibri" w:hAnsi="Calibri" w:cs="Calibri"/>
          <w:szCs w:val="24"/>
        </w:rPr>
        <w:t>demonstrate how every facet of partnership can influence fertility</w:t>
      </w:r>
      <w:r w:rsidRPr="008B4D51">
        <w:rPr>
          <w:rStyle w:val="normaltextrun"/>
          <w:rFonts w:ascii="Calibri" w:hAnsi="Calibri" w:cs="Calibri"/>
          <w:szCs w:val="24"/>
        </w:rPr>
        <w:t xml:space="preserve">. </w:t>
      </w:r>
      <w:r w:rsidR="0070568B" w:rsidRPr="008B4D51">
        <w:rPr>
          <w:rStyle w:val="normaltextrun"/>
          <w:rFonts w:ascii="Calibri" w:hAnsi="Calibri" w:cs="Calibri"/>
          <w:szCs w:val="24"/>
        </w:rPr>
        <w:t>In response to increased heterogeneity</w:t>
      </w:r>
      <w:r w:rsidR="006525B1" w:rsidRPr="008B4D51">
        <w:rPr>
          <w:rStyle w:val="normaltextrun"/>
          <w:rFonts w:ascii="Calibri" w:hAnsi="Calibri" w:cs="Calibri"/>
          <w:szCs w:val="24"/>
        </w:rPr>
        <w:t xml:space="preserve"> in demographic trajectories</w:t>
      </w:r>
      <w:r w:rsidR="0070568B" w:rsidRPr="008B4D51">
        <w:rPr>
          <w:rStyle w:val="normaltextrun"/>
          <w:rFonts w:ascii="Calibri" w:hAnsi="Calibri" w:cs="Calibri"/>
          <w:szCs w:val="24"/>
        </w:rPr>
        <w:t xml:space="preserve">, new </w:t>
      </w:r>
      <w:r w:rsidR="007E4857" w:rsidRPr="008B4D51">
        <w:rPr>
          <w:rStyle w:val="normaltextrun"/>
          <w:rFonts w:ascii="Calibri" w:hAnsi="Calibri" w:cs="Calibri"/>
          <w:szCs w:val="24"/>
        </w:rPr>
        <w:t xml:space="preserve">methodological </w:t>
      </w:r>
      <w:r w:rsidR="0070568B" w:rsidRPr="008B4D51">
        <w:rPr>
          <w:rStyle w:val="normaltextrun"/>
          <w:rFonts w:ascii="Calibri" w:hAnsi="Calibri" w:cs="Calibri"/>
          <w:szCs w:val="24"/>
        </w:rPr>
        <w:t>approaches</w:t>
      </w:r>
      <w:r w:rsidR="007E4857" w:rsidRPr="008B4D51">
        <w:rPr>
          <w:rStyle w:val="normaltextrun"/>
          <w:rFonts w:ascii="Calibri" w:hAnsi="Calibri" w:cs="Calibri"/>
          <w:szCs w:val="24"/>
        </w:rPr>
        <w:t>,</w:t>
      </w:r>
      <w:r w:rsidR="0070568B" w:rsidRPr="008B4D51">
        <w:rPr>
          <w:rStyle w:val="normaltextrun"/>
          <w:rFonts w:ascii="Calibri" w:hAnsi="Calibri" w:cs="Calibri"/>
          <w:szCs w:val="24"/>
        </w:rPr>
        <w:t xml:space="preserve"> </w:t>
      </w:r>
      <w:r w:rsidR="007E4857" w:rsidRPr="008B4D51">
        <w:rPr>
          <w:rStyle w:val="normaltextrun"/>
          <w:rFonts w:ascii="Calibri" w:hAnsi="Calibri" w:cs="Calibri"/>
          <w:szCs w:val="24"/>
        </w:rPr>
        <w:t>such as</w:t>
      </w:r>
      <w:r w:rsidR="0070568B" w:rsidRPr="008B4D51">
        <w:rPr>
          <w:rStyle w:val="normaltextrun"/>
          <w:rFonts w:ascii="Calibri" w:hAnsi="Calibri" w:cs="Calibri"/>
          <w:szCs w:val="24"/>
        </w:rPr>
        <w:t xml:space="preserve"> multistate modelling, sequence analysis, simulation techniques</w:t>
      </w:r>
      <w:r w:rsidR="007E4857" w:rsidRPr="008B4D51">
        <w:rPr>
          <w:rStyle w:val="normaltextrun"/>
          <w:rFonts w:ascii="Calibri" w:hAnsi="Calibri" w:cs="Calibri"/>
          <w:szCs w:val="24"/>
        </w:rPr>
        <w:t>,</w:t>
      </w:r>
      <w:r w:rsidR="0070568B" w:rsidRPr="008B4D51">
        <w:rPr>
          <w:rStyle w:val="normaltextrun"/>
          <w:rFonts w:ascii="Calibri" w:hAnsi="Calibri" w:cs="Calibri"/>
          <w:szCs w:val="24"/>
        </w:rPr>
        <w:t xml:space="preserve"> have been used in the last two decades to analyze partnership and childbearing inter-linkages, and how they translate to the population level</w:t>
      </w:r>
      <w:r w:rsidR="00A103D0" w:rsidRPr="008B4D51">
        <w:rPr>
          <w:rStyle w:val="normaltextrun"/>
          <w:rFonts w:ascii="Calibri" w:hAnsi="Calibri" w:cs="Calibri"/>
          <w:szCs w:val="24"/>
        </w:rPr>
        <w:t xml:space="preserve"> </w:t>
      </w:r>
      <w:r w:rsidR="00B577A3" w:rsidRPr="008B4D51">
        <w:rPr>
          <w:rStyle w:val="normaltextrun"/>
          <w:rFonts w:ascii="Calibri" w:hAnsi="Calibri" w:cs="Calibri"/>
          <w:szCs w:val="24"/>
        </w:rPr>
        <w:t xml:space="preserve">or explain population level changes </w:t>
      </w:r>
      <w:r w:rsidR="00A103D0" w:rsidRPr="008B4D51">
        <w:rPr>
          <w:rStyle w:val="normaltextrun"/>
          <w:rFonts w:ascii="Calibri" w:hAnsi="Calibri" w:cs="Calibri"/>
          <w:szCs w:val="24"/>
        </w:rPr>
        <w:fldChar w:fldCharType="begin">
          <w:fldData xml:space="preserve">PEVuZE5vdGU+PENpdGU+PEF1dGhvcj5NaWtvbGFpPC9BdXRob3I+PFllYXI+MjAxODwvWWVhcj48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</w:fldData>
        </w:fldChar>
      </w:r>
      <w:r w:rsidR="00733E6E" w:rsidRPr="008B4D51">
        <w:rPr>
          <w:rStyle w:val="normaltextrun"/>
          <w:rFonts w:ascii="Calibri" w:hAnsi="Calibri" w:cs="Calibri"/>
          <w:szCs w:val="24"/>
        </w:rPr>
        <w:instrText xml:space="preserve"> ADDIN EN.CITE </w:instrText>
      </w:r>
      <w:r w:rsidR="00733E6E" w:rsidRPr="008B4D51">
        <w:rPr>
          <w:rStyle w:val="normaltextrun"/>
          <w:rFonts w:ascii="Calibri" w:hAnsi="Calibri" w:cs="Calibri"/>
          <w:szCs w:val="24"/>
        </w:rPr>
        <w:fldChar w:fldCharType="begin">
          <w:fldData xml:space="preserve">PEVuZE5vdGU+PENpdGU+PEF1dGhvcj5NaWtvbGFpPC9BdXRob3I+PFllYXI+MjAxODwvWWVhcj48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</w:fldData>
        </w:fldChar>
      </w:r>
      <w:r w:rsidR="00733E6E" w:rsidRPr="008B4D51">
        <w:rPr>
          <w:rStyle w:val="normaltextrun"/>
          <w:rFonts w:ascii="Calibri" w:hAnsi="Calibri" w:cs="Calibri"/>
          <w:szCs w:val="24"/>
        </w:rPr>
        <w:instrText xml:space="preserve"> ADDIN EN.CITE.DATA </w:instrText>
      </w:r>
      <w:r w:rsidR="00733E6E" w:rsidRPr="008B4D51">
        <w:rPr>
          <w:rStyle w:val="normaltextrun"/>
          <w:rFonts w:ascii="Calibri" w:hAnsi="Calibri" w:cs="Calibri"/>
          <w:szCs w:val="24"/>
        </w:rPr>
      </w:r>
      <w:r w:rsidR="00733E6E" w:rsidRPr="008B4D51">
        <w:rPr>
          <w:rStyle w:val="normaltextrun"/>
          <w:rFonts w:ascii="Calibri" w:hAnsi="Calibri" w:cs="Calibri"/>
          <w:szCs w:val="24"/>
        </w:rPr>
        <w:fldChar w:fldCharType="end"/>
      </w:r>
      <w:r w:rsidR="00A103D0" w:rsidRPr="008B4D51">
        <w:rPr>
          <w:rStyle w:val="normaltextrun"/>
          <w:rFonts w:ascii="Calibri" w:hAnsi="Calibri" w:cs="Calibri"/>
          <w:szCs w:val="24"/>
        </w:rPr>
      </w:r>
      <w:r w:rsidR="00A103D0" w:rsidRPr="008B4D51">
        <w:rPr>
          <w:rStyle w:val="normaltextrun"/>
          <w:rFonts w:ascii="Calibri" w:hAnsi="Calibri" w:cs="Calibri"/>
          <w:szCs w:val="24"/>
        </w:rPr>
        <w:fldChar w:fldCharType="separate"/>
      </w:r>
      <w:r w:rsidR="00733E6E" w:rsidRPr="008B4D51">
        <w:rPr>
          <w:rStyle w:val="normaltextrun"/>
          <w:rFonts w:ascii="Calibri" w:hAnsi="Calibri" w:cs="Calibri"/>
          <w:noProof/>
          <w:szCs w:val="24"/>
        </w:rPr>
        <w:t>(Thomson, Lappegård et al. 2014, Mikolai, Berrington and Perelli-Harris 2018, Hart 2019, Raab and Struffolino 2020, Hellstrand, Nisén and Myrskylä 2022)</w:t>
      </w:r>
      <w:r w:rsidR="00A103D0" w:rsidRPr="008B4D51">
        <w:rPr>
          <w:rStyle w:val="normaltextrun"/>
          <w:rFonts w:ascii="Calibri" w:hAnsi="Calibri" w:cs="Calibri"/>
          <w:szCs w:val="24"/>
        </w:rPr>
        <w:fldChar w:fldCharType="end"/>
      </w:r>
      <w:r w:rsidR="0070568B" w:rsidRPr="008B4D51">
        <w:rPr>
          <w:rStyle w:val="normaltextrun"/>
          <w:rFonts w:ascii="Calibri" w:hAnsi="Calibri" w:cs="Calibri"/>
          <w:szCs w:val="24"/>
        </w:rPr>
        <w:t xml:space="preserve">. These methods reveal the importance </w:t>
      </w:r>
      <w:r w:rsidR="00A103D0" w:rsidRPr="008B4D51">
        <w:rPr>
          <w:rStyle w:val="normaltextrun"/>
          <w:rFonts w:ascii="Calibri" w:hAnsi="Calibri" w:cs="Calibri"/>
          <w:szCs w:val="24"/>
        </w:rPr>
        <w:t xml:space="preserve">and added benefit </w:t>
      </w:r>
      <w:r w:rsidR="0070568B" w:rsidRPr="008B4D51">
        <w:rPr>
          <w:rStyle w:val="normaltextrun"/>
          <w:rFonts w:ascii="Calibri" w:hAnsi="Calibri" w:cs="Calibri"/>
          <w:szCs w:val="24"/>
        </w:rPr>
        <w:t xml:space="preserve">of studying partnership as a sequence of transitions with varying meanings across subgroups and the life course, instead of focusing </w:t>
      </w:r>
      <w:r w:rsidR="00A103D0" w:rsidRPr="008B4D51">
        <w:rPr>
          <w:rStyle w:val="normaltextrun"/>
          <w:rFonts w:ascii="Calibri" w:hAnsi="Calibri" w:cs="Calibri"/>
          <w:szCs w:val="24"/>
        </w:rPr>
        <w:t xml:space="preserve">solely </w:t>
      </w:r>
      <w:r w:rsidR="0070568B" w:rsidRPr="008B4D51">
        <w:rPr>
          <w:rStyle w:val="normaltextrun"/>
          <w:rFonts w:ascii="Calibri" w:hAnsi="Calibri" w:cs="Calibri"/>
          <w:szCs w:val="24"/>
        </w:rPr>
        <w:t xml:space="preserve">on summary measures such as average ages of marriage and first birth. </w:t>
      </w:r>
    </w:p>
    <w:p w14:paraId="02BD54A4" w14:textId="04B3D05F" w:rsidR="00E3679C" w:rsidRPr="008B4D51" w:rsidRDefault="00E3679C" w:rsidP="00BD21F7">
      <w:pPr>
        <w:spacing w:line="480" w:lineRule="auto"/>
        <w:rPr>
          <w:rStyle w:val="normaltextrun"/>
          <w:rFonts w:ascii="Calibri" w:hAnsi="Calibri" w:cs="Calibri"/>
          <w:szCs w:val="24"/>
        </w:rPr>
      </w:pPr>
      <w:r w:rsidRPr="008B4D51">
        <w:rPr>
          <w:rStyle w:val="normaltextrun"/>
          <w:rFonts w:ascii="Calibri" w:hAnsi="Calibri" w:cs="Calibri"/>
          <w:szCs w:val="24"/>
        </w:rPr>
        <w:t xml:space="preserve">A number of new themes have emerged in the literature </w:t>
      </w:r>
      <w:r w:rsidR="009D0368" w:rsidRPr="008B4D51">
        <w:rPr>
          <w:rStyle w:val="normaltextrun"/>
          <w:rFonts w:ascii="Calibri" w:hAnsi="Calibri" w:cs="Calibri"/>
          <w:szCs w:val="24"/>
        </w:rPr>
        <w:t xml:space="preserve">in response to </w:t>
      </w:r>
      <w:r w:rsidR="00C15D73" w:rsidRPr="008B4D51">
        <w:rPr>
          <w:rStyle w:val="normaltextrun"/>
          <w:rFonts w:ascii="Calibri" w:hAnsi="Calibri" w:cs="Calibri"/>
          <w:szCs w:val="24"/>
        </w:rPr>
        <w:t>how</w:t>
      </w:r>
      <w:r w:rsidR="0018586E" w:rsidRPr="008B4D51">
        <w:rPr>
          <w:rStyle w:val="normaltextrun"/>
          <w:rFonts w:ascii="Calibri" w:hAnsi="Calibri" w:cs="Calibri"/>
          <w:szCs w:val="24"/>
        </w:rPr>
        <w:t xml:space="preserve"> family biographies have become more diverse and complex</w:t>
      </w:r>
      <w:r w:rsidRPr="008B4D51">
        <w:rPr>
          <w:rStyle w:val="normaltextrun"/>
          <w:rFonts w:ascii="Calibri" w:hAnsi="Calibri" w:cs="Calibri"/>
          <w:szCs w:val="24"/>
        </w:rPr>
        <w:t>.</w:t>
      </w:r>
      <w:r w:rsidR="009546F7" w:rsidRPr="008B4D51">
        <w:rPr>
          <w:rStyle w:val="normaltextrun"/>
          <w:rFonts w:ascii="Calibri" w:hAnsi="Calibri" w:cs="Calibri"/>
          <w:szCs w:val="24"/>
        </w:rPr>
        <w:t xml:space="preserve"> These include</w:t>
      </w:r>
      <w:r w:rsidR="00C176DE" w:rsidRPr="008B4D51">
        <w:rPr>
          <w:rStyle w:val="normaltextrun"/>
          <w:rFonts w:ascii="Calibri" w:hAnsi="Calibri" w:cs="Calibri"/>
          <w:szCs w:val="24"/>
        </w:rPr>
        <w:t xml:space="preserve"> </w:t>
      </w:r>
      <w:r w:rsidR="00EE03E2" w:rsidRPr="008B4D51">
        <w:rPr>
          <w:rStyle w:val="normaltextrun"/>
          <w:rFonts w:ascii="Calibri" w:hAnsi="Calibri" w:cs="Calibri"/>
          <w:szCs w:val="24"/>
        </w:rPr>
        <w:t xml:space="preserve">1) </w:t>
      </w:r>
      <w:r w:rsidR="00C176DE" w:rsidRPr="008B4D51">
        <w:rPr>
          <w:rStyle w:val="normaltextrun"/>
          <w:rFonts w:ascii="Calibri" w:hAnsi="Calibri" w:cs="Calibri"/>
          <w:szCs w:val="24"/>
        </w:rPr>
        <w:t>the changing role of the first co-residential partnership</w:t>
      </w:r>
      <w:r w:rsidR="00555842" w:rsidRPr="008B4D51">
        <w:rPr>
          <w:rStyle w:val="normaltextrun"/>
          <w:rFonts w:ascii="Calibri" w:hAnsi="Calibri" w:cs="Calibri"/>
          <w:szCs w:val="24"/>
        </w:rPr>
        <w:t>,</w:t>
      </w:r>
      <w:r w:rsidR="00C176DE" w:rsidRPr="008B4D51">
        <w:rPr>
          <w:rStyle w:val="normaltextrun"/>
          <w:rFonts w:ascii="Calibri" w:hAnsi="Calibri" w:cs="Calibri"/>
          <w:szCs w:val="24"/>
        </w:rPr>
        <w:t xml:space="preserve"> </w:t>
      </w:r>
      <w:r w:rsidR="00EE03E2" w:rsidRPr="008B4D51">
        <w:rPr>
          <w:rStyle w:val="normaltextrun"/>
          <w:rFonts w:ascii="Calibri" w:hAnsi="Calibri" w:cs="Calibri"/>
          <w:szCs w:val="24"/>
        </w:rPr>
        <w:t xml:space="preserve">2) </w:t>
      </w:r>
      <w:r w:rsidR="008C7305" w:rsidRPr="008B4D51">
        <w:rPr>
          <w:rStyle w:val="normaltextrun"/>
          <w:rFonts w:ascii="Calibri" w:hAnsi="Calibri" w:cs="Calibri"/>
          <w:szCs w:val="24"/>
        </w:rPr>
        <w:t xml:space="preserve">the weakening link between partnership and fertility more broadly </w:t>
      </w:r>
      <w:r w:rsidR="007B2EF8" w:rsidRPr="008B4D51">
        <w:rPr>
          <w:rStyle w:val="normaltextrun"/>
          <w:rFonts w:ascii="Calibri" w:hAnsi="Calibri" w:cs="Calibri"/>
          <w:szCs w:val="24"/>
        </w:rPr>
        <w:t>3)</w:t>
      </w:r>
      <w:r w:rsidR="00295A12" w:rsidRPr="008B4D51">
        <w:rPr>
          <w:rStyle w:val="normaltextrun"/>
          <w:rFonts w:ascii="Calibri" w:hAnsi="Calibri" w:cs="Calibri"/>
          <w:szCs w:val="24"/>
        </w:rPr>
        <w:t xml:space="preserve"> </w:t>
      </w:r>
      <w:r w:rsidR="008C7305" w:rsidRPr="008B4D51">
        <w:rPr>
          <w:rStyle w:val="normaltextrun"/>
          <w:rFonts w:ascii="Calibri" w:hAnsi="Calibri" w:cs="Calibri"/>
          <w:szCs w:val="24"/>
        </w:rPr>
        <w:t xml:space="preserve">the determinants of childbearing across multiple partnerships and </w:t>
      </w:r>
      <w:r w:rsidR="009546F7" w:rsidRPr="008B4D51">
        <w:rPr>
          <w:rStyle w:val="normaltextrun"/>
          <w:rFonts w:ascii="Calibri" w:hAnsi="Calibri" w:cs="Calibri"/>
          <w:szCs w:val="24"/>
        </w:rPr>
        <w:t xml:space="preserve">socio-economic </w:t>
      </w:r>
      <w:r w:rsidR="00F55A64" w:rsidRPr="008B4D51">
        <w:rPr>
          <w:rStyle w:val="normaltextrun"/>
          <w:rFonts w:ascii="Calibri" w:hAnsi="Calibri" w:cs="Calibri"/>
          <w:szCs w:val="24"/>
        </w:rPr>
        <w:t>differences in the role of cohabitation in the lifecourse</w:t>
      </w:r>
      <w:r w:rsidR="008C7305" w:rsidRPr="008B4D51">
        <w:rPr>
          <w:rStyle w:val="normaltextrun"/>
          <w:rFonts w:ascii="Calibri" w:hAnsi="Calibri" w:cs="Calibri"/>
          <w:szCs w:val="24"/>
        </w:rPr>
        <w:t xml:space="preserve"> </w:t>
      </w:r>
      <w:r w:rsidR="007B2EF8" w:rsidRPr="008B4D51">
        <w:rPr>
          <w:rStyle w:val="normaltextrun"/>
          <w:rFonts w:ascii="Calibri" w:hAnsi="Calibri" w:cs="Calibri"/>
          <w:szCs w:val="24"/>
        </w:rPr>
        <w:t>and</w:t>
      </w:r>
      <w:r w:rsidR="00EE03E2" w:rsidRPr="008B4D51">
        <w:rPr>
          <w:rStyle w:val="normaltextrun"/>
          <w:rFonts w:ascii="Calibri" w:hAnsi="Calibri" w:cs="Calibri"/>
          <w:szCs w:val="24"/>
        </w:rPr>
        <w:t xml:space="preserve"> 4)</w:t>
      </w:r>
      <w:r w:rsidR="00555842" w:rsidRPr="008B4D51">
        <w:rPr>
          <w:rStyle w:val="normaltextrun"/>
          <w:rFonts w:ascii="Calibri" w:hAnsi="Calibri" w:cs="Calibri"/>
          <w:szCs w:val="24"/>
        </w:rPr>
        <w:t xml:space="preserve"> </w:t>
      </w:r>
      <w:r w:rsidR="00EA29CA" w:rsidRPr="008B4D51">
        <w:rPr>
          <w:rStyle w:val="normaltextrun"/>
          <w:rFonts w:ascii="Calibri" w:hAnsi="Calibri" w:cs="Calibri"/>
          <w:szCs w:val="24"/>
        </w:rPr>
        <w:t xml:space="preserve">increased </w:t>
      </w:r>
      <w:r w:rsidR="00EA29CA" w:rsidRPr="008B4D51">
        <w:rPr>
          <w:rStyle w:val="normaltextrun"/>
          <w:rFonts w:ascii="Calibri" w:hAnsi="Calibri" w:cs="Calibri"/>
          <w:szCs w:val="24"/>
        </w:rPr>
        <w:lastRenderedPageBreak/>
        <w:t>migration</w:t>
      </w:r>
      <w:r w:rsidR="007B2EF8" w:rsidRPr="008B4D51">
        <w:rPr>
          <w:rStyle w:val="normaltextrun"/>
          <w:rFonts w:ascii="Calibri" w:hAnsi="Calibri" w:cs="Calibri"/>
          <w:szCs w:val="24"/>
        </w:rPr>
        <w:t>, bringing forward the importance of unders</w:t>
      </w:r>
      <w:r w:rsidR="00EA29CA" w:rsidRPr="008B4D51">
        <w:rPr>
          <w:rStyle w:val="normaltextrun"/>
          <w:rFonts w:ascii="Calibri" w:hAnsi="Calibri" w:cs="Calibri"/>
          <w:szCs w:val="24"/>
        </w:rPr>
        <w:t>tanding</w:t>
      </w:r>
      <w:r w:rsidR="007B2EF8" w:rsidRPr="008B4D51">
        <w:rPr>
          <w:rStyle w:val="normaltextrun"/>
          <w:rFonts w:ascii="Calibri" w:hAnsi="Calibri" w:cs="Calibri"/>
          <w:szCs w:val="24"/>
        </w:rPr>
        <w:t xml:space="preserve"> both</w:t>
      </w:r>
      <w:r w:rsidR="00EA29CA" w:rsidRPr="008B4D51">
        <w:rPr>
          <w:rStyle w:val="normaltextrun"/>
          <w:rFonts w:ascii="Calibri" w:hAnsi="Calibri" w:cs="Calibri"/>
          <w:szCs w:val="24"/>
        </w:rPr>
        <w:t xml:space="preserve"> </w:t>
      </w:r>
      <w:r w:rsidR="00C176DE" w:rsidRPr="008B4D51">
        <w:rPr>
          <w:rStyle w:val="normaltextrun"/>
          <w:rFonts w:ascii="Calibri" w:hAnsi="Calibri" w:cs="Calibri"/>
          <w:szCs w:val="24"/>
        </w:rPr>
        <w:t xml:space="preserve">migrant and ethnic/racial </w:t>
      </w:r>
      <w:r w:rsidR="007B2EF8" w:rsidRPr="008B4D51">
        <w:rPr>
          <w:rStyle w:val="normaltextrun"/>
          <w:rFonts w:ascii="Calibri" w:hAnsi="Calibri" w:cs="Calibri"/>
          <w:szCs w:val="24"/>
        </w:rPr>
        <w:t xml:space="preserve">patterns </w:t>
      </w:r>
      <w:r w:rsidR="00DF00CF" w:rsidRPr="008B4D51">
        <w:rPr>
          <w:rStyle w:val="normaltextrun"/>
          <w:rFonts w:ascii="Calibri" w:hAnsi="Calibri" w:cs="Calibri"/>
          <w:szCs w:val="24"/>
        </w:rPr>
        <w:t xml:space="preserve">in </w:t>
      </w:r>
      <w:r w:rsidR="00EA29CA" w:rsidRPr="008B4D51">
        <w:rPr>
          <w:rStyle w:val="normaltextrun"/>
          <w:rFonts w:ascii="Calibri" w:hAnsi="Calibri" w:cs="Calibri"/>
          <w:szCs w:val="24"/>
        </w:rPr>
        <w:t xml:space="preserve">the intersection of </w:t>
      </w:r>
      <w:r w:rsidR="00BD30E3" w:rsidRPr="008B4D51">
        <w:rPr>
          <w:rStyle w:val="normaltextrun"/>
          <w:rFonts w:ascii="Calibri" w:hAnsi="Calibri" w:cs="Calibri"/>
          <w:szCs w:val="24"/>
        </w:rPr>
        <w:t>partnership and fertility.</w:t>
      </w:r>
      <w:r w:rsidR="007B2EF8" w:rsidRPr="008B4D51">
        <w:rPr>
          <w:rStyle w:val="normaltextrun"/>
          <w:rFonts w:ascii="Calibri" w:hAnsi="Calibri" w:cs="Calibri"/>
          <w:szCs w:val="24"/>
        </w:rPr>
        <w:t xml:space="preserve"> </w:t>
      </w:r>
    </w:p>
    <w:p w14:paraId="097CA6B3" w14:textId="77777777" w:rsidR="00E53086" w:rsidRPr="008B4D51" w:rsidRDefault="007B2EF8" w:rsidP="00E53086">
      <w:pPr>
        <w:spacing w:line="480" w:lineRule="auto"/>
        <w:rPr>
          <w:rStyle w:val="normaltextrun"/>
          <w:rFonts w:ascii="Calibri" w:hAnsi="Calibri" w:cs="Calibri"/>
          <w:szCs w:val="24"/>
        </w:rPr>
      </w:pPr>
      <w:r w:rsidRPr="008B4D51">
        <w:rPr>
          <w:rStyle w:val="normaltextrun"/>
          <w:rFonts w:ascii="Calibri" w:hAnsi="Calibri" w:cs="Calibri"/>
          <w:szCs w:val="24"/>
        </w:rPr>
        <w:t xml:space="preserve">Our review highlights several new </w:t>
      </w:r>
      <w:r w:rsidR="00131CCF" w:rsidRPr="008B4D51">
        <w:rPr>
          <w:rStyle w:val="normaltextrun"/>
          <w:rFonts w:ascii="Calibri" w:hAnsi="Calibri" w:cs="Calibri"/>
          <w:szCs w:val="24"/>
        </w:rPr>
        <w:t>themes</w:t>
      </w:r>
      <w:r w:rsidR="001D1572" w:rsidRPr="008B4D51">
        <w:rPr>
          <w:rStyle w:val="normaltextrun"/>
          <w:rFonts w:ascii="Calibri" w:hAnsi="Calibri" w:cs="Calibri"/>
          <w:szCs w:val="24"/>
        </w:rPr>
        <w:t>:</w:t>
      </w:r>
      <w:r w:rsidRPr="008B4D51">
        <w:rPr>
          <w:rStyle w:val="normaltextrun"/>
          <w:rFonts w:ascii="Calibri" w:hAnsi="Calibri" w:cs="Calibri"/>
          <w:szCs w:val="24"/>
        </w:rPr>
        <w:t xml:space="preserve"> </w:t>
      </w:r>
    </w:p>
    <w:p w14:paraId="28369233" w14:textId="15C91D0E" w:rsidR="00E53086" w:rsidRPr="008B4D51" w:rsidRDefault="007B2EF8" w:rsidP="00E53086">
      <w:pPr>
        <w:pStyle w:val="Heading4"/>
        <w:rPr>
          <w:rStyle w:val="normaltextrun"/>
          <w:rFonts w:ascii="Calibri" w:hAnsi="Calibri" w:cs="Calibri"/>
          <w:i w:val="0"/>
          <w:iCs w:val="0"/>
          <w:szCs w:val="24"/>
        </w:rPr>
      </w:pPr>
      <w:r w:rsidRPr="008B4D51">
        <w:rPr>
          <w:rStyle w:val="Heading4Char"/>
          <w:i/>
          <w:iCs/>
        </w:rPr>
        <w:t>T</w:t>
      </w:r>
      <w:r w:rsidR="00A60259" w:rsidRPr="008B4D51">
        <w:rPr>
          <w:rStyle w:val="Heading4Char"/>
          <w:i/>
          <w:iCs/>
        </w:rPr>
        <w:t xml:space="preserve">heme 1: </w:t>
      </w:r>
      <w:r w:rsidR="00521694" w:rsidRPr="008B4D51">
        <w:rPr>
          <w:rStyle w:val="Heading4Char"/>
          <w:i/>
          <w:iCs/>
        </w:rPr>
        <w:t>Changing role of first partnership</w:t>
      </w:r>
      <w:r w:rsidR="00521694" w:rsidRPr="008B4D51">
        <w:rPr>
          <w:rStyle w:val="normaltextrun"/>
          <w:rFonts w:ascii="Calibri" w:hAnsi="Calibri" w:cs="Calibri"/>
          <w:i w:val="0"/>
          <w:iCs w:val="0"/>
          <w:szCs w:val="24"/>
        </w:rPr>
        <w:t xml:space="preserve"> </w:t>
      </w:r>
      <w:r w:rsidR="002E091A" w:rsidRPr="008B4D51">
        <w:rPr>
          <w:rStyle w:val="normaltextrun"/>
          <w:rFonts w:ascii="Calibri" w:hAnsi="Calibri" w:cs="Calibri"/>
          <w:i w:val="0"/>
          <w:iCs w:val="0"/>
          <w:szCs w:val="24"/>
        </w:rPr>
        <w:br/>
      </w:r>
    </w:p>
    <w:p w14:paraId="39A9251F" w14:textId="6010D9AD" w:rsidR="00E53086" w:rsidRPr="008B4D51" w:rsidRDefault="00131CCF" w:rsidP="00E53086">
      <w:pPr>
        <w:spacing w:line="480" w:lineRule="auto"/>
        <w:rPr>
          <w:rStyle w:val="normaltextrun"/>
          <w:rFonts w:ascii="Calibri" w:hAnsi="Calibri" w:cs="Calibri"/>
          <w:i/>
          <w:iCs/>
          <w:szCs w:val="24"/>
        </w:rPr>
      </w:pPr>
      <w:r w:rsidRPr="008B4D51">
        <w:t>First coresidential partnerships are no longer about marriage and may increasingl</w:t>
      </w:r>
      <w:r w:rsidR="00C15D73" w:rsidRPr="008B4D51">
        <w:t>y</w:t>
      </w:r>
      <w:r w:rsidRPr="008B4D51">
        <w:t xml:space="preserve"> simply</w:t>
      </w:r>
      <w:r w:rsidR="00C15D73" w:rsidRPr="008B4D51">
        <w:t xml:space="preserve"> be</w:t>
      </w:r>
      <w:r w:rsidRPr="008B4D51">
        <w:t xml:space="preserve"> a part of dating.  Young people may slide into these first partnerships out of convenience with the plan that they will eventually end, especially as young adults’ transitions to adulthood become increasingly protracted in the context of economic and social uncertainty.  </w:t>
      </w:r>
      <w:r w:rsidR="003E17F5" w:rsidRPr="008B4D51">
        <w:t xml:space="preserve">While </w:t>
      </w:r>
      <w:r w:rsidR="00F221E7" w:rsidRPr="008B4D51">
        <w:t xml:space="preserve">existing </w:t>
      </w:r>
      <w:r w:rsidR="003E17F5" w:rsidRPr="008B4D51">
        <w:t>work</w:t>
      </w:r>
      <w:r w:rsidR="00C15D73" w:rsidRPr="008B4D51">
        <w:t xml:space="preserve"> has explored in-depth</w:t>
      </w:r>
      <w:r w:rsidR="003E17F5" w:rsidRPr="008B4D51">
        <w:t xml:space="preserve"> cohabitation vis-à-vis marriage and how </w:t>
      </w:r>
      <w:r w:rsidRPr="008B4D51">
        <w:t>cohabitation</w:t>
      </w:r>
      <w:r w:rsidR="003E17F5" w:rsidRPr="008B4D51">
        <w:t xml:space="preserve"> is</w:t>
      </w:r>
      <w:r w:rsidRPr="008B4D51">
        <w:t xml:space="preserve"> </w:t>
      </w:r>
      <w:r w:rsidR="005F332E" w:rsidRPr="008B4D51">
        <w:t>widely accepted as a family form</w:t>
      </w:r>
      <w:r w:rsidR="003E17F5" w:rsidRPr="008B4D51">
        <w:t xml:space="preserve">, the new direction of research points toward studying </w:t>
      </w:r>
      <w:r w:rsidRPr="008B4D51">
        <w:t xml:space="preserve">cohabitation </w:t>
      </w:r>
      <w:r w:rsidR="005F332E" w:rsidRPr="008B4D51">
        <w:t xml:space="preserve">additionally </w:t>
      </w:r>
      <w:r w:rsidRPr="008B4D51">
        <w:t>as an alternative to dati</w:t>
      </w:r>
      <w:r w:rsidR="00E26A8B" w:rsidRPr="008B4D51">
        <w:t>ng</w:t>
      </w:r>
      <w:r w:rsidR="005F332E" w:rsidRPr="008B4D51">
        <w:t xml:space="preserve"> for emerging younger cohorts.  This</w:t>
      </w:r>
      <w:r w:rsidR="00E26A8B" w:rsidRPr="008B4D51">
        <w:t xml:space="preserve"> rais</w:t>
      </w:r>
      <w:r w:rsidR="005F332E" w:rsidRPr="008B4D51">
        <w:t>es</w:t>
      </w:r>
      <w:r w:rsidR="00E26A8B" w:rsidRPr="008B4D51">
        <w:t xml:space="preserve"> </w:t>
      </w:r>
      <w:r w:rsidRPr="008B4D51">
        <w:t xml:space="preserve">new questions about what cohabitation means as a life event more broadly, outside of its link to marriage </w:t>
      </w:r>
      <w:r w:rsidR="00C15D73" w:rsidRPr="008B4D51">
        <w:t xml:space="preserve">and children, </w:t>
      </w:r>
      <w:r w:rsidR="00E26A8B" w:rsidRPr="008B4D51">
        <w:t>and whether</w:t>
      </w:r>
      <w:r w:rsidR="000579DF" w:rsidRPr="008B4D51">
        <w:t xml:space="preserve"> first coresidential partnerships </w:t>
      </w:r>
      <w:r w:rsidR="00E26A8B" w:rsidRPr="008B4D51">
        <w:t>continue to hold the same significance as a marker of adulthood</w:t>
      </w:r>
      <w:r w:rsidRPr="008B4D51">
        <w:rPr>
          <w:rStyle w:val="normaltextrun"/>
          <w:rFonts w:ascii="Calibri" w:hAnsi="Calibri" w:cs="Calibri"/>
          <w:szCs w:val="24"/>
        </w:rPr>
        <w:t xml:space="preserve">. </w:t>
      </w:r>
    </w:p>
    <w:p w14:paraId="6DC8DA6F" w14:textId="5F6C6C1D" w:rsidR="00E53086" w:rsidRPr="008B4D51" w:rsidRDefault="00E53086" w:rsidP="00E53086">
      <w:pPr>
        <w:pStyle w:val="Heading4"/>
        <w:rPr>
          <w:rStyle w:val="normaltextrun"/>
        </w:rPr>
      </w:pPr>
      <w:r w:rsidRPr="008B4D51">
        <w:rPr>
          <w:rStyle w:val="normaltextrun"/>
        </w:rPr>
        <w:t>Theme 2: The weakening link between partnership and fertility</w:t>
      </w:r>
      <w:r w:rsidR="002E091A" w:rsidRPr="008B4D51">
        <w:rPr>
          <w:rStyle w:val="normaltextrun"/>
        </w:rPr>
        <w:br/>
      </w:r>
    </w:p>
    <w:p w14:paraId="3AEECA0F" w14:textId="694FE8F6" w:rsidR="00F221E7" w:rsidRPr="008B4D51" w:rsidRDefault="008C7305" w:rsidP="00E53086">
      <w:pPr>
        <w:spacing w:line="480" w:lineRule="auto"/>
        <w:rPr>
          <w:rStyle w:val="normaltextrun"/>
          <w:rFonts w:ascii="Calibri" w:hAnsi="Calibri" w:cs="Calibri"/>
          <w:szCs w:val="24"/>
        </w:rPr>
      </w:pPr>
      <w:r w:rsidRPr="008B4D51">
        <w:rPr>
          <w:rStyle w:val="normaltextrun"/>
          <w:rFonts w:ascii="Calibri" w:hAnsi="Calibri" w:cs="Calibri"/>
          <w:szCs w:val="24"/>
        </w:rPr>
        <w:t>Following on from theme 1</w:t>
      </w:r>
      <w:r w:rsidR="003E17F5" w:rsidRPr="008B4D51">
        <w:rPr>
          <w:rStyle w:val="normaltextrun"/>
          <w:rFonts w:ascii="Calibri" w:hAnsi="Calibri" w:cs="Calibri"/>
          <w:szCs w:val="24"/>
        </w:rPr>
        <w:t xml:space="preserve"> and the growing </w:t>
      </w:r>
      <w:r w:rsidRPr="008B4D51">
        <w:rPr>
          <w:rStyle w:val="normaltextrun"/>
          <w:rFonts w:ascii="Calibri" w:hAnsi="Calibri" w:cs="Calibri"/>
          <w:szCs w:val="24"/>
        </w:rPr>
        <w:t xml:space="preserve">overlap between dating and </w:t>
      </w:r>
      <w:r w:rsidR="00E26A8B" w:rsidRPr="008B4D51">
        <w:rPr>
          <w:rStyle w:val="normaltextrun"/>
          <w:rFonts w:ascii="Calibri" w:hAnsi="Calibri" w:cs="Calibri"/>
          <w:szCs w:val="24"/>
        </w:rPr>
        <w:t xml:space="preserve">first </w:t>
      </w:r>
      <w:r w:rsidRPr="008B4D51">
        <w:rPr>
          <w:rStyle w:val="normaltextrun"/>
          <w:rFonts w:ascii="Calibri" w:hAnsi="Calibri" w:cs="Calibri"/>
          <w:szCs w:val="24"/>
        </w:rPr>
        <w:t>coresidential partnership</w:t>
      </w:r>
      <w:r w:rsidR="003E17F5" w:rsidRPr="008B4D51">
        <w:rPr>
          <w:rStyle w:val="normaltextrun"/>
          <w:rFonts w:ascii="Calibri" w:hAnsi="Calibri" w:cs="Calibri"/>
          <w:szCs w:val="24"/>
        </w:rPr>
        <w:t xml:space="preserve">, another emerging theme is the continued delinking of </w:t>
      </w:r>
      <w:r w:rsidRPr="008B4D51">
        <w:rPr>
          <w:rStyle w:val="normaltextrun"/>
          <w:rFonts w:ascii="Calibri" w:hAnsi="Calibri" w:cs="Calibri"/>
          <w:szCs w:val="24"/>
        </w:rPr>
        <w:t>partnership and fertility</w:t>
      </w:r>
      <w:r w:rsidR="000167F9" w:rsidRPr="008B4D51">
        <w:rPr>
          <w:rStyle w:val="normaltextrun"/>
          <w:rFonts w:ascii="Calibri" w:hAnsi="Calibri" w:cs="Calibri"/>
          <w:szCs w:val="24"/>
        </w:rPr>
        <w:t xml:space="preserve"> in general</w:t>
      </w:r>
      <w:r w:rsidR="003E17F5" w:rsidRPr="008B4D51">
        <w:rPr>
          <w:rStyle w:val="normaltextrun"/>
          <w:rFonts w:ascii="Calibri" w:hAnsi="Calibri" w:cs="Calibri"/>
          <w:szCs w:val="24"/>
        </w:rPr>
        <w:t>.</w:t>
      </w:r>
      <w:r w:rsidR="000167F9" w:rsidRPr="008B4D51">
        <w:rPr>
          <w:rStyle w:val="normaltextrun"/>
          <w:rFonts w:ascii="Calibri" w:hAnsi="Calibri" w:cs="Calibri"/>
          <w:szCs w:val="24"/>
        </w:rPr>
        <w:t xml:space="preserve">  </w:t>
      </w:r>
      <w:r w:rsidR="00F221E7" w:rsidRPr="008B4D51">
        <w:rPr>
          <w:rStyle w:val="normaltextrun"/>
          <w:rFonts w:ascii="Calibri" w:hAnsi="Calibri" w:cs="Calibri"/>
          <w:szCs w:val="24"/>
        </w:rPr>
        <w:t>Childlessness was traditionally associated with lack of partner but nowadays, a variety of partnership trajectories are associated with childlessness</w:t>
      </w:r>
      <w:r w:rsidR="00C15D73" w:rsidRPr="008B4D51">
        <w:rPr>
          <w:rStyle w:val="normaltextrun"/>
          <w:rFonts w:ascii="Calibri" w:hAnsi="Calibri" w:cs="Calibri"/>
          <w:szCs w:val="24"/>
        </w:rPr>
        <w:t>, and partnered fertility has also declined</w:t>
      </w:r>
      <w:r w:rsidR="00F221E7" w:rsidRPr="008B4D51">
        <w:rPr>
          <w:rStyle w:val="normaltextrun"/>
          <w:rFonts w:ascii="Calibri" w:hAnsi="Calibri" w:cs="Calibri"/>
          <w:szCs w:val="24"/>
        </w:rPr>
        <w:t xml:space="preserve">. Traditionally demographers used the duration since first marriage as a first birth interval – clearly this is no longer appropriate, given the </w:t>
      </w:r>
      <w:r w:rsidR="000167F9" w:rsidRPr="008B4D51">
        <w:rPr>
          <w:rStyle w:val="normaltextrun"/>
          <w:rFonts w:ascii="Calibri" w:hAnsi="Calibri" w:cs="Calibri"/>
          <w:szCs w:val="24"/>
        </w:rPr>
        <w:t xml:space="preserve">rise in nonmarital fertility and </w:t>
      </w:r>
      <w:r w:rsidR="00F221E7" w:rsidRPr="008B4D51">
        <w:rPr>
          <w:rStyle w:val="normaltextrun"/>
          <w:rFonts w:ascii="Calibri" w:hAnsi="Calibri" w:cs="Calibri"/>
          <w:szCs w:val="24"/>
        </w:rPr>
        <w:t xml:space="preserve">changing meanings of coresidential partnerships. The purpose of partnerships – especially first partnerships – has less to do with procreation and more with personal </w:t>
      </w:r>
      <w:r w:rsidR="00F221E7" w:rsidRPr="008B4D51">
        <w:rPr>
          <w:rStyle w:val="normaltextrun"/>
          <w:rFonts w:ascii="Calibri" w:hAnsi="Calibri" w:cs="Calibri"/>
          <w:szCs w:val="24"/>
        </w:rPr>
        <w:lastRenderedPageBreak/>
        <w:t>satisfaction (Giddens 1992, Beck and Beck-Gernsheim 1995) and increasingly, there are partnership experiences that do not produce children or are serial in nature, ending when they are no longer emotionally fulfilling.</w:t>
      </w:r>
    </w:p>
    <w:p w14:paraId="49249503" w14:textId="2FF5ECD5" w:rsidR="00A61745" w:rsidRPr="008B4D51" w:rsidRDefault="008C7305" w:rsidP="00BD21F7">
      <w:pPr>
        <w:spacing w:line="480" w:lineRule="auto"/>
        <w:rPr>
          <w:szCs w:val="24"/>
        </w:rPr>
      </w:pPr>
      <w:r w:rsidRPr="008B4D51">
        <w:rPr>
          <w:rStyle w:val="normaltextrun"/>
          <w:rFonts w:ascii="Calibri" w:hAnsi="Calibri" w:cs="Calibri"/>
          <w:szCs w:val="24"/>
        </w:rPr>
        <w:t xml:space="preserve">Future research requires </w:t>
      </w:r>
      <w:r w:rsidR="00A61745" w:rsidRPr="008B4D51">
        <w:rPr>
          <w:szCs w:val="24"/>
        </w:rPr>
        <w:t xml:space="preserve">data </w:t>
      </w:r>
      <w:r w:rsidRPr="008B4D51">
        <w:rPr>
          <w:szCs w:val="24"/>
        </w:rPr>
        <w:t xml:space="preserve">that support detailed examination of </w:t>
      </w:r>
      <w:r w:rsidR="00A61745" w:rsidRPr="008B4D51">
        <w:rPr>
          <w:szCs w:val="24"/>
        </w:rPr>
        <w:t>changing partnership patterns</w:t>
      </w:r>
      <w:r w:rsidRPr="008B4D51">
        <w:rPr>
          <w:szCs w:val="24"/>
        </w:rPr>
        <w:t xml:space="preserve"> </w:t>
      </w:r>
      <w:r w:rsidR="003E17F5" w:rsidRPr="008B4D51">
        <w:rPr>
          <w:szCs w:val="24"/>
        </w:rPr>
        <w:t xml:space="preserve">using </w:t>
      </w:r>
      <w:r w:rsidR="00A61745" w:rsidRPr="008B4D51">
        <w:rPr>
          <w:szCs w:val="24"/>
        </w:rPr>
        <w:t>full partnership histories</w:t>
      </w:r>
      <w:r w:rsidR="00912A3E" w:rsidRPr="008B4D51">
        <w:rPr>
          <w:szCs w:val="24"/>
        </w:rPr>
        <w:t xml:space="preserve"> collected in a way that clearly disentangles cohabitation, intimate relationships, marriage.  </w:t>
      </w:r>
      <w:r w:rsidR="00C15D73" w:rsidRPr="008B4D51">
        <w:rPr>
          <w:szCs w:val="24"/>
        </w:rPr>
        <w:t xml:space="preserve">Moreover, speculation that complexity will be the norm in the future may not bear out; as the youngest cohorts age into adult years, future research will need to substantiate whether current changes will persist in the long term, or whether they reflect a period shock as norms shift.  </w:t>
      </w:r>
    </w:p>
    <w:p w14:paraId="5CF8706F" w14:textId="77E18423" w:rsidR="008C7305" w:rsidRPr="008B4D51" w:rsidRDefault="008C7305" w:rsidP="00E53086">
      <w:pPr>
        <w:pStyle w:val="Heading4"/>
        <w:rPr>
          <w:rStyle w:val="normaltextrun"/>
          <w:rFonts w:cstheme="majorHAnsi"/>
          <w:szCs w:val="24"/>
        </w:rPr>
      </w:pPr>
      <w:r w:rsidRPr="008B4D51">
        <w:rPr>
          <w:rStyle w:val="normaltextrun"/>
          <w:rFonts w:cstheme="majorHAnsi"/>
          <w:szCs w:val="24"/>
        </w:rPr>
        <w:t>Theme 3: Socio-economic differences in the role of cohabitation in the lifecourse and its interlinkage with childbearing</w:t>
      </w:r>
      <w:r w:rsidR="00E53086" w:rsidRPr="008B4D51">
        <w:rPr>
          <w:rStyle w:val="normaltextrun"/>
          <w:rFonts w:cstheme="majorHAnsi"/>
          <w:szCs w:val="24"/>
        </w:rPr>
        <w:br/>
      </w:r>
    </w:p>
    <w:p w14:paraId="02B15F43" w14:textId="0A49F264" w:rsidR="00F221E7" w:rsidRPr="008B4D51" w:rsidRDefault="00D36166" w:rsidP="00BD21F7">
      <w:pPr>
        <w:spacing w:line="480" w:lineRule="auto"/>
        <w:rPr>
          <w:rStyle w:val="normaltextrun"/>
          <w:rFonts w:ascii="Calibri" w:hAnsi="Calibri" w:cs="Calibri"/>
          <w:szCs w:val="24"/>
        </w:rPr>
      </w:pPr>
      <w:r w:rsidRPr="008B4D51">
        <w:rPr>
          <w:rStyle w:val="normaltextrun"/>
          <w:rFonts w:ascii="Calibri" w:hAnsi="Calibri" w:cs="Calibri"/>
          <w:szCs w:val="24"/>
        </w:rPr>
        <w:t>Researchers have extended earlier microeconomic and ideational theories of family change to explain sub-group diversity in the relationship between partnership and fertility</w:t>
      </w:r>
      <w:r w:rsidR="00CF1DA7" w:rsidRPr="008B4D51">
        <w:rPr>
          <w:rStyle w:val="normaltextrun"/>
          <w:rFonts w:ascii="Calibri" w:hAnsi="Calibri" w:cs="Calibri"/>
          <w:szCs w:val="24"/>
        </w:rPr>
        <w:t>, including t</w:t>
      </w:r>
      <w:r w:rsidRPr="008B4D51">
        <w:rPr>
          <w:rStyle w:val="normaltextrun"/>
          <w:rFonts w:ascii="Calibri" w:hAnsi="Calibri" w:cs="Calibri"/>
          <w:szCs w:val="24"/>
        </w:rPr>
        <w:t>heories relating to “diverging destinies” and “patterns of disadvantage</w:t>
      </w:r>
      <w:r w:rsidR="00EB636D" w:rsidRPr="008B4D51">
        <w:rPr>
          <w:rStyle w:val="normaltextrun"/>
          <w:rFonts w:ascii="Calibri" w:hAnsi="Calibri" w:cs="Calibri"/>
          <w:szCs w:val="24"/>
        </w:rPr>
        <w:t>.</w:t>
      </w:r>
      <w:r w:rsidRPr="008B4D51">
        <w:rPr>
          <w:rStyle w:val="normaltextrun"/>
          <w:rFonts w:ascii="Calibri" w:hAnsi="Calibri" w:cs="Calibri"/>
          <w:szCs w:val="24"/>
        </w:rPr>
        <w:t>”</w:t>
      </w:r>
      <w:r w:rsidR="00EB636D" w:rsidRPr="008B4D51">
        <w:rPr>
          <w:rStyle w:val="normaltextrun"/>
          <w:rFonts w:ascii="Calibri" w:hAnsi="Calibri" w:cs="Calibri"/>
          <w:szCs w:val="24"/>
        </w:rPr>
        <w:t xml:space="preserve"> The theoretical literature has also responded to increasing complexity of partnerships by examining the roles of children as symbols of commitment and rite of passage (i.e parenthood and commitment hypotheses) by examining multi</w:t>
      </w:r>
      <w:r w:rsidR="00736E45" w:rsidRPr="008B4D51">
        <w:rPr>
          <w:rStyle w:val="normaltextrun"/>
          <w:rFonts w:ascii="Calibri" w:hAnsi="Calibri" w:cs="Calibri"/>
          <w:szCs w:val="24"/>
        </w:rPr>
        <w:t>-</w:t>
      </w:r>
      <w:r w:rsidR="00EB636D" w:rsidRPr="008B4D51">
        <w:rPr>
          <w:rStyle w:val="normaltextrun"/>
          <w:rFonts w:ascii="Calibri" w:hAnsi="Calibri" w:cs="Calibri"/>
          <w:szCs w:val="24"/>
        </w:rPr>
        <w:t xml:space="preserve">partner fertility.  </w:t>
      </w:r>
      <w:r w:rsidR="00F221E7" w:rsidRPr="008B4D51" w:rsidDel="00C65CE9">
        <w:rPr>
          <w:rStyle w:val="normaltextrun"/>
          <w:rFonts w:ascii="Calibri" w:hAnsi="Calibri" w:cs="Calibri"/>
          <w:szCs w:val="24"/>
        </w:rPr>
        <w:t xml:space="preserve">Whether pregnancy </w:t>
      </w:r>
      <w:r w:rsidR="00CF1DA7" w:rsidRPr="008B4D51">
        <w:rPr>
          <w:rStyle w:val="normaltextrun"/>
          <w:rFonts w:ascii="Calibri" w:hAnsi="Calibri" w:cs="Calibri"/>
          <w:szCs w:val="24"/>
        </w:rPr>
        <w:t xml:space="preserve">occurs in cohabitation or marriage and whether it </w:t>
      </w:r>
      <w:r w:rsidR="00F221E7" w:rsidRPr="008B4D51" w:rsidDel="00C65CE9">
        <w:rPr>
          <w:rStyle w:val="normaltextrun"/>
          <w:rFonts w:ascii="Calibri" w:hAnsi="Calibri" w:cs="Calibri"/>
          <w:szCs w:val="24"/>
        </w:rPr>
        <w:t>prompts cohabiters to marry varies by</w:t>
      </w:r>
      <w:r w:rsidRPr="008B4D51">
        <w:rPr>
          <w:rStyle w:val="normaltextrun"/>
          <w:rFonts w:ascii="Calibri" w:hAnsi="Calibri" w:cs="Calibri"/>
          <w:szCs w:val="24"/>
        </w:rPr>
        <w:t xml:space="preserve"> socioeconomic</w:t>
      </w:r>
      <w:r w:rsidR="00F221E7" w:rsidRPr="008B4D51" w:rsidDel="00C65CE9">
        <w:rPr>
          <w:rStyle w:val="normaltextrun"/>
          <w:rFonts w:ascii="Calibri" w:hAnsi="Calibri" w:cs="Calibri"/>
          <w:szCs w:val="24"/>
        </w:rPr>
        <w:t xml:space="preserve"> subgroup, </w:t>
      </w:r>
      <w:r w:rsidR="00CF1DA7" w:rsidRPr="008B4D51">
        <w:rPr>
          <w:rStyle w:val="normaltextrun"/>
          <w:rFonts w:ascii="Calibri" w:hAnsi="Calibri" w:cs="Calibri"/>
          <w:szCs w:val="24"/>
        </w:rPr>
        <w:t xml:space="preserve">reflecting </w:t>
      </w:r>
      <w:r w:rsidR="00F221E7" w:rsidRPr="008B4D51" w:rsidDel="00C65CE9">
        <w:rPr>
          <w:rStyle w:val="normaltextrun"/>
          <w:rFonts w:ascii="Calibri" w:hAnsi="Calibri" w:cs="Calibri"/>
          <w:szCs w:val="24"/>
        </w:rPr>
        <w:t xml:space="preserve">subgroup differences in the meanings of cohabitation which may further drive differences along </w:t>
      </w:r>
      <w:r w:rsidRPr="008B4D51">
        <w:rPr>
          <w:rStyle w:val="normaltextrun"/>
          <w:rFonts w:ascii="Calibri" w:hAnsi="Calibri" w:cs="Calibri"/>
          <w:szCs w:val="24"/>
        </w:rPr>
        <w:t xml:space="preserve">socioeconomic </w:t>
      </w:r>
      <w:r w:rsidR="00F221E7" w:rsidRPr="008B4D51" w:rsidDel="00C65CE9">
        <w:rPr>
          <w:rStyle w:val="normaltextrun"/>
          <w:rFonts w:ascii="Calibri" w:hAnsi="Calibri" w:cs="Calibri"/>
          <w:szCs w:val="24"/>
        </w:rPr>
        <w:t>lines</w:t>
      </w:r>
      <w:r w:rsidR="00CF1DA7" w:rsidRPr="008B4D51">
        <w:rPr>
          <w:rStyle w:val="normaltextrun"/>
          <w:rFonts w:ascii="Calibri" w:hAnsi="Calibri" w:cs="Calibri"/>
          <w:szCs w:val="24"/>
        </w:rPr>
        <w:t xml:space="preserve">. </w:t>
      </w:r>
      <w:r w:rsidR="00F221E7" w:rsidRPr="008B4D51" w:rsidDel="00C65CE9">
        <w:rPr>
          <w:rStyle w:val="normaltextrun"/>
          <w:rFonts w:ascii="Calibri" w:hAnsi="Calibri" w:cs="Calibri"/>
          <w:szCs w:val="24"/>
        </w:rPr>
        <w:t xml:space="preserve"> </w:t>
      </w:r>
      <w:r w:rsidR="00CF1DA7" w:rsidRPr="008B4D51">
        <w:rPr>
          <w:rStyle w:val="normaltextrun"/>
          <w:rFonts w:ascii="Calibri" w:hAnsi="Calibri" w:cs="Calibri"/>
          <w:szCs w:val="24"/>
        </w:rPr>
        <w:t>C</w:t>
      </w:r>
      <w:r w:rsidR="00F221E7" w:rsidRPr="008B4D51" w:rsidDel="00C65CE9">
        <w:rPr>
          <w:rStyle w:val="normaltextrun"/>
          <w:rFonts w:ascii="Calibri" w:hAnsi="Calibri" w:cs="Calibri"/>
          <w:szCs w:val="24"/>
        </w:rPr>
        <w:t>ertain family behaviours (childbearing within cohabitation, multi</w:t>
      </w:r>
      <w:r w:rsidR="00736E45" w:rsidRPr="008B4D51">
        <w:rPr>
          <w:rStyle w:val="normaltextrun"/>
          <w:rFonts w:ascii="Calibri" w:hAnsi="Calibri" w:cs="Calibri"/>
          <w:szCs w:val="24"/>
        </w:rPr>
        <w:t>-</w:t>
      </w:r>
      <w:r w:rsidR="00F221E7" w:rsidRPr="008B4D51" w:rsidDel="00C65CE9">
        <w:rPr>
          <w:rStyle w:val="normaltextrun"/>
          <w:rFonts w:ascii="Calibri" w:hAnsi="Calibri" w:cs="Calibri"/>
          <w:szCs w:val="24"/>
        </w:rPr>
        <w:t>partner fertility) continue to be markers of disadvantage</w:t>
      </w:r>
      <w:r w:rsidR="00DC1A58" w:rsidRPr="008B4D51">
        <w:rPr>
          <w:rStyle w:val="normaltextrun"/>
          <w:rFonts w:ascii="Calibri" w:hAnsi="Calibri" w:cs="Calibri"/>
          <w:szCs w:val="24"/>
        </w:rPr>
        <w:t xml:space="preserve"> in some contexts,</w:t>
      </w:r>
      <w:r w:rsidR="00AE4EF2" w:rsidRPr="008B4D51">
        <w:rPr>
          <w:rStyle w:val="normaltextrun"/>
          <w:rFonts w:ascii="Calibri" w:hAnsi="Calibri" w:cs="Calibri"/>
          <w:szCs w:val="24"/>
        </w:rPr>
        <w:t xml:space="preserve"> but are also on the rise in unexpected places (i.e. Italy), which requires new ideas and theories on their drivers and socioeconomic pattern in the </w:t>
      </w:r>
      <w:r w:rsidR="00AE4EF2" w:rsidRPr="008B4D51">
        <w:rPr>
          <w:rStyle w:val="normaltextrun"/>
          <w:rFonts w:ascii="Calibri" w:hAnsi="Calibri" w:cs="Calibri"/>
          <w:szCs w:val="24"/>
        </w:rPr>
        <w:lastRenderedPageBreak/>
        <w:t>future</w:t>
      </w:r>
      <w:r w:rsidR="00EB636D" w:rsidRPr="008B4D51">
        <w:rPr>
          <w:rStyle w:val="normaltextrun"/>
          <w:rFonts w:ascii="Calibri" w:hAnsi="Calibri" w:cs="Calibri"/>
          <w:szCs w:val="24"/>
        </w:rPr>
        <w:t>.</w:t>
      </w:r>
      <w:r w:rsidR="00F221E7" w:rsidRPr="008B4D51" w:rsidDel="00C65CE9">
        <w:rPr>
          <w:rStyle w:val="normaltextrun"/>
          <w:rFonts w:ascii="Calibri" w:hAnsi="Calibri" w:cs="Calibri"/>
          <w:szCs w:val="24"/>
        </w:rPr>
        <w:t xml:space="preserve"> On the other hand, further ideational change may flatten the educational gradient of</w:t>
      </w:r>
      <w:r w:rsidR="00AE4EF2" w:rsidRPr="008B4D51">
        <w:rPr>
          <w:rStyle w:val="normaltextrun"/>
          <w:rFonts w:ascii="Calibri" w:hAnsi="Calibri" w:cs="Calibri"/>
          <w:szCs w:val="24"/>
        </w:rPr>
        <w:t xml:space="preserve"> family behaviours, such as</w:t>
      </w:r>
      <w:r w:rsidR="00F221E7" w:rsidRPr="008B4D51" w:rsidDel="00C65CE9">
        <w:rPr>
          <w:rStyle w:val="normaltextrun"/>
          <w:rFonts w:ascii="Calibri" w:hAnsi="Calibri" w:cs="Calibri"/>
          <w:szCs w:val="24"/>
        </w:rPr>
        <w:t xml:space="preserve"> the risk of marriage in response to pregnancy (i.e Hungary)</w:t>
      </w:r>
      <w:r w:rsidR="001D1572" w:rsidRPr="008B4D51">
        <w:rPr>
          <w:rStyle w:val="normaltextrun"/>
          <w:rFonts w:ascii="Calibri" w:hAnsi="Calibri" w:cs="Calibri"/>
          <w:szCs w:val="24"/>
        </w:rPr>
        <w:t>.</w:t>
      </w:r>
    </w:p>
    <w:p w14:paraId="5FC5AE40" w14:textId="57822203" w:rsidR="00CA3845" w:rsidRPr="008B4D51" w:rsidRDefault="00DB1E58" w:rsidP="00E53086">
      <w:pPr>
        <w:pStyle w:val="Heading4"/>
        <w:rPr>
          <w:rStyle w:val="normaltextrun"/>
          <w:rFonts w:cstheme="majorHAnsi"/>
          <w:i w:val="0"/>
          <w:iCs w:val="0"/>
          <w:szCs w:val="24"/>
        </w:rPr>
      </w:pPr>
      <w:r w:rsidRPr="008B4D51">
        <w:rPr>
          <w:rStyle w:val="normaltextrun"/>
          <w:rFonts w:cstheme="majorHAnsi"/>
          <w:szCs w:val="24"/>
        </w:rPr>
        <w:t>Theme 4: Migrant families and ethnic/race differences</w:t>
      </w:r>
      <w:r w:rsidR="00E53086" w:rsidRPr="008B4D51">
        <w:rPr>
          <w:rStyle w:val="normaltextrun"/>
          <w:rFonts w:cstheme="majorHAnsi"/>
          <w:szCs w:val="24"/>
        </w:rPr>
        <w:br/>
      </w:r>
    </w:p>
    <w:p w14:paraId="4F8F4DBB" w14:textId="6B2B7E90" w:rsidR="00E20D7F" w:rsidRPr="008B4D51" w:rsidRDefault="00CA3845" w:rsidP="00BD21F7">
      <w:pPr>
        <w:spacing w:line="480" w:lineRule="auto"/>
        <w:rPr>
          <w:rStyle w:val="normaltextrun"/>
          <w:rFonts w:ascii="Calibri" w:hAnsi="Calibri" w:cs="Calibri"/>
          <w:szCs w:val="24"/>
        </w:rPr>
      </w:pPr>
      <w:r w:rsidRPr="008B4D51">
        <w:rPr>
          <w:rStyle w:val="normaltextrun"/>
          <w:rFonts w:ascii="Calibri" w:hAnsi="Calibri" w:cs="Calibri"/>
          <w:szCs w:val="24"/>
        </w:rPr>
        <w:t xml:space="preserve">Theories of migrant fertility have been extended to </w:t>
      </w:r>
      <w:r w:rsidR="00B16940" w:rsidRPr="008B4D51">
        <w:rPr>
          <w:rStyle w:val="normaltextrun"/>
          <w:rFonts w:ascii="Calibri" w:hAnsi="Calibri" w:cs="Calibri"/>
          <w:szCs w:val="24"/>
        </w:rPr>
        <w:t xml:space="preserve">investigate how </w:t>
      </w:r>
      <w:r w:rsidRPr="008B4D51">
        <w:rPr>
          <w:rStyle w:val="normaltextrun"/>
          <w:rFonts w:ascii="Calibri" w:hAnsi="Calibri" w:cs="Calibri"/>
          <w:szCs w:val="24"/>
        </w:rPr>
        <w:t>partnering dynamics explain migrant fertility</w:t>
      </w:r>
      <w:r w:rsidR="00AE4EF2" w:rsidRPr="008B4D51">
        <w:rPr>
          <w:rStyle w:val="normaltextrun"/>
          <w:rFonts w:ascii="Calibri" w:hAnsi="Calibri" w:cs="Calibri"/>
          <w:szCs w:val="24"/>
        </w:rPr>
        <w:t>.  M</w:t>
      </w:r>
      <w:r w:rsidRPr="008B4D51">
        <w:rPr>
          <w:rStyle w:val="normaltextrun"/>
          <w:rFonts w:ascii="Calibri" w:hAnsi="Calibri" w:cs="Calibri"/>
          <w:szCs w:val="24"/>
        </w:rPr>
        <w:t>igration, race</w:t>
      </w:r>
      <w:r w:rsidR="00CA7489" w:rsidRPr="008B4D51">
        <w:rPr>
          <w:rStyle w:val="normaltextrun"/>
          <w:rFonts w:ascii="Calibri" w:hAnsi="Calibri" w:cs="Calibri"/>
          <w:szCs w:val="24"/>
        </w:rPr>
        <w:t>,</w:t>
      </w:r>
      <w:r w:rsidRPr="008B4D51">
        <w:rPr>
          <w:rStyle w:val="normaltextrun"/>
          <w:rFonts w:ascii="Calibri" w:hAnsi="Calibri" w:cs="Calibri"/>
          <w:szCs w:val="24"/>
        </w:rPr>
        <w:t xml:space="preserve"> and ethnicity will continue to be key parts of understanding partnership and fertility linkages as the US and countries across Europe continue to</w:t>
      </w:r>
      <w:r w:rsidR="00CA7489" w:rsidRPr="008B4D51">
        <w:rPr>
          <w:rStyle w:val="normaltextrun"/>
          <w:rFonts w:ascii="Calibri" w:hAnsi="Calibri" w:cs="Calibri"/>
          <w:szCs w:val="24"/>
        </w:rPr>
        <w:t xml:space="preserve"> become more heterogeneous</w:t>
      </w:r>
      <w:r w:rsidRPr="008B4D51">
        <w:rPr>
          <w:rStyle w:val="normaltextrun"/>
          <w:rFonts w:ascii="Calibri" w:hAnsi="Calibri" w:cs="Calibri"/>
          <w:szCs w:val="24"/>
        </w:rPr>
        <w:t>. Inter-ethnic partnerships and mixed religion partnerships will also need attention in the future.  I</w:t>
      </w:r>
      <w:r w:rsidR="00F221E7" w:rsidRPr="008B4D51">
        <w:rPr>
          <w:rStyle w:val="normaltextrun"/>
          <w:rFonts w:ascii="Calibri" w:hAnsi="Calibri" w:cs="Calibri"/>
          <w:szCs w:val="24"/>
        </w:rPr>
        <w:t xml:space="preserve">n European countries specifically, </w:t>
      </w:r>
      <w:r w:rsidRPr="008B4D51">
        <w:rPr>
          <w:rStyle w:val="normaltextrun"/>
          <w:rFonts w:ascii="Calibri" w:hAnsi="Calibri" w:cs="Calibri"/>
          <w:szCs w:val="24"/>
        </w:rPr>
        <w:t xml:space="preserve">as </w:t>
      </w:r>
      <w:r w:rsidR="00F221E7" w:rsidRPr="008B4D51">
        <w:rPr>
          <w:rStyle w:val="normaltextrun"/>
          <w:rFonts w:ascii="Calibri" w:hAnsi="Calibri" w:cs="Calibri"/>
          <w:szCs w:val="24"/>
        </w:rPr>
        <w:t>migrant status and race begin to blur</w:t>
      </w:r>
      <w:r w:rsidRPr="008B4D51">
        <w:rPr>
          <w:rStyle w:val="normaltextrun"/>
          <w:rFonts w:ascii="Calibri" w:hAnsi="Calibri" w:cs="Calibri"/>
          <w:szCs w:val="24"/>
        </w:rPr>
        <w:t xml:space="preserve"> with second and third generations</w:t>
      </w:r>
      <w:r w:rsidR="00F221E7" w:rsidRPr="008B4D51">
        <w:rPr>
          <w:rStyle w:val="normaltextrun"/>
          <w:rFonts w:ascii="Calibri" w:hAnsi="Calibri" w:cs="Calibri"/>
          <w:szCs w:val="24"/>
        </w:rPr>
        <w:t>, new framewor</w:t>
      </w:r>
      <w:r w:rsidRPr="008B4D51">
        <w:rPr>
          <w:rStyle w:val="normaltextrun"/>
          <w:rFonts w:ascii="Calibri" w:hAnsi="Calibri" w:cs="Calibri"/>
          <w:szCs w:val="24"/>
        </w:rPr>
        <w:t>k</w:t>
      </w:r>
      <w:r w:rsidR="00F221E7" w:rsidRPr="008B4D51">
        <w:rPr>
          <w:rStyle w:val="normaltextrun"/>
          <w:rFonts w:ascii="Calibri" w:hAnsi="Calibri" w:cs="Calibri"/>
          <w:szCs w:val="24"/>
        </w:rPr>
        <w:t xml:space="preserve">s will need to be developed to understand </w:t>
      </w:r>
      <w:r w:rsidR="0041348F" w:rsidRPr="008B4D51">
        <w:rPr>
          <w:rStyle w:val="normaltextrun"/>
          <w:rFonts w:ascii="Calibri" w:hAnsi="Calibri" w:cs="Calibri"/>
          <w:szCs w:val="24"/>
        </w:rPr>
        <w:t xml:space="preserve">partnership and fertility dynamics </w:t>
      </w:r>
      <w:r w:rsidR="00F221E7" w:rsidRPr="008B4D51">
        <w:rPr>
          <w:rStyle w:val="normaltextrun"/>
          <w:rFonts w:ascii="Calibri" w:hAnsi="Calibri" w:cs="Calibri"/>
          <w:szCs w:val="24"/>
        </w:rPr>
        <w:t>within the context of race and ethnicity in Europe</w:t>
      </w:r>
      <w:r w:rsidRPr="008B4D51">
        <w:rPr>
          <w:rStyle w:val="normaltextrun"/>
          <w:rFonts w:ascii="Calibri" w:hAnsi="Calibri" w:cs="Calibri"/>
          <w:szCs w:val="24"/>
        </w:rPr>
        <w:t>, outside of migration</w:t>
      </w:r>
      <w:r w:rsidR="00B70C50" w:rsidRPr="008B4D51">
        <w:rPr>
          <w:rStyle w:val="normaltextrun"/>
          <w:rFonts w:ascii="Calibri" w:hAnsi="Calibri" w:cs="Calibri"/>
          <w:szCs w:val="24"/>
        </w:rPr>
        <w:t xml:space="preserve">- such as minority subculture theories </w:t>
      </w:r>
      <w:r w:rsidR="006C380F" w:rsidRPr="008B4D51">
        <w:rPr>
          <w:rStyle w:val="normaltextrun"/>
          <w:rFonts w:ascii="Calibri" w:hAnsi="Calibri" w:cs="Calibri"/>
          <w:szCs w:val="24"/>
        </w:rPr>
        <w:fldChar w:fldCharType="begin"/>
      </w:r>
      <w:r w:rsidR="00733E6E" w:rsidRPr="008B4D51">
        <w:rPr>
          <w:rStyle w:val="normaltextrun"/>
          <w:rFonts w:ascii="Calibri" w:hAnsi="Calibri" w:cs="Calibri"/>
          <w:szCs w:val="24"/>
        </w:rPr>
        <w:instrText xml:space="preserve"> ADDIN EN.CITE &lt;EndNote&gt;&lt;Cite&gt;&lt;Author&gt;Mikolai&lt;/Author&gt;&lt;Year&gt;2023&lt;/Year&gt;&lt;RecNum&gt;297&lt;/RecNum&gt;&lt;DisplayText&gt;(Mikolai and Kulu 2023)&lt;/DisplayText&gt;&lt;record&gt;&lt;rec-number&gt;297&lt;/rec-number&gt;&lt;foreign-keys&gt;&lt;key app="EN" db-id="date2dst4vae0pe955kxa2tla9pzrxp00p95" timestamp="1700158060"&gt;297&lt;/key&gt;&lt;/foreign-keys&gt;&lt;ref-type name="Journal Article"&gt;17&lt;/ref-type&gt;&lt;contributors&gt;&lt;authors&gt;&lt;author&gt;Mikolai, Júlia&lt;/author&gt;&lt;author&gt;Kulu, Hill&lt;/author&gt;&lt;/authors&gt;&lt;/contributors&gt;&lt;titles&gt;&lt;title&gt;Partnership and fertility trajectories of immigrants and descendants in the United Kingdom: A multilevel multistate event history approach&lt;/title&gt;&lt;secondary-title&gt;Population Studies&lt;/secondary-title&gt;&lt;/titles&gt;&lt;periodical&gt;&lt;full-title&gt;Population Studies&lt;/full-title&gt;&lt;/periodical&gt;&lt;pages&gt;359-378&lt;/pages&gt;&lt;volume&gt;77&lt;/volume&gt;&lt;number&gt;3&lt;/number&gt;&lt;dates&gt;&lt;year&gt;2023&lt;/year&gt;&lt;pub-dates&gt;&lt;date&gt;2023/09/02&lt;/date&gt;&lt;/pub-dates&gt;&lt;/dates&gt;&lt;publisher&gt;Routledge&lt;/publisher&gt;&lt;isbn&gt;0032-4728&lt;/isbn&gt;&lt;urls&gt;&lt;related-urls&gt;&lt;url&gt;https://doi.org/10.1080/00324728.2022.2144639&lt;/url&gt;&lt;/related-urls&gt;&lt;/urls&gt;&lt;electronic-resource-num&gt;10.1080/00324728.2022.2144639&lt;/electronic-resource-num&gt;&lt;/record&gt;&lt;/Cite&gt;&lt;/EndNote&gt;</w:instrText>
      </w:r>
      <w:r w:rsidR="006C380F" w:rsidRPr="008B4D51">
        <w:rPr>
          <w:rStyle w:val="normaltextrun"/>
          <w:rFonts w:ascii="Calibri" w:hAnsi="Calibri" w:cs="Calibri"/>
          <w:szCs w:val="24"/>
        </w:rPr>
        <w:fldChar w:fldCharType="separate"/>
      </w:r>
      <w:r w:rsidR="00733E6E" w:rsidRPr="008B4D51">
        <w:rPr>
          <w:rStyle w:val="normaltextrun"/>
          <w:rFonts w:ascii="Calibri" w:hAnsi="Calibri" w:cs="Calibri"/>
          <w:noProof/>
          <w:szCs w:val="24"/>
        </w:rPr>
        <w:t>(Mikolai and Kulu 2023)</w:t>
      </w:r>
      <w:r w:rsidR="006C380F" w:rsidRPr="008B4D51">
        <w:rPr>
          <w:rStyle w:val="normaltextrun"/>
          <w:rFonts w:ascii="Calibri" w:hAnsi="Calibri" w:cs="Calibri"/>
          <w:szCs w:val="24"/>
        </w:rPr>
        <w:fldChar w:fldCharType="end"/>
      </w:r>
      <w:r w:rsidR="00F221E7" w:rsidRPr="008B4D51">
        <w:rPr>
          <w:rStyle w:val="normaltextrun"/>
          <w:rFonts w:ascii="Calibri" w:hAnsi="Calibri" w:cs="Calibri"/>
          <w:szCs w:val="24"/>
        </w:rPr>
        <w:t>.</w:t>
      </w:r>
      <w:r w:rsidR="00AE4EF2" w:rsidRPr="008B4D51">
        <w:rPr>
          <w:rStyle w:val="normaltextrun"/>
          <w:rFonts w:ascii="Calibri" w:hAnsi="Calibri" w:cs="Calibri"/>
          <w:szCs w:val="24"/>
        </w:rPr>
        <w:t xml:space="preserve">  Such frameworks will need to build on existing ideas dominant in the US where racial minorities are often not migrants. </w:t>
      </w:r>
      <w:r w:rsidR="006D79B5" w:rsidRPr="008B4D51">
        <w:rPr>
          <w:rStyle w:val="normaltextrun"/>
          <w:rFonts w:ascii="Calibri" w:hAnsi="Calibri" w:cs="Calibri"/>
          <w:szCs w:val="24"/>
        </w:rPr>
        <w:t xml:space="preserve">Inter-ethnic partnerships and mixed religion partnerships and their linkages with fertility </w:t>
      </w:r>
      <w:r w:rsidR="0041348F" w:rsidRPr="008B4D51">
        <w:rPr>
          <w:rStyle w:val="normaltextrun"/>
          <w:rFonts w:ascii="Calibri" w:hAnsi="Calibri" w:cs="Calibri"/>
          <w:szCs w:val="24"/>
        </w:rPr>
        <w:t xml:space="preserve">need </w:t>
      </w:r>
      <w:r w:rsidR="006D79B5" w:rsidRPr="008B4D51">
        <w:rPr>
          <w:rStyle w:val="normaltextrun"/>
          <w:rFonts w:ascii="Calibri" w:hAnsi="Calibri" w:cs="Calibri"/>
          <w:szCs w:val="24"/>
        </w:rPr>
        <w:t xml:space="preserve">also be studied in the </w:t>
      </w:r>
      <w:r w:rsidR="00B70C50" w:rsidRPr="008B4D51">
        <w:rPr>
          <w:rStyle w:val="normaltextrun"/>
          <w:rFonts w:ascii="Calibri" w:hAnsi="Calibri" w:cs="Calibri"/>
          <w:szCs w:val="24"/>
        </w:rPr>
        <w:t>future</w:t>
      </w:r>
      <w:r w:rsidR="00CA7489" w:rsidRPr="008B4D51">
        <w:rPr>
          <w:rStyle w:val="normaltextrun"/>
          <w:rFonts w:ascii="Calibri" w:hAnsi="Calibri" w:cs="Calibri"/>
          <w:szCs w:val="24"/>
        </w:rPr>
        <w:t xml:space="preserve"> </w:t>
      </w:r>
      <w:r w:rsidR="00CA7489" w:rsidRPr="008B4D51">
        <w:rPr>
          <w:rStyle w:val="normaltextrun"/>
          <w:rFonts w:ascii="Calibri" w:hAnsi="Calibri" w:cs="Calibri"/>
          <w:szCs w:val="24"/>
        </w:rPr>
        <w:fldChar w:fldCharType="begin"/>
      </w:r>
      <w:r w:rsidR="00733E6E" w:rsidRPr="008B4D51">
        <w:rPr>
          <w:rStyle w:val="normaltextrun"/>
          <w:rFonts w:ascii="Calibri" w:hAnsi="Calibri" w:cs="Calibri"/>
          <w:szCs w:val="24"/>
        </w:rPr>
        <w:instrText xml:space="preserve"> ADDIN EN.CITE &lt;EndNote&gt;&lt;Cite&gt;&lt;Author&gt;Van Landschoot&lt;/Author&gt;&lt;Year&gt;2017&lt;/Year&gt;&lt;RecNum&gt;332&lt;/RecNum&gt;&lt;DisplayText&gt;(Van Landschoot, de Valk and Van Bavel 2017)&lt;/DisplayText&gt;&lt;record&gt;&lt;rec-number&gt;332&lt;/rec-number&gt;&lt;foreign-keys&gt;&lt;key app="EN" db-id="date2dst4vae0pe955kxa2tla9pzrxp00p95" timestamp="1705057837"&gt;332&lt;/key&gt;&lt;/foreign-keys&gt;&lt;ref-type name="Journal Article"&gt;17&lt;/ref-type&gt;&lt;contributors&gt;&lt;authors&gt;&lt;author&gt;Van Landschoot, Lisa&lt;/author&gt;&lt;author&gt;de Valk, Helga&lt;/author&gt;&lt;author&gt;Van Bavel, Jan&lt;/author&gt;&lt;/authors&gt;&lt;/contributors&gt;&lt;titles&gt;&lt;title&gt;Fertility among descendants of immigrants in Belgium: The role of the partner&lt;/title&gt;&lt;secondary-title&gt;Demographic Research&lt;/secondary-title&gt;&lt;/titles&gt;&lt;periodical&gt;&lt;full-title&gt;Demographic Research&lt;/full-title&gt;&lt;/periodical&gt;&lt;pages&gt;1827-1858&lt;/pages&gt;&lt;volume&gt;S23&lt;/volume&gt;&lt;number&gt;60&lt;/number&gt;&lt;dates&gt;&lt;year&gt;2017&lt;/year&gt;&lt;/dates&gt;&lt;isbn&gt;1435-9871&lt;/isbn&gt;&lt;urls&gt;&lt;related-urls&gt;&lt;url&gt;https://www.demographic-research.org/special/23/60/&lt;/url&gt;&lt;url&gt;https://www.demographic-research.org/special/23/60/s23-60.pdf&lt;/url&gt;&lt;/related-urls&gt;&lt;/urls&gt;&lt;electronic-resource-num&gt;10.4054/DemRes.2017.36.60&lt;/electronic-resource-num&gt;&lt;/record&gt;&lt;/Cite&gt;&lt;/EndNote&gt;</w:instrText>
      </w:r>
      <w:r w:rsidR="00CA7489" w:rsidRPr="008B4D51">
        <w:rPr>
          <w:rStyle w:val="normaltextrun"/>
          <w:rFonts w:ascii="Calibri" w:hAnsi="Calibri" w:cs="Calibri"/>
          <w:szCs w:val="24"/>
        </w:rPr>
        <w:fldChar w:fldCharType="separate"/>
      </w:r>
      <w:r w:rsidR="00733E6E" w:rsidRPr="008B4D51">
        <w:rPr>
          <w:rStyle w:val="normaltextrun"/>
          <w:rFonts w:ascii="Calibri" w:hAnsi="Calibri" w:cs="Calibri"/>
          <w:noProof/>
          <w:szCs w:val="24"/>
        </w:rPr>
        <w:t>(Van Landschoot, de Valk and Van Bavel 2017)</w:t>
      </w:r>
      <w:r w:rsidR="00CA7489" w:rsidRPr="008B4D51">
        <w:rPr>
          <w:rStyle w:val="normaltextrun"/>
          <w:rFonts w:ascii="Calibri" w:hAnsi="Calibri" w:cs="Calibri"/>
          <w:szCs w:val="24"/>
        </w:rPr>
        <w:fldChar w:fldCharType="end"/>
      </w:r>
      <w:r w:rsidR="006D79B5" w:rsidRPr="008B4D51">
        <w:rPr>
          <w:rStyle w:val="normaltextrun"/>
          <w:rFonts w:ascii="Calibri" w:hAnsi="Calibri" w:cs="Calibri"/>
          <w:szCs w:val="24"/>
        </w:rPr>
        <w:t xml:space="preserve">.  </w:t>
      </w:r>
      <w:r w:rsidR="00B70C50" w:rsidRPr="008B4D51">
        <w:rPr>
          <w:rStyle w:val="normaltextrun"/>
          <w:rFonts w:ascii="Calibri" w:hAnsi="Calibri" w:cs="Calibri"/>
          <w:szCs w:val="24"/>
        </w:rPr>
        <w:t xml:space="preserve">Integrating </w:t>
      </w:r>
      <w:r w:rsidR="00E20D7F" w:rsidRPr="008B4D51">
        <w:rPr>
          <w:rStyle w:val="normaltextrun"/>
          <w:rFonts w:ascii="Calibri" w:hAnsi="Calibri" w:cs="Calibri"/>
          <w:szCs w:val="24"/>
        </w:rPr>
        <w:t xml:space="preserve">an intersectional approach </w:t>
      </w:r>
      <w:r w:rsidR="00B70C50" w:rsidRPr="008B4D51">
        <w:rPr>
          <w:rStyle w:val="normaltextrun"/>
          <w:rFonts w:ascii="Calibri" w:hAnsi="Calibri" w:cs="Calibri"/>
          <w:szCs w:val="24"/>
        </w:rPr>
        <w:t xml:space="preserve">to studies of ethnicity </w:t>
      </w:r>
      <w:r w:rsidR="00E20D7F" w:rsidRPr="008B4D51">
        <w:rPr>
          <w:rStyle w:val="normaltextrun"/>
          <w:rFonts w:ascii="Calibri" w:hAnsi="Calibri" w:cs="Calibri"/>
          <w:szCs w:val="24"/>
        </w:rPr>
        <w:t xml:space="preserve">is crucial for future work </w:t>
      </w:r>
      <w:r w:rsidR="00A82D9E" w:rsidRPr="008B4D51">
        <w:rPr>
          <w:rStyle w:val="normaltextrun"/>
          <w:rFonts w:ascii="Calibri" w:hAnsi="Calibri" w:cs="Calibri"/>
          <w:szCs w:val="24"/>
        </w:rPr>
        <w:t>i</w:t>
      </w:r>
      <w:r w:rsidR="00E20D7F" w:rsidRPr="008B4D51">
        <w:rPr>
          <w:rStyle w:val="normaltextrun"/>
          <w:rFonts w:ascii="Calibri" w:hAnsi="Calibri" w:cs="Calibri"/>
          <w:szCs w:val="24"/>
        </w:rPr>
        <w:t>n an increasingly diverse world</w:t>
      </w:r>
      <w:r w:rsidR="0041348F" w:rsidRPr="008B4D51">
        <w:rPr>
          <w:rStyle w:val="normaltextrun"/>
          <w:rFonts w:ascii="Calibri" w:hAnsi="Calibri" w:cs="Calibri"/>
          <w:szCs w:val="24"/>
        </w:rPr>
        <w:t>.</w:t>
      </w:r>
      <w:r w:rsidR="00E20D7F" w:rsidRPr="008B4D51">
        <w:rPr>
          <w:rStyle w:val="normaltextrun"/>
          <w:rFonts w:ascii="Calibri" w:hAnsi="Calibri" w:cs="Calibri"/>
          <w:szCs w:val="24"/>
        </w:rPr>
        <w:t xml:space="preserve"> </w:t>
      </w:r>
      <w:r w:rsidR="0041348F" w:rsidRPr="008B4D51">
        <w:rPr>
          <w:rStyle w:val="normaltextrun"/>
          <w:rFonts w:ascii="Calibri" w:hAnsi="Calibri" w:cs="Calibri"/>
          <w:szCs w:val="24"/>
        </w:rPr>
        <w:t>M</w:t>
      </w:r>
      <w:r w:rsidR="00E20D7F" w:rsidRPr="008B4D51">
        <w:rPr>
          <w:rStyle w:val="normaltextrun"/>
          <w:rFonts w:ascii="Calibri" w:hAnsi="Calibri" w:cs="Calibri"/>
          <w:szCs w:val="24"/>
        </w:rPr>
        <w:t xml:space="preserve">embership across multiple marginalized subgroups may shape family behaviours and provide opportunities to understand their multiplicative or offsetting effects. </w:t>
      </w:r>
    </w:p>
    <w:p w14:paraId="6EC9F6B3" w14:textId="550A2491" w:rsidR="00E53086" w:rsidRPr="008B4D51" w:rsidRDefault="00E53086" w:rsidP="00E53086">
      <w:pPr>
        <w:pStyle w:val="Heading4"/>
        <w:rPr>
          <w:rStyle w:val="normaltextrun"/>
        </w:rPr>
      </w:pPr>
      <w:r w:rsidRPr="008B4D51">
        <w:rPr>
          <w:rStyle w:val="normaltextrun"/>
        </w:rPr>
        <w:t xml:space="preserve">Future Work </w:t>
      </w:r>
    </w:p>
    <w:p w14:paraId="67F940CC" w14:textId="710E3BBF" w:rsidR="003F0671" w:rsidRPr="008B4D51" w:rsidRDefault="00287440" w:rsidP="00BD21F7">
      <w:pPr>
        <w:spacing w:line="480" w:lineRule="auto"/>
        <w:rPr>
          <w:rStyle w:val="normaltextrun"/>
          <w:rFonts w:ascii="Calibri" w:hAnsi="Calibri" w:cs="Calibri"/>
          <w:szCs w:val="24"/>
        </w:rPr>
      </w:pPr>
      <w:r w:rsidRPr="008B4D51">
        <w:rPr>
          <w:rStyle w:val="normaltextrun"/>
          <w:rFonts w:ascii="Calibri" w:hAnsi="Calibri" w:cs="Calibri"/>
          <w:szCs w:val="24"/>
        </w:rPr>
        <w:t>Although outside the scope of this review, future work should study partnership and fertility outside of heterosexual partnerships (</w:t>
      </w:r>
      <w:r w:rsidR="005F332E" w:rsidRPr="008B4D51">
        <w:rPr>
          <w:rStyle w:val="normaltextrun"/>
          <w:rFonts w:ascii="Calibri" w:hAnsi="Calibri" w:cs="Calibri"/>
          <w:szCs w:val="24"/>
        </w:rPr>
        <w:t>i.e.</w:t>
      </w:r>
      <w:r w:rsidRPr="008B4D51">
        <w:rPr>
          <w:rStyle w:val="normaltextrun"/>
          <w:rFonts w:ascii="Calibri" w:hAnsi="Calibri" w:cs="Calibri"/>
          <w:szCs w:val="24"/>
        </w:rPr>
        <w:t xml:space="preserve"> assisted reproductive technology, variety of partnerships – same sex, </w:t>
      </w:r>
      <w:r w:rsidR="005F332E" w:rsidRPr="008B4D51">
        <w:rPr>
          <w:rStyle w:val="normaltextrun"/>
          <w:rFonts w:ascii="Calibri" w:hAnsi="Calibri" w:cs="Calibri"/>
          <w:szCs w:val="24"/>
        </w:rPr>
        <w:t>non-coresidential</w:t>
      </w:r>
      <w:r w:rsidRPr="008B4D51">
        <w:rPr>
          <w:rStyle w:val="normaltextrun"/>
          <w:rFonts w:ascii="Calibri" w:hAnsi="Calibri" w:cs="Calibri"/>
          <w:szCs w:val="24"/>
        </w:rPr>
        <w:t xml:space="preserve"> relationships)</w:t>
      </w:r>
      <w:r w:rsidR="00EF6A55" w:rsidRPr="008B4D51">
        <w:rPr>
          <w:rStyle w:val="normaltextrun"/>
          <w:rFonts w:ascii="Calibri" w:hAnsi="Calibri" w:cs="Calibri"/>
          <w:szCs w:val="24"/>
        </w:rPr>
        <w:t>.</w:t>
      </w:r>
      <w:r w:rsidR="003F0671" w:rsidRPr="008B4D51">
        <w:rPr>
          <w:rStyle w:val="normaltextrun"/>
          <w:rFonts w:ascii="Calibri" w:hAnsi="Calibri" w:cs="Calibri"/>
          <w:szCs w:val="24"/>
        </w:rPr>
        <w:t xml:space="preserve"> Additionally, assisted reproductive technology within the context of partnership may be particularly important to </w:t>
      </w:r>
      <w:r w:rsidR="003F0671" w:rsidRPr="008B4D51">
        <w:rPr>
          <w:rStyle w:val="normaltextrun"/>
          <w:rFonts w:ascii="Calibri" w:hAnsi="Calibri" w:cs="Calibri"/>
          <w:szCs w:val="24"/>
        </w:rPr>
        <w:lastRenderedPageBreak/>
        <w:t xml:space="preserve">consider in the future, as it may play a larger role in mitigating the impact of partnership postponement of fertility </w:t>
      </w:r>
      <w:r w:rsidR="003F0671" w:rsidRPr="008B4D51">
        <w:rPr>
          <w:rStyle w:val="normaltextrun"/>
          <w:rFonts w:ascii="Calibri" w:hAnsi="Calibri" w:cs="Calibri"/>
          <w:szCs w:val="24"/>
        </w:rPr>
        <w:fldChar w:fldCharType="begin"/>
      </w:r>
      <w:r w:rsidR="00733E6E" w:rsidRPr="008B4D51">
        <w:rPr>
          <w:rStyle w:val="normaltextrun"/>
          <w:rFonts w:ascii="Calibri" w:hAnsi="Calibri" w:cs="Calibri"/>
          <w:szCs w:val="24"/>
        </w:rPr>
        <w:instrText xml:space="preserve"> ADDIN EN.CITE &lt;EndNote&gt;&lt;Cite&gt;&lt;Author&gt;Pelikh&lt;/Author&gt;&lt;Year&gt;2023&lt;/Year&gt;&lt;RecNum&gt;383&lt;/RecNum&gt;&lt;DisplayText&gt;(Pelikh, Remes et al. 2023)&lt;/DisplayText&gt;&lt;record&gt;&lt;rec-number&gt;383&lt;/rec-number&gt;&lt;foreign-keys&gt;&lt;key app="EN" db-id="date2dst4vae0pe955kxa2tla9pzrxp00p95" timestamp="1714563733"&gt;383&lt;/key&gt;&lt;/foreign-keys&gt;&lt;ref-type name="Journal Article"&gt;17&lt;/ref-type&gt;&lt;contributors&gt;&lt;authors&gt;&lt;author&gt;Pelikh, Alina&lt;/author&gt;&lt;author&gt;Remes, Hanna&lt;/author&gt;&lt;author&gt;Metsä-Simola, Niina&lt;/author&gt;&lt;author&gt;Goisis, Alice&lt;/author&gt;&lt;/authors&gt;&lt;/contributors&gt;&lt;titles&gt;&lt;title&gt;Partnership trajectories preceding medically assisted reproduction&lt;/title&gt;&lt;secondary-title&gt;Population Studies&lt;/secondary-title&gt;&lt;/titles&gt;&lt;periodical&gt;&lt;full-title&gt;Population Studies&lt;/full-title&gt;&lt;/periodical&gt;&lt;pages&gt;1-20&lt;/pages&gt;&lt;dates&gt;&lt;year&gt;2023&lt;/year&gt;&lt;/dates&gt;&lt;publisher&gt;Routledge&lt;/publisher&gt;&lt;isbn&gt;0032-4728&lt;/isbn&gt;&lt;urls&gt;&lt;related-urls&gt;&lt;url&gt;https://doi.org/10.1080/00324728.2023.2215213&lt;/url&gt;&lt;/related-urls&gt;&lt;/urls&gt;&lt;electronic-resource-num&gt;10.1080/00324728.2023.2215213&lt;/electronic-resource-num&gt;&lt;/record&gt;&lt;/Cite&gt;&lt;/EndNote&gt;</w:instrText>
      </w:r>
      <w:r w:rsidR="003F0671" w:rsidRPr="008B4D51">
        <w:rPr>
          <w:rStyle w:val="normaltextrun"/>
          <w:rFonts w:ascii="Calibri" w:hAnsi="Calibri" w:cs="Calibri"/>
          <w:szCs w:val="24"/>
        </w:rPr>
        <w:fldChar w:fldCharType="separate"/>
      </w:r>
      <w:r w:rsidR="00733E6E" w:rsidRPr="008B4D51">
        <w:rPr>
          <w:rStyle w:val="normaltextrun"/>
          <w:rFonts w:ascii="Calibri" w:hAnsi="Calibri" w:cs="Calibri"/>
          <w:noProof/>
          <w:szCs w:val="24"/>
        </w:rPr>
        <w:t>(Pelikh, Remes et al. 2023)</w:t>
      </w:r>
      <w:r w:rsidR="003F0671" w:rsidRPr="008B4D51">
        <w:rPr>
          <w:rStyle w:val="normaltextrun"/>
          <w:rFonts w:ascii="Calibri" w:hAnsi="Calibri" w:cs="Calibri"/>
          <w:szCs w:val="24"/>
        </w:rPr>
        <w:fldChar w:fldCharType="end"/>
      </w:r>
      <w:r w:rsidR="003F0671" w:rsidRPr="008B4D51">
        <w:rPr>
          <w:rStyle w:val="normaltextrun"/>
          <w:rFonts w:ascii="Calibri" w:hAnsi="Calibri" w:cs="Calibri"/>
          <w:szCs w:val="24"/>
        </w:rPr>
        <w:t xml:space="preserve">. </w:t>
      </w:r>
    </w:p>
    <w:p w14:paraId="783FF69B" w14:textId="3A374078" w:rsidR="00287440" w:rsidRPr="008B4D51" w:rsidRDefault="00287440" w:rsidP="00BD21F7">
      <w:pPr>
        <w:spacing w:line="480" w:lineRule="auto"/>
        <w:rPr>
          <w:rStyle w:val="eop"/>
          <w:rFonts w:ascii="Calibri" w:hAnsi="Calibri" w:cs="Calibri"/>
          <w:szCs w:val="24"/>
        </w:rPr>
      </w:pPr>
      <w:r w:rsidRPr="008B4D51">
        <w:rPr>
          <w:rStyle w:val="normaltextrun"/>
          <w:rFonts w:ascii="Calibri" w:hAnsi="Calibri" w:cs="Calibri"/>
          <w:szCs w:val="24"/>
        </w:rPr>
        <w:t>Currently, demographic literature largely focuses on fertility within heterosexual partnerships, often overlooking other types of fertility</w:t>
      </w:r>
      <w:r w:rsidR="00A90D31" w:rsidRPr="008B4D51">
        <w:rPr>
          <w:rStyle w:val="normaltextrun"/>
          <w:rFonts w:ascii="Calibri" w:hAnsi="Calibri" w:cs="Calibri"/>
          <w:szCs w:val="24"/>
        </w:rPr>
        <w:t>, due in part to the reliance on survey and register data</w:t>
      </w:r>
      <w:r w:rsidRPr="008B4D51">
        <w:rPr>
          <w:rStyle w:val="normaltextrun"/>
          <w:rFonts w:ascii="Calibri" w:hAnsi="Calibri" w:cs="Calibri"/>
          <w:szCs w:val="24"/>
        </w:rPr>
        <w:t xml:space="preserve">. Future approaches need to both acknowledge these smaller populations in the </w:t>
      </w:r>
      <w:r w:rsidR="00EF6A55" w:rsidRPr="008B4D51">
        <w:rPr>
          <w:rStyle w:val="normaltextrun"/>
          <w:rFonts w:ascii="Calibri" w:hAnsi="Calibri" w:cs="Calibri"/>
          <w:szCs w:val="24"/>
        </w:rPr>
        <w:t>general</w:t>
      </w:r>
      <w:r w:rsidRPr="008B4D51">
        <w:rPr>
          <w:rStyle w:val="normaltextrun"/>
          <w:rFonts w:ascii="Calibri" w:hAnsi="Calibri" w:cs="Calibri"/>
          <w:szCs w:val="24"/>
        </w:rPr>
        <w:t xml:space="preserve"> study of family demography, while </w:t>
      </w:r>
      <w:r w:rsidR="00AE4EF2" w:rsidRPr="008B4D51">
        <w:rPr>
          <w:rStyle w:val="normaltextrun"/>
          <w:rFonts w:ascii="Calibri" w:hAnsi="Calibri" w:cs="Calibri"/>
          <w:szCs w:val="24"/>
        </w:rPr>
        <w:t>a</w:t>
      </w:r>
      <w:r w:rsidRPr="008B4D51">
        <w:rPr>
          <w:rStyle w:val="normaltextrun"/>
          <w:rFonts w:ascii="Calibri" w:hAnsi="Calibri" w:cs="Calibri"/>
          <w:szCs w:val="24"/>
        </w:rPr>
        <w:t>lso recognizing their differen</w:t>
      </w:r>
      <w:r w:rsidR="00EF6A55" w:rsidRPr="008B4D51">
        <w:rPr>
          <w:rStyle w:val="normaltextrun"/>
          <w:rFonts w:ascii="Calibri" w:hAnsi="Calibri" w:cs="Calibri"/>
          <w:szCs w:val="24"/>
        </w:rPr>
        <w:t>ces</w:t>
      </w:r>
      <w:r w:rsidRPr="008B4D51">
        <w:rPr>
          <w:rStyle w:val="normaltextrun"/>
          <w:rFonts w:ascii="Calibri" w:hAnsi="Calibri" w:cs="Calibri"/>
          <w:szCs w:val="24"/>
        </w:rPr>
        <w:t xml:space="preserve">. Small sample sizes make it difficult to study these groups using survey </w:t>
      </w:r>
      <w:r w:rsidR="00A90D31" w:rsidRPr="008B4D51">
        <w:rPr>
          <w:rStyle w:val="normaltextrun"/>
          <w:rFonts w:ascii="Calibri" w:hAnsi="Calibri" w:cs="Calibri"/>
          <w:szCs w:val="24"/>
        </w:rPr>
        <w:t xml:space="preserve">and register </w:t>
      </w:r>
      <w:r w:rsidRPr="008B4D51">
        <w:rPr>
          <w:rStyle w:val="normaltextrun"/>
          <w:rFonts w:ascii="Calibri" w:hAnsi="Calibri" w:cs="Calibri"/>
          <w:szCs w:val="24"/>
        </w:rPr>
        <w:t xml:space="preserve">data, so future demographic research will need to focus on innovative approaches toward inclusivity and </w:t>
      </w:r>
      <w:r w:rsidR="001A5CDF" w:rsidRPr="008B4D51">
        <w:rPr>
          <w:rStyle w:val="normaltextrun"/>
          <w:rFonts w:ascii="Calibri" w:hAnsi="Calibri" w:cs="Calibri"/>
          <w:szCs w:val="24"/>
        </w:rPr>
        <w:t>analysing</w:t>
      </w:r>
      <w:r w:rsidRPr="008B4D51">
        <w:rPr>
          <w:rStyle w:val="normaltextrun"/>
          <w:rFonts w:ascii="Calibri" w:hAnsi="Calibri" w:cs="Calibri"/>
          <w:szCs w:val="24"/>
        </w:rPr>
        <w:t> heterogeneity</w:t>
      </w:r>
      <w:r w:rsidRPr="008B4D51">
        <w:rPr>
          <w:rStyle w:val="normaltextrun"/>
          <w:rFonts w:ascii="Calibri" w:hAnsi="Calibri" w:cs="Calibri"/>
          <w:color w:val="FF0000"/>
          <w:szCs w:val="24"/>
        </w:rPr>
        <w:t> </w:t>
      </w:r>
      <w:r w:rsidR="00DA7463" w:rsidRPr="008B4D51">
        <w:rPr>
          <w:rStyle w:val="normaltextrun"/>
          <w:rFonts w:ascii="Calibri" w:hAnsi="Calibri" w:cs="Calibri"/>
          <w:szCs w:val="24"/>
        </w:rPr>
        <w:fldChar w:fldCharType="begin"/>
      </w:r>
      <w:r w:rsidR="00733E6E" w:rsidRPr="008B4D51">
        <w:rPr>
          <w:rStyle w:val="normaltextrun"/>
          <w:rFonts w:ascii="Calibri" w:hAnsi="Calibri" w:cs="Calibri"/>
          <w:szCs w:val="24"/>
        </w:rPr>
        <w:instrText xml:space="preserve"> ADDIN EN.CITE &lt;EndNote&gt;&lt;Cite&gt;&lt;Author&gt;Sassler&lt;/Author&gt;&lt;Year&gt;2020&lt;/Year&gt;&lt;RecNum&gt;30&lt;/RecNum&gt;&lt;DisplayText&gt;(Sassler and Lichter 2020)&lt;/DisplayText&gt;&lt;record&gt;&lt;rec-number&gt;30&lt;/rec-number&gt;&lt;foreign-keys&gt;&lt;key app="EN" db-id="date2dst4vae0pe955kxa2tla9pzrxp00p95" timestamp="1665058294"&gt;30&lt;/key&gt;&lt;/foreign-keys&gt;&lt;ref-type name="Journal Article"&gt;17&lt;/ref-type&gt;&lt;contributors&gt;&lt;authors&gt;&lt;author&gt;Sassler, Sharon&lt;/author&gt;&lt;author&gt;Lichter, Daniel T.&lt;/author&gt;&lt;/authors&gt;&lt;/contributors&gt;&lt;titles&gt;&lt;title&gt;Cohabitation and Marriage: Complexity and Diversity in Union-Formation Patterns&lt;/title&gt;&lt;secondary-title&gt;Journal of Marriage and Family&lt;/secondary-title&gt;&lt;/titles&gt;&lt;periodical&gt;&lt;full-title&gt;Journal of Marriage and Family&lt;/full-title&gt;&lt;/periodical&gt;&lt;pages&gt;35-61&lt;/pages&gt;&lt;volume&gt;82&lt;/volume&gt;&lt;number&gt;1&lt;/number&gt;&lt;keywords&gt;&lt;keyword&gt;cohabitation&lt;/keyword&gt;&lt;keyword&gt;family formation&lt;/keyword&gt;&lt;keyword&gt;intimate relationships&lt;/keyword&gt;&lt;keyword&gt;marriage&lt;/keyword&gt;&lt;keyword&gt;mate selection&lt;/keyword&gt;&lt;keyword&gt;union formation&lt;/keyword&gt;&lt;/keywords&gt;&lt;dates&gt;&lt;year&gt;2020&lt;/year&gt;&lt;pub-dates&gt;&lt;date&gt;2020/02/01&lt;/date&gt;&lt;/pub-dates&gt;&lt;/dates&gt;&lt;publisher&gt;John Wiley &amp;amp; Sons, Ltd&lt;/publisher&gt;&lt;isbn&gt;0022-2445&lt;/isbn&gt;&lt;work-type&gt;https://doi.org/10.1111/jomf.12617&lt;/work-type&gt;&lt;urls&gt;&lt;related-urls&gt;&lt;url&gt;https://doi.org/10.1111/jomf.12617&lt;/url&gt;&lt;/related-urls&gt;&lt;/urls&gt;&lt;electronic-resource-num&gt;https://doi.org/10.1111/jomf.12617&lt;/electronic-resource-num&gt;&lt;access-date&gt;2021/06/22&lt;/access-date&gt;&lt;/record&gt;&lt;/Cite&gt;&lt;/EndNote&gt;</w:instrText>
      </w:r>
      <w:r w:rsidR="00DA7463" w:rsidRPr="008B4D51">
        <w:rPr>
          <w:rStyle w:val="normaltextrun"/>
          <w:rFonts w:ascii="Calibri" w:hAnsi="Calibri" w:cs="Calibri"/>
          <w:szCs w:val="24"/>
        </w:rPr>
        <w:fldChar w:fldCharType="separate"/>
      </w:r>
      <w:r w:rsidR="00733E6E" w:rsidRPr="008B4D51">
        <w:rPr>
          <w:rStyle w:val="normaltextrun"/>
          <w:rFonts w:ascii="Calibri" w:hAnsi="Calibri" w:cs="Calibri"/>
          <w:noProof/>
          <w:szCs w:val="24"/>
        </w:rPr>
        <w:t>(Sassler and Lichter 2020)</w:t>
      </w:r>
      <w:r w:rsidR="00DA7463" w:rsidRPr="008B4D51">
        <w:rPr>
          <w:rStyle w:val="normaltextrun"/>
          <w:rFonts w:ascii="Calibri" w:hAnsi="Calibri" w:cs="Calibri"/>
          <w:szCs w:val="24"/>
        </w:rPr>
        <w:fldChar w:fldCharType="end"/>
      </w:r>
      <w:r w:rsidR="00DA7463" w:rsidRPr="008B4D51">
        <w:rPr>
          <w:rStyle w:val="normaltextrun"/>
          <w:rFonts w:ascii="Calibri" w:hAnsi="Calibri" w:cs="Calibri"/>
          <w:szCs w:val="24"/>
        </w:rPr>
        <w:t>.</w:t>
      </w:r>
      <w:r w:rsidRPr="008B4D51">
        <w:rPr>
          <w:rStyle w:val="normaltextrun"/>
          <w:rFonts w:ascii="Calibri" w:hAnsi="Calibri" w:cs="Calibri"/>
          <w:szCs w:val="24"/>
        </w:rPr>
        <w:t> </w:t>
      </w:r>
      <w:r w:rsidRPr="008B4D51">
        <w:rPr>
          <w:rStyle w:val="eop"/>
          <w:rFonts w:ascii="Calibri" w:hAnsi="Calibri" w:cs="Calibri"/>
          <w:szCs w:val="24"/>
        </w:rPr>
        <w:t> </w:t>
      </w:r>
      <w:r w:rsidR="001A5CDF" w:rsidRPr="008B4D51">
        <w:rPr>
          <w:rStyle w:val="eop"/>
          <w:rFonts w:ascii="Calibri" w:hAnsi="Calibri" w:cs="Calibri"/>
          <w:szCs w:val="24"/>
        </w:rPr>
        <w:t xml:space="preserve"> </w:t>
      </w:r>
    </w:p>
    <w:p w14:paraId="65CAE9BB" w14:textId="7187E3C5" w:rsidR="00016080" w:rsidRPr="008B4D51" w:rsidRDefault="00016080" w:rsidP="00BD21F7">
      <w:pPr>
        <w:spacing w:line="480" w:lineRule="auto"/>
        <w:rPr>
          <w:rFonts w:ascii="Segoe UI" w:hAnsi="Segoe UI" w:cs="Segoe UI"/>
          <w:szCs w:val="24"/>
        </w:rPr>
      </w:pPr>
      <w:r w:rsidRPr="008B4D51">
        <w:rPr>
          <w:rStyle w:val="normaltextrun"/>
          <w:rFonts w:ascii="Calibri" w:hAnsi="Calibri" w:cs="Calibri"/>
          <w:szCs w:val="24"/>
        </w:rPr>
        <w:t>Furthermore, relatively few studies explicitly address the underlying mechanisms between partnership dynamics and fertility, accounting for the roles of selection, causality, endogeneity. For instance, findings suggest that marriage is generally more predictive of childbearing than cohabitation. This could be because couples view marriage as the best setting for childbearing or</w:t>
      </w:r>
      <w:r w:rsidR="00C509A7" w:rsidRPr="008B4D51">
        <w:rPr>
          <w:rStyle w:val="normaltextrun"/>
          <w:rFonts w:ascii="Calibri" w:hAnsi="Calibri" w:cs="Calibri"/>
          <w:szCs w:val="24"/>
        </w:rPr>
        <w:t xml:space="preserve"> because </w:t>
      </w:r>
      <w:r w:rsidRPr="008B4D51">
        <w:rPr>
          <w:rStyle w:val="normaltextrun"/>
          <w:rFonts w:ascii="Calibri" w:hAnsi="Calibri" w:cs="Calibri"/>
          <w:szCs w:val="24"/>
        </w:rPr>
        <w:t xml:space="preserve"> marriage changes people’s attitudes towards having children </w:t>
      </w:r>
      <w:r w:rsidRPr="008B4D51">
        <w:rPr>
          <w:rStyle w:val="normaltextrun"/>
          <w:rFonts w:ascii="Calibri" w:hAnsi="Calibri" w:cs="Calibri"/>
          <w:szCs w:val="24"/>
        </w:rPr>
        <w:fldChar w:fldCharType="begin"/>
      </w:r>
      <w:r w:rsidR="00733E6E" w:rsidRPr="008B4D51">
        <w:rPr>
          <w:rStyle w:val="normaltextrun"/>
          <w:rFonts w:ascii="Calibri" w:hAnsi="Calibri" w:cs="Calibri"/>
          <w:szCs w:val="24"/>
        </w:rPr>
        <w:instrText xml:space="preserve"> ADDIN EN.CITE &lt;EndNote&gt;&lt;Cite&gt;&lt;Author&gt;Carioli&lt;/Author&gt;&lt;Year&gt;2020&lt;/Year&gt;&lt;RecNum&gt;224&lt;/RecNum&gt;&lt;DisplayText&gt;(Carioli and Sironi 2020)&lt;/DisplayText&gt;&lt;record&gt;&lt;rec-number&gt;224&lt;/rec-number&gt;&lt;foreign-keys&gt;&lt;key app="EN" db-id="date2dst4vae0pe955kxa2tla9pzrxp00p95" timestamp="1665058599"&gt;224&lt;/key&gt;&lt;/foreign-keys&gt;&lt;ref-type name="Journal Article"&gt;17&lt;/ref-type&gt;&lt;contributors&gt;&lt;authors&gt;&lt;author&gt;Carioli, A.&lt;/author&gt;&lt;author&gt;Sironi, E.&lt;/author&gt;&lt;/authors&gt;&lt;/contributors&gt;&lt;titles&gt;&lt;title&gt;Does union formation change attitudes towards childbearing in Bulgaria? A propensity score analysis&lt;/title&gt;&lt;secondary-title&gt;Advances in Life Course Research&lt;/secondary-title&gt;&lt;/titles&gt;&lt;periodical&gt;&lt;full-title&gt;Advances in Life Course Research&lt;/full-title&gt;&lt;/periodical&gt;&lt;volume&gt;46&lt;/volume&gt;&lt;dates&gt;&lt;year&gt;2020&lt;/year&gt;&lt;/dates&gt;&lt;work-type&gt;Article&lt;/work-type&gt;&lt;urls&gt;&lt;related-urls&gt;&lt;url&gt;https://www.scopus.com/inward/record.uri?eid=2-s2.0-85114403987&amp;amp;doi=10.1016%2fj.alcr.2020.100356&amp;amp;partnerID=40&amp;amp;md5=296e805dfd15799d4cd1b2b8bf3ab2ff&lt;/url&gt;&lt;/related-urls&gt;&lt;/urls&gt;&lt;custom7&gt;100356&lt;/custom7&gt;&lt;electronic-resource-num&gt;10.1016/j.alcr.2020.100356&lt;/electronic-resource-num&gt;&lt;remote-database-name&gt;Scopus&lt;/remote-database-name&gt;&lt;/record&gt;&lt;/Cite&gt;&lt;/EndNote&gt;</w:instrText>
      </w:r>
      <w:r w:rsidRPr="008B4D51">
        <w:rPr>
          <w:rStyle w:val="normaltextrun"/>
          <w:rFonts w:ascii="Calibri" w:hAnsi="Calibri" w:cs="Calibri"/>
          <w:szCs w:val="24"/>
        </w:rPr>
        <w:fldChar w:fldCharType="separate"/>
      </w:r>
      <w:r w:rsidR="00733E6E" w:rsidRPr="008B4D51">
        <w:rPr>
          <w:rStyle w:val="normaltextrun"/>
          <w:rFonts w:ascii="Calibri" w:hAnsi="Calibri" w:cs="Calibri"/>
          <w:noProof/>
          <w:szCs w:val="24"/>
        </w:rPr>
        <w:t>(Carioli and Sironi 2020)</w:t>
      </w:r>
      <w:r w:rsidRPr="008B4D51">
        <w:rPr>
          <w:rStyle w:val="normaltextrun"/>
          <w:rFonts w:ascii="Calibri" w:hAnsi="Calibri" w:cs="Calibri"/>
          <w:szCs w:val="24"/>
        </w:rPr>
        <w:fldChar w:fldCharType="end"/>
      </w:r>
      <w:r w:rsidRPr="008B4D51">
        <w:rPr>
          <w:rStyle w:val="normaltextrun"/>
          <w:rFonts w:ascii="Calibri" w:hAnsi="Calibri" w:cs="Calibri"/>
          <w:szCs w:val="24"/>
        </w:rPr>
        <w:t xml:space="preserve">. Alternatively, however, the association between type of union and fertility could be due to selection: couples who are in emotionally and financially more stable relationships may prefer marriage over cohabitation; at the same time, they may also be more ready to have children. Future research could more explicitly address selection and causality, employing strategies like propensity score matching, difference in differences methods, instrumental variables, interrupted survey designs, machine learning methods.  </w:t>
      </w:r>
    </w:p>
    <w:bookmarkEnd w:id="0"/>
    <w:p w14:paraId="65BA052F" w14:textId="6D375827" w:rsidR="00A82D9E" w:rsidRPr="008B4D51" w:rsidRDefault="00A82D9E" w:rsidP="00BD21F7">
      <w:pPr>
        <w:spacing w:line="480" w:lineRule="auto"/>
        <w:rPr>
          <w:rStyle w:val="normaltextrun"/>
          <w:rFonts w:ascii="Calibri" w:hAnsi="Calibri" w:cs="Calibri"/>
          <w:szCs w:val="24"/>
        </w:rPr>
      </w:pPr>
      <w:r w:rsidRPr="008B4D51">
        <w:rPr>
          <w:rStyle w:val="normaltextrun"/>
          <w:rFonts w:ascii="Calibri" w:hAnsi="Calibri" w:cs="Calibri"/>
          <w:szCs w:val="24"/>
        </w:rPr>
        <w:t xml:space="preserve">Further work may also explore how ongoing structural and social change, and uncertainties – economic, environmental, health-related – mean for the link between partnership and </w:t>
      </w:r>
      <w:r w:rsidRPr="008B4D51">
        <w:rPr>
          <w:rStyle w:val="normaltextrun"/>
          <w:rFonts w:ascii="Calibri" w:hAnsi="Calibri" w:cs="Calibri"/>
          <w:szCs w:val="24"/>
        </w:rPr>
        <w:lastRenderedPageBreak/>
        <w:t>fertility.  If state support expands to better assist different kinds of families, will partnership type become less relevant for predicting fertility, making other factors such as partnership duration and timing more relevant instead?  If gender equity improves, will the re-partnering and subsequent fertility behaviours of men and women converge, especially if men play a larger role in childcare after separation?  If the cost of childcare remains high in countries such as the US and UK, or if concerns about climate change and environmental insecurity persist, will we see more people retreat from childbearing, even if they are partnered, further weakening the link between partnership and procreation</w:t>
      </w:r>
      <w:r w:rsidR="00AE4EF2" w:rsidRPr="008B4D51">
        <w:rPr>
          <w:rStyle w:val="normaltextrun"/>
          <w:rFonts w:ascii="Calibri" w:hAnsi="Calibri" w:cs="Calibri"/>
          <w:szCs w:val="24"/>
        </w:rPr>
        <w:t>?</w:t>
      </w:r>
      <w:r w:rsidRPr="008B4D51">
        <w:rPr>
          <w:rStyle w:val="normaltextrun"/>
          <w:rFonts w:ascii="Calibri" w:hAnsi="Calibri" w:cs="Calibri"/>
          <w:szCs w:val="24"/>
        </w:rPr>
        <w:t xml:space="preserve">  </w:t>
      </w:r>
    </w:p>
    <w:p w14:paraId="297FCE88" w14:textId="417F59D9" w:rsidR="008D0321" w:rsidRPr="008B4D51" w:rsidRDefault="00455A5D" w:rsidP="00BD21F7">
      <w:pPr>
        <w:spacing w:line="480" w:lineRule="auto"/>
        <w:rPr>
          <w:rStyle w:val="normaltextrun"/>
          <w:rFonts w:ascii="Calibri" w:hAnsi="Calibri" w:cs="Calibri"/>
          <w:szCs w:val="24"/>
        </w:rPr>
      </w:pPr>
      <w:r w:rsidRPr="008B4D51">
        <w:rPr>
          <w:rStyle w:val="normaltextrun"/>
          <w:rFonts w:ascii="Calibri" w:hAnsi="Calibri" w:cs="Calibri"/>
          <w:szCs w:val="24"/>
        </w:rPr>
        <w:br w:type="page"/>
      </w:r>
    </w:p>
    <w:p w14:paraId="789A725E" w14:textId="79F8960F" w:rsidR="000F2A42" w:rsidRPr="008B4D51" w:rsidRDefault="000F2A42" w:rsidP="006131CA">
      <w:pPr>
        <w:pStyle w:val="Heading2"/>
      </w:pPr>
      <w:r w:rsidRPr="008B4D51">
        <w:lastRenderedPageBreak/>
        <w:t xml:space="preserve">Appendix </w:t>
      </w:r>
    </w:p>
    <w:p w14:paraId="43ABBBC1" w14:textId="379E12CB" w:rsidR="00117A1B" w:rsidRPr="008B4D51" w:rsidRDefault="00117A1B" w:rsidP="006131CA">
      <w:pPr>
        <w:pStyle w:val="Heading3"/>
      </w:pPr>
      <w:r w:rsidRPr="008B4D51">
        <w:t xml:space="preserve">Search strategy </w:t>
      </w:r>
    </w:p>
    <w:p w14:paraId="77755246" w14:textId="00F2B9A0" w:rsidR="0093662F" w:rsidRPr="008B4D51" w:rsidRDefault="0093662F" w:rsidP="00BD21F7">
      <w:pPr>
        <w:spacing w:line="480" w:lineRule="auto"/>
        <w:rPr>
          <w:szCs w:val="24"/>
        </w:rPr>
      </w:pPr>
      <w:r w:rsidRPr="008B4D51">
        <w:rPr>
          <w:szCs w:val="24"/>
        </w:rPr>
        <w:t>Here, we describe our systematic search strategy and the results. First, we did a keyword search using Scopus, focusing on English language journal articles published between 1990 and 202</w:t>
      </w:r>
      <w:r w:rsidR="00E0606C" w:rsidRPr="008B4D51">
        <w:rPr>
          <w:szCs w:val="24"/>
        </w:rPr>
        <w:t>3</w:t>
      </w:r>
      <w:r w:rsidRPr="008B4D51">
        <w:rPr>
          <w:szCs w:val="24"/>
        </w:rPr>
        <w:t xml:space="preserve">, studying Western countries (European countries, the U.S, Australia). This yielded </w:t>
      </w:r>
      <w:r w:rsidR="00564797" w:rsidRPr="008B4D51">
        <w:rPr>
          <w:szCs w:val="24"/>
        </w:rPr>
        <w:t>71</w:t>
      </w:r>
      <w:r w:rsidR="00F405D7" w:rsidRPr="008B4D51">
        <w:rPr>
          <w:szCs w:val="24"/>
        </w:rPr>
        <w:t>2</w:t>
      </w:r>
      <w:r w:rsidRPr="008B4D51">
        <w:rPr>
          <w:szCs w:val="24"/>
        </w:rPr>
        <w:t xml:space="preserve"> articles. We reviewed the titles of the search results and kept those that studied at least one element of partnership, one of element of fertility, and the link between the two, leaving us with </w:t>
      </w:r>
      <w:r w:rsidR="00564797" w:rsidRPr="008B4D51">
        <w:rPr>
          <w:szCs w:val="24"/>
        </w:rPr>
        <w:t>5</w:t>
      </w:r>
      <w:r w:rsidR="00F405D7" w:rsidRPr="008B4D51">
        <w:rPr>
          <w:szCs w:val="24"/>
        </w:rPr>
        <w:t>2</w:t>
      </w:r>
      <w:r w:rsidRPr="008B4D51">
        <w:rPr>
          <w:szCs w:val="24"/>
        </w:rPr>
        <w:t xml:space="preserve"> relevant papers. Second, we reproduced the same keyword search for several key demographic journals</w:t>
      </w:r>
      <w:r w:rsidR="0073171A" w:rsidRPr="008B4D51">
        <w:rPr>
          <w:szCs w:val="24"/>
        </w:rPr>
        <w:t xml:space="preserve"> – Demographic Research, Population Studies, Population and Development Review, European Journal of Population, Demography –</w:t>
      </w:r>
      <w:r w:rsidRPr="008B4D51">
        <w:rPr>
          <w:szCs w:val="24"/>
        </w:rPr>
        <w:t xml:space="preserve"> yielding </w:t>
      </w:r>
      <w:r w:rsidR="00C83D75" w:rsidRPr="008B4D51">
        <w:rPr>
          <w:szCs w:val="24"/>
        </w:rPr>
        <w:t>15</w:t>
      </w:r>
      <w:r w:rsidRPr="008B4D51">
        <w:rPr>
          <w:szCs w:val="24"/>
        </w:rPr>
        <w:t xml:space="preserve"> additional articles. Third, we then reviewed the reference sections of this collection of </w:t>
      </w:r>
      <w:r w:rsidR="00C83D75" w:rsidRPr="008B4D51">
        <w:rPr>
          <w:szCs w:val="24"/>
        </w:rPr>
        <w:t>6</w:t>
      </w:r>
      <w:r w:rsidR="00E37CCD" w:rsidRPr="008B4D51">
        <w:rPr>
          <w:szCs w:val="24"/>
        </w:rPr>
        <w:t>7</w:t>
      </w:r>
      <w:r w:rsidRPr="008B4D51">
        <w:rPr>
          <w:szCs w:val="24"/>
        </w:rPr>
        <w:t xml:space="preserve"> papers as well as other works that had referenced the papers for further relevant titles, finding 6</w:t>
      </w:r>
      <w:r w:rsidR="00E37CCD" w:rsidRPr="008B4D51">
        <w:rPr>
          <w:szCs w:val="24"/>
        </w:rPr>
        <w:t>1</w:t>
      </w:r>
      <w:r w:rsidRPr="008B4D51">
        <w:rPr>
          <w:szCs w:val="24"/>
        </w:rPr>
        <w:t xml:space="preserve"> more papers. Fourth, we added 3</w:t>
      </w:r>
      <w:r w:rsidR="00E37CCD" w:rsidRPr="008B4D51">
        <w:rPr>
          <w:szCs w:val="24"/>
        </w:rPr>
        <w:t>2</w:t>
      </w:r>
      <w:r w:rsidRPr="008B4D51">
        <w:rPr>
          <w:szCs w:val="24"/>
        </w:rPr>
        <w:t xml:space="preserve"> final papers based on expert knowledge within the research team and in consultation with colleagues. </w:t>
      </w:r>
      <w:r w:rsidR="003D2EB3" w:rsidRPr="008B4D51">
        <w:rPr>
          <w:szCs w:val="24"/>
        </w:rPr>
        <w:t>In this step, s</w:t>
      </w:r>
      <w:r w:rsidRPr="008B4D51">
        <w:rPr>
          <w:szCs w:val="24"/>
        </w:rPr>
        <w:t>ome of these works include</w:t>
      </w:r>
      <w:r w:rsidR="003D2EB3" w:rsidRPr="008B4D51">
        <w:rPr>
          <w:szCs w:val="24"/>
        </w:rPr>
        <w:t>d</w:t>
      </w:r>
      <w:r w:rsidRPr="008B4D51">
        <w:rPr>
          <w:szCs w:val="24"/>
        </w:rPr>
        <w:t xml:space="preserve"> papers for which the relationship between partnership and fertility </w:t>
      </w:r>
      <w:r w:rsidR="003D2EB3" w:rsidRPr="008B4D51">
        <w:rPr>
          <w:szCs w:val="24"/>
        </w:rPr>
        <w:t>wa</w:t>
      </w:r>
      <w:r w:rsidRPr="008B4D51">
        <w:rPr>
          <w:szCs w:val="24"/>
        </w:rPr>
        <w:t xml:space="preserve">s not the main research interest, but one of several relationships studied, or </w:t>
      </w:r>
      <w:r w:rsidR="003D2EB3" w:rsidRPr="008B4D51">
        <w:rPr>
          <w:szCs w:val="24"/>
        </w:rPr>
        <w:t>wa</w:t>
      </w:r>
      <w:r w:rsidRPr="008B4D51">
        <w:rPr>
          <w:szCs w:val="24"/>
        </w:rPr>
        <w:t>s studied within the context of migration, race/ethnicity, different welfare regimes, and religion.</w:t>
      </w:r>
    </w:p>
    <w:p w14:paraId="6FA70F7A" w14:textId="6F436D9D" w:rsidR="0093662F" w:rsidRPr="008B4D51" w:rsidRDefault="0093662F" w:rsidP="00BD21F7">
      <w:pPr>
        <w:spacing w:line="480" w:lineRule="auto"/>
        <w:rPr>
          <w:szCs w:val="24"/>
        </w:rPr>
      </w:pPr>
      <w:r w:rsidRPr="008B4D51">
        <w:rPr>
          <w:szCs w:val="24"/>
        </w:rPr>
        <w:t>Our literature review examines what kinds of relationships exist between partnership and fertility. Because we do not seek to answer whether something is true or not (i.e “do family policies affect fertility?”), it is inherently less experimental and there is not a clear hierarchy of methods or study quality (</w:t>
      </w:r>
      <w:r w:rsidR="005F332E" w:rsidRPr="008B4D51">
        <w:rPr>
          <w:szCs w:val="24"/>
        </w:rPr>
        <w:t>i.e.,</w:t>
      </w:r>
      <w:r w:rsidRPr="008B4D51">
        <w:rPr>
          <w:szCs w:val="24"/>
        </w:rPr>
        <w:t xml:space="preserve"> </w:t>
      </w:r>
      <w:r w:rsidR="00A957DD" w:rsidRPr="008B4D51">
        <w:rPr>
          <w:szCs w:val="24"/>
        </w:rPr>
        <w:t xml:space="preserve">randomized control trials </w:t>
      </w:r>
      <w:r w:rsidRPr="008B4D51">
        <w:rPr>
          <w:szCs w:val="24"/>
        </w:rPr>
        <w:t>versus retrospective</w:t>
      </w:r>
      <w:r w:rsidR="00A957DD" w:rsidRPr="008B4D51">
        <w:rPr>
          <w:szCs w:val="24"/>
        </w:rPr>
        <w:t xml:space="preserve"> studies</w:t>
      </w:r>
      <w:r w:rsidRPr="008B4D51">
        <w:rPr>
          <w:szCs w:val="24"/>
        </w:rPr>
        <w:t>). Because of this, we do not group papers by method but instead by the dimension of partnership they focus on</w:t>
      </w:r>
      <w:r w:rsidR="0073171A" w:rsidRPr="008B4D51">
        <w:rPr>
          <w:szCs w:val="24"/>
        </w:rPr>
        <w:t xml:space="preserve"> and</w:t>
      </w:r>
      <w:r w:rsidR="003D2EB3" w:rsidRPr="008B4D51">
        <w:rPr>
          <w:szCs w:val="24"/>
        </w:rPr>
        <w:t xml:space="preserve"> whether they are multi-country or single-country.</w:t>
      </w:r>
      <w:r w:rsidR="009A0435" w:rsidRPr="008B4D51">
        <w:rPr>
          <w:szCs w:val="24"/>
        </w:rPr>
        <w:t xml:space="preserve"> </w:t>
      </w:r>
    </w:p>
    <w:p w14:paraId="7EBCB3A7" w14:textId="50D562D2" w:rsidR="00493558" w:rsidRPr="008B4D51" w:rsidRDefault="00493558" w:rsidP="006131CA">
      <w:pPr>
        <w:pStyle w:val="Heading3"/>
      </w:pPr>
      <w:r w:rsidRPr="008B4D51">
        <w:lastRenderedPageBreak/>
        <w:t xml:space="preserve">Search </w:t>
      </w:r>
      <w:r w:rsidR="0093662F" w:rsidRPr="008B4D51">
        <w:t>k</w:t>
      </w:r>
      <w:r w:rsidR="00117A1B" w:rsidRPr="008B4D51">
        <w:t xml:space="preserve">eywords </w:t>
      </w:r>
      <w:r w:rsidRPr="008B4D51">
        <w:t xml:space="preserve"> </w:t>
      </w:r>
    </w:p>
    <w:p w14:paraId="2F9D4B38" w14:textId="094DE46A" w:rsidR="002A3AFA" w:rsidRPr="008B4D51" w:rsidRDefault="002A3AFA" w:rsidP="00BD21F7">
      <w:pPr>
        <w:spacing w:line="480" w:lineRule="auto"/>
        <w:rPr>
          <w:szCs w:val="24"/>
          <w:bdr w:val="none" w:sz="0" w:space="0" w:color="auto" w:frame="1"/>
          <w:shd w:val="clear" w:color="auto" w:fill="FFFFFF"/>
        </w:rPr>
      </w:pPr>
      <w:r w:rsidRPr="008B4D51">
        <w:rPr>
          <w:szCs w:val="24"/>
        </w:rPr>
        <w:t>Our search</w:t>
      </w:r>
      <w:r w:rsidR="00117A1B" w:rsidRPr="008B4D51">
        <w:rPr>
          <w:szCs w:val="24"/>
        </w:rPr>
        <w:t>es</w:t>
      </w:r>
      <w:r w:rsidRPr="008B4D51">
        <w:rPr>
          <w:szCs w:val="24"/>
        </w:rPr>
        <w:t xml:space="preserve"> w</w:t>
      </w:r>
      <w:r w:rsidR="00117A1B" w:rsidRPr="008B4D51">
        <w:rPr>
          <w:szCs w:val="24"/>
        </w:rPr>
        <w:t>ere</w:t>
      </w:r>
      <w:r w:rsidRPr="008B4D51">
        <w:rPr>
          <w:szCs w:val="24"/>
        </w:rPr>
        <w:t xml:space="preserve"> conducted using the Boolean search phrase (for keywords in the title)</w:t>
      </w:r>
      <w:r w:rsidRPr="008B4D51">
        <w:rPr>
          <w:szCs w:val="24"/>
          <w:bdr w:val="none" w:sz="0" w:space="0" w:color="auto" w:frame="1"/>
          <w:shd w:val="clear" w:color="auto" w:fill="FFFFFF"/>
        </w:rPr>
        <w:br/>
      </w:r>
      <w:r w:rsidR="00117A1B" w:rsidRPr="008B4D51">
        <w:rPr>
          <w:szCs w:val="24"/>
          <w:bdr w:val="none" w:sz="0" w:space="0" w:color="auto" w:frame="1"/>
          <w:shd w:val="clear" w:color="auto" w:fill="FFFFFF"/>
        </w:rPr>
        <w:t xml:space="preserve">TITLE ( ( "union trajectory"  OR  "union transition"  OR  "partnership dissolution"  OR  "partnership instability"  OR  "second partnership"  OR  "partnership formation"  OR  separation  OR  divorce  OR  "union formation"  OR  "partnership trajectory"  OR  cohabitation  OR  marriage  OR  "relationship quality"  OR  "relationship satisfaction"  OR  "union instability"  OR  "multi-partner"  OR  "stepparent"  OR  "union dissolution"  OR  "higher order union"  OR  "partnership trajectory"  OR  "multiple partnership"  OR  "partnership transition"  OR  "second union"  OR  "family form"  OR  "family trajectory" )  AND  ( fertility  OR  childbearing  OR  birth  OR  motherhood  OR  childlessness  OR  "family size"  OR  postponement  OR  "age at first birth" ) )  </w:t>
      </w:r>
    </w:p>
    <w:p w14:paraId="405B7384" w14:textId="596F488A" w:rsidR="002A3AFA" w:rsidRPr="008B4D51" w:rsidRDefault="00CA7489" w:rsidP="00BD21F7">
      <w:pPr>
        <w:spacing w:line="480" w:lineRule="auto"/>
        <w:rPr>
          <w:szCs w:val="24"/>
          <w:shd w:val="clear" w:color="auto" w:fill="FFFFFF"/>
        </w:rPr>
      </w:pPr>
      <w:r w:rsidRPr="008B4D51">
        <w:rPr>
          <w:szCs w:val="24"/>
          <w:shd w:val="clear" w:color="auto" w:fill="FFFFFF"/>
        </w:rPr>
        <w:t>The</w:t>
      </w:r>
      <w:r w:rsidR="002A3AFA" w:rsidRPr="008B4D51">
        <w:rPr>
          <w:szCs w:val="24"/>
          <w:shd w:val="clear" w:color="auto" w:fill="FFFFFF"/>
        </w:rPr>
        <w:t xml:space="preserve"> </w:t>
      </w:r>
      <w:r w:rsidR="0073171A" w:rsidRPr="008B4D51">
        <w:rPr>
          <w:szCs w:val="24"/>
          <w:shd w:val="clear" w:color="auto" w:fill="FFFFFF"/>
        </w:rPr>
        <w:t xml:space="preserve">Scopus search was </w:t>
      </w:r>
      <w:r w:rsidR="002A3AFA" w:rsidRPr="008B4D51">
        <w:rPr>
          <w:szCs w:val="24"/>
          <w:shd w:val="clear" w:color="auto" w:fill="FFFFFF"/>
        </w:rPr>
        <w:t>limited to peer reviewed academic journal articles written in Engl</w:t>
      </w:r>
      <w:r w:rsidR="00E40ABC" w:rsidRPr="008B4D51">
        <w:rPr>
          <w:szCs w:val="24"/>
          <w:shd w:val="clear" w:color="auto" w:fill="FFFFFF"/>
        </w:rPr>
        <w:t xml:space="preserve">ish </w:t>
      </w:r>
      <w:r w:rsidR="002A3AFA" w:rsidRPr="008B4D51">
        <w:rPr>
          <w:szCs w:val="24"/>
          <w:shd w:val="clear" w:color="auto" w:fill="FFFFFF"/>
        </w:rPr>
        <w:t>and published between 1990 and 202</w:t>
      </w:r>
      <w:r w:rsidR="00384FEE" w:rsidRPr="008B4D51">
        <w:rPr>
          <w:szCs w:val="24"/>
          <w:shd w:val="clear" w:color="auto" w:fill="FFFFFF"/>
        </w:rPr>
        <w:t>3</w:t>
      </w:r>
      <w:r w:rsidR="002A3AFA" w:rsidRPr="008B4D51">
        <w:rPr>
          <w:szCs w:val="24"/>
          <w:shd w:val="clear" w:color="auto" w:fill="FFFFFF"/>
        </w:rPr>
        <w:t>.</w:t>
      </w:r>
      <w:r w:rsidR="00B64673" w:rsidRPr="008B4D51">
        <w:rPr>
          <w:szCs w:val="24"/>
          <w:shd w:val="clear" w:color="auto" w:fill="FFFFFF"/>
        </w:rPr>
        <w:t xml:space="preserve"> </w:t>
      </w:r>
      <w:r w:rsidR="002A3AFA" w:rsidRPr="008B4D51">
        <w:rPr>
          <w:szCs w:val="24"/>
          <w:shd w:val="clear" w:color="auto" w:fill="FFFFFF"/>
        </w:rPr>
        <w:t>Geographic region was limited to Western countries and included across Europe, the United States and Australia.</w:t>
      </w:r>
      <w:r w:rsidR="00B64673" w:rsidRPr="008B4D51">
        <w:rPr>
          <w:szCs w:val="24"/>
          <w:shd w:val="clear" w:color="auto" w:fill="FFFFFF"/>
        </w:rPr>
        <w:t xml:space="preserve"> </w:t>
      </w:r>
    </w:p>
    <w:p w14:paraId="14EFD5BC" w14:textId="2754B2CC" w:rsidR="00877870" w:rsidRPr="008B4D51" w:rsidRDefault="00877870" w:rsidP="006131CA">
      <w:pPr>
        <w:pStyle w:val="Heading3"/>
        <w:rPr>
          <w:shd w:val="clear" w:color="auto" w:fill="FFFFFF"/>
        </w:rPr>
      </w:pPr>
      <w:r w:rsidRPr="008B4D51">
        <w:rPr>
          <w:shd w:val="clear" w:color="auto" w:fill="FFFFFF"/>
        </w:rPr>
        <w:t xml:space="preserve">Search results </w:t>
      </w:r>
    </w:p>
    <w:p w14:paraId="775C1472" w14:textId="726EB0D6" w:rsidR="00877870" w:rsidRPr="008B4D51" w:rsidRDefault="00877870" w:rsidP="00BD21F7">
      <w:pPr>
        <w:spacing w:line="480" w:lineRule="auto"/>
        <w:rPr>
          <w:szCs w:val="24"/>
          <w:shd w:val="clear" w:color="auto" w:fill="FFFFFF"/>
        </w:rPr>
      </w:pPr>
      <w:r w:rsidRPr="008B4D51">
        <w:rPr>
          <w:szCs w:val="24"/>
          <w:shd w:val="clear" w:color="auto" w:fill="FFFFFF"/>
        </w:rPr>
        <w:t xml:space="preserve">The details of our search results are documented in an attached table. </w:t>
      </w:r>
    </w:p>
    <w:p w14:paraId="098C332D" w14:textId="77777777" w:rsidR="00455A5D" w:rsidRPr="008B4D51" w:rsidRDefault="00455A5D" w:rsidP="00BD21F7">
      <w:pPr>
        <w:spacing w:line="480" w:lineRule="auto"/>
        <w:rPr>
          <w:szCs w:val="24"/>
        </w:rPr>
      </w:pPr>
      <w:r w:rsidRPr="008B4D51">
        <w:rPr>
          <w:szCs w:val="24"/>
        </w:rPr>
        <w:br w:type="page"/>
      </w:r>
    </w:p>
    <w:p w14:paraId="669E1A13" w14:textId="3077D9E1" w:rsidR="00082DB4" w:rsidRPr="008B4D51" w:rsidRDefault="007610E6" w:rsidP="006131CA">
      <w:pPr>
        <w:pStyle w:val="Heading2"/>
      </w:pPr>
      <w:r w:rsidRPr="008B4D51">
        <w:lastRenderedPageBreak/>
        <w:t xml:space="preserve">References </w:t>
      </w:r>
    </w:p>
    <w:p w14:paraId="380F591B" w14:textId="77777777" w:rsidR="00733E6E" w:rsidRPr="008B4D51" w:rsidRDefault="00082DB4" w:rsidP="00733E6E">
      <w:pPr>
        <w:pStyle w:val="EndNoteBibliography"/>
        <w:spacing w:after="0"/>
      </w:pPr>
      <w:r w:rsidRPr="008B4D51">
        <w:rPr>
          <w:sz w:val="24"/>
          <w:szCs w:val="24"/>
        </w:rPr>
        <w:fldChar w:fldCharType="begin"/>
      </w:r>
      <w:r w:rsidRPr="008B4D51">
        <w:rPr>
          <w:sz w:val="24"/>
          <w:szCs w:val="24"/>
        </w:rPr>
        <w:instrText xml:space="preserve"> ADDIN EN.REFLIST </w:instrText>
      </w:r>
      <w:r w:rsidRPr="008B4D51">
        <w:rPr>
          <w:sz w:val="24"/>
          <w:szCs w:val="24"/>
        </w:rPr>
        <w:fldChar w:fldCharType="separate"/>
      </w:r>
      <w:r w:rsidR="00733E6E" w:rsidRPr="008B4D51">
        <w:t xml:space="preserve">Aassve, A. (2003). "The impact of economic resources on premarital childbearing and subsequent marriage among young American women." </w:t>
      </w:r>
      <w:r w:rsidR="00733E6E" w:rsidRPr="008B4D51">
        <w:rPr>
          <w:u w:val="single"/>
        </w:rPr>
        <w:t>Demography</w:t>
      </w:r>
      <w:r w:rsidR="00733E6E" w:rsidRPr="008B4D51">
        <w:t xml:space="preserve"> </w:t>
      </w:r>
      <w:r w:rsidR="00733E6E" w:rsidRPr="008B4D51">
        <w:rPr>
          <w:b/>
        </w:rPr>
        <w:t>40</w:t>
      </w:r>
      <w:r w:rsidR="00733E6E" w:rsidRPr="008B4D51">
        <w:t>(1): 105-126.</w:t>
      </w:r>
    </w:p>
    <w:p w14:paraId="54DC299B" w14:textId="77777777" w:rsidR="00733E6E" w:rsidRPr="008B4D51" w:rsidRDefault="00733E6E" w:rsidP="00733E6E">
      <w:pPr>
        <w:pStyle w:val="EndNoteBibliography"/>
        <w:spacing w:after="0"/>
      </w:pPr>
      <w:r w:rsidRPr="008B4D51">
        <w:t xml:space="preserve">Anderson, K. G. (2011). "Does paying child support reduce men's subsequent marriage and fertility?" </w:t>
      </w:r>
      <w:r w:rsidRPr="008B4D51">
        <w:rPr>
          <w:u w:val="single"/>
        </w:rPr>
        <w:t>Evolution and Human Behavior</w:t>
      </w:r>
      <w:r w:rsidRPr="008B4D51">
        <w:t xml:space="preserve"> </w:t>
      </w:r>
      <w:r w:rsidRPr="008B4D51">
        <w:rPr>
          <w:b/>
        </w:rPr>
        <w:t>32</w:t>
      </w:r>
      <w:r w:rsidRPr="008B4D51">
        <w:t>(2): 90-96.</w:t>
      </w:r>
    </w:p>
    <w:p w14:paraId="142D19A5" w14:textId="77777777" w:rsidR="00733E6E" w:rsidRPr="008B4D51" w:rsidRDefault="00733E6E" w:rsidP="00733E6E">
      <w:pPr>
        <w:pStyle w:val="EndNoteBibliography"/>
        <w:spacing w:after="0"/>
      </w:pPr>
      <w:r w:rsidRPr="008B4D51">
        <w:t xml:space="preserve">Andersson, G. (1997). "The Impact of Children on Divorce Risks of Swedish Women." </w:t>
      </w:r>
      <w:r w:rsidRPr="008B4D51">
        <w:rPr>
          <w:u w:val="single"/>
        </w:rPr>
        <w:t>European Journal of Population</w:t>
      </w:r>
      <w:r w:rsidRPr="008B4D51">
        <w:t xml:space="preserve"> </w:t>
      </w:r>
      <w:r w:rsidRPr="008B4D51">
        <w:rPr>
          <w:b/>
        </w:rPr>
        <w:t>13</w:t>
      </w:r>
      <w:r w:rsidRPr="008B4D51">
        <w:t>(2): 109-145.</w:t>
      </w:r>
    </w:p>
    <w:p w14:paraId="54EA6E66" w14:textId="77777777" w:rsidR="00733E6E" w:rsidRPr="008B4D51" w:rsidRDefault="00733E6E" w:rsidP="00733E6E">
      <w:pPr>
        <w:pStyle w:val="EndNoteBibliography"/>
        <w:spacing w:after="0"/>
      </w:pPr>
      <w:r w:rsidRPr="008B4D51">
        <w:t xml:space="preserve">Andersson, G., M. Rønsen, L. B. Knudsen, T. Lappegård, G. Neyer, K. Skrede, K. Teschner and A. Vikat (2009). "Cohort fertility patterns in the Nordic countries." </w:t>
      </w:r>
      <w:r w:rsidRPr="008B4D51">
        <w:rPr>
          <w:u w:val="single"/>
        </w:rPr>
        <w:t>Demographic Research</w:t>
      </w:r>
      <w:r w:rsidRPr="008B4D51">
        <w:t xml:space="preserve"> </w:t>
      </w:r>
      <w:r w:rsidRPr="008B4D51">
        <w:rPr>
          <w:b/>
        </w:rPr>
        <w:t>20</w:t>
      </w:r>
      <w:r w:rsidRPr="008B4D51">
        <w:t>: 313-352.</w:t>
      </w:r>
    </w:p>
    <w:p w14:paraId="75717B90" w14:textId="77777777" w:rsidR="00733E6E" w:rsidRPr="008B4D51" w:rsidRDefault="00733E6E" w:rsidP="00733E6E">
      <w:pPr>
        <w:pStyle w:val="EndNoteBibliography"/>
        <w:spacing w:after="0"/>
      </w:pPr>
      <w:r w:rsidRPr="008B4D51">
        <w:t xml:space="preserve">Andersson, L. (2021). Partnerships and fertility: Trends and conjectures. </w:t>
      </w:r>
      <w:r w:rsidRPr="008B4D51">
        <w:rPr>
          <w:u w:val="single"/>
        </w:rPr>
        <w:t>What happened to Nordic fertility</w:t>
      </w:r>
      <w:r w:rsidRPr="008B4D51">
        <w:t>. University of Turku.</w:t>
      </w:r>
    </w:p>
    <w:p w14:paraId="29553BD3" w14:textId="77777777" w:rsidR="00733E6E" w:rsidRPr="008B4D51" w:rsidRDefault="00733E6E" w:rsidP="00733E6E">
      <w:pPr>
        <w:pStyle w:val="EndNoteBibliography"/>
        <w:spacing w:after="0"/>
      </w:pPr>
      <w:r w:rsidRPr="008B4D51">
        <w:t xml:space="preserve">Andersson, L. (2023). "A Novel Macro Perspective on Family Dynamics: The Contribution of Partnership Contexts of Births to Cohort Fertility Rates." </w:t>
      </w:r>
      <w:r w:rsidRPr="008B4D51">
        <w:rPr>
          <w:u w:val="single"/>
        </w:rPr>
        <w:t>Population and Development Review</w:t>
      </w:r>
      <w:r w:rsidRPr="008B4D51">
        <w:t xml:space="preserve"> </w:t>
      </w:r>
      <w:r w:rsidRPr="008B4D51">
        <w:rPr>
          <w:b/>
        </w:rPr>
        <w:t>49</w:t>
      </w:r>
      <w:r w:rsidRPr="008B4D51">
        <w:t>(3): 617-649.</w:t>
      </w:r>
    </w:p>
    <w:p w14:paraId="4F3531F3" w14:textId="77777777" w:rsidR="00733E6E" w:rsidRPr="008B4D51" w:rsidRDefault="00733E6E" w:rsidP="00733E6E">
      <w:pPr>
        <w:pStyle w:val="EndNoteBibliography"/>
        <w:spacing w:after="0"/>
      </w:pPr>
      <w:r w:rsidRPr="008B4D51">
        <w:t xml:space="preserve">Andersson, L. (2023). "The Role of Gender Differences in Partnering and Re-partnering for Gender Differences in Completed Fertility." </w:t>
      </w:r>
      <w:r w:rsidRPr="008B4D51">
        <w:rPr>
          <w:u w:val="single"/>
        </w:rPr>
        <w:t>Population Research and Policy Review</w:t>
      </w:r>
      <w:r w:rsidRPr="008B4D51">
        <w:t xml:space="preserve"> </w:t>
      </w:r>
      <w:r w:rsidRPr="008B4D51">
        <w:rPr>
          <w:b/>
        </w:rPr>
        <w:t>42</w:t>
      </w:r>
      <w:r w:rsidRPr="008B4D51">
        <w:t>(2): 17.</w:t>
      </w:r>
    </w:p>
    <w:p w14:paraId="64511A0F" w14:textId="77777777" w:rsidR="00733E6E" w:rsidRPr="008B4D51" w:rsidRDefault="00733E6E" w:rsidP="00733E6E">
      <w:pPr>
        <w:pStyle w:val="EndNoteBibliography"/>
        <w:spacing w:after="0"/>
      </w:pPr>
      <w:r w:rsidRPr="008B4D51">
        <w:t xml:space="preserve">Andersson, L., M. Jalovaara, C. Uggla and J. Saarela (2022). "Less Is More? Repartnering and Completed Cohort Fertility in Finland." </w:t>
      </w:r>
      <w:r w:rsidRPr="008B4D51">
        <w:rPr>
          <w:u w:val="single"/>
        </w:rPr>
        <w:t>Demography</w:t>
      </w:r>
      <w:r w:rsidRPr="008B4D51">
        <w:t xml:space="preserve"> </w:t>
      </w:r>
      <w:r w:rsidRPr="008B4D51">
        <w:rPr>
          <w:b/>
        </w:rPr>
        <w:t>59</w:t>
      </w:r>
      <w:r w:rsidRPr="008B4D51">
        <w:t>(6): 2321-2339.</w:t>
      </w:r>
    </w:p>
    <w:p w14:paraId="28107813" w14:textId="77777777" w:rsidR="00733E6E" w:rsidRPr="008B4D51" w:rsidRDefault="00733E6E" w:rsidP="00733E6E">
      <w:pPr>
        <w:pStyle w:val="EndNoteBibliography"/>
        <w:spacing w:after="0"/>
      </w:pPr>
      <w:r w:rsidRPr="008B4D51">
        <w:t xml:space="preserve">Andreasson, J., A. Tarrant, T. Johansson and L. Ladlow (2023). "Perceptions of gender equality and engaged fatherhood among young fathers: parenthood and the welfare state in Sweden and the UK." </w:t>
      </w:r>
      <w:r w:rsidRPr="008B4D51">
        <w:rPr>
          <w:u w:val="single"/>
        </w:rPr>
        <w:t>Families, Relationships and Societies</w:t>
      </w:r>
      <w:r w:rsidRPr="008B4D51">
        <w:t xml:space="preserve"> </w:t>
      </w:r>
      <w:r w:rsidRPr="008B4D51">
        <w:rPr>
          <w:b/>
        </w:rPr>
        <w:t>12</w:t>
      </w:r>
      <w:r w:rsidRPr="008B4D51">
        <w:t>(3): 323-340.</w:t>
      </w:r>
    </w:p>
    <w:p w14:paraId="67008D06" w14:textId="77777777" w:rsidR="00733E6E" w:rsidRPr="008B4D51" w:rsidRDefault="00733E6E" w:rsidP="00733E6E">
      <w:pPr>
        <w:pStyle w:val="EndNoteBibliography"/>
        <w:spacing w:after="0"/>
      </w:pPr>
      <w:r w:rsidRPr="008B4D51">
        <w:t xml:space="preserve">Andreev, E. M., E. Churilova and A. Jasilioniene (2022). "Partnership Context of First Births in Russia: The Enduring Significance of Marriage." </w:t>
      </w:r>
      <w:r w:rsidRPr="008B4D51">
        <w:rPr>
          <w:u w:val="single"/>
        </w:rPr>
        <w:t>European Journal of Population</w:t>
      </w:r>
      <w:r w:rsidRPr="008B4D51">
        <w:t xml:space="preserve"> </w:t>
      </w:r>
      <w:r w:rsidRPr="008B4D51">
        <w:rPr>
          <w:b/>
        </w:rPr>
        <w:t>38</w:t>
      </w:r>
      <w:r w:rsidRPr="008B4D51">
        <w:t>(1): 37-58.</w:t>
      </w:r>
    </w:p>
    <w:p w14:paraId="561C7391" w14:textId="77777777" w:rsidR="00733E6E" w:rsidRPr="008B4D51" w:rsidRDefault="00733E6E" w:rsidP="00733E6E">
      <w:pPr>
        <w:pStyle w:val="EndNoteBibliography"/>
        <w:spacing w:after="0"/>
      </w:pPr>
      <w:r w:rsidRPr="008B4D51">
        <w:t xml:space="preserve">Baizán, P., A. Aassve and F. C. Billari (2003). "Cohabitation, Marriage, and First Birth: The Interrelationship of Family Formation Events in Spain." </w:t>
      </w:r>
      <w:r w:rsidRPr="008B4D51">
        <w:rPr>
          <w:u w:val="single"/>
        </w:rPr>
        <w:t>European Journal of Population / Revue européenne de Démographie</w:t>
      </w:r>
      <w:r w:rsidRPr="008B4D51">
        <w:t xml:space="preserve"> </w:t>
      </w:r>
      <w:r w:rsidRPr="008B4D51">
        <w:rPr>
          <w:b/>
        </w:rPr>
        <w:t>19</w:t>
      </w:r>
      <w:r w:rsidRPr="008B4D51">
        <w:t>(2): 147-169.</w:t>
      </w:r>
    </w:p>
    <w:p w14:paraId="27F57C1C" w14:textId="77777777" w:rsidR="00733E6E" w:rsidRPr="008B4D51" w:rsidRDefault="00733E6E" w:rsidP="00733E6E">
      <w:pPr>
        <w:pStyle w:val="EndNoteBibliography"/>
        <w:spacing w:after="0"/>
      </w:pPr>
      <w:r w:rsidRPr="008B4D51">
        <w:t xml:space="preserve">Baizán, P., A. Aassve and F. C. Billari (2004). "The Interrelations Between Cohabitation, Marriage and First Birth in Germany and Sweden." </w:t>
      </w:r>
      <w:r w:rsidRPr="008B4D51">
        <w:rPr>
          <w:u w:val="single"/>
        </w:rPr>
        <w:t>Population and Environment</w:t>
      </w:r>
      <w:r w:rsidRPr="008B4D51">
        <w:t xml:space="preserve"> </w:t>
      </w:r>
      <w:r w:rsidRPr="008B4D51">
        <w:rPr>
          <w:b/>
        </w:rPr>
        <w:t>25</w:t>
      </w:r>
      <w:r w:rsidRPr="008B4D51">
        <w:t>(6): 531-561.</w:t>
      </w:r>
    </w:p>
    <w:p w14:paraId="1437E2F9" w14:textId="77777777" w:rsidR="00733E6E" w:rsidRPr="008B4D51" w:rsidRDefault="00733E6E" w:rsidP="00733E6E">
      <w:pPr>
        <w:pStyle w:val="EndNoteBibliography"/>
        <w:spacing w:after="0"/>
      </w:pPr>
      <w:r w:rsidRPr="008B4D51">
        <w:t xml:space="preserve">Balbo, N., F. Billari and M. Mills (2013). "Fertility in advanced societies: A review of research " </w:t>
      </w:r>
      <w:r w:rsidRPr="008B4D51">
        <w:rPr>
          <w:u w:val="single"/>
        </w:rPr>
        <w:t>European Journal of Population</w:t>
      </w:r>
      <w:r w:rsidRPr="008B4D51">
        <w:t xml:space="preserve"> </w:t>
      </w:r>
      <w:r w:rsidRPr="008B4D51">
        <w:rPr>
          <w:b/>
        </w:rPr>
        <w:t>29</w:t>
      </w:r>
      <w:r w:rsidRPr="008B4D51">
        <w:t>: 1-38.</w:t>
      </w:r>
    </w:p>
    <w:p w14:paraId="6D793AB6" w14:textId="77777777" w:rsidR="00733E6E" w:rsidRPr="008B4D51" w:rsidRDefault="00733E6E" w:rsidP="00733E6E">
      <w:pPr>
        <w:pStyle w:val="EndNoteBibliography"/>
        <w:spacing w:after="0"/>
      </w:pPr>
      <w:r w:rsidRPr="008B4D51">
        <w:t xml:space="preserve">Baranowska-Rataj, A. (2014). "What Would Your Parents Say? The Impact of Cohabitation Among Young People on Their Relationships with Their Parents." </w:t>
      </w:r>
      <w:r w:rsidRPr="008B4D51">
        <w:rPr>
          <w:u w:val="single"/>
        </w:rPr>
        <w:t>Journal of Happiness Studies</w:t>
      </w:r>
      <w:r w:rsidRPr="008B4D51">
        <w:t xml:space="preserve"> </w:t>
      </w:r>
      <w:r w:rsidRPr="008B4D51">
        <w:rPr>
          <w:b/>
        </w:rPr>
        <w:t>15</w:t>
      </w:r>
      <w:r w:rsidRPr="008B4D51">
        <w:t>(6): 1313-1332.</w:t>
      </w:r>
    </w:p>
    <w:p w14:paraId="4416F523" w14:textId="77777777" w:rsidR="00733E6E" w:rsidRPr="008B4D51" w:rsidRDefault="00733E6E" w:rsidP="00733E6E">
      <w:pPr>
        <w:pStyle w:val="EndNoteBibliography"/>
        <w:spacing w:after="0"/>
      </w:pPr>
      <w:r w:rsidRPr="008B4D51">
        <w:t>Baranowska-Rataj, A., M. Mynarska and D. Vignoli (2014). A dirty look from the neighbors. does living in a religious neighborhood prevent cohabitation?</w:t>
      </w:r>
    </w:p>
    <w:p w14:paraId="671F4BC6" w14:textId="77777777" w:rsidR="00733E6E" w:rsidRPr="008B4D51" w:rsidRDefault="00733E6E" w:rsidP="00733E6E">
      <w:pPr>
        <w:pStyle w:val="EndNoteBibliography"/>
        <w:spacing w:after="0"/>
      </w:pPr>
      <w:r w:rsidRPr="008B4D51">
        <w:lastRenderedPageBreak/>
        <w:t xml:space="preserve">Beaujouan, E. (2020). "Latest-Late Fertility? Decline and Resurgence of Late Parenthood Across the Low-Fertility Countries." </w:t>
      </w:r>
      <w:r w:rsidRPr="008B4D51">
        <w:rPr>
          <w:u w:val="single"/>
        </w:rPr>
        <w:t>Population and Development Review</w:t>
      </w:r>
      <w:r w:rsidRPr="008B4D51">
        <w:t xml:space="preserve"> </w:t>
      </w:r>
      <w:r w:rsidRPr="008B4D51">
        <w:rPr>
          <w:b/>
        </w:rPr>
        <w:t>46</w:t>
      </w:r>
      <w:r w:rsidRPr="008B4D51">
        <w:t>(2): 219-247.</w:t>
      </w:r>
    </w:p>
    <w:p w14:paraId="54817ABD" w14:textId="77777777" w:rsidR="00733E6E" w:rsidRPr="008B4D51" w:rsidRDefault="00733E6E" w:rsidP="00733E6E">
      <w:pPr>
        <w:pStyle w:val="EndNoteBibliography"/>
        <w:spacing w:after="0"/>
      </w:pPr>
      <w:r w:rsidRPr="008B4D51">
        <w:t xml:space="preserve">Beaujouan, É. (2010). "How is fertility affected by separation and repartnering?" </w:t>
      </w:r>
      <w:r w:rsidRPr="008B4D51">
        <w:rPr>
          <w:u w:val="single"/>
        </w:rPr>
        <w:t>Population and Societies</w:t>
      </w:r>
      <w:r w:rsidRPr="008B4D51">
        <w:t>(464): 1-4.</w:t>
      </w:r>
    </w:p>
    <w:p w14:paraId="1FA5B1E8" w14:textId="77777777" w:rsidR="00733E6E" w:rsidRPr="008B4D51" w:rsidRDefault="00733E6E" w:rsidP="00733E6E">
      <w:pPr>
        <w:pStyle w:val="EndNoteBibliography"/>
        <w:spacing w:after="0"/>
      </w:pPr>
      <w:r w:rsidRPr="008B4D51">
        <w:t xml:space="preserve">Beaujouan, É. (2012). "Repartnering in France: The role of gender, age and past fertility." </w:t>
      </w:r>
      <w:r w:rsidRPr="008B4D51">
        <w:rPr>
          <w:u w:val="single"/>
        </w:rPr>
        <w:t>Advances in Life Course Research</w:t>
      </w:r>
      <w:r w:rsidRPr="008B4D51">
        <w:t xml:space="preserve"> </w:t>
      </w:r>
      <w:r w:rsidRPr="008B4D51">
        <w:rPr>
          <w:b/>
        </w:rPr>
        <w:t>17</w:t>
      </w:r>
      <w:r w:rsidRPr="008B4D51">
        <w:t>(2): 69-80.</w:t>
      </w:r>
    </w:p>
    <w:p w14:paraId="441EC968" w14:textId="77777777" w:rsidR="00733E6E" w:rsidRPr="008B4D51" w:rsidRDefault="00733E6E" w:rsidP="00733E6E">
      <w:pPr>
        <w:pStyle w:val="EndNoteBibliography"/>
        <w:spacing w:after="0"/>
      </w:pPr>
      <w:r w:rsidRPr="008B4D51">
        <w:t xml:space="preserve">Beaujouan, E. and A. Solaz (2012). "Racing Against the Biological Clock? Childbearing and Sterility Among Men and Women in Second Unions in France." </w:t>
      </w:r>
      <w:r w:rsidRPr="008B4D51">
        <w:rPr>
          <w:u w:val="single"/>
        </w:rPr>
        <w:t>European Journal of Population / Revue européenne de Démographie</w:t>
      </w:r>
      <w:r w:rsidRPr="008B4D51">
        <w:t xml:space="preserve"> </w:t>
      </w:r>
      <w:r w:rsidRPr="008B4D51">
        <w:rPr>
          <w:b/>
        </w:rPr>
        <w:t>29</w:t>
      </w:r>
      <w:r w:rsidRPr="008B4D51">
        <w:t>.</w:t>
      </w:r>
    </w:p>
    <w:p w14:paraId="3084E74C" w14:textId="77777777" w:rsidR="00733E6E" w:rsidRPr="008B4D51" w:rsidRDefault="00733E6E" w:rsidP="00733E6E">
      <w:pPr>
        <w:pStyle w:val="EndNoteBibliography"/>
        <w:spacing w:after="0"/>
      </w:pPr>
      <w:r w:rsidRPr="008B4D51">
        <w:t xml:space="preserve">Beaujouan, E., K. Zeman and M. Nathan (2023). "Delayed first births and completed fertility across the 1940–1969 birth cohorts." </w:t>
      </w:r>
      <w:r w:rsidRPr="008B4D51">
        <w:rPr>
          <w:u w:val="single"/>
        </w:rPr>
        <w:t>Demographic Research</w:t>
      </w:r>
      <w:r w:rsidRPr="008B4D51">
        <w:t xml:space="preserve"> </w:t>
      </w:r>
      <w:r w:rsidRPr="008B4D51">
        <w:rPr>
          <w:b/>
        </w:rPr>
        <w:t>48</w:t>
      </w:r>
      <w:r w:rsidRPr="008B4D51">
        <w:t>(15): 387-420.</w:t>
      </w:r>
    </w:p>
    <w:p w14:paraId="5EE9D108" w14:textId="77777777" w:rsidR="00733E6E" w:rsidRPr="008B4D51" w:rsidRDefault="00733E6E" w:rsidP="00733E6E">
      <w:pPr>
        <w:pStyle w:val="EndNoteBibliography"/>
        <w:spacing w:after="0"/>
      </w:pPr>
      <w:r w:rsidRPr="008B4D51">
        <w:t xml:space="preserve">Berg, V., A. Miettinen, M. Jokela and A. Rotkirch (2020). "Shorter birth intervals between siblings are associated with increased risk of parental divorce." </w:t>
      </w:r>
      <w:r w:rsidRPr="008B4D51">
        <w:rPr>
          <w:u w:val="single"/>
        </w:rPr>
        <w:t>PloS one</w:t>
      </w:r>
      <w:r w:rsidRPr="008B4D51">
        <w:t xml:space="preserve"> </w:t>
      </w:r>
      <w:r w:rsidRPr="008B4D51">
        <w:rPr>
          <w:b/>
        </w:rPr>
        <w:t>15</w:t>
      </w:r>
      <w:r w:rsidRPr="008B4D51">
        <w:t>(1): e0228237-e0228237.</w:t>
      </w:r>
    </w:p>
    <w:p w14:paraId="1D29954E" w14:textId="77777777" w:rsidR="00733E6E" w:rsidRPr="008B4D51" w:rsidRDefault="00733E6E" w:rsidP="00733E6E">
      <w:pPr>
        <w:pStyle w:val="EndNoteBibliography"/>
        <w:spacing w:after="0"/>
      </w:pPr>
      <w:r w:rsidRPr="008B4D51">
        <w:t xml:space="preserve">Berghammer, C. (2012). "Family life trajectories and religiosity in Austria." </w:t>
      </w:r>
      <w:r w:rsidRPr="008B4D51">
        <w:rPr>
          <w:u w:val="single"/>
        </w:rPr>
        <w:t>European Sociological Review</w:t>
      </w:r>
      <w:r w:rsidRPr="008B4D51">
        <w:t xml:space="preserve"> </w:t>
      </w:r>
      <w:r w:rsidRPr="008B4D51">
        <w:rPr>
          <w:b/>
        </w:rPr>
        <w:t>28</w:t>
      </w:r>
      <w:r w:rsidRPr="008B4D51">
        <w:t>(1): 127-144.</w:t>
      </w:r>
    </w:p>
    <w:p w14:paraId="221D36BF" w14:textId="77777777" w:rsidR="00733E6E" w:rsidRPr="008B4D51" w:rsidRDefault="00733E6E" w:rsidP="00733E6E">
      <w:pPr>
        <w:pStyle w:val="EndNoteBibliography"/>
        <w:spacing w:after="0"/>
      </w:pPr>
      <w:r w:rsidRPr="008B4D51">
        <w:t xml:space="preserve">Bergsvik, J., A. Fauske and R. K. Hart (2021). "Can Policies Stall the Fertility Fall? A Systematic Review of the (Quasi-) Experimental Literature." </w:t>
      </w:r>
      <w:r w:rsidRPr="008B4D51">
        <w:rPr>
          <w:u w:val="single"/>
        </w:rPr>
        <w:t>Population and Development Review</w:t>
      </w:r>
      <w:r w:rsidRPr="008B4D51">
        <w:t xml:space="preserve"> </w:t>
      </w:r>
      <w:r w:rsidRPr="008B4D51">
        <w:rPr>
          <w:b/>
        </w:rPr>
        <w:t>n/a</w:t>
      </w:r>
      <w:r w:rsidRPr="008B4D51">
        <w:t>(n/a).</w:t>
      </w:r>
    </w:p>
    <w:p w14:paraId="0B004316" w14:textId="77777777" w:rsidR="00733E6E" w:rsidRPr="008B4D51" w:rsidRDefault="00733E6E" w:rsidP="00733E6E">
      <w:pPr>
        <w:pStyle w:val="EndNoteBibliography"/>
        <w:spacing w:after="0"/>
      </w:pPr>
      <w:r w:rsidRPr="008B4D51">
        <w:t xml:space="preserve">Berrington, A. (2017). Childlessness in the UK. </w:t>
      </w:r>
      <w:r w:rsidRPr="008B4D51">
        <w:rPr>
          <w:u w:val="single"/>
        </w:rPr>
        <w:t xml:space="preserve">Childlessness in Europe: Contexts, causes, and consequences </w:t>
      </w:r>
      <w:r w:rsidRPr="008B4D51">
        <w:t>Springer</w:t>
      </w:r>
      <w:r w:rsidRPr="008B4D51">
        <w:rPr>
          <w:b/>
        </w:rPr>
        <w:t xml:space="preserve">: </w:t>
      </w:r>
      <w:r w:rsidRPr="008B4D51">
        <w:t>57-76.</w:t>
      </w:r>
    </w:p>
    <w:p w14:paraId="23FACE2B" w14:textId="77777777" w:rsidR="00733E6E" w:rsidRPr="008B4D51" w:rsidRDefault="00733E6E" w:rsidP="00733E6E">
      <w:pPr>
        <w:pStyle w:val="EndNoteBibliography"/>
        <w:spacing w:after="0"/>
      </w:pPr>
      <w:r w:rsidRPr="008B4D51">
        <w:t xml:space="preserve">Berrington, A. (2020). "Expectations for family transitions in young adulthood among the UK second generation." </w:t>
      </w:r>
      <w:r w:rsidRPr="008B4D51">
        <w:rPr>
          <w:u w:val="single"/>
        </w:rPr>
        <w:t>Journal of Ethnic and Migration Studies</w:t>
      </w:r>
      <w:r w:rsidRPr="008B4D51">
        <w:t xml:space="preserve"> </w:t>
      </w:r>
      <w:r w:rsidRPr="008B4D51">
        <w:rPr>
          <w:b/>
        </w:rPr>
        <w:t>46</w:t>
      </w:r>
      <w:r w:rsidRPr="008B4D51">
        <w:t>(5): 913-935.</w:t>
      </w:r>
    </w:p>
    <w:p w14:paraId="50FC78B1" w14:textId="77777777" w:rsidR="00733E6E" w:rsidRPr="008B4D51" w:rsidRDefault="00733E6E" w:rsidP="00733E6E">
      <w:pPr>
        <w:pStyle w:val="EndNoteBibliography"/>
        <w:spacing w:after="0"/>
      </w:pPr>
      <w:r w:rsidRPr="008B4D51">
        <w:t xml:space="preserve">Berrington, A. and I. Diamond (1999). "Marital dissolution among the 1958 British birth cohort: The role of cohabitation." </w:t>
      </w:r>
      <w:r w:rsidRPr="008B4D51">
        <w:rPr>
          <w:u w:val="single"/>
        </w:rPr>
        <w:t>Population Studies</w:t>
      </w:r>
      <w:r w:rsidRPr="008B4D51">
        <w:t xml:space="preserve"> </w:t>
      </w:r>
      <w:r w:rsidRPr="008B4D51">
        <w:rPr>
          <w:b/>
        </w:rPr>
        <w:t>53</w:t>
      </w:r>
      <w:r w:rsidRPr="008B4D51">
        <w:t>(1): 19-38.</w:t>
      </w:r>
    </w:p>
    <w:p w14:paraId="523BDCB7" w14:textId="77777777" w:rsidR="00733E6E" w:rsidRPr="008B4D51" w:rsidRDefault="00733E6E" w:rsidP="00733E6E">
      <w:pPr>
        <w:pStyle w:val="EndNoteBibliography"/>
      </w:pPr>
      <w:r w:rsidRPr="008B4D51">
        <w:t>Berrington, A., B. Perelli-Harris and P. Trevena (2015). "Commitment and the changing sequence of cohabitation, childbearing, and marriage</w:t>
      </w:r>
    </w:p>
    <w:p w14:paraId="41605073" w14:textId="77777777" w:rsidR="00733E6E" w:rsidRPr="008B4D51" w:rsidRDefault="00733E6E" w:rsidP="00733E6E">
      <w:pPr>
        <w:pStyle w:val="EndNoteBibliography"/>
        <w:spacing w:after="0"/>
      </w:pPr>
      <w:r w:rsidRPr="008B4D51">
        <w:t xml:space="preserve">Insights from qualitative research in the UK." </w:t>
      </w:r>
      <w:r w:rsidRPr="008B4D51">
        <w:rPr>
          <w:u w:val="single"/>
        </w:rPr>
        <w:t>Demographic Research</w:t>
      </w:r>
      <w:r w:rsidRPr="008B4D51">
        <w:t xml:space="preserve"> </w:t>
      </w:r>
      <w:r w:rsidRPr="008B4D51">
        <w:rPr>
          <w:b/>
        </w:rPr>
        <w:t>33</w:t>
      </w:r>
      <w:r w:rsidRPr="008B4D51">
        <w:t>: 327-362.</w:t>
      </w:r>
    </w:p>
    <w:p w14:paraId="08616820" w14:textId="77777777" w:rsidR="00733E6E" w:rsidRPr="008B4D51" w:rsidRDefault="00733E6E" w:rsidP="00733E6E">
      <w:pPr>
        <w:pStyle w:val="EndNoteBibliography"/>
        <w:spacing w:after="0"/>
      </w:pPr>
      <w:r w:rsidRPr="008B4D51">
        <w:t xml:space="preserve">Berrington, A. and J. Stone (2017). Understanding third and fourth births in Britain: What role do increased immigration and multiple partnerships play? </w:t>
      </w:r>
      <w:r w:rsidRPr="008B4D51">
        <w:rPr>
          <w:u w:val="single"/>
        </w:rPr>
        <w:t>Centre for Population Change Working Paper Series</w:t>
      </w:r>
      <w:r w:rsidRPr="008B4D51">
        <w:t>. T. McGowan. Southampton, University of Southampton.</w:t>
      </w:r>
    </w:p>
    <w:p w14:paraId="1E1B728B" w14:textId="77777777" w:rsidR="00733E6E" w:rsidRPr="008B4D51" w:rsidRDefault="00733E6E" w:rsidP="00733E6E">
      <w:pPr>
        <w:pStyle w:val="EndNoteBibliography"/>
        <w:spacing w:after="0"/>
      </w:pPr>
      <w:r w:rsidRPr="008B4D51">
        <w:t xml:space="preserve">Billingsley, S. (2010). "The Post-Communist Fertility Puzzle." </w:t>
      </w:r>
      <w:r w:rsidRPr="008B4D51">
        <w:rPr>
          <w:u w:val="single"/>
        </w:rPr>
        <w:t>Population Research and Policy Review</w:t>
      </w:r>
      <w:r w:rsidRPr="008B4D51">
        <w:t xml:space="preserve"> </w:t>
      </w:r>
      <w:r w:rsidRPr="008B4D51">
        <w:rPr>
          <w:b/>
        </w:rPr>
        <w:t>29</w:t>
      </w:r>
      <w:r w:rsidRPr="008B4D51">
        <w:t>(2): 193-231.</w:t>
      </w:r>
    </w:p>
    <w:p w14:paraId="54C2F910" w14:textId="77777777" w:rsidR="00733E6E" w:rsidRPr="008B4D51" w:rsidRDefault="00733E6E" w:rsidP="00733E6E">
      <w:pPr>
        <w:pStyle w:val="EndNoteBibliography"/>
        <w:spacing w:after="0"/>
      </w:pPr>
      <w:r w:rsidRPr="008B4D51">
        <w:t xml:space="preserve">Blossfeld, H. P. and J. Huinink (1991). "Human capital investments or norms of role transition? How women's schooling and career affect the process of family formation." </w:t>
      </w:r>
      <w:r w:rsidRPr="008B4D51">
        <w:rPr>
          <w:u w:val="single"/>
        </w:rPr>
        <w:t>American journal of Sociology</w:t>
      </w:r>
      <w:r w:rsidRPr="008B4D51">
        <w:t xml:space="preserve"> </w:t>
      </w:r>
      <w:r w:rsidRPr="008B4D51">
        <w:rPr>
          <w:b/>
        </w:rPr>
        <w:t>97</w:t>
      </w:r>
      <w:r w:rsidRPr="008B4D51">
        <w:t>(1): 143-168.</w:t>
      </w:r>
    </w:p>
    <w:p w14:paraId="0FD43F4F" w14:textId="77777777" w:rsidR="00733E6E" w:rsidRPr="008B4D51" w:rsidRDefault="00733E6E" w:rsidP="00733E6E">
      <w:pPr>
        <w:pStyle w:val="EndNoteBibliography"/>
        <w:spacing w:after="0"/>
      </w:pPr>
      <w:r w:rsidRPr="008B4D51">
        <w:lastRenderedPageBreak/>
        <w:t xml:space="preserve">Boissonneault, M. and J. de Beer (2022). "Microsimulation of Household and Marital Transitions Leading to Childlessness Among Dutch Women Born Between 1971 and 2000." </w:t>
      </w:r>
      <w:r w:rsidRPr="008B4D51">
        <w:rPr>
          <w:u w:val="single"/>
        </w:rPr>
        <w:t>Demography</w:t>
      </w:r>
      <w:r w:rsidRPr="008B4D51">
        <w:t xml:space="preserve"> </w:t>
      </w:r>
      <w:r w:rsidRPr="008B4D51">
        <w:rPr>
          <w:b/>
        </w:rPr>
        <w:t>59</w:t>
      </w:r>
      <w:r w:rsidRPr="008B4D51">
        <w:t>(1): 137-160.</w:t>
      </w:r>
    </w:p>
    <w:p w14:paraId="3862EBDE" w14:textId="77777777" w:rsidR="00733E6E" w:rsidRPr="008B4D51" w:rsidRDefault="00733E6E" w:rsidP="00733E6E">
      <w:pPr>
        <w:pStyle w:val="EndNoteBibliography"/>
      </w:pPr>
      <w:r w:rsidRPr="008B4D51">
        <w:t>Bolano, D. and D. Vignoli (2021). "Union formation under conditions of uncertainty</w:t>
      </w:r>
    </w:p>
    <w:p w14:paraId="71C3A104" w14:textId="77777777" w:rsidR="00733E6E" w:rsidRPr="008B4D51" w:rsidRDefault="00733E6E" w:rsidP="00733E6E">
      <w:pPr>
        <w:pStyle w:val="EndNoteBibliography"/>
        <w:spacing w:after="0"/>
      </w:pPr>
      <w:r w:rsidRPr="008B4D51">
        <w:t xml:space="preserve">The objective and subjective sides of employment uncertainty." </w:t>
      </w:r>
      <w:r w:rsidRPr="008B4D51">
        <w:rPr>
          <w:u w:val="single"/>
        </w:rPr>
        <w:t>Demographic Research</w:t>
      </w:r>
      <w:r w:rsidRPr="008B4D51">
        <w:t xml:space="preserve"> </w:t>
      </w:r>
      <w:r w:rsidRPr="008B4D51">
        <w:rPr>
          <w:b/>
        </w:rPr>
        <w:t>45</w:t>
      </w:r>
      <w:r w:rsidRPr="008B4D51">
        <w:t>: 141-186.</w:t>
      </w:r>
    </w:p>
    <w:p w14:paraId="1EF29E31" w14:textId="77777777" w:rsidR="00733E6E" w:rsidRPr="008B4D51" w:rsidRDefault="00733E6E" w:rsidP="00733E6E">
      <w:pPr>
        <w:pStyle w:val="EndNoteBibliography"/>
        <w:spacing w:after="0"/>
      </w:pPr>
      <w:r w:rsidRPr="008B4D51">
        <w:t xml:space="preserve">Bongaarts, J. (1978). "A Framework for Analyzing the Proximate Determinants of Fertility." </w:t>
      </w:r>
      <w:r w:rsidRPr="008B4D51">
        <w:rPr>
          <w:u w:val="single"/>
        </w:rPr>
        <w:t>Population and Development Review</w:t>
      </w:r>
      <w:r w:rsidRPr="008B4D51">
        <w:t xml:space="preserve"> </w:t>
      </w:r>
      <w:r w:rsidRPr="008B4D51">
        <w:rPr>
          <w:b/>
        </w:rPr>
        <w:t>4</w:t>
      </w:r>
      <w:r w:rsidRPr="008B4D51">
        <w:t>(1): 105-132.</w:t>
      </w:r>
    </w:p>
    <w:p w14:paraId="64B7F0C2" w14:textId="77777777" w:rsidR="00733E6E" w:rsidRPr="008B4D51" w:rsidRDefault="00733E6E" w:rsidP="00733E6E">
      <w:pPr>
        <w:pStyle w:val="EndNoteBibliography"/>
        <w:spacing w:after="0"/>
      </w:pPr>
      <w:r w:rsidRPr="008B4D51">
        <w:t xml:space="preserve">Bongaarts, J. (2015). "Modeling the fertility impact of the proximate determinants: Time for a tune-up." </w:t>
      </w:r>
      <w:r w:rsidRPr="008B4D51">
        <w:rPr>
          <w:u w:val="single"/>
        </w:rPr>
        <w:t>Demographic Research</w:t>
      </w:r>
      <w:r w:rsidRPr="008B4D51">
        <w:t xml:space="preserve"> </w:t>
      </w:r>
      <w:r w:rsidRPr="008B4D51">
        <w:rPr>
          <w:b/>
        </w:rPr>
        <w:t>33</w:t>
      </w:r>
      <w:r w:rsidRPr="008B4D51">
        <w:t>(19): 535-560.</w:t>
      </w:r>
    </w:p>
    <w:p w14:paraId="27EDA7F0" w14:textId="77777777" w:rsidR="00733E6E" w:rsidRPr="008B4D51" w:rsidRDefault="00733E6E" w:rsidP="00733E6E">
      <w:pPr>
        <w:pStyle w:val="EndNoteBibliography"/>
        <w:spacing w:after="0"/>
      </w:pPr>
      <w:r w:rsidRPr="008B4D51">
        <w:t xml:space="preserve">Brown, S. L., W. D. Manning and J. B. Stykes (2015). "Family Structure and Child Well-being: Integrating Family Complexity." </w:t>
      </w:r>
      <w:r w:rsidRPr="008B4D51">
        <w:rPr>
          <w:u w:val="single"/>
        </w:rPr>
        <w:t>Journal of Marriage and Family</w:t>
      </w:r>
      <w:r w:rsidRPr="008B4D51">
        <w:t xml:space="preserve"> </w:t>
      </w:r>
      <w:r w:rsidRPr="008B4D51">
        <w:rPr>
          <w:b/>
        </w:rPr>
        <w:t>77</w:t>
      </w:r>
      <w:r w:rsidRPr="008B4D51">
        <w:t>(1): 177-190.</w:t>
      </w:r>
    </w:p>
    <w:p w14:paraId="5A7FDCEC" w14:textId="77777777" w:rsidR="00733E6E" w:rsidRPr="008B4D51" w:rsidRDefault="00733E6E" w:rsidP="00733E6E">
      <w:pPr>
        <w:pStyle w:val="EndNoteBibliography"/>
        <w:spacing w:after="0"/>
      </w:pPr>
      <w:r w:rsidRPr="008B4D51">
        <w:t xml:space="preserve">Buber-Ennser, I. and A. Prskawetz (2000). "Fertility in second unions in Austria: Findings from the Austrian FFS." </w:t>
      </w:r>
      <w:r w:rsidRPr="008B4D51">
        <w:rPr>
          <w:u w:val="single"/>
        </w:rPr>
        <w:t>Demographic Research</w:t>
      </w:r>
      <w:r w:rsidRPr="008B4D51">
        <w:t xml:space="preserve"> </w:t>
      </w:r>
      <w:r w:rsidRPr="008B4D51">
        <w:rPr>
          <w:b/>
        </w:rPr>
        <w:t>3</w:t>
      </w:r>
      <w:r w:rsidRPr="008B4D51">
        <w:t>(2).</w:t>
      </w:r>
    </w:p>
    <w:p w14:paraId="3CFC606D" w14:textId="77777777" w:rsidR="00733E6E" w:rsidRPr="008B4D51" w:rsidRDefault="00733E6E" w:rsidP="00733E6E">
      <w:pPr>
        <w:pStyle w:val="EndNoteBibliography"/>
        <w:spacing w:after="0"/>
      </w:pPr>
      <w:r w:rsidRPr="008B4D51">
        <w:t xml:space="preserve">Carioli, A. and E. Sironi (2020). "Does union formation change attitudes towards childbearing in Bulgaria? A propensity score analysis." </w:t>
      </w:r>
      <w:r w:rsidRPr="008B4D51">
        <w:rPr>
          <w:u w:val="single"/>
        </w:rPr>
        <w:t>Advances in Life Course Research</w:t>
      </w:r>
      <w:r w:rsidRPr="008B4D51">
        <w:t xml:space="preserve"> </w:t>
      </w:r>
      <w:r w:rsidRPr="008B4D51">
        <w:rPr>
          <w:b/>
        </w:rPr>
        <w:t>46</w:t>
      </w:r>
      <w:r w:rsidRPr="008B4D51">
        <w:t>.</w:t>
      </w:r>
    </w:p>
    <w:p w14:paraId="0328B441" w14:textId="77777777" w:rsidR="00733E6E" w:rsidRPr="008B4D51" w:rsidRDefault="00733E6E" w:rsidP="00733E6E">
      <w:pPr>
        <w:pStyle w:val="EndNoteBibliography"/>
        <w:spacing w:after="0"/>
      </w:pPr>
      <w:r w:rsidRPr="008B4D51">
        <w:t xml:space="preserve">Castro, R. (2015). "Late-entry-into-motherhood women are responsible for fertility recuperation." </w:t>
      </w:r>
      <w:r w:rsidRPr="008B4D51">
        <w:rPr>
          <w:u w:val="single"/>
        </w:rPr>
        <w:t>Journal of Biosocial Science</w:t>
      </w:r>
      <w:r w:rsidRPr="008B4D51">
        <w:t xml:space="preserve"> </w:t>
      </w:r>
      <w:r w:rsidRPr="008B4D51">
        <w:rPr>
          <w:b/>
        </w:rPr>
        <w:t>47</w:t>
      </w:r>
      <w:r w:rsidRPr="008B4D51">
        <w:t>(2): 275-279.</w:t>
      </w:r>
    </w:p>
    <w:p w14:paraId="55638B12" w14:textId="77777777" w:rsidR="00733E6E" w:rsidRPr="008B4D51" w:rsidRDefault="00733E6E" w:rsidP="00733E6E">
      <w:pPr>
        <w:pStyle w:val="EndNoteBibliography"/>
        <w:spacing w:after="0"/>
      </w:pPr>
      <w:r w:rsidRPr="008B4D51">
        <w:t xml:space="preserve">Cavanagh, S. E. and P. Fomby (2019). "Family Instability in the Lives of American Children." </w:t>
      </w:r>
      <w:r w:rsidRPr="008B4D51">
        <w:rPr>
          <w:u w:val="single"/>
        </w:rPr>
        <w:t>Annual Review of Sociology</w:t>
      </w:r>
      <w:r w:rsidRPr="008B4D51">
        <w:t xml:space="preserve"> </w:t>
      </w:r>
      <w:r w:rsidRPr="008B4D51">
        <w:rPr>
          <w:b/>
        </w:rPr>
        <w:t>45</w:t>
      </w:r>
      <w:r w:rsidRPr="008B4D51">
        <w:t>(1): 493-513.</w:t>
      </w:r>
    </w:p>
    <w:p w14:paraId="7AE34A55" w14:textId="77777777" w:rsidR="00733E6E" w:rsidRPr="008B4D51" w:rsidRDefault="00733E6E" w:rsidP="00733E6E">
      <w:pPr>
        <w:pStyle w:val="EndNoteBibliography"/>
        <w:spacing w:after="0"/>
      </w:pPr>
      <w:r w:rsidRPr="008B4D51">
        <w:t xml:space="preserve">Cherlin, A. (2008). "Multiple Partnerships and Children’s Wellbeing." </w:t>
      </w:r>
      <w:r w:rsidRPr="008B4D51">
        <w:rPr>
          <w:u w:val="single"/>
        </w:rPr>
        <w:t>Family Matters</w:t>
      </w:r>
      <w:r w:rsidRPr="008B4D51">
        <w:t>.</w:t>
      </w:r>
    </w:p>
    <w:p w14:paraId="259787D8" w14:textId="77777777" w:rsidR="00733E6E" w:rsidRPr="008B4D51" w:rsidRDefault="00733E6E" w:rsidP="00733E6E">
      <w:pPr>
        <w:pStyle w:val="EndNoteBibliography"/>
        <w:spacing w:after="0"/>
      </w:pPr>
      <w:r w:rsidRPr="008B4D51">
        <w:t xml:space="preserve">Churilova, E., S. Zakharov, A. Puur, L. Rahnu and L. Sakkeus (2017). "Childbearing After Repartnering Among Russians, Russians Migrants and Estonians: Prevalence and Determinants." </w:t>
      </w:r>
      <w:r w:rsidRPr="008B4D51">
        <w:rPr>
          <w:u w:val="single"/>
        </w:rPr>
        <w:t>SSRN Electronic Journal</w:t>
      </w:r>
      <w:r w:rsidRPr="008B4D51">
        <w:t>.</w:t>
      </w:r>
    </w:p>
    <w:p w14:paraId="4B6EAB66" w14:textId="77777777" w:rsidR="00733E6E" w:rsidRPr="008B4D51" w:rsidRDefault="00733E6E" w:rsidP="00733E6E">
      <w:pPr>
        <w:pStyle w:val="EndNoteBibliography"/>
        <w:spacing w:after="0"/>
      </w:pPr>
      <w:r w:rsidRPr="008B4D51">
        <w:t xml:space="preserve">Coleman, D. A. and S. Dubuc (2010). "The fertility of ethnic minorities in the UK, 1960s–2006." </w:t>
      </w:r>
      <w:r w:rsidRPr="008B4D51">
        <w:rPr>
          <w:u w:val="single"/>
        </w:rPr>
        <w:t>Population Studies</w:t>
      </w:r>
      <w:r w:rsidRPr="008B4D51">
        <w:t xml:space="preserve"> </w:t>
      </w:r>
      <w:r w:rsidRPr="008B4D51">
        <w:rPr>
          <w:b/>
        </w:rPr>
        <w:t>64</w:t>
      </w:r>
      <w:r w:rsidRPr="008B4D51">
        <w:t>(1): 19-41.</w:t>
      </w:r>
    </w:p>
    <w:p w14:paraId="0944CDF5" w14:textId="77777777" w:rsidR="00733E6E" w:rsidRPr="008B4D51" w:rsidRDefault="00733E6E" w:rsidP="00733E6E">
      <w:pPr>
        <w:pStyle w:val="EndNoteBibliography"/>
        <w:spacing w:after="0"/>
      </w:pPr>
      <w:r w:rsidRPr="008B4D51">
        <w:t xml:space="preserve">Compans, M.-C., É. Beaujouan and C. Dutreuilh (2022). "From union formation to first birth: The role of age at first cohabitation in the transition to motherhood and fatherhood." </w:t>
      </w:r>
      <w:r w:rsidRPr="008B4D51">
        <w:rPr>
          <w:u w:val="single"/>
        </w:rPr>
        <w:t>Population</w:t>
      </w:r>
      <w:r w:rsidRPr="008B4D51">
        <w:t xml:space="preserve"> </w:t>
      </w:r>
      <w:r w:rsidRPr="008B4D51">
        <w:rPr>
          <w:b/>
        </w:rPr>
        <w:t>77</w:t>
      </w:r>
      <w:r w:rsidRPr="008B4D51">
        <w:t>(3): 411-436.</w:t>
      </w:r>
    </w:p>
    <w:p w14:paraId="0354923F" w14:textId="77777777" w:rsidR="00733E6E" w:rsidRPr="008B4D51" w:rsidRDefault="00733E6E" w:rsidP="00733E6E">
      <w:pPr>
        <w:pStyle w:val="EndNoteBibliography"/>
        <w:spacing w:after="0"/>
      </w:pPr>
      <w:r w:rsidRPr="008B4D51">
        <w:t xml:space="preserve">Coppola, L. and M. Di Cesare (2008). "How fertility and union stability interact in shaping new family patterns in Italy and Spain." </w:t>
      </w:r>
      <w:r w:rsidRPr="008B4D51">
        <w:rPr>
          <w:u w:val="single"/>
        </w:rPr>
        <w:t>Demographic Research</w:t>
      </w:r>
      <w:r w:rsidRPr="008B4D51">
        <w:t xml:space="preserve"> </w:t>
      </w:r>
      <w:r w:rsidRPr="008B4D51">
        <w:rPr>
          <w:b/>
        </w:rPr>
        <w:t>18</w:t>
      </w:r>
      <w:r w:rsidRPr="008B4D51">
        <w:t>(4): 117-144.</w:t>
      </w:r>
    </w:p>
    <w:p w14:paraId="277364D4" w14:textId="77777777" w:rsidR="00733E6E" w:rsidRPr="008B4D51" w:rsidRDefault="00733E6E" w:rsidP="00733E6E">
      <w:pPr>
        <w:pStyle w:val="EndNoteBibliography"/>
        <w:spacing w:after="0"/>
      </w:pPr>
      <w:r w:rsidRPr="008B4D51">
        <w:t xml:space="preserve">De Valk, H. A. G. and A. C. Liefbroer (2007). "Parental Influence On Union Formation Preferences Among Turkish, Moroccan, and Dutch Adolescents in the Netherlands." </w:t>
      </w:r>
      <w:r w:rsidRPr="008B4D51">
        <w:rPr>
          <w:u w:val="single"/>
        </w:rPr>
        <w:t>Journal of Cross-Cultural Psychology</w:t>
      </w:r>
      <w:r w:rsidRPr="008B4D51">
        <w:t xml:space="preserve"> </w:t>
      </w:r>
      <w:r w:rsidRPr="008B4D51">
        <w:rPr>
          <w:b/>
        </w:rPr>
        <w:t>38</w:t>
      </w:r>
      <w:r w:rsidRPr="008B4D51">
        <w:t>(4): 487-505.</w:t>
      </w:r>
    </w:p>
    <w:p w14:paraId="5BDDBFED" w14:textId="77777777" w:rsidR="00733E6E" w:rsidRPr="008B4D51" w:rsidRDefault="00733E6E" w:rsidP="00733E6E">
      <w:pPr>
        <w:pStyle w:val="EndNoteBibliography"/>
        <w:spacing w:after="0"/>
      </w:pPr>
      <w:r w:rsidRPr="008B4D51">
        <w:lastRenderedPageBreak/>
        <w:t xml:space="preserve">Delaporte, I. and H. Kulu (2023). "Interaction between childbearing and partnership trajectories among immigrants and their descendants in France: An application of multichannel sequence analysis." </w:t>
      </w:r>
      <w:r w:rsidRPr="008B4D51">
        <w:rPr>
          <w:u w:val="single"/>
        </w:rPr>
        <w:t>Population Studies</w:t>
      </w:r>
      <w:r w:rsidRPr="008B4D51">
        <w:t xml:space="preserve"> </w:t>
      </w:r>
      <w:r w:rsidRPr="008B4D51">
        <w:rPr>
          <w:b/>
        </w:rPr>
        <w:t>77</w:t>
      </w:r>
      <w:r w:rsidRPr="008B4D51">
        <w:t>(1): 55-70.</w:t>
      </w:r>
    </w:p>
    <w:p w14:paraId="2985E7D9" w14:textId="77777777" w:rsidR="00733E6E" w:rsidRPr="008B4D51" w:rsidRDefault="00733E6E" w:rsidP="00733E6E">
      <w:pPr>
        <w:pStyle w:val="EndNoteBibliography"/>
        <w:spacing w:after="0"/>
      </w:pPr>
      <w:r w:rsidRPr="008B4D51">
        <w:t xml:space="preserve">Di Nallo, A. (2019). "Gender Gap in Repartnering: The Role of Parental Status and Custodial Arrangements." </w:t>
      </w:r>
      <w:r w:rsidRPr="008B4D51">
        <w:rPr>
          <w:u w:val="single"/>
        </w:rPr>
        <w:t>Journal of Marriage and Family</w:t>
      </w:r>
      <w:r w:rsidRPr="008B4D51">
        <w:t xml:space="preserve"> </w:t>
      </w:r>
      <w:r w:rsidRPr="008B4D51">
        <w:rPr>
          <w:b/>
        </w:rPr>
        <w:t>81</w:t>
      </w:r>
      <w:r w:rsidRPr="008B4D51">
        <w:t>(1): 59-78.</w:t>
      </w:r>
    </w:p>
    <w:p w14:paraId="5D825CCF" w14:textId="77777777" w:rsidR="00733E6E" w:rsidRPr="008B4D51" w:rsidRDefault="00733E6E" w:rsidP="00733E6E">
      <w:pPr>
        <w:pStyle w:val="EndNoteBibliography"/>
        <w:spacing w:after="0"/>
      </w:pPr>
      <w:r w:rsidRPr="008B4D51">
        <w:t xml:space="preserve">Di Nallo, A., K. Ivanova and N. Balbo (2023). "Repartnering of women in the United States: The interplay between motherhood and socio-economic status." </w:t>
      </w:r>
      <w:r w:rsidRPr="008B4D51">
        <w:rPr>
          <w:u w:val="single"/>
        </w:rPr>
        <w:t>Population Studies</w:t>
      </w:r>
      <w:r w:rsidRPr="008B4D51">
        <w:t xml:space="preserve"> </w:t>
      </w:r>
      <w:r w:rsidRPr="008B4D51">
        <w:rPr>
          <w:b/>
        </w:rPr>
        <w:t>77</w:t>
      </w:r>
      <w:r w:rsidRPr="008B4D51">
        <w:t>(3): 399-416.</w:t>
      </w:r>
    </w:p>
    <w:p w14:paraId="4E1610F6" w14:textId="77777777" w:rsidR="00733E6E" w:rsidRPr="008B4D51" w:rsidRDefault="00733E6E" w:rsidP="00733E6E">
      <w:pPr>
        <w:pStyle w:val="EndNoteBibliography"/>
        <w:rPr>
          <w:u w:val="single"/>
        </w:rPr>
      </w:pPr>
      <w:r w:rsidRPr="008B4D51">
        <w:t xml:space="preserve">Edin, K. and M. Kefalas (2011). </w:t>
      </w:r>
      <w:r w:rsidRPr="008B4D51">
        <w:rPr>
          <w:u w:val="single"/>
        </w:rPr>
        <w:t>Promises I Can Keep</w:t>
      </w:r>
    </w:p>
    <w:p w14:paraId="67BE3EEC" w14:textId="77777777" w:rsidR="00733E6E" w:rsidRPr="008B4D51" w:rsidRDefault="00733E6E" w:rsidP="00733E6E">
      <w:pPr>
        <w:pStyle w:val="EndNoteBibliography"/>
        <w:spacing w:after="0"/>
      </w:pPr>
      <w:r w:rsidRPr="008B4D51">
        <w:rPr>
          <w:u w:val="single"/>
        </w:rPr>
        <w:t>Why Poor Women Put Motherhood before Marriage</w:t>
      </w:r>
      <w:r w:rsidRPr="008B4D51">
        <w:t>, University of California Press.</w:t>
      </w:r>
    </w:p>
    <w:p w14:paraId="2CCF9AC6" w14:textId="77777777" w:rsidR="00733E6E" w:rsidRPr="008B4D51" w:rsidRDefault="00733E6E" w:rsidP="00733E6E">
      <w:pPr>
        <w:pStyle w:val="EndNoteBibliography"/>
        <w:spacing w:after="0"/>
      </w:pPr>
      <w:r w:rsidRPr="008B4D51">
        <w:t xml:space="preserve">Eggebeen, D. and J. Dew (2009). "The Role of Religion in Adolescence for Family Formation in Young Adulthood." </w:t>
      </w:r>
      <w:r w:rsidRPr="008B4D51">
        <w:rPr>
          <w:u w:val="single"/>
        </w:rPr>
        <w:t>Journal of Marriage and The Family - J MARRIAGE FAM</w:t>
      </w:r>
      <w:r w:rsidRPr="008B4D51">
        <w:t xml:space="preserve"> </w:t>
      </w:r>
      <w:r w:rsidRPr="008B4D51">
        <w:rPr>
          <w:b/>
        </w:rPr>
        <w:t>71</w:t>
      </w:r>
      <w:r w:rsidRPr="008B4D51">
        <w:t>: 108-121.</w:t>
      </w:r>
    </w:p>
    <w:p w14:paraId="5087FAD5" w14:textId="77777777" w:rsidR="00733E6E" w:rsidRPr="008B4D51" w:rsidRDefault="00733E6E" w:rsidP="00733E6E">
      <w:pPr>
        <w:pStyle w:val="EndNoteBibliography"/>
        <w:spacing w:after="0"/>
      </w:pPr>
      <w:r w:rsidRPr="008B4D51">
        <w:t xml:space="preserve">England, P., L. L. Wu and E. F. Shafer (2013). "Cohort trends in premarital first births: What role for the retreat from marriage?" </w:t>
      </w:r>
      <w:r w:rsidRPr="008B4D51">
        <w:rPr>
          <w:u w:val="single"/>
        </w:rPr>
        <w:t>Demography</w:t>
      </w:r>
      <w:r w:rsidRPr="008B4D51">
        <w:t xml:space="preserve"> </w:t>
      </w:r>
      <w:r w:rsidRPr="008B4D51">
        <w:rPr>
          <w:b/>
        </w:rPr>
        <w:t>50</w:t>
      </w:r>
      <w:r w:rsidRPr="008B4D51">
        <w:t>(6): 2075-2104.</w:t>
      </w:r>
    </w:p>
    <w:p w14:paraId="460878B4" w14:textId="77777777" w:rsidR="00733E6E" w:rsidRPr="008B4D51" w:rsidRDefault="00733E6E" w:rsidP="00733E6E">
      <w:pPr>
        <w:pStyle w:val="EndNoteBibliography"/>
        <w:spacing w:after="0"/>
      </w:pPr>
      <w:r w:rsidRPr="008B4D51">
        <w:t xml:space="preserve">Ermisch, J. and D. J. Pevalin (2005). "Early motherhood and later partnerships." </w:t>
      </w:r>
      <w:r w:rsidRPr="008B4D51">
        <w:rPr>
          <w:u w:val="single"/>
        </w:rPr>
        <w:t>Journal of Population Economics</w:t>
      </w:r>
      <w:r w:rsidRPr="008B4D51">
        <w:t xml:space="preserve"> </w:t>
      </w:r>
      <w:r w:rsidRPr="008B4D51">
        <w:rPr>
          <w:b/>
        </w:rPr>
        <w:t>18</w:t>
      </w:r>
      <w:r w:rsidRPr="008B4D51">
        <w:t>(3): 469-489.</w:t>
      </w:r>
    </w:p>
    <w:p w14:paraId="09D374CB" w14:textId="77777777" w:rsidR="00733E6E" w:rsidRPr="008B4D51" w:rsidRDefault="00733E6E" w:rsidP="00733E6E">
      <w:pPr>
        <w:pStyle w:val="EndNoteBibliography"/>
        <w:spacing w:after="0"/>
      </w:pPr>
      <w:r w:rsidRPr="008B4D51">
        <w:t xml:space="preserve">Esping-Andersen, G. (2009). </w:t>
      </w:r>
      <w:r w:rsidRPr="008B4D51">
        <w:rPr>
          <w:u w:val="single"/>
        </w:rPr>
        <w:t>Incomplete revolution: Adapting welfare states to women's new roles</w:t>
      </w:r>
      <w:r w:rsidRPr="008B4D51">
        <w:t>, Polity.</w:t>
      </w:r>
    </w:p>
    <w:p w14:paraId="3E1269C1" w14:textId="77777777" w:rsidR="00733E6E" w:rsidRPr="008B4D51" w:rsidRDefault="00733E6E" w:rsidP="00733E6E">
      <w:pPr>
        <w:pStyle w:val="EndNoteBibliography"/>
        <w:spacing w:after="0"/>
      </w:pPr>
      <w:r w:rsidRPr="008B4D51">
        <w:t xml:space="preserve">Esping-Andersen, G. and F. C. Billari (2015). "Re-theorizing Family Demographics." </w:t>
      </w:r>
      <w:r w:rsidRPr="008B4D51">
        <w:rPr>
          <w:u w:val="single"/>
        </w:rPr>
        <w:t>Population and Development Review</w:t>
      </w:r>
      <w:r w:rsidRPr="008B4D51">
        <w:t xml:space="preserve"> </w:t>
      </w:r>
      <w:r w:rsidRPr="008B4D51">
        <w:rPr>
          <w:b/>
        </w:rPr>
        <w:t>41</w:t>
      </w:r>
      <w:r w:rsidRPr="008B4D51">
        <w:t>(1): 1-31.</w:t>
      </w:r>
    </w:p>
    <w:p w14:paraId="42F99466" w14:textId="77777777" w:rsidR="00733E6E" w:rsidRPr="008B4D51" w:rsidRDefault="00733E6E" w:rsidP="00733E6E">
      <w:pPr>
        <w:pStyle w:val="EndNoteBibliography"/>
        <w:spacing w:after="0"/>
      </w:pPr>
      <w:r w:rsidRPr="008B4D51">
        <w:t xml:space="preserve">Evans, R., J. Scourfield and G. Moore (2014). "Gender, Relationship Breakdown, and Suicide Risk: A Review of Research in Western Countries." </w:t>
      </w:r>
      <w:r w:rsidRPr="008B4D51">
        <w:rPr>
          <w:u w:val="single"/>
        </w:rPr>
        <w:t>Journal of Family Issues</w:t>
      </w:r>
      <w:r w:rsidRPr="008B4D51">
        <w:t xml:space="preserve"> </w:t>
      </w:r>
      <w:r w:rsidRPr="008B4D51">
        <w:rPr>
          <w:b/>
        </w:rPr>
        <w:t>37</w:t>
      </w:r>
      <w:r w:rsidRPr="008B4D51">
        <w:t>(16): 2239-2264.</w:t>
      </w:r>
    </w:p>
    <w:p w14:paraId="52E06C62" w14:textId="77777777" w:rsidR="00733E6E" w:rsidRPr="008B4D51" w:rsidRDefault="00733E6E" w:rsidP="00733E6E">
      <w:pPr>
        <w:pStyle w:val="EndNoteBibliography"/>
        <w:spacing w:after="0"/>
      </w:pPr>
      <w:r w:rsidRPr="008B4D51">
        <w:t xml:space="preserve">Fiori, F., F. Rinesi and E. Graham (2017). "Choosing to Remain Childless? A Comparative Study of Fertility Intentions Among Women and Men in Italy and Britain." </w:t>
      </w:r>
      <w:r w:rsidRPr="008B4D51">
        <w:rPr>
          <w:u w:val="single"/>
        </w:rPr>
        <w:t>European Journal of Population</w:t>
      </w:r>
      <w:r w:rsidRPr="008B4D51">
        <w:t xml:space="preserve"> </w:t>
      </w:r>
      <w:r w:rsidRPr="008B4D51">
        <w:rPr>
          <w:b/>
        </w:rPr>
        <w:t>33</w:t>
      </w:r>
      <w:r w:rsidRPr="008B4D51">
        <w:t>(3): 319-350.</w:t>
      </w:r>
    </w:p>
    <w:p w14:paraId="6336D143" w14:textId="77777777" w:rsidR="00733E6E" w:rsidRPr="008B4D51" w:rsidRDefault="00733E6E" w:rsidP="00733E6E">
      <w:pPr>
        <w:pStyle w:val="EndNoteBibliography"/>
        <w:spacing w:after="0"/>
      </w:pPr>
      <w:r w:rsidRPr="008B4D51">
        <w:t xml:space="preserve">Fostik, A., M. Fernández Soto, F. Ruiz-Vallejo and D. Ciganda (2023). "Union Instability and Fertility: An International Perspective." </w:t>
      </w:r>
      <w:r w:rsidRPr="008B4D51">
        <w:rPr>
          <w:u w:val="single"/>
        </w:rPr>
        <w:t>European Journal of Population</w:t>
      </w:r>
      <w:r w:rsidRPr="008B4D51">
        <w:t xml:space="preserve"> </w:t>
      </w:r>
      <w:r w:rsidRPr="008B4D51">
        <w:rPr>
          <w:b/>
        </w:rPr>
        <w:t>39</w:t>
      </w:r>
      <w:r w:rsidRPr="008B4D51">
        <w:t>(1): 25.</w:t>
      </w:r>
    </w:p>
    <w:p w14:paraId="45832092" w14:textId="77777777" w:rsidR="00733E6E" w:rsidRPr="008B4D51" w:rsidRDefault="00733E6E" w:rsidP="00733E6E">
      <w:pPr>
        <w:pStyle w:val="EndNoteBibliography"/>
        <w:spacing w:after="0"/>
      </w:pPr>
      <w:r w:rsidRPr="008B4D51">
        <w:t xml:space="preserve">Frejka, T. (2012). "The Role of Contemporary Childbearing Postponement and Recuperation in Shaping Period Fertility Trends." </w:t>
      </w:r>
      <w:r w:rsidRPr="008B4D51">
        <w:rPr>
          <w:u w:val="single"/>
        </w:rPr>
        <w:t>Comparative Population Studies</w:t>
      </w:r>
      <w:r w:rsidRPr="008B4D51">
        <w:t xml:space="preserve"> </w:t>
      </w:r>
      <w:r w:rsidRPr="008B4D51">
        <w:rPr>
          <w:b/>
        </w:rPr>
        <w:t>36</w:t>
      </w:r>
      <w:r w:rsidRPr="008B4D51">
        <w:t>(4).</w:t>
      </w:r>
    </w:p>
    <w:p w14:paraId="02BECA61" w14:textId="77777777" w:rsidR="00733E6E" w:rsidRPr="008B4D51" w:rsidRDefault="00733E6E" w:rsidP="00733E6E">
      <w:pPr>
        <w:pStyle w:val="EndNoteBibliography"/>
        <w:spacing w:after="0"/>
      </w:pPr>
      <w:r w:rsidRPr="008B4D51">
        <w:t xml:space="preserve">Gałęzewska, P., B. Perelli-Harris and A. Berrington (2017). "Cross-national differences in women’s repartnering behaviour in Europe: The role of individual demographic characteristics." </w:t>
      </w:r>
      <w:r w:rsidRPr="008B4D51">
        <w:rPr>
          <w:u w:val="single"/>
        </w:rPr>
        <w:t>Demographic Research</w:t>
      </w:r>
      <w:r w:rsidRPr="008B4D51">
        <w:t xml:space="preserve"> </w:t>
      </w:r>
      <w:r w:rsidRPr="008B4D51">
        <w:rPr>
          <w:b/>
        </w:rPr>
        <w:t>37</w:t>
      </w:r>
      <w:r w:rsidRPr="008B4D51">
        <w:t>: 189-228.</w:t>
      </w:r>
    </w:p>
    <w:p w14:paraId="36D8502F" w14:textId="77777777" w:rsidR="00733E6E" w:rsidRPr="008B4D51" w:rsidRDefault="00733E6E" w:rsidP="00733E6E">
      <w:pPr>
        <w:pStyle w:val="EndNoteBibliography"/>
        <w:spacing w:after="0"/>
      </w:pPr>
      <w:r w:rsidRPr="008B4D51">
        <w:t xml:space="preserve">Gauthier, A. H. (2007). "The impact of family policies on fertility in industrialized countries: a review of the literature." </w:t>
      </w:r>
      <w:r w:rsidRPr="008B4D51">
        <w:rPr>
          <w:u w:val="single"/>
        </w:rPr>
        <w:t>Population Research and Policy Review</w:t>
      </w:r>
      <w:r w:rsidRPr="008B4D51">
        <w:t xml:space="preserve"> </w:t>
      </w:r>
      <w:r w:rsidRPr="008B4D51">
        <w:rPr>
          <w:b/>
        </w:rPr>
        <w:t>26</w:t>
      </w:r>
      <w:r w:rsidRPr="008B4D51">
        <w:t>(3): 323-346.</w:t>
      </w:r>
    </w:p>
    <w:p w14:paraId="1A5A4238" w14:textId="77777777" w:rsidR="00733E6E" w:rsidRPr="008B4D51" w:rsidRDefault="00733E6E" w:rsidP="00733E6E">
      <w:pPr>
        <w:pStyle w:val="EndNoteBibliography"/>
        <w:spacing w:after="0"/>
      </w:pPr>
      <w:r w:rsidRPr="008B4D51">
        <w:lastRenderedPageBreak/>
        <w:t xml:space="preserve">Gibson-Davis, C. (2011). "Mothers but not wives: The increasing lag between nonmarital births and marriage." </w:t>
      </w:r>
      <w:r w:rsidRPr="008B4D51">
        <w:rPr>
          <w:u w:val="single"/>
        </w:rPr>
        <w:t>Journal of Marriage and Family</w:t>
      </w:r>
      <w:r w:rsidRPr="008B4D51">
        <w:t xml:space="preserve"> </w:t>
      </w:r>
      <w:r w:rsidRPr="008B4D51">
        <w:rPr>
          <w:b/>
        </w:rPr>
        <w:t>73</w:t>
      </w:r>
      <w:r w:rsidRPr="008B4D51">
        <w:t>(1): 264-278.</w:t>
      </w:r>
    </w:p>
    <w:p w14:paraId="21C615D9" w14:textId="77777777" w:rsidR="00733E6E" w:rsidRPr="008B4D51" w:rsidRDefault="00733E6E" w:rsidP="00733E6E">
      <w:pPr>
        <w:pStyle w:val="EndNoteBibliography"/>
        <w:spacing w:after="0"/>
      </w:pPr>
      <w:r w:rsidRPr="008B4D51">
        <w:t xml:space="preserve">Gibson-Davis, C. M. (2009). "Money, Marriage, and Children: Testing the Financial Expectations and Family Formation Theory." </w:t>
      </w:r>
      <w:r w:rsidRPr="008B4D51">
        <w:rPr>
          <w:u w:val="single"/>
        </w:rPr>
        <w:t>Journal of Marriage and Family</w:t>
      </w:r>
      <w:r w:rsidRPr="008B4D51">
        <w:t xml:space="preserve"> </w:t>
      </w:r>
      <w:r w:rsidRPr="008B4D51">
        <w:rPr>
          <w:b/>
        </w:rPr>
        <w:t>71</w:t>
      </w:r>
      <w:r w:rsidRPr="008B4D51">
        <w:t>(1): 146-160.</w:t>
      </w:r>
    </w:p>
    <w:p w14:paraId="42CA5742" w14:textId="77777777" w:rsidR="00733E6E" w:rsidRPr="008B4D51" w:rsidRDefault="00733E6E" w:rsidP="00733E6E">
      <w:pPr>
        <w:pStyle w:val="EndNoteBibliography"/>
        <w:spacing w:after="0"/>
      </w:pPr>
      <w:r w:rsidRPr="008B4D51">
        <w:t xml:space="preserve">Gibson-Davis, C. M., E. O. Ananat and A. Gassman-Pines (2016). "Midpregnancy Marriage and Divorce: Why the Death of Shotgun Marriage Has Been Greatly Exaggerated." </w:t>
      </w:r>
      <w:r w:rsidRPr="008B4D51">
        <w:rPr>
          <w:u w:val="single"/>
        </w:rPr>
        <w:t>Demography</w:t>
      </w:r>
      <w:r w:rsidRPr="008B4D51">
        <w:t xml:space="preserve"> </w:t>
      </w:r>
      <w:r w:rsidRPr="008B4D51">
        <w:rPr>
          <w:b/>
        </w:rPr>
        <w:t>53</w:t>
      </w:r>
      <w:r w:rsidRPr="008B4D51">
        <w:t>(6): 1693-1715.</w:t>
      </w:r>
    </w:p>
    <w:p w14:paraId="0DE6C37D" w14:textId="77777777" w:rsidR="00733E6E" w:rsidRPr="008B4D51" w:rsidRDefault="00733E6E" w:rsidP="00733E6E">
      <w:pPr>
        <w:pStyle w:val="EndNoteBibliography"/>
        <w:spacing w:after="0"/>
      </w:pPr>
      <w:r w:rsidRPr="008B4D51">
        <w:t xml:space="preserve">Giddens, A. (1992). </w:t>
      </w:r>
      <w:r w:rsidRPr="008B4D51">
        <w:rPr>
          <w:u w:val="single"/>
        </w:rPr>
        <w:t>The Transformation of Intimacy: Sexuality, Love and Intimacy in Modern Societies</w:t>
      </w:r>
      <w:r w:rsidRPr="008B4D51">
        <w:t xml:space="preserve">. Cambridge, Polity </w:t>
      </w:r>
    </w:p>
    <w:p w14:paraId="19C796D2" w14:textId="77777777" w:rsidR="00733E6E" w:rsidRPr="008B4D51" w:rsidRDefault="00733E6E" w:rsidP="00733E6E">
      <w:pPr>
        <w:pStyle w:val="EndNoteBibliography"/>
        <w:spacing w:after="0"/>
      </w:pPr>
      <w:r w:rsidRPr="008B4D51">
        <w:t xml:space="preserve">Giguère, B., R. Lalonde and E. Lou (2010). "Living at the crossroads of cultural worlds: The experience of normative conflicts by second generation immigrant youth." </w:t>
      </w:r>
      <w:r w:rsidRPr="008B4D51">
        <w:rPr>
          <w:u w:val="single"/>
        </w:rPr>
        <w:t>Social and Personality Psychology Compass</w:t>
      </w:r>
      <w:r w:rsidRPr="008B4D51">
        <w:t xml:space="preserve"> </w:t>
      </w:r>
      <w:r w:rsidRPr="008B4D51">
        <w:rPr>
          <w:b/>
        </w:rPr>
        <w:t>4</w:t>
      </w:r>
      <w:r w:rsidRPr="008B4D51">
        <w:t>(1): 14-29.</w:t>
      </w:r>
    </w:p>
    <w:p w14:paraId="0C5ABB3D" w14:textId="77777777" w:rsidR="00733E6E" w:rsidRPr="008B4D51" w:rsidRDefault="00733E6E" w:rsidP="00733E6E">
      <w:pPr>
        <w:pStyle w:val="EndNoteBibliography"/>
        <w:spacing w:after="0"/>
      </w:pPr>
      <w:r w:rsidRPr="008B4D51">
        <w:t xml:space="preserve">Ginther, D. K., A. L. Grasdal and R. A. Pollak (2022). "Fathers' Multiple-Partner Fertility and Children's Educational Outcomes." </w:t>
      </w:r>
      <w:r w:rsidRPr="008B4D51">
        <w:rPr>
          <w:u w:val="single"/>
        </w:rPr>
        <w:t>Demography</w:t>
      </w:r>
      <w:r w:rsidRPr="008B4D51">
        <w:t xml:space="preserve"> </w:t>
      </w:r>
      <w:r w:rsidRPr="008B4D51">
        <w:rPr>
          <w:b/>
        </w:rPr>
        <w:t>59</w:t>
      </w:r>
      <w:r w:rsidRPr="008B4D51">
        <w:t>(1): 389-415.</w:t>
      </w:r>
    </w:p>
    <w:p w14:paraId="08DB11BB" w14:textId="77777777" w:rsidR="00733E6E" w:rsidRPr="008B4D51" w:rsidRDefault="00733E6E" w:rsidP="00733E6E">
      <w:pPr>
        <w:pStyle w:val="EndNoteBibliography"/>
        <w:spacing w:after="0"/>
      </w:pPr>
      <w:r w:rsidRPr="008B4D51">
        <w:t xml:space="preserve">Goldberg, J. S. and M. J. Carlson (2014). "Parents' Relationship Quality and Children's Behavior in Stable Married and Cohabiting Families." </w:t>
      </w:r>
      <w:r w:rsidRPr="008B4D51">
        <w:rPr>
          <w:u w:val="single"/>
        </w:rPr>
        <w:t>Journal of Marriage and Family</w:t>
      </w:r>
      <w:r w:rsidRPr="008B4D51">
        <w:t xml:space="preserve"> </w:t>
      </w:r>
      <w:r w:rsidRPr="008B4D51">
        <w:rPr>
          <w:b/>
        </w:rPr>
        <w:t>76</w:t>
      </w:r>
      <w:r w:rsidRPr="008B4D51">
        <w:t>(4): 762-777.</w:t>
      </w:r>
    </w:p>
    <w:p w14:paraId="25C3BCA5" w14:textId="77777777" w:rsidR="00733E6E" w:rsidRPr="008B4D51" w:rsidRDefault="00733E6E" w:rsidP="00733E6E">
      <w:pPr>
        <w:pStyle w:val="EndNoteBibliography"/>
        <w:spacing w:after="0"/>
      </w:pPr>
      <w:r w:rsidRPr="008B4D51">
        <w:t xml:space="preserve">Goldscheider, F., E. Bernhardt and T. Lappegard (2015). "The Gender Revolution: A Framework for Understanding Changing Family and Demographic Behavior." </w:t>
      </w:r>
      <w:r w:rsidRPr="008B4D51">
        <w:rPr>
          <w:u w:val="single"/>
        </w:rPr>
        <w:t>Population and Development Review</w:t>
      </w:r>
      <w:r w:rsidRPr="008B4D51">
        <w:t xml:space="preserve"> </w:t>
      </w:r>
      <w:r w:rsidRPr="008B4D51">
        <w:rPr>
          <w:b/>
        </w:rPr>
        <w:t>41</w:t>
      </w:r>
      <w:r w:rsidRPr="008B4D51">
        <w:t>(2): 207-239.</w:t>
      </w:r>
    </w:p>
    <w:p w14:paraId="7635234F" w14:textId="77777777" w:rsidR="00733E6E" w:rsidRPr="008B4D51" w:rsidRDefault="00733E6E" w:rsidP="00733E6E">
      <w:pPr>
        <w:pStyle w:val="EndNoteBibliography"/>
        <w:spacing w:after="0"/>
      </w:pPr>
      <w:r w:rsidRPr="008B4D51">
        <w:t xml:space="preserve">Golombok, S. (2015). </w:t>
      </w:r>
      <w:r w:rsidRPr="008B4D51">
        <w:rPr>
          <w:u w:val="single"/>
        </w:rPr>
        <w:t>Modern Families: Parents and Children in New Family Forms</w:t>
      </w:r>
      <w:r w:rsidRPr="008B4D51">
        <w:t>. Cambridge, Cambridge University Press.</w:t>
      </w:r>
    </w:p>
    <w:p w14:paraId="1AF05433" w14:textId="77777777" w:rsidR="00733E6E" w:rsidRPr="008B4D51" w:rsidRDefault="00733E6E" w:rsidP="00733E6E">
      <w:pPr>
        <w:pStyle w:val="EndNoteBibliography"/>
        <w:spacing w:after="0"/>
      </w:pPr>
      <w:r w:rsidRPr="008B4D51">
        <w:t xml:space="preserve">Groepler, N., J. Huinink and T. Peter (2021). "Does the birth of a child still prompt a marriage? A comparison of Austria, France, Germany and Hungary." </w:t>
      </w:r>
      <w:r w:rsidRPr="008B4D51">
        <w:rPr>
          <w:u w:val="single"/>
        </w:rPr>
        <w:t>European Societies</w:t>
      </w:r>
      <w:r w:rsidRPr="008B4D51">
        <w:t xml:space="preserve"> </w:t>
      </w:r>
      <w:r w:rsidRPr="008B4D51">
        <w:rPr>
          <w:b/>
        </w:rPr>
        <w:t>23</w:t>
      </w:r>
      <w:r w:rsidRPr="008B4D51">
        <w:t>(3): 333-359.</w:t>
      </w:r>
    </w:p>
    <w:p w14:paraId="0CDD9376" w14:textId="77777777" w:rsidR="00733E6E" w:rsidRPr="008B4D51" w:rsidRDefault="00733E6E" w:rsidP="00733E6E">
      <w:pPr>
        <w:pStyle w:val="EndNoteBibliography"/>
        <w:spacing w:after="0"/>
      </w:pPr>
      <w:r w:rsidRPr="008B4D51">
        <w:t xml:space="preserve">Grogger, J. and S. G. Bronars (2001). "The effect of welfare payments on the marriage and fertility behavior of unwed mothers: Results from a twins experiment." </w:t>
      </w:r>
      <w:r w:rsidRPr="008B4D51">
        <w:rPr>
          <w:u w:val="single"/>
        </w:rPr>
        <w:t>Journal of Political Economy</w:t>
      </w:r>
      <w:r w:rsidRPr="008B4D51">
        <w:t xml:space="preserve"> </w:t>
      </w:r>
      <w:r w:rsidRPr="008B4D51">
        <w:rPr>
          <w:b/>
        </w:rPr>
        <w:t>109</w:t>
      </w:r>
      <w:r w:rsidRPr="008B4D51">
        <w:t>(3): 529-545.</w:t>
      </w:r>
    </w:p>
    <w:p w14:paraId="179D3DE7" w14:textId="77777777" w:rsidR="00733E6E" w:rsidRPr="008B4D51" w:rsidRDefault="00733E6E" w:rsidP="00733E6E">
      <w:pPr>
        <w:pStyle w:val="EndNoteBibliography"/>
        <w:spacing w:after="0"/>
      </w:pPr>
      <w:r w:rsidRPr="008B4D51">
        <w:t xml:space="preserve">Guzman, L., E. Wildsmith, J. Manlove and K. Franzetta (2010). "Unintended Births: Patterns by Race and Ethnicity And Relationship Type." </w:t>
      </w:r>
      <w:r w:rsidRPr="008B4D51">
        <w:rPr>
          <w:u w:val="single"/>
        </w:rPr>
        <w:t>Perspectives on Sexual and Reproductive Health</w:t>
      </w:r>
      <w:r w:rsidRPr="008B4D51">
        <w:t xml:space="preserve"> </w:t>
      </w:r>
      <w:r w:rsidRPr="008B4D51">
        <w:rPr>
          <w:b/>
        </w:rPr>
        <w:t>42</w:t>
      </w:r>
      <w:r w:rsidRPr="008B4D51">
        <w:t>(3): 176-185.</w:t>
      </w:r>
    </w:p>
    <w:p w14:paraId="28F4F6A5" w14:textId="77777777" w:rsidR="00733E6E" w:rsidRPr="008B4D51" w:rsidRDefault="00733E6E" w:rsidP="00733E6E">
      <w:pPr>
        <w:pStyle w:val="EndNoteBibliography"/>
        <w:spacing w:after="0"/>
      </w:pPr>
      <w:r w:rsidRPr="008B4D51">
        <w:t xml:space="preserve">Guzzo, K. B. (2014). "New Partners, More Kids: Multiple-Partner Fertility in the United States." </w:t>
      </w:r>
      <w:r w:rsidRPr="008B4D51">
        <w:rPr>
          <w:u w:val="single"/>
        </w:rPr>
        <w:t>Ann Am Acad Pol Soc Sci</w:t>
      </w:r>
      <w:r w:rsidRPr="008B4D51">
        <w:t xml:space="preserve"> </w:t>
      </w:r>
      <w:r w:rsidRPr="008B4D51">
        <w:rPr>
          <w:b/>
        </w:rPr>
        <w:t>654</w:t>
      </w:r>
      <w:r w:rsidRPr="008B4D51">
        <w:t>(1): 66-86.</w:t>
      </w:r>
    </w:p>
    <w:p w14:paraId="0C094D51" w14:textId="77777777" w:rsidR="00733E6E" w:rsidRPr="008B4D51" w:rsidRDefault="00733E6E" w:rsidP="00733E6E">
      <w:pPr>
        <w:pStyle w:val="EndNoteBibliography"/>
        <w:spacing w:after="0"/>
      </w:pPr>
      <w:r w:rsidRPr="008B4D51">
        <w:t xml:space="preserve">Guzzo, K. B. (2018). "Marriage and Dissolution Among Women’s Cohabitations: Variations by Stepfamily Status and Shared Childbearing." </w:t>
      </w:r>
      <w:r w:rsidRPr="008B4D51">
        <w:rPr>
          <w:u w:val="single"/>
        </w:rPr>
        <w:t>Journal of Family Issues</w:t>
      </w:r>
      <w:r w:rsidRPr="008B4D51">
        <w:t xml:space="preserve"> </w:t>
      </w:r>
      <w:r w:rsidRPr="008B4D51">
        <w:rPr>
          <w:b/>
        </w:rPr>
        <w:t>39</w:t>
      </w:r>
      <w:r w:rsidRPr="008B4D51">
        <w:t>(4): 1108-1136.</w:t>
      </w:r>
    </w:p>
    <w:p w14:paraId="7A63A350" w14:textId="77777777" w:rsidR="00733E6E" w:rsidRPr="008B4D51" w:rsidRDefault="00733E6E" w:rsidP="00733E6E">
      <w:pPr>
        <w:pStyle w:val="EndNoteBibliography"/>
        <w:spacing w:after="0"/>
      </w:pPr>
      <w:r w:rsidRPr="008B4D51">
        <w:lastRenderedPageBreak/>
        <w:t xml:space="preserve">Guzzo, K. B. and F. F. Furstenberg (2007). "Multipartnered fertility among American men." </w:t>
      </w:r>
      <w:r w:rsidRPr="008B4D51">
        <w:rPr>
          <w:u w:val="single"/>
        </w:rPr>
        <w:t>Demography</w:t>
      </w:r>
      <w:r w:rsidRPr="008B4D51">
        <w:t xml:space="preserve"> </w:t>
      </w:r>
      <w:r w:rsidRPr="008B4D51">
        <w:rPr>
          <w:b/>
        </w:rPr>
        <w:t>44</w:t>
      </w:r>
      <w:r w:rsidRPr="008B4D51">
        <w:t>(3): 583-601.</w:t>
      </w:r>
    </w:p>
    <w:p w14:paraId="6CDACB6B" w14:textId="77777777" w:rsidR="00733E6E" w:rsidRPr="008B4D51" w:rsidRDefault="00733E6E" w:rsidP="00733E6E">
      <w:pPr>
        <w:pStyle w:val="EndNoteBibliography"/>
        <w:spacing w:after="0"/>
      </w:pPr>
      <w:r w:rsidRPr="008B4D51">
        <w:t xml:space="preserve">Guzzo, K. B. and S. R. Hayford (2020). "Pathways to Parenthood in Social and Family Contexts: Decade in Review, 2020." </w:t>
      </w:r>
      <w:r w:rsidRPr="008B4D51">
        <w:rPr>
          <w:u w:val="single"/>
        </w:rPr>
        <w:t>Journal of Marriage and Family</w:t>
      </w:r>
      <w:r w:rsidRPr="008B4D51">
        <w:t xml:space="preserve"> </w:t>
      </w:r>
      <w:r w:rsidRPr="008B4D51">
        <w:rPr>
          <w:b/>
        </w:rPr>
        <w:t>82</w:t>
      </w:r>
      <w:r w:rsidRPr="008B4D51">
        <w:t>(1): 117-144.</w:t>
      </w:r>
    </w:p>
    <w:p w14:paraId="39984691" w14:textId="77777777" w:rsidR="00733E6E" w:rsidRPr="008B4D51" w:rsidRDefault="00733E6E" w:rsidP="00733E6E">
      <w:pPr>
        <w:pStyle w:val="EndNoteBibliography"/>
        <w:spacing w:after="0"/>
      </w:pPr>
      <w:r w:rsidRPr="008B4D51">
        <w:t xml:space="preserve">Hajnal, J. (1982). "Two Kinds of Preindustrial Household Formation System." </w:t>
      </w:r>
      <w:r w:rsidRPr="008B4D51">
        <w:rPr>
          <w:u w:val="single"/>
        </w:rPr>
        <w:t>Population and Development Review</w:t>
      </w:r>
      <w:r w:rsidRPr="008B4D51">
        <w:t xml:space="preserve"> </w:t>
      </w:r>
      <w:r w:rsidRPr="008B4D51">
        <w:rPr>
          <w:b/>
        </w:rPr>
        <w:t>8</w:t>
      </w:r>
      <w:r w:rsidRPr="008B4D51">
        <w:t>(3): 449-494.</w:t>
      </w:r>
    </w:p>
    <w:p w14:paraId="7347BD44" w14:textId="77777777" w:rsidR="00733E6E" w:rsidRPr="008B4D51" w:rsidRDefault="00733E6E" w:rsidP="00733E6E">
      <w:pPr>
        <w:pStyle w:val="EndNoteBibliography"/>
        <w:spacing w:after="0"/>
      </w:pPr>
      <w:r w:rsidRPr="008B4D51">
        <w:t xml:space="preserve">Hannemann, T. and H. Kulu (2015). "Union formation and dissolution among immigrants and their descendants in the United Kingdom." </w:t>
      </w:r>
      <w:r w:rsidRPr="008B4D51">
        <w:rPr>
          <w:u w:val="single"/>
        </w:rPr>
        <w:t>Demographic Research</w:t>
      </w:r>
      <w:r w:rsidRPr="008B4D51">
        <w:t xml:space="preserve"> </w:t>
      </w:r>
      <w:r w:rsidRPr="008B4D51">
        <w:rPr>
          <w:b/>
        </w:rPr>
        <w:t>33</w:t>
      </w:r>
      <w:r w:rsidRPr="008B4D51">
        <w:t>: 273-312.</w:t>
      </w:r>
    </w:p>
    <w:p w14:paraId="46E57384" w14:textId="77777777" w:rsidR="00733E6E" w:rsidRPr="008B4D51" w:rsidRDefault="00733E6E" w:rsidP="00733E6E">
      <w:pPr>
        <w:pStyle w:val="EndNoteBibliography"/>
        <w:spacing w:after="0"/>
      </w:pPr>
      <w:r w:rsidRPr="008B4D51">
        <w:t xml:space="preserve">Hannemann, T., H. Kulu, A. González-Ferrer, A. Pailhé, L. Rahnu and A. Puur (2020). "Partnership dynamics among immigrants and their descendants in four European countries." </w:t>
      </w:r>
      <w:r w:rsidRPr="008B4D51">
        <w:rPr>
          <w:u w:val="single"/>
        </w:rPr>
        <w:t>Population, Space and Place</w:t>
      </w:r>
      <w:r w:rsidRPr="008B4D51">
        <w:t xml:space="preserve"> </w:t>
      </w:r>
      <w:r w:rsidRPr="008B4D51">
        <w:rPr>
          <w:b/>
        </w:rPr>
        <w:t>26</w:t>
      </w:r>
      <w:r w:rsidRPr="008B4D51">
        <w:t>(5): e2315.</w:t>
      </w:r>
    </w:p>
    <w:p w14:paraId="4C58745D" w14:textId="77777777" w:rsidR="00733E6E" w:rsidRPr="008B4D51" w:rsidRDefault="00733E6E" w:rsidP="00733E6E">
      <w:pPr>
        <w:pStyle w:val="EndNoteBibliography"/>
        <w:spacing w:after="0"/>
      </w:pPr>
      <w:r w:rsidRPr="008B4D51">
        <w:t xml:space="preserve">Hărăgus, M. (2015). "From Cohabitation to Marriage when a Child Is on the Way. A Comparison of three Former Socialist Countries: Romania, Bulgaria and Hungary." </w:t>
      </w:r>
      <w:r w:rsidRPr="008B4D51">
        <w:rPr>
          <w:u w:val="single"/>
        </w:rPr>
        <w:t>Journal of comparative family studies</w:t>
      </w:r>
      <w:r w:rsidRPr="008B4D51">
        <w:t xml:space="preserve"> </w:t>
      </w:r>
      <w:r w:rsidRPr="008B4D51">
        <w:rPr>
          <w:b/>
        </w:rPr>
        <w:t>46</w:t>
      </w:r>
      <w:r w:rsidRPr="008B4D51">
        <w:t>: 329-+.</w:t>
      </w:r>
    </w:p>
    <w:p w14:paraId="1F795800" w14:textId="77777777" w:rsidR="00733E6E" w:rsidRPr="008B4D51" w:rsidRDefault="00733E6E" w:rsidP="00733E6E">
      <w:pPr>
        <w:pStyle w:val="EndNoteBibliography"/>
        <w:spacing w:after="0"/>
      </w:pPr>
      <w:r w:rsidRPr="008B4D51">
        <w:t xml:space="preserve">Harknett, K. and S. S. McLanahan (2004). "Racial and ethnic differences in marriage after the birth of a child." </w:t>
      </w:r>
      <w:r w:rsidRPr="008B4D51">
        <w:rPr>
          <w:u w:val="single"/>
        </w:rPr>
        <w:t>American Sociological Review</w:t>
      </w:r>
      <w:r w:rsidRPr="008B4D51">
        <w:t xml:space="preserve"> </w:t>
      </w:r>
      <w:r w:rsidRPr="008B4D51">
        <w:rPr>
          <w:b/>
        </w:rPr>
        <w:t>69</w:t>
      </w:r>
      <w:r w:rsidRPr="008B4D51">
        <w:t>(6): 790-811.</w:t>
      </w:r>
    </w:p>
    <w:p w14:paraId="47B70008" w14:textId="77777777" w:rsidR="00733E6E" w:rsidRPr="008B4D51" w:rsidRDefault="00733E6E" w:rsidP="00733E6E">
      <w:pPr>
        <w:pStyle w:val="EndNoteBibliography"/>
        <w:spacing w:after="0"/>
      </w:pPr>
      <w:r w:rsidRPr="008B4D51">
        <w:t xml:space="preserve">Härkönen, J., F. Bernardi and D. Boertien (2017). "Family Dynamics and Child Outcomes: An Overview of Research and Open Questions." </w:t>
      </w:r>
      <w:r w:rsidRPr="008B4D51">
        <w:rPr>
          <w:u w:val="single"/>
        </w:rPr>
        <w:t>European Journal of Population</w:t>
      </w:r>
      <w:r w:rsidRPr="008B4D51">
        <w:t xml:space="preserve"> </w:t>
      </w:r>
      <w:r w:rsidRPr="008B4D51">
        <w:rPr>
          <w:b/>
        </w:rPr>
        <w:t>33</w:t>
      </w:r>
      <w:r w:rsidRPr="008B4D51">
        <w:t>(2): 163-184.</w:t>
      </w:r>
    </w:p>
    <w:p w14:paraId="7D61C183" w14:textId="77777777" w:rsidR="00733E6E" w:rsidRPr="008B4D51" w:rsidRDefault="00733E6E" w:rsidP="00733E6E">
      <w:pPr>
        <w:pStyle w:val="EndNoteBibliography"/>
        <w:spacing w:after="0"/>
      </w:pPr>
      <w:r w:rsidRPr="008B4D51">
        <w:t xml:space="preserve">Harrison, J., H. Kulu, K. L. Keenan and F. Sullivan (2023). "Union formation and fertility amongst immigrants from Pakistan and their descendants in the United Kingdom: A multichannel sequence analysis." </w:t>
      </w:r>
      <w:r w:rsidRPr="008B4D51">
        <w:rPr>
          <w:u w:val="single"/>
        </w:rPr>
        <w:t>Demographic Research</w:t>
      </w:r>
      <w:r w:rsidRPr="008B4D51">
        <w:t xml:space="preserve"> </w:t>
      </w:r>
      <w:r w:rsidRPr="008B4D51">
        <w:rPr>
          <w:b/>
        </w:rPr>
        <w:t>48</w:t>
      </w:r>
      <w:r w:rsidRPr="008B4D51">
        <w:t>(10): 271-320.</w:t>
      </w:r>
    </w:p>
    <w:p w14:paraId="20C22272" w14:textId="77777777" w:rsidR="00733E6E" w:rsidRPr="008B4D51" w:rsidRDefault="00733E6E" w:rsidP="00733E6E">
      <w:pPr>
        <w:pStyle w:val="EndNoteBibliography"/>
        <w:spacing w:after="0"/>
      </w:pPr>
      <w:r w:rsidRPr="008B4D51">
        <w:t xml:space="preserve">Hart, R. K. (2019). "Union Histories of Dissolution: What Can They Say About Childlessness?" </w:t>
      </w:r>
      <w:r w:rsidRPr="008B4D51">
        <w:rPr>
          <w:u w:val="single"/>
        </w:rPr>
        <w:t>Eur J Popul</w:t>
      </w:r>
      <w:r w:rsidRPr="008B4D51">
        <w:t xml:space="preserve"> </w:t>
      </w:r>
      <w:r w:rsidRPr="008B4D51">
        <w:rPr>
          <w:b/>
        </w:rPr>
        <w:t>35</w:t>
      </w:r>
      <w:r w:rsidRPr="008B4D51">
        <w:t>(1): 101-131.</w:t>
      </w:r>
    </w:p>
    <w:p w14:paraId="4CEEF734" w14:textId="77777777" w:rsidR="00733E6E" w:rsidRPr="008B4D51" w:rsidRDefault="00733E6E" w:rsidP="00733E6E">
      <w:pPr>
        <w:pStyle w:val="EndNoteBibliography"/>
        <w:spacing w:after="0"/>
      </w:pPr>
      <w:r w:rsidRPr="008B4D51">
        <w:t xml:space="preserve">Hayford, S. R. (2013). "Marriage (Still) Matters: The Contribution of Demographic Change to Trends in Childlessness in the United States." </w:t>
      </w:r>
      <w:r w:rsidRPr="008B4D51">
        <w:rPr>
          <w:u w:val="single"/>
        </w:rPr>
        <w:t>Demography</w:t>
      </w:r>
      <w:r w:rsidRPr="008B4D51">
        <w:t xml:space="preserve"> </w:t>
      </w:r>
      <w:r w:rsidRPr="008B4D51">
        <w:rPr>
          <w:b/>
        </w:rPr>
        <w:t>50</w:t>
      </w:r>
      <w:r w:rsidRPr="008B4D51">
        <w:t>(5): 1641-1661.</w:t>
      </w:r>
    </w:p>
    <w:p w14:paraId="72B61E22" w14:textId="77777777" w:rsidR="00733E6E" w:rsidRPr="008B4D51" w:rsidRDefault="00733E6E" w:rsidP="00733E6E">
      <w:pPr>
        <w:pStyle w:val="EndNoteBibliography"/>
        <w:spacing w:after="0"/>
      </w:pPr>
      <w:r w:rsidRPr="008B4D51">
        <w:t xml:space="preserve">Heaton, T. B., C. K. Jacobson and K. Holland (1999). "Persistence and Change in Decisions to Remain Childless." </w:t>
      </w:r>
      <w:r w:rsidRPr="008B4D51">
        <w:rPr>
          <w:u w:val="single"/>
        </w:rPr>
        <w:t>Journal of Marriage and Family</w:t>
      </w:r>
      <w:r w:rsidRPr="008B4D51">
        <w:t xml:space="preserve"> </w:t>
      </w:r>
      <w:r w:rsidRPr="008B4D51">
        <w:rPr>
          <w:b/>
        </w:rPr>
        <w:t>61</w:t>
      </w:r>
      <w:r w:rsidRPr="008B4D51">
        <w:t>(2): 531-539.</w:t>
      </w:r>
    </w:p>
    <w:p w14:paraId="67F8DD7F" w14:textId="77777777" w:rsidR="00733E6E" w:rsidRPr="008B4D51" w:rsidRDefault="00733E6E" w:rsidP="00733E6E">
      <w:pPr>
        <w:pStyle w:val="EndNoteBibliography"/>
        <w:spacing w:after="0"/>
      </w:pPr>
      <w:r w:rsidRPr="008B4D51">
        <w:t xml:space="preserve">Hellstrand, J., J. Nisén and M. Myrskylä (2022). "Less Partnering, Less Children, or Both? Analysis of the Drivers of First Birth Decline in Finland Since 2010." </w:t>
      </w:r>
      <w:r w:rsidRPr="008B4D51">
        <w:rPr>
          <w:u w:val="single"/>
        </w:rPr>
        <w:t>European Journal of Population</w:t>
      </w:r>
      <w:r w:rsidRPr="008B4D51">
        <w:t xml:space="preserve"> </w:t>
      </w:r>
      <w:r w:rsidRPr="008B4D51">
        <w:rPr>
          <w:b/>
        </w:rPr>
        <w:t>38</w:t>
      </w:r>
      <w:r w:rsidRPr="008B4D51">
        <w:t>(2): 191-221.</w:t>
      </w:r>
    </w:p>
    <w:p w14:paraId="39EA29D7" w14:textId="77777777" w:rsidR="00733E6E" w:rsidRPr="008B4D51" w:rsidRDefault="00733E6E" w:rsidP="00733E6E">
      <w:pPr>
        <w:pStyle w:val="EndNoteBibliography"/>
        <w:spacing w:after="0"/>
      </w:pPr>
      <w:r w:rsidRPr="008B4D51">
        <w:t xml:space="preserve">Hiekel, N. and T. Castro-Martín (2014). "Grasping the diversity of cohabitation: Fertility intentions among cohabiters across europe." </w:t>
      </w:r>
      <w:r w:rsidRPr="008B4D51">
        <w:rPr>
          <w:u w:val="single"/>
        </w:rPr>
        <w:t>Journal of Marriage and Family</w:t>
      </w:r>
      <w:r w:rsidRPr="008B4D51">
        <w:t xml:space="preserve"> </w:t>
      </w:r>
      <w:r w:rsidRPr="008B4D51">
        <w:rPr>
          <w:b/>
        </w:rPr>
        <w:t>76</w:t>
      </w:r>
      <w:r w:rsidRPr="008B4D51">
        <w:t>(3): 489-505.</w:t>
      </w:r>
    </w:p>
    <w:p w14:paraId="19248B62" w14:textId="77777777" w:rsidR="00733E6E" w:rsidRPr="008B4D51" w:rsidRDefault="00733E6E" w:rsidP="00733E6E">
      <w:pPr>
        <w:pStyle w:val="EndNoteBibliography"/>
        <w:spacing w:after="0"/>
      </w:pPr>
      <w:r w:rsidRPr="008B4D51">
        <w:t xml:space="preserve">Hiekel, N. and M. Wagner (2020). "Individualized Relationship Practices and Union Dissolution: Differences Between Marriage and Cohabitation." </w:t>
      </w:r>
      <w:r w:rsidRPr="008B4D51">
        <w:rPr>
          <w:u w:val="single"/>
        </w:rPr>
        <w:t>European Sociological Review</w:t>
      </w:r>
      <w:r w:rsidRPr="008B4D51">
        <w:t xml:space="preserve"> </w:t>
      </w:r>
      <w:r w:rsidRPr="008B4D51">
        <w:rPr>
          <w:b/>
        </w:rPr>
        <w:t>36</w:t>
      </w:r>
      <w:r w:rsidRPr="008B4D51">
        <w:t>(6): 868-885.</w:t>
      </w:r>
    </w:p>
    <w:p w14:paraId="07E17C60" w14:textId="77777777" w:rsidR="00733E6E" w:rsidRPr="008B4D51" w:rsidRDefault="00733E6E" w:rsidP="00733E6E">
      <w:pPr>
        <w:pStyle w:val="EndNoteBibliography"/>
        <w:spacing w:after="0"/>
      </w:pPr>
      <w:r w:rsidRPr="008B4D51">
        <w:lastRenderedPageBreak/>
        <w:t xml:space="preserve">Holland, J. and E. Thomson (2011). "Stepfamily childbearing in Sweden: Quantum and tempo effects, 1950-99." </w:t>
      </w:r>
      <w:r w:rsidRPr="008B4D51">
        <w:rPr>
          <w:u w:val="single"/>
        </w:rPr>
        <w:t>Population studies</w:t>
      </w:r>
      <w:r w:rsidRPr="008B4D51">
        <w:t xml:space="preserve"> </w:t>
      </w:r>
      <w:r w:rsidRPr="008B4D51">
        <w:rPr>
          <w:b/>
        </w:rPr>
        <w:t>65</w:t>
      </w:r>
      <w:r w:rsidRPr="008B4D51">
        <w:t>: 115-128.</w:t>
      </w:r>
    </w:p>
    <w:p w14:paraId="730A3D72" w14:textId="77777777" w:rsidR="00733E6E" w:rsidRPr="008B4D51" w:rsidRDefault="00733E6E" w:rsidP="00733E6E">
      <w:pPr>
        <w:pStyle w:val="EndNoteBibliography"/>
        <w:spacing w:after="0"/>
      </w:pPr>
      <w:r w:rsidRPr="008B4D51">
        <w:t xml:space="preserve">Ivanova, K., M. Kalmijn and W. Uunk (2013). "The Effect of Children on Men's and Women's Chances of Re-partnering in a European Context / L'impact des enfants sur les chances d'une nouvelle union pour les hommes et pour les femmes dans un contexte européen." </w:t>
      </w:r>
      <w:r w:rsidRPr="008B4D51">
        <w:rPr>
          <w:u w:val="single"/>
        </w:rPr>
        <w:t>European Journal of Population / Revue Européenne de Démographie</w:t>
      </w:r>
      <w:r w:rsidRPr="008B4D51">
        <w:t xml:space="preserve"> </w:t>
      </w:r>
      <w:r w:rsidRPr="008B4D51">
        <w:rPr>
          <w:b/>
        </w:rPr>
        <w:t>29</w:t>
      </w:r>
      <w:r w:rsidRPr="008B4D51">
        <w:t>(4): 417-444.</w:t>
      </w:r>
    </w:p>
    <w:p w14:paraId="3147F418" w14:textId="77777777" w:rsidR="00733E6E" w:rsidRPr="008B4D51" w:rsidRDefault="00733E6E" w:rsidP="00733E6E">
      <w:pPr>
        <w:pStyle w:val="EndNoteBibliography"/>
        <w:spacing w:after="0"/>
      </w:pPr>
      <w:r w:rsidRPr="008B4D51">
        <w:t xml:space="preserve">Ivanova, K., M. Kalmijn and W. Uunk (2014). "Fertility after repartnering in the Netherlands: Parenthood or commitment?" </w:t>
      </w:r>
      <w:r w:rsidRPr="008B4D51">
        <w:rPr>
          <w:u w:val="single"/>
        </w:rPr>
        <w:t>Advances in Life Course Research</w:t>
      </w:r>
      <w:r w:rsidRPr="008B4D51">
        <w:t xml:space="preserve"> </w:t>
      </w:r>
      <w:r w:rsidRPr="008B4D51">
        <w:rPr>
          <w:b/>
        </w:rPr>
        <w:t>21</w:t>
      </w:r>
      <w:r w:rsidRPr="008B4D51">
        <w:t>: 101-112.</w:t>
      </w:r>
    </w:p>
    <w:p w14:paraId="6CC23DC1" w14:textId="77777777" w:rsidR="00733E6E" w:rsidRPr="008B4D51" w:rsidRDefault="00733E6E" w:rsidP="00733E6E">
      <w:pPr>
        <w:pStyle w:val="EndNoteBibliography"/>
        <w:spacing w:after="0"/>
      </w:pPr>
      <w:r w:rsidRPr="008B4D51">
        <w:t xml:space="preserve">Jalovaara, M., L. Andersson and A. Miettinen (2021). "Parity disparity: Educational differences in Nordic fertility across parities and number of reproductive partners." </w:t>
      </w:r>
      <w:r w:rsidRPr="008B4D51">
        <w:rPr>
          <w:u w:val="single"/>
        </w:rPr>
        <w:t>Population Studies</w:t>
      </w:r>
      <w:r w:rsidRPr="008B4D51">
        <w:t>: 1-18.</w:t>
      </w:r>
    </w:p>
    <w:p w14:paraId="7BDED01B" w14:textId="77777777" w:rsidR="00733E6E" w:rsidRPr="008B4D51" w:rsidRDefault="00733E6E" w:rsidP="00733E6E">
      <w:pPr>
        <w:pStyle w:val="EndNoteBibliography"/>
      </w:pPr>
      <w:r w:rsidRPr="008B4D51">
        <w:t>Jalovaara, M. and A. E. Fasang (2017). "From never partnered to serial cohabitors</w:t>
      </w:r>
    </w:p>
    <w:p w14:paraId="6B3CDD2D" w14:textId="77777777" w:rsidR="00733E6E" w:rsidRPr="008B4D51" w:rsidRDefault="00733E6E" w:rsidP="00733E6E">
      <w:pPr>
        <w:pStyle w:val="EndNoteBibliography"/>
        <w:spacing w:after="0"/>
      </w:pPr>
      <w:r w:rsidRPr="008B4D51">
        <w:t xml:space="preserve">Union trajectories to childlessness." </w:t>
      </w:r>
      <w:r w:rsidRPr="008B4D51">
        <w:rPr>
          <w:u w:val="single"/>
        </w:rPr>
        <w:t>Demographic Research</w:t>
      </w:r>
      <w:r w:rsidRPr="008B4D51">
        <w:t xml:space="preserve"> </w:t>
      </w:r>
      <w:r w:rsidRPr="008B4D51">
        <w:rPr>
          <w:b/>
        </w:rPr>
        <w:t>36</w:t>
      </w:r>
      <w:r w:rsidRPr="008B4D51">
        <w:t>: 1703-1720.</w:t>
      </w:r>
    </w:p>
    <w:p w14:paraId="7FCCD22D" w14:textId="77777777" w:rsidR="00733E6E" w:rsidRPr="008B4D51" w:rsidRDefault="00733E6E" w:rsidP="00733E6E">
      <w:pPr>
        <w:pStyle w:val="EndNoteBibliography"/>
        <w:spacing w:after="0"/>
      </w:pPr>
      <w:r w:rsidRPr="008B4D51">
        <w:t xml:space="preserve">Jalovaara, M. and M. Kreyenfeld (2020). Childbearing Across Partnerships in Finland and Germany. </w:t>
      </w:r>
      <w:r w:rsidRPr="008B4D51">
        <w:rPr>
          <w:u w:val="single"/>
        </w:rPr>
        <w:t>Divorce in Europe: New Insights in Trends, Causes and Consequences of Relation Break-ups</w:t>
      </w:r>
      <w:r w:rsidRPr="008B4D51">
        <w:t>. D. Mortelmans. Cham, Springer International Publishing</w:t>
      </w:r>
      <w:r w:rsidRPr="008B4D51">
        <w:rPr>
          <w:b/>
        </w:rPr>
        <w:t xml:space="preserve">: </w:t>
      </w:r>
      <w:r w:rsidRPr="008B4D51">
        <w:t>315-335.</w:t>
      </w:r>
    </w:p>
    <w:p w14:paraId="21D3E1CE" w14:textId="77777777" w:rsidR="00733E6E" w:rsidRPr="008B4D51" w:rsidRDefault="00733E6E" w:rsidP="00733E6E">
      <w:pPr>
        <w:pStyle w:val="EndNoteBibliography"/>
        <w:spacing w:after="0"/>
      </w:pPr>
      <w:r w:rsidRPr="008B4D51">
        <w:t xml:space="preserve">Jalovaara, M. and H. Kulu (2018). "Separation risk over union duration: An immediate itch?" </w:t>
      </w:r>
      <w:r w:rsidRPr="008B4D51">
        <w:rPr>
          <w:u w:val="single"/>
        </w:rPr>
        <w:t>European Sociological Review</w:t>
      </w:r>
      <w:r w:rsidRPr="008B4D51">
        <w:t xml:space="preserve"> </w:t>
      </w:r>
      <w:r w:rsidRPr="008B4D51">
        <w:rPr>
          <w:b/>
        </w:rPr>
        <w:t>34</w:t>
      </w:r>
      <w:r w:rsidRPr="008B4D51">
        <w:t>(5): 486-500.</w:t>
      </w:r>
    </w:p>
    <w:p w14:paraId="4E61D29A" w14:textId="77777777" w:rsidR="00733E6E" w:rsidRPr="008B4D51" w:rsidRDefault="00733E6E" w:rsidP="00733E6E">
      <w:pPr>
        <w:pStyle w:val="EndNoteBibliography"/>
        <w:spacing w:after="0"/>
      </w:pPr>
      <w:r w:rsidRPr="008B4D51">
        <w:t xml:space="preserve">Jefferies, J., A. Berrington and I. Diamond (2000). "Childbearing Following Marital Dissolution in Britain." </w:t>
      </w:r>
      <w:r w:rsidRPr="008B4D51">
        <w:rPr>
          <w:u w:val="single"/>
        </w:rPr>
        <w:t>European Journal of Population / Revue européenne de Démographie</w:t>
      </w:r>
      <w:r w:rsidRPr="008B4D51">
        <w:t xml:space="preserve"> </w:t>
      </w:r>
      <w:r w:rsidRPr="008B4D51">
        <w:rPr>
          <w:b/>
        </w:rPr>
        <w:t>16</w:t>
      </w:r>
      <w:r w:rsidRPr="008B4D51">
        <w:t>(3): 193-210.</w:t>
      </w:r>
    </w:p>
    <w:p w14:paraId="28AAAD2F" w14:textId="77777777" w:rsidR="00733E6E" w:rsidRPr="008B4D51" w:rsidRDefault="00733E6E" w:rsidP="00733E6E">
      <w:pPr>
        <w:pStyle w:val="EndNoteBibliography"/>
        <w:spacing w:after="0"/>
      </w:pPr>
      <w:r w:rsidRPr="008B4D51">
        <w:t xml:space="preserve">Jejeebhoy, S. J. (1995). </w:t>
      </w:r>
      <w:r w:rsidRPr="008B4D51">
        <w:rPr>
          <w:u w:val="single"/>
        </w:rPr>
        <w:t>Women's education, autonomy and reproductive behaviour: Experiences from developing countries</w:t>
      </w:r>
      <w:r w:rsidRPr="008B4D51">
        <w:t xml:space="preserve">. Oxford, United Kingdom, Clardendon Press </w:t>
      </w:r>
    </w:p>
    <w:p w14:paraId="11EC66F9" w14:textId="77777777" w:rsidR="00733E6E" w:rsidRPr="008B4D51" w:rsidRDefault="00733E6E" w:rsidP="00733E6E">
      <w:pPr>
        <w:pStyle w:val="EndNoteBibliography"/>
        <w:spacing w:after="0"/>
      </w:pPr>
      <w:r w:rsidRPr="008B4D51">
        <w:t xml:space="preserve">Jena, A. B., D. P. Goldman and G. Joyce (2011). "Association between the birth of twins and parental divorce." </w:t>
      </w:r>
      <w:r w:rsidRPr="008B4D51">
        <w:rPr>
          <w:u w:val="single"/>
        </w:rPr>
        <w:t>Obstetrics and Gynecology</w:t>
      </w:r>
      <w:r w:rsidRPr="008B4D51">
        <w:t xml:space="preserve"> </w:t>
      </w:r>
      <w:r w:rsidRPr="008B4D51">
        <w:rPr>
          <w:b/>
        </w:rPr>
        <w:t>117</w:t>
      </w:r>
      <w:r w:rsidRPr="008B4D51">
        <w:t>(4): 892-897.</w:t>
      </w:r>
    </w:p>
    <w:p w14:paraId="20A3025D" w14:textId="77777777" w:rsidR="00733E6E" w:rsidRPr="008B4D51" w:rsidRDefault="00733E6E" w:rsidP="00733E6E">
      <w:pPr>
        <w:pStyle w:val="EndNoteBibliography"/>
        <w:spacing w:after="0"/>
      </w:pPr>
      <w:r w:rsidRPr="008B4D51">
        <w:t xml:space="preserve">Jónsson, A. K. (2021). "A Nation of Bastards? Registered Cohabitation, Childbearing, and First-Marriage Formation in Iceland, 1994–2013." </w:t>
      </w:r>
      <w:r w:rsidRPr="008B4D51">
        <w:rPr>
          <w:u w:val="single"/>
        </w:rPr>
        <w:t>European Journal of Population</w:t>
      </w:r>
      <w:r w:rsidRPr="008B4D51">
        <w:t xml:space="preserve"> </w:t>
      </w:r>
      <w:r w:rsidRPr="008B4D51">
        <w:rPr>
          <w:b/>
        </w:rPr>
        <w:t>37</w:t>
      </w:r>
      <w:r w:rsidRPr="008B4D51">
        <w:t>(1): 65-95.</w:t>
      </w:r>
    </w:p>
    <w:p w14:paraId="6126B799" w14:textId="77777777" w:rsidR="00733E6E" w:rsidRPr="008B4D51" w:rsidRDefault="00733E6E" w:rsidP="00733E6E">
      <w:pPr>
        <w:pStyle w:val="EndNoteBibliography"/>
        <w:spacing w:after="0"/>
      </w:pPr>
      <w:r w:rsidRPr="008B4D51">
        <w:t xml:space="preserve">Kalmijn, M. and J. Gelissen (2007). "The impact of recohabitation on fertility: Evidence from life history data in the Netherlands." </w:t>
      </w:r>
      <w:r w:rsidRPr="008B4D51">
        <w:rPr>
          <w:u w:val="single"/>
        </w:rPr>
        <w:t>Journal of Comparative Family Studies</w:t>
      </w:r>
      <w:r w:rsidRPr="008B4D51">
        <w:t xml:space="preserve"> </w:t>
      </w:r>
      <w:r w:rsidRPr="008B4D51">
        <w:rPr>
          <w:b/>
        </w:rPr>
        <w:t>38</w:t>
      </w:r>
      <w:r w:rsidRPr="008B4D51">
        <w:t>(4): 555-574.</w:t>
      </w:r>
    </w:p>
    <w:p w14:paraId="48DC252D" w14:textId="77777777" w:rsidR="00733E6E" w:rsidRPr="008B4D51" w:rsidRDefault="00733E6E" w:rsidP="00733E6E">
      <w:pPr>
        <w:pStyle w:val="EndNoteBibliography"/>
        <w:spacing w:after="0"/>
      </w:pPr>
      <w:r w:rsidRPr="008B4D51">
        <w:t xml:space="preserve">Kalmijn, M. and T. Leopold (2020). "A New Look at the Separation Surge in Europe: Contrasting Adult and Child Perspectives." </w:t>
      </w:r>
      <w:r w:rsidRPr="008B4D51">
        <w:rPr>
          <w:u w:val="single"/>
        </w:rPr>
        <w:t>American Sociological Review</w:t>
      </w:r>
      <w:r w:rsidRPr="008B4D51">
        <w:t xml:space="preserve"> </w:t>
      </w:r>
      <w:r w:rsidRPr="008B4D51">
        <w:rPr>
          <w:b/>
        </w:rPr>
        <w:t>86</w:t>
      </w:r>
      <w:r w:rsidRPr="008B4D51">
        <w:t>(1): 1-34.</w:t>
      </w:r>
    </w:p>
    <w:p w14:paraId="2ED2C04B" w14:textId="77777777" w:rsidR="00733E6E" w:rsidRPr="008B4D51" w:rsidRDefault="00733E6E" w:rsidP="00733E6E">
      <w:pPr>
        <w:pStyle w:val="EndNoteBibliography"/>
        <w:spacing w:after="0"/>
      </w:pPr>
      <w:r w:rsidRPr="008B4D51">
        <w:t xml:space="preserve">Keizer, R., P. A. Dykstra and M. D. Jansen (2008). "Pathways into childlessness: Evidence of gendered life course dynamics." </w:t>
      </w:r>
      <w:r w:rsidRPr="008B4D51">
        <w:rPr>
          <w:u w:val="single"/>
        </w:rPr>
        <w:t>Journal of biosocial science</w:t>
      </w:r>
      <w:r w:rsidRPr="008B4D51">
        <w:t xml:space="preserve"> </w:t>
      </w:r>
      <w:r w:rsidRPr="008B4D51">
        <w:rPr>
          <w:b/>
        </w:rPr>
        <w:t>40</w:t>
      </w:r>
      <w:r w:rsidRPr="008B4D51">
        <w:t>(6): 863-878.</w:t>
      </w:r>
    </w:p>
    <w:p w14:paraId="290BCCE3" w14:textId="77777777" w:rsidR="00733E6E" w:rsidRPr="008B4D51" w:rsidRDefault="00733E6E" w:rsidP="00733E6E">
      <w:pPr>
        <w:pStyle w:val="EndNoteBibliography"/>
        <w:spacing w:after="0"/>
      </w:pPr>
      <w:r w:rsidRPr="008B4D51">
        <w:t xml:space="preserve">Kiernan, K. (2004). "Unmarried Cohabitation and Parenthood in Britain and Europe." </w:t>
      </w:r>
      <w:r w:rsidRPr="008B4D51">
        <w:rPr>
          <w:u w:val="single"/>
        </w:rPr>
        <w:t>Law &amp; Policy</w:t>
      </w:r>
      <w:r w:rsidRPr="008B4D51">
        <w:t xml:space="preserve"> </w:t>
      </w:r>
      <w:r w:rsidRPr="008B4D51">
        <w:rPr>
          <w:b/>
        </w:rPr>
        <w:t>26</w:t>
      </w:r>
      <w:r w:rsidRPr="008B4D51">
        <w:t>(1): 33-55.</w:t>
      </w:r>
    </w:p>
    <w:p w14:paraId="00BA6DBA" w14:textId="77777777" w:rsidR="00733E6E" w:rsidRPr="008B4D51" w:rsidRDefault="00733E6E" w:rsidP="00733E6E">
      <w:pPr>
        <w:pStyle w:val="EndNoteBibliography"/>
        <w:spacing w:after="0"/>
      </w:pPr>
      <w:r w:rsidRPr="008B4D51">
        <w:lastRenderedPageBreak/>
        <w:t xml:space="preserve">Klärner, A. (2015). "The low importance of marriage in eastern Germany - social norms and the role of peoples’ perceptions of the past." </w:t>
      </w:r>
      <w:r w:rsidRPr="008B4D51">
        <w:rPr>
          <w:u w:val="single"/>
        </w:rPr>
        <w:t>Demographic Research</w:t>
      </w:r>
      <w:r w:rsidRPr="008B4D51">
        <w:t xml:space="preserve"> </w:t>
      </w:r>
      <w:r w:rsidRPr="008B4D51">
        <w:rPr>
          <w:b/>
        </w:rPr>
        <w:t>S17</w:t>
      </w:r>
      <w:r w:rsidRPr="008B4D51">
        <w:t>(9): 239-272.</w:t>
      </w:r>
    </w:p>
    <w:p w14:paraId="7160A6E0" w14:textId="77777777" w:rsidR="00733E6E" w:rsidRPr="008B4D51" w:rsidRDefault="00733E6E" w:rsidP="00733E6E">
      <w:pPr>
        <w:pStyle w:val="EndNoteBibliography"/>
        <w:spacing w:after="0"/>
      </w:pPr>
      <w:r w:rsidRPr="008B4D51">
        <w:t xml:space="preserve">Klüsener, S. (2015). "Spatial variation in non-marital fertility across Europe in the twentieth and twenty-first centuries: recent trends, persistence of the past, and potential future pathways." </w:t>
      </w:r>
      <w:r w:rsidRPr="008B4D51">
        <w:rPr>
          <w:u w:val="single"/>
        </w:rPr>
        <w:t>The History of the Family</w:t>
      </w:r>
      <w:r w:rsidRPr="008B4D51">
        <w:t xml:space="preserve"> </w:t>
      </w:r>
      <w:r w:rsidRPr="008B4D51">
        <w:rPr>
          <w:b/>
        </w:rPr>
        <w:t>20</w:t>
      </w:r>
      <w:r w:rsidRPr="008B4D51">
        <w:t>(4): 593-628.</w:t>
      </w:r>
    </w:p>
    <w:p w14:paraId="6C15B5D5" w14:textId="77777777" w:rsidR="00733E6E" w:rsidRPr="008B4D51" w:rsidRDefault="00733E6E" w:rsidP="00733E6E">
      <w:pPr>
        <w:pStyle w:val="EndNoteBibliography"/>
        <w:spacing w:after="0"/>
      </w:pPr>
      <w:r w:rsidRPr="008B4D51">
        <w:t xml:space="preserve">Knab, J., I. Garfinkel, S. McLanahan, E. Moiduddin and C. Osborne (2009). The effects of welfare and child support policies on the incidence of marriage following a nonmarital birth. </w:t>
      </w:r>
      <w:r w:rsidRPr="008B4D51">
        <w:rPr>
          <w:u w:val="single"/>
        </w:rPr>
        <w:t>Welfare Reform and its Long-Term Consequences for America's Poor</w:t>
      </w:r>
      <w:r w:rsidRPr="008B4D51">
        <w:rPr>
          <w:b/>
        </w:rPr>
        <w:t xml:space="preserve">: </w:t>
      </w:r>
      <w:r w:rsidRPr="008B4D51">
        <w:t>290-307.</w:t>
      </w:r>
    </w:p>
    <w:p w14:paraId="11E07A73" w14:textId="77777777" w:rsidR="00733E6E" w:rsidRPr="008B4D51" w:rsidRDefault="00733E6E" w:rsidP="00733E6E">
      <w:pPr>
        <w:pStyle w:val="EndNoteBibliography"/>
        <w:spacing w:after="0"/>
      </w:pPr>
      <w:r w:rsidRPr="008B4D51">
        <w:t xml:space="preserve">Kravdal, Ø. and R. R. Rindfuss (2008). "Changing relationships between education and fertility: A study of women and men born 1940 to 1964." </w:t>
      </w:r>
      <w:r w:rsidRPr="008B4D51">
        <w:rPr>
          <w:u w:val="single"/>
        </w:rPr>
        <w:t>American sociological review</w:t>
      </w:r>
      <w:r w:rsidRPr="008B4D51">
        <w:t xml:space="preserve"> </w:t>
      </w:r>
      <w:r w:rsidRPr="008B4D51">
        <w:rPr>
          <w:b/>
        </w:rPr>
        <w:t>73</w:t>
      </w:r>
      <w:r w:rsidRPr="008B4D51">
        <w:t>(5): 854-873.</w:t>
      </w:r>
    </w:p>
    <w:p w14:paraId="36DA9F83" w14:textId="77777777" w:rsidR="00733E6E" w:rsidRPr="008B4D51" w:rsidRDefault="00733E6E" w:rsidP="00733E6E">
      <w:pPr>
        <w:pStyle w:val="EndNoteBibliography"/>
        <w:spacing w:after="0"/>
      </w:pPr>
      <w:r w:rsidRPr="008B4D51">
        <w:t xml:space="preserve">Kreyenfeld, M., E. Geisler, T. Castro Martín, T. Hannemann, V. Heintz-Martin, M. Jalovaara, H. Kulu, S. Meggiolaro, P. D. Mortelmans, I. Pasteels, M. Seiz and A. Solaz (2017). "Social policies, separation, and second birth spacing in Western Europe." </w:t>
      </w:r>
      <w:r w:rsidRPr="008B4D51">
        <w:rPr>
          <w:u w:val="single"/>
        </w:rPr>
        <w:t>Demographic Research</w:t>
      </w:r>
      <w:r w:rsidRPr="008B4D51">
        <w:t xml:space="preserve"> </w:t>
      </w:r>
      <w:r w:rsidRPr="008B4D51">
        <w:rPr>
          <w:b/>
        </w:rPr>
        <w:t>S21</w:t>
      </w:r>
      <w:r w:rsidRPr="008B4D51">
        <w:t>(37): 1245-1274.</w:t>
      </w:r>
    </w:p>
    <w:p w14:paraId="18F009AC" w14:textId="77777777" w:rsidR="00733E6E" w:rsidRPr="008B4D51" w:rsidRDefault="00733E6E" w:rsidP="00733E6E">
      <w:pPr>
        <w:pStyle w:val="EndNoteBibliography"/>
        <w:spacing w:after="0"/>
      </w:pPr>
      <w:r w:rsidRPr="008B4D51">
        <w:t xml:space="preserve">Kulu, H. (2014). "Marriage duration and divorce: the seven-year itch or a lifelong itch?" </w:t>
      </w:r>
      <w:r w:rsidRPr="008B4D51">
        <w:rPr>
          <w:u w:val="single"/>
        </w:rPr>
        <w:t>Demography</w:t>
      </w:r>
      <w:r w:rsidRPr="008B4D51">
        <w:t xml:space="preserve"> </w:t>
      </w:r>
      <w:r w:rsidRPr="008B4D51">
        <w:rPr>
          <w:b/>
        </w:rPr>
        <w:t>51</w:t>
      </w:r>
      <w:r w:rsidRPr="008B4D51">
        <w:t>(3): 881-893.</w:t>
      </w:r>
    </w:p>
    <w:p w14:paraId="34B2E1B3" w14:textId="77777777" w:rsidR="00733E6E" w:rsidRPr="008B4D51" w:rsidRDefault="00733E6E" w:rsidP="00733E6E">
      <w:pPr>
        <w:pStyle w:val="EndNoteBibliography"/>
        <w:spacing w:after="0"/>
      </w:pPr>
      <w:r w:rsidRPr="008B4D51">
        <w:t xml:space="preserve">Kulu, H. and T. Hannemann (2016). "Why does fertility remain high among certain UK-born ethnic minority women?" </w:t>
      </w:r>
      <w:r w:rsidRPr="008B4D51">
        <w:rPr>
          <w:u w:val="single"/>
        </w:rPr>
        <w:t>Demographic Research</w:t>
      </w:r>
      <w:r w:rsidRPr="008B4D51">
        <w:t xml:space="preserve"> </w:t>
      </w:r>
      <w:r w:rsidRPr="008B4D51">
        <w:rPr>
          <w:b/>
        </w:rPr>
        <w:t>S23</w:t>
      </w:r>
      <w:r w:rsidRPr="008B4D51">
        <w:t>(49): 1441-1488.</w:t>
      </w:r>
    </w:p>
    <w:p w14:paraId="51D22D06" w14:textId="77777777" w:rsidR="00733E6E" w:rsidRPr="008B4D51" w:rsidRDefault="00733E6E" w:rsidP="00733E6E">
      <w:pPr>
        <w:pStyle w:val="EndNoteBibliography"/>
        <w:spacing w:after="0"/>
      </w:pPr>
      <w:r w:rsidRPr="008B4D51">
        <w:t xml:space="preserve">Kulu, H., T. Hannemann, Pailh, xe, Ariane, K. Neels, S. Krapf, Gonz, xe, A. lez-Ferrer and G. Andersson (2017). "Fertility by Birth Order among the Descendants of Immigrants in Selected European Countries." </w:t>
      </w:r>
      <w:r w:rsidRPr="008B4D51">
        <w:rPr>
          <w:u w:val="single"/>
        </w:rPr>
        <w:t>Population and Development Review</w:t>
      </w:r>
      <w:r w:rsidRPr="008B4D51">
        <w:t xml:space="preserve"> </w:t>
      </w:r>
      <w:r w:rsidRPr="008B4D51">
        <w:rPr>
          <w:b/>
        </w:rPr>
        <w:t>43</w:t>
      </w:r>
      <w:r w:rsidRPr="008B4D51">
        <w:t>(1): 31-60.</w:t>
      </w:r>
    </w:p>
    <w:p w14:paraId="1397EC10" w14:textId="77777777" w:rsidR="00733E6E" w:rsidRPr="008B4D51" w:rsidRDefault="00733E6E" w:rsidP="00733E6E">
      <w:pPr>
        <w:pStyle w:val="EndNoteBibliography"/>
        <w:spacing w:after="0"/>
      </w:pPr>
      <w:r w:rsidRPr="008B4D51">
        <w:t xml:space="preserve">Kulu, H., N. Milewski, T. Hannemann and J. Mikolai (2019). "A decade of life-course research on fertility of immigrants and their descendants in Europe." </w:t>
      </w:r>
      <w:r w:rsidRPr="008B4D51">
        <w:rPr>
          <w:u w:val="single"/>
        </w:rPr>
        <w:t>Demographic Research</w:t>
      </w:r>
      <w:r w:rsidRPr="008B4D51">
        <w:t xml:space="preserve"> </w:t>
      </w:r>
      <w:r w:rsidRPr="008B4D51">
        <w:rPr>
          <w:b/>
        </w:rPr>
        <w:t>S23</w:t>
      </w:r>
      <w:r w:rsidRPr="008B4D51">
        <w:t>(46): 1345-1374.</w:t>
      </w:r>
    </w:p>
    <w:p w14:paraId="2EF39111" w14:textId="77777777" w:rsidR="00733E6E" w:rsidRPr="008B4D51" w:rsidRDefault="00733E6E" w:rsidP="00733E6E">
      <w:pPr>
        <w:pStyle w:val="EndNoteBibliography"/>
        <w:spacing w:after="0"/>
      </w:pPr>
      <w:r w:rsidRPr="008B4D51">
        <w:t xml:space="preserve">Lappegård, T., S. Klüsener and D. Vignoli (2014). "Social norms, economic conditions and spatial variation of childbearing within cohabitation across Europe." </w:t>
      </w:r>
      <w:r w:rsidRPr="008B4D51">
        <w:rPr>
          <w:u w:val="single"/>
        </w:rPr>
        <w:t>Rostock: Max Planck Institute for Demographic Research (MPIDR working paper</w:t>
      </w:r>
      <w:r w:rsidRPr="008B4D51">
        <w:t>.</w:t>
      </w:r>
    </w:p>
    <w:p w14:paraId="69AAB16C" w14:textId="77777777" w:rsidR="00733E6E" w:rsidRPr="008B4D51" w:rsidRDefault="00733E6E" w:rsidP="00733E6E">
      <w:pPr>
        <w:pStyle w:val="EndNoteBibliography"/>
        <w:spacing w:after="0"/>
      </w:pPr>
      <w:r w:rsidRPr="008B4D51">
        <w:t xml:space="preserve">Le Goff, J.-M. (2002). "Cohabiting unions in France and West Germany: Transitions to first birth and first marriage." </w:t>
      </w:r>
      <w:r w:rsidRPr="008B4D51">
        <w:rPr>
          <w:u w:val="single"/>
        </w:rPr>
        <w:t>Demographic Research</w:t>
      </w:r>
      <w:r w:rsidRPr="008B4D51">
        <w:t xml:space="preserve"> </w:t>
      </w:r>
      <w:r w:rsidRPr="008B4D51">
        <w:rPr>
          <w:b/>
        </w:rPr>
        <w:t>7</w:t>
      </w:r>
      <w:r w:rsidRPr="008B4D51">
        <w:t>(18): 593-624.</w:t>
      </w:r>
    </w:p>
    <w:p w14:paraId="51334B16" w14:textId="77777777" w:rsidR="00733E6E" w:rsidRPr="008B4D51" w:rsidRDefault="00733E6E" w:rsidP="00733E6E">
      <w:pPr>
        <w:pStyle w:val="EndNoteBibliography"/>
        <w:spacing w:after="0"/>
      </w:pPr>
      <w:r w:rsidRPr="008B4D51">
        <w:t xml:space="preserve">Lehrer, E. L. (2004). "Religion as a Determinant of Economic and Demographic Behavior in the United States." </w:t>
      </w:r>
      <w:r w:rsidRPr="008B4D51">
        <w:rPr>
          <w:u w:val="single"/>
        </w:rPr>
        <w:t>Population and Development Review</w:t>
      </w:r>
      <w:r w:rsidRPr="008B4D51">
        <w:t xml:space="preserve"> </w:t>
      </w:r>
      <w:r w:rsidRPr="008B4D51">
        <w:rPr>
          <w:b/>
        </w:rPr>
        <w:t>30</w:t>
      </w:r>
      <w:r w:rsidRPr="008B4D51">
        <w:t>(4): 707-726.</w:t>
      </w:r>
    </w:p>
    <w:p w14:paraId="47D10957" w14:textId="77777777" w:rsidR="00733E6E" w:rsidRPr="008B4D51" w:rsidRDefault="00733E6E" w:rsidP="00733E6E">
      <w:pPr>
        <w:pStyle w:val="EndNoteBibliography"/>
        <w:spacing w:after="0"/>
      </w:pPr>
      <w:r w:rsidRPr="008B4D51">
        <w:t xml:space="preserve">Lesthaeghe, R. (2010). "The Unfolding Story of Second Demographic Transition " </w:t>
      </w:r>
      <w:r w:rsidRPr="008B4D51">
        <w:rPr>
          <w:u w:val="single"/>
        </w:rPr>
        <w:t>Population and Development Review</w:t>
      </w:r>
      <w:r w:rsidRPr="008B4D51">
        <w:t xml:space="preserve"> </w:t>
      </w:r>
      <w:r w:rsidRPr="008B4D51">
        <w:rPr>
          <w:b/>
        </w:rPr>
        <w:t>36</w:t>
      </w:r>
      <w:r w:rsidRPr="008B4D51">
        <w:t>(2): 211-251.</w:t>
      </w:r>
    </w:p>
    <w:p w14:paraId="3A04E330" w14:textId="77777777" w:rsidR="00733E6E" w:rsidRPr="008B4D51" w:rsidRDefault="00733E6E" w:rsidP="00733E6E">
      <w:pPr>
        <w:pStyle w:val="EndNoteBibliography"/>
        <w:spacing w:after="0"/>
      </w:pPr>
      <w:r w:rsidRPr="008B4D51">
        <w:t xml:space="preserve">Lesthaeghe, R. (2010). "The Unfolding Story of the Second Demographic Transition." </w:t>
      </w:r>
      <w:r w:rsidRPr="008B4D51">
        <w:rPr>
          <w:u w:val="single"/>
        </w:rPr>
        <w:t>Population and Development Review</w:t>
      </w:r>
      <w:r w:rsidRPr="008B4D51">
        <w:t xml:space="preserve"> </w:t>
      </w:r>
      <w:r w:rsidRPr="008B4D51">
        <w:rPr>
          <w:b/>
        </w:rPr>
        <w:t>36</w:t>
      </w:r>
      <w:r w:rsidRPr="008B4D51">
        <w:t>(2): 211-251.</w:t>
      </w:r>
    </w:p>
    <w:p w14:paraId="012897B8" w14:textId="77777777" w:rsidR="00733E6E" w:rsidRPr="008B4D51" w:rsidRDefault="00733E6E" w:rsidP="00733E6E">
      <w:pPr>
        <w:pStyle w:val="EndNoteBibliography"/>
        <w:spacing w:after="0"/>
      </w:pPr>
      <w:r w:rsidRPr="008B4D51">
        <w:lastRenderedPageBreak/>
        <w:t xml:space="preserve">Lesthaeghe, R. and D. J. van de Kaa (1986). Twee demografische transities ? </w:t>
      </w:r>
      <w:r w:rsidRPr="008B4D51">
        <w:rPr>
          <w:u w:val="single"/>
        </w:rPr>
        <w:t>Bevolking: Groei en Krimp</w:t>
      </w:r>
      <w:r w:rsidRPr="008B4D51">
        <w:t>. R. Lesthaeghe and D. J. van de Kaa. Deventer, Van Loghum Slaterus</w:t>
      </w:r>
      <w:r w:rsidRPr="008B4D51">
        <w:rPr>
          <w:b/>
        </w:rPr>
        <w:t xml:space="preserve">: </w:t>
      </w:r>
      <w:r w:rsidRPr="008B4D51">
        <w:t>9-24.</w:t>
      </w:r>
    </w:p>
    <w:p w14:paraId="1E374714" w14:textId="77777777" w:rsidR="00733E6E" w:rsidRPr="008B4D51" w:rsidRDefault="00733E6E" w:rsidP="00733E6E">
      <w:pPr>
        <w:pStyle w:val="EndNoteBibliography"/>
        <w:spacing w:after="0"/>
      </w:pPr>
      <w:r w:rsidRPr="008B4D51">
        <w:t xml:space="preserve">Lewis, J. and K. Kiernan (1996). "The Boundaries Between Marriage, Nonmarriage, and Parenthood: Changes in Behavior and Policy in Postwar Britain." </w:t>
      </w:r>
      <w:r w:rsidRPr="008B4D51">
        <w:rPr>
          <w:u w:val="single"/>
        </w:rPr>
        <w:t>Journal of Family History</w:t>
      </w:r>
      <w:r w:rsidRPr="008B4D51">
        <w:t xml:space="preserve"> </w:t>
      </w:r>
      <w:r w:rsidRPr="008B4D51">
        <w:rPr>
          <w:b/>
        </w:rPr>
        <w:t>21</w:t>
      </w:r>
      <w:r w:rsidRPr="008B4D51">
        <w:t>(3): 372-387.</w:t>
      </w:r>
    </w:p>
    <w:p w14:paraId="6BAE0D06" w14:textId="77777777" w:rsidR="00733E6E" w:rsidRPr="008B4D51" w:rsidRDefault="00733E6E" w:rsidP="00733E6E">
      <w:pPr>
        <w:pStyle w:val="EndNoteBibliography"/>
        <w:spacing w:after="0"/>
      </w:pPr>
      <w:r w:rsidRPr="008B4D51">
        <w:t xml:space="preserve">Liefbroer, A. C. and A. J. Rijken (2019). "The Association Between Christianity and Marriage Attitudes in Europe. Does Religious Context Matter?" </w:t>
      </w:r>
      <w:r w:rsidRPr="008B4D51">
        <w:rPr>
          <w:u w:val="single"/>
        </w:rPr>
        <w:t>European Sociological Review</w:t>
      </w:r>
      <w:r w:rsidRPr="008B4D51">
        <w:t xml:space="preserve"> </w:t>
      </w:r>
      <w:r w:rsidRPr="008B4D51">
        <w:rPr>
          <w:b/>
        </w:rPr>
        <w:t>35</w:t>
      </w:r>
      <w:r w:rsidRPr="008B4D51">
        <w:t>(3): 363-379.</w:t>
      </w:r>
    </w:p>
    <w:p w14:paraId="3C3CF38E" w14:textId="77777777" w:rsidR="00733E6E" w:rsidRPr="008B4D51" w:rsidRDefault="00733E6E" w:rsidP="00733E6E">
      <w:pPr>
        <w:pStyle w:val="EndNoteBibliography"/>
        <w:spacing w:after="0"/>
      </w:pPr>
      <w:r w:rsidRPr="008B4D51">
        <w:t xml:space="preserve">Lillard, L. A. and C. W. A. Panis (1996). "Marital status and mortality: The role of health." </w:t>
      </w:r>
      <w:r w:rsidRPr="008B4D51">
        <w:rPr>
          <w:u w:val="single"/>
        </w:rPr>
        <w:t>Demography</w:t>
      </w:r>
      <w:r w:rsidRPr="008B4D51">
        <w:t xml:space="preserve"> </w:t>
      </w:r>
      <w:r w:rsidRPr="008B4D51">
        <w:rPr>
          <w:b/>
        </w:rPr>
        <w:t>33</w:t>
      </w:r>
      <w:r w:rsidRPr="008B4D51">
        <w:t>(3): 313-327.</w:t>
      </w:r>
    </w:p>
    <w:p w14:paraId="52630DF0" w14:textId="77777777" w:rsidR="00733E6E" w:rsidRPr="008B4D51" w:rsidRDefault="00733E6E" w:rsidP="00733E6E">
      <w:pPr>
        <w:pStyle w:val="EndNoteBibliography"/>
        <w:spacing w:after="0"/>
      </w:pPr>
      <w:r w:rsidRPr="008B4D51">
        <w:t xml:space="preserve">Lillard, L. A. and L. J. Waite (1993). "A joint model of marital childbearing and marital disruption." </w:t>
      </w:r>
      <w:r w:rsidRPr="008B4D51">
        <w:rPr>
          <w:u w:val="single"/>
        </w:rPr>
        <w:t>Demography</w:t>
      </w:r>
      <w:r w:rsidRPr="008B4D51">
        <w:t xml:space="preserve"> </w:t>
      </w:r>
      <w:r w:rsidRPr="008B4D51">
        <w:rPr>
          <w:b/>
        </w:rPr>
        <w:t>30</w:t>
      </w:r>
      <w:r w:rsidRPr="008B4D51">
        <w:t>(4): 653-681.</w:t>
      </w:r>
    </w:p>
    <w:p w14:paraId="3FE2EC8F" w14:textId="77777777" w:rsidR="00733E6E" w:rsidRPr="008B4D51" w:rsidRDefault="00733E6E" w:rsidP="00733E6E">
      <w:pPr>
        <w:pStyle w:val="EndNoteBibliography"/>
        <w:spacing w:after="0"/>
      </w:pPr>
      <w:r w:rsidRPr="008B4D51">
        <w:t xml:space="preserve">Liu, G. (2002). "How premarital children and childbearing in current marriage influence divorce of Swedish women in their first marriages." </w:t>
      </w:r>
      <w:r w:rsidRPr="008B4D51">
        <w:rPr>
          <w:u w:val="single"/>
        </w:rPr>
        <w:t>Demographic Research</w:t>
      </w:r>
      <w:r w:rsidRPr="008B4D51">
        <w:t xml:space="preserve"> </w:t>
      </w:r>
      <w:r w:rsidRPr="008B4D51">
        <w:rPr>
          <w:b/>
        </w:rPr>
        <w:t>7</w:t>
      </w:r>
      <w:r w:rsidRPr="008B4D51">
        <w:t>: 389-406.</w:t>
      </w:r>
    </w:p>
    <w:p w14:paraId="0C67AF81" w14:textId="77777777" w:rsidR="00733E6E" w:rsidRPr="008B4D51" w:rsidRDefault="00733E6E" w:rsidP="00733E6E">
      <w:pPr>
        <w:pStyle w:val="EndNoteBibliography"/>
        <w:spacing w:after="0"/>
      </w:pPr>
      <w:r w:rsidRPr="008B4D51">
        <w:t xml:space="preserve">Lutz, W. and S. KC (2011). "Global Human Capital: Integrating Education and Population." </w:t>
      </w:r>
      <w:r w:rsidRPr="008B4D51">
        <w:rPr>
          <w:u w:val="single"/>
        </w:rPr>
        <w:t>Science</w:t>
      </w:r>
      <w:r w:rsidRPr="008B4D51">
        <w:t xml:space="preserve"> </w:t>
      </w:r>
      <w:r w:rsidRPr="008B4D51">
        <w:rPr>
          <w:b/>
        </w:rPr>
        <w:t>333</w:t>
      </w:r>
      <w:r w:rsidRPr="008B4D51">
        <w:t>(6042): 587-592.</w:t>
      </w:r>
    </w:p>
    <w:p w14:paraId="11854A69" w14:textId="77777777" w:rsidR="00733E6E" w:rsidRPr="008B4D51" w:rsidRDefault="00733E6E" w:rsidP="00733E6E">
      <w:pPr>
        <w:pStyle w:val="EndNoteBibliography"/>
        <w:spacing w:after="0"/>
      </w:pPr>
      <w:r w:rsidRPr="008B4D51">
        <w:t xml:space="preserve">Lyngstad, T. and M. Jalovaara (2010). "A review of the antecedents of union dissolution." </w:t>
      </w:r>
      <w:r w:rsidRPr="008B4D51">
        <w:rPr>
          <w:u w:val="single"/>
        </w:rPr>
        <w:t>Demographic Research</w:t>
      </w:r>
      <w:r w:rsidRPr="008B4D51">
        <w:t xml:space="preserve"> </w:t>
      </w:r>
      <w:r w:rsidRPr="008B4D51">
        <w:rPr>
          <w:b/>
        </w:rPr>
        <w:t>23</w:t>
      </w:r>
      <w:r w:rsidRPr="008B4D51">
        <w:t>(10): 257-292.</w:t>
      </w:r>
    </w:p>
    <w:p w14:paraId="14CF868C" w14:textId="77777777" w:rsidR="00733E6E" w:rsidRPr="008B4D51" w:rsidRDefault="00733E6E" w:rsidP="00733E6E">
      <w:pPr>
        <w:pStyle w:val="EndNoteBibliography"/>
        <w:spacing w:after="0"/>
      </w:pPr>
      <w:r w:rsidRPr="008B4D51">
        <w:t xml:space="preserve">Manlove, J., E. Wildsmith, E. Ikramullah, S. Ryan, E. Holcombe, M. Scott and K. Peterson (2012). "Union Transitions Following the Birth of a Child to Cohabiting Parents." </w:t>
      </w:r>
      <w:r w:rsidRPr="008B4D51">
        <w:rPr>
          <w:u w:val="single"/>
        </w:rPr>
        <w:t>Population Research and Policy Review</w:t>
      </w:r>
      <w:r w:rsidRPr="008B4D51">
        <w:t xml:space="preserve"> </w:t>
      </w:r>
      <w:r w:rsidRPr="008B4D51">
        <w:rPr>
          <w:b/>
        </w:rPr>
        <w:t>31</w:t>
      </w:r>
      <w:r w:rsidRPr="008B4D51">
        <w:t>(3): 361-386.</w:t>
      </w:r>
    </w:p>
    <w:p w14:paraId="208862DD" w14:textId="77777777" w:rsidR="00733E6E" w:rsidRPr="008B4D51" w:rsidRDefault="00733E6E" w:rsidP="00733E6E">
      <w:pPr>
        <w:pStyle w:val="EndNoteBibliography"/>
        <w:spacing w:after="0"/>
      </w:pPr>
      <w:r w:rsidRPr="008B4D51">
        <w:t xml:space="preserve">Manning, W. D. (2001). "Childbearing in Cohabiting Unions: Racial and Ethnic Differences." </w:t>
      </w:r>
      <w:r w:rsidRPr="008B4D51">
        <w:rPr>
          <w:u w:val="single"/>
        </w:rPr>
        <w:t>Family Planning Perspectives</w:t>
      </w:r>
      <w:r w:rsidRPr="008B4D51">
        <w:t xml:space="preserve"> </w:t>
      </w:r>
      <w:r w:rsidRPr="008B4D51">
        <w:rPr>
          <w:b/>
        </w:rPr>
        <w:t>33</w:t>
      </w:r>
      <w:r w:rsidRPr="008B4D51">
        <w:t>(5): 217-223.</w:t>
      </w:r>
    </w:p>
    <w:p w14:paraId="24A242B7" w14:textId="77777777" w:rsidR="00733E6E" w:rsidRPr="008B4D51" w:rsidRDefault="00733E6E" w:rsidP="00733E6E">
      <w:pPr>
        <w:pStyle w:val="EndNoteBibliography"/>
        <w:spacing w:after="0"/>
      </w:pPr>
      <w:r w:rsidRPr="008B4D51">
        <w:t xml:space="preserve">Manning, W. D. (2004). "Children and the stability of cohabiting couples." </w:t>
      </w:r>
      <w:r w:rsidRPr="008B4D51">
        <w:rPr>
          <w:u w:val="single"/>
        </w:rPr>
        <w:t>Journal of Marriage and Family</w:t>
      </w:r>
      <w:r w:rsidRPr="008B4D51">
        <w:t xml:space="preserve"> </w:t>
      </w:r>
      <w:r w:rsidRPr="008B4D51">
        <w:rPr>
          <w:b/>
        </w:rPr>
        <w:t>66</w:t>
      </w:r>
      <w:r w:rsidRPr="008B4D51">
        <w:t>(3): 674-689.</w:t>
      </w:r>
    </w:p>
    <w:p w14:paraId="48B92098" w14:textId="77777777" w:rsidR="00733E6E" w:rsidRPr="008B4D51" w:rsidRDefault="00733E6E" w:rsidP="00733E6E">
      <w:pPr>
        <w:pStyle w:val="EndNoteBibliography"/>
        <w:spacing w:after="0"/>
      </w:pPr>
      <w:r w:rsidRPr="008B4D51">
        <w:t xml:space="preserve">McDonald, P. (2000). "Gender Equity in Theories of Fertility Transition." </w:t>
      </w:r>
      <w:r w:rsidRPr="008B4D51">
        <w:rPr>
          <w:u w:val="single"/>
        </w:rPr>
        <w:t>Population and Development Review</w:t>
      </w:r>
      <w:r w:rsidRPr="008B4D51">
        <w:t xml:space="preserve"> </w:t>
      </w:r>
      <w:r w:rsidRPr="008B4D51">
        <w:rPr>
          <w:b/>
        </w:rPr>
        <w:t>26</w:t>
      </w:r>
      <w:r w:rsidRPr="008B4D51">
        <w:t>(3): 427-439.</w:t>
      </w:r>
    </w:p>
    <w:p w14:paraId="69C92CA0" w14:textId="77777777" w:rsidR="00733E6E" w:rsidRPr="008B4D51" w:rsidRDefault="00733E6E" w:rsidP="00733E6E">
      <w:pPr>
        <w:pStyle w:val="EndNoteBibliography"/>
        <w:spacing w:after="0"/>
      </w:pPr>
      <w:r w:rsidRPr="008B4D51">
        <w:t xml:space="preserve">McLanahan, S. (2004). "Diverging destinies: How children are faring under the second demographic transition." </w:t>
      </w:r>
      <w:r w:rsidRPr="008B4D51">
        <w:rPr>
          <w:u w:val="single"/>
        </w:rPr>
        <w:t>Demography</w:t>
      </w:r>
      <w:r w:rsidRPr="008B4D51">
        <w:t xml:space="preserve"> </w:t>
      </w:r>
      <w:r w:rsidRPr="008B4D51">
        <w:rPr>
          <w:b/>
        </w:rPr>
        <w:t>41</w:t>
      </w:r>
      <w:r w:rsidRPr="008B4D51">
        <w:t>(4): 607-627.</w:t>
      </w:r>
    </w:p>
    <w:p w14:paraId="6CEC25B9" w14:textId="77777777" w:rsidR="00733E6E" w:rsidRPr="008B4D51" w:rsidRDefault="00733E6E" w:rsidP="00733E6E">
      <w:pPr>
        <w:pStyle w:val="EndNoteBibliography"/>
        <w:spacing w:after="0"/>
      </w:pPr>
      <w:r w:rsidRPr="008B4D51">
        <w:t xml:space="preserve">Meggiolaro, S. and F. Ongaro (2010). "The implications of marital instability for a woman’s fertility: Empirical evidence from Italy." </w:t>
      </w:r>
      <w:r w:rsidRPr="008B4D51">
        <w:rPr>
          <w:u w:val="single"/>
        </w:rPr>
        <w:t>Demographic Research</w:t>
      </w:r>
      <w:r w:rsidRPr="008B4D51">
        <w:t xml:space="preserve"> </w:t>
      </w:r>
      <w:r w:rsidRPr="008B4D51">
        <w:rPr>
          <w:b/>
        </w:rPr>
        <w:t>23</w:t>
      </w:r>
      <w:r w:rsidRPr="008B4D51">
        <w:t>(34): 963-996.</w:t>
      </w:r>
    </w:p>
    <w:p w14:paraId="7C9EE9E2" w14:textId="77777777" w:rsidR="00733E6E" w:rsidRPr="008B4D51" w:rsidRDefault="00733E6E" w:rsidP="00733E6E">
      <w:pPr>
        <w:pStyle w:val="EndNoteBibliography"/>
        <w:spacing w:after="0"/>
      </w:pPr>
      <w:r w:rsidRPr="008B4D51">
        <w:t xml:space="preserve">Mikolai, J. (2017). "Partnership Histories and the Transition to Motherhood in Later Reproductive Ages in Europe." </w:t>
      </w:r>
      <w:r w:rsidRPr="008B4D51">
        <w:rPr>
          <w:u w:val="single"/>
        </w:rPr>
        <w:t>Population</w:t>
      </w:r>
      <w:r w:rsidRPr="008B4D51">
        <w:t xml:space="preserve"> </w:t>
      </w:r>
      <w:r w:rsidRPr="008B4D51">
        <w:rPr>
          <w:b/>
        </w:rPr>
        <w:t>72</w:t>
      </w:r>
      <w:r w:rsidRPr="008B4D51">
        <w:t>(1): 123-154.</w:t>
      </w:r>
    </w:p>
    <w:p w14:paraId="0EBD17FD" w14:textId="77777777" w:rsidR="00733E6E" w:rsidRPr="008B4D51" w:rsidRDefault="00733E6E" w:rsidP="00733E6E">
      <w:pPr>
        <w:pStyle w:val="EndNoteBibliography"/>
        <w:spacing w:after="0"/>
      </w:pPr>
      <w:r w:rsidRPr="008B4D51">
        <w:t xml:space="preserve">Mikolai, J., A. Berrington and B. Perelli-Harris (2018). "The role of education in the intersection of partnership transitions and motherhood in Europe and the United States." </w:t>
      </w:r>
      <w:r w:rsidRPr="008B4D51">
        <w:rPr>
          <w:u w:val="single"/>
        </w:rPr>
        <w:t>Demographic Research</w:t>
      </w:r>
      <w:r w:rsidRPr="008B4D51">
        <w:t xml:space="preserve"> </w:t>
      </w:r>
      <w:r w:rsidRPr="008B4D51">
        <w:rPr>
          <w:b/>
        </w:rPr>
        <w:t>39</w:t>
      </w:r>
      <w:r w:rsidRPr="008B4D51">
        <w:t>: 753-794.</w:t>
      </w:r>
    </w:p>
    <w:p w14:paraId="0498B78D" w14:textId="77777777" w:rsidR="00733E6E" w:rsidRPr="008B4D51" w:rsidRDefault="00733E6E" w:rsidP="00733E6E">
      <w:pPr>
        <w:pStyle w:val="EndNoteBibliography"/>
        <w:spacing w:after="0"/>
      </w:pPr>
      <w:r w:rsidRPr="008B4D51">
        <w:lastRenderedPageBreak/>
        <w:t xml:space="preserve">Mikolai, J. and H. Kulu (2023). "Partnership and fertility trajectories of immigrants and descendants in the United Kingdom: A multilevel multistate event history approach." </w:t>
      </w:r>
      <w:r w:rsidRPr="008B4D51">
        <w:rPr>
          <w:u w:val="single"/>
        </w:rPr>
        <w:t>Population Studies</w:t>
      </w:r>
      <w:r w:rsidRPr="008B4D51">
        <w:t xml:space="preserve"> </w:t>
      </w:r>
      <w:r w:rsidRPr="008B4D51">
        <w:rPr>
          <w:b/>
        </w:rPr>
        <w:t>77</w:t>
      </w:r>
      <w:r w:rsidRPr="008B4D51">
        <w:t>(3): 359-378.</w:t>
      </w:r>
    </w:p>
    <w:p w14:paraId="5D995278" w14:textId="77777777" w:rsidR="00733E6E" w:rsidRPr="008B4D51" w:rsidRDefault="00733E6E" w:rsidP="00733E6E">
      <w:pPr>
        <w:pStyle w:val="EndNoteBibliography"/>
      </w:pPr>
      <w:r w:rsidRPr="008B4D51">
        <w:t>Milewski, N. (2007). "First child of immigrant workers and their descendants in West Germany</w:t>
      </w:r>
    </w:p>
    <w:p w14:paraId="7764A957" w14:textId="77777777" w:rsidR="00733E6E" w:rsidRPr="008B4D51" w:rsidRDefault="00733E6E" w:rsidP="00733E6E">
      <w:pPr>
        <w:pStyle w:val="EndNoteBibliography"/>
        <w:spacing w:after="0"/>
      </w:pPr>
      <w:r w:rsidRPr="008B4D51">
        <w:t xml:space="preserve">Interrelation of events, disruption, or adaptation?" </w:t>
      </w:r>
      <w:r w:rsidRPr="008B4D51">
        <w:rPr>
          <w:u w:val="single"/>
        </w:rPr>
        <w:t>Demographic Research</w:t>
      </w:r>
      <w:r w:rsidRPr="008B4D51">
        <w:t xml:space="preserve"> </w:t>
      </w:r>
      <w:r w:rsidRPr="008B4D51">
        <w:rPr>
          <w:b/>
        </w:rPr>
        <w:t>17</w:t>
      </w:r>
      <w:r w:rsidRPr="008B4D51">
        <w:t>: 859-896.</w:t>
      </w:r>
    </w:p>
    <w:p w14:paraId="75CAB81F" w14:textId="77777777" w:rsidR="00733E6E" w:rsidRPr="008B4D51" w:rsidRDefault="00733E6E" w:rsidP="00733E6E">
      <w:pPr>
        <w:pStyle w:val="EndNoteBibliography"/>
        <w:spacing w:after="0"/>
      </w:pPr>
      <w:r w:rsidRPr="008B4D51">
        <w:t xml:space="preserve">Murphy, M. (1993). "The Contraceptive Pill and Women's Employment as Factors in Fertility Change in Britain 1963-1980: A Challenge to the Conventional View." </w:t>
      </w:r>
      <w:r w:rsidRPr="008B4D51">
        <w:rPr>
          <w:u w:val="single"/>
        </w:rPr>
        <w:t>Population Studies</w:t>
      </w:r>
      <w:r w:rsidRPr="008B4D51">
        <w:t xml:space="preserve"> </w:t>
      </w:r>
      <w:r w:rsidRPr="008B4D51">
        <w:rPr>
          <w:b/>
        </w:rPr>
        <w:t>47</w:t>
      </w:r>
      <w:r w:rsidRPr="008B4D51">
        <w:t>(2): 221-243.</w:t>
      </w:r>
    </w:p>
    <w:p w14:paraId="43D5276D" w14:textId="77777777" w:rsidR="00733E6E" w:rsidRPr="008B4D51" w:rsidRDefault="00733E6E" w:rsidP="00733E6E">
      <w:pPr>
        <w:pStyle w:val="EndNoteBibliography"/>
        <w:spacing w:after="0"/>
      </w:pPr>
      <w:r w:rsidRPr="008B4D51">
        <w:t xml:space="preserve">Musick, K. (2007). "Cohabitation, nonmarital childbearing, and the marriage process." </w:t>
      </w:r>
      <w:r w:rsidRPr="008B4D51">
        <w:rPr>
          <w:u w:val="single"/>
        </w:rPr>
        <w:t>Demographic Research</w:t>
      </w:r>
      <w:r w:rsidRPr="008B4D51">
        <w:t xml:space="preserve"> </w:t>
      </w:r>
      <w:r w:rsidRPr="008B4D51">
        <w:rPr>
          <w:b/>
        </w:rPr>
        <w:t>16</w:t>
      </w:r>
      <w:r w:rsidRPr="008B4D51">
        <w:t>.</w:t>
      </w:r>
    </w:p>
    <w:p w14:paraId="05732E5C" w14:textId="77777777" w:rsidR="00733E6E" w:rsidRPr="008B4D51" w:rsidRDefault="00733E6E" w:rsidP="00733E6E">
      <w:pPr>
        <w:pStyle w:val="EndNoteBibliography"/>
        <w:spacing w:after="0"/>
      </w:pPr>
      <w:r w:rsidRPr="008B4D51">
        <w:t xml:space="preserve">Musick, K. and K. Michelmore (2015). "Change in the Stability of Marital and Cohabiting Unions Following the Birth of a Child." </w:t>
      </w:r>
      <w:r w:rsidRPr="008B4D51">
        <w:rPr>
          <w:u w:val="single"/>
        </w:rPr>
        <w:t>Demography</w:t>
      </w:r>
      <w:r w:rsidRPr="008B4D51">
        <w:t xml:space="preserve"> </w:t>
      </w:r>
      <w:r w:rsidRPr="008B4D51">
        <w:rPr>
          <w:b/>
        </w:rPr>
        <w:t>52</w:t>
      </w:r>
      <w:r w:rsidRPr="008B4D51">
        <w:t>.</w:t>
      </w:r>
    </w:p>
    <w:p w14:paraId="7FFA61BD" w14:textId="77777777" w:rsidR="00733E6E" w:rsidRPr="008B4D51" w:rsidRDefault="00733E6E" w:rsidP="00733E6E">
      <w:pPr>
        <w:pStyle w:val="EndNoteBibliography"/>
        <w:spacing w:after="0"/>
      </w:pPr>
      <w:r w:rsidRPr="008B4D51">
        <w:t xml:space="preserve">Musick, K. and K. Michelmore (2018). "Cross-National Comparisons of Union Stability in Cohabiting and Married Families With Children." </w:t>
      </w:r>
      <w:r w:rsidRPr="008B4D51">
        <w:rPr>
          <w:u w:val="single"/>
        </w:rPr>
        <w:t>Demography</w:t>
      </w:r>
      <w:r w:rsidRPr="008B4D51">
        <w:t xml:space="preserve"> </w:t>
      </w:r>
      <w:r w:rsidRPr="008B4D51">
        <w:rPr>
          <w:b/>
        </w:rPr>
        <w:t>55</w:t>
      </w:r>
      <w:r w:rsidRPr="008B4D51">
        <w:t>(4): 1389-1421.</w:t>
      </w:r>
    </w:p>
    <w:p w14:paraId="54289E7E" w14:textId="77777777" w:rsidR="00733E6E" w:rsidRPr="008B4D51" w:rsidRDefault="00733E6E" w:rsidP="00733E6E">
      <w:pPr>
        <w:pStyle w:val="EndNoteBibliography"/>
        <w:spacing w:after="0"/>
      </w:pPr>
      <w:r w:rsidRPr="008B4D51">
        <w:t xml:space="preserve">Mynarska, M., A. Matysiak, A. Rybińska, V. Tocchioni and D. Vignoli (2015). "Diverse paths into childlessness over the life course." </w:t>
      </w:r>
      <w:r w:rsidRPr="008B4D51">
        <w:rPr>
          <w:u w:val="single"/>
        </w:rPr>
        <w:t>Advances in Life Course Research</w:t>
      </w:r>
      <w:r w:rsidRPr="008B4D51">
        <w:t xml:space="preserve"> </w:t>
      </w:r>
      <w:r w:rsidRPr="008B4D51">
        <w:rPr>
          <w:b/>
        </w:rPr>
        <w:t>25</w:t>
      </w:r>
      <w:r w:rsidRPr="008B4D51">
        <w:t>: 35-48.</w:t>
      </w:r>
    </w:p>
    <w:p w14:paraId="69310AEF" w14:textId="77777777" w:rsidR="00733E6E" w:rsidRPr="008B4D51" w:rsidRDefault="00733E6E" w:rsidP="00733E6E">
      <w:pPr>
        <w:pStyle w:val="EndNoteBibliography"/>
        <w:spacing w:after="0"/>
      </w:pPr>
      <w:r w:rsidRPr="008B4D51">
        <w:t xml:space="preserve">Neyer, G. (2013). Welfare states, family policies, and fertility in Europe. </w:t>
      </w:r>
      <w:r w:rsidRPr="008B4D51">
        <w:rPr>
          <w:u w:val="single"/>
        </w:rPr>
        <w:t>The Demography of Europe</w:t>
      </w:r>
      <w:r w:rsidRPr="008B4D51">
        <w:t>. G. Neyer, G. Andersson, H. Kulu, L. Bernardi and C. Buhler. Dordrecht, Springer.</w:t>
      </w:r>
    </w:p>
    <w:p w14:paraId="7BC9CFB0" w14:textId="77777777" w:rsidR="00733E6E" w:rsidRPr="008B4D51" w:rsidRDefault="00733E6E" w:rsidP="00733E6E">
      <w:pPr>
        <w:pStyle w:val="EndNoteBibliography"/>
        <w:spacing w:after="0"/>
      </w:pPr>
      <w:r w:rsidRPr="008B4D51">
        <w:t xml:space="preserve">Nishikido, M., Q. Cui and A. Esteve (2022). "Partnership dynamics and the fertility gap between Sweden and Spain." </w:t>
      </w:r>
      <w:r w:rsidRPr="008B4D51">
        <w:rPr>
          <w:u w:val="single"/>
        </w:rPr>
        <w:t>Genus</w:t>
      </w:r>
      <w:r w:rsidRPr="008B4D51">
        <w:t xml:space="preserve"> </w:t>
      </w:r>
      <w:r w:rsidRPr="008B4D51">
        <w:rPr>
          <w:b/>
        </w:rPr>
        <w:t>78</w:t>
      </w:r>
      <w:r w:rsidRPr="008B4D51">
        <w:t>(1): 26.</w:t>
      </w:r>
    </w:p>
    <w:p w14:paraId="5C82E386" w14:textId="77777777" w:rsidR="00733E6E" w:rsidRPr="008B4D51" w:rsidRDefault="00733E6E" w:rsidP="00733E6E">
      <w:pPr>
        <w:pStyle w:val="EndNoteBibliography"/>
        <w:spacing w:after="0"/>
      </w:pPr>
      <w:r w:rsidRPr="008B4D51">
        <w:t xml:space="preserve">Nitsche, N. and S. R. Hayford (2020). "Preferences, Partners, and Parenthood: Linking Early Fertility Desires, Marriage Timing, and Achieved Fertility." </w:t>
      </w:r>
      <w:r w:rsidRPr="008B4D51">
        <w:rPr>
          <w:u w:val="single"/>
        </w:rPr>
        <w:t>Demography</w:t>
      </w:r>
      <w:r w:rsidRPr="008B4D51">
        <w:t xml:space="preserve"> </w:t>
      </w:r>
      <w:r w:rsidRPr="008B4D51">
        <w:rPr>
          <w:b/>
        </w:rPr>
        <w:t>57</w:t>
      </w:r>
      <w:r w:rsidRPr="008B4D51">
        <w:t>(6): 1975-2001.</w:t>
      </w:r>
    </w:p>
    <w:p w14:paraId="66D0E2FD" w14:textId="77777777" w:rsidR="00733E6E" w:rsidRPr="008B4D51" w:rsidRDefault="00733E6E" w:rsidP="00733E6E">
      <w:pPr>
        <w:pStyle w:val="EndNoteBibliography"/>
        <w:spacing w:after="0"/>
      </w:pPr>
      <w:r w:rsidRPr="008B4D51">
        <w:t xml:space="preserve">Pagnini, D. L. and R. R. Rindfuss (1993). "The Divorce of Marriage and Childbearing: Changing Attitudes and Behavior in the United States." </w:t>
      </w:r>
      <w:r w:rsidRPr="008B4D51">
        <w:rPr>
          <w:u w:val="single"/>
        </w:rPr>
        <w:t>El divorcio del matrimonio y de la procreación: Cambios de actitudes y comportamientos en los Estados Unidos.</w:t>
      </w:r>
      <w:r w:rsidRPr="008B4D51">
        <w:t xml:space="preserve"> </w:t>
      </w:r>
      <w:r w:rsidRPr="008B4D51">
        <w:rPr>
          <w:b/>
        </w:rPr>
        <w:t>19</w:t>
      </w:r>
      <w:r w:rsidRPr="008B4D51">
        <w:t>(2): 331-347.</w:t>
      </w:r>
    </w:p>
    <w:p w14:paraId="4A42E3EA" w14:textId="77777777" w:rsidR="00733E6E" w:rsidRPr="008B4D51" w:rsidRDefault="00733E6E" w:rsidP="00733E6E">
      <w:pPr>
        <w:pStyle w:val="EndNoteBibliography"/>
        <w:spacing w:after="0"/>
      </w:pPr>
      <w:r w:rsidRPr="008B4D51">
        <w:t xml:space="preserve">Palumbo, L., A. Berrington, P. Eibich and A. Vitali (2023). "Uncertain steps into adulthood: Does economic precariousness hinder entry into the first co-residential partnership in the UK?" </w:t>
      </w:r>
      <w:r w:rsidRPr="008B4D51">
        <w:rPr>
          <w:u w:val="single"/>
        </w:rPr>
        <w:t>Popul Stud (Camb)</w:t>
      </w:r>
      <w:r w:rsidRPr="008B4D51">
        <w:t xml:space="preserve"> </w:t>
      </w:r>
      <w:r w:rsidRPr="008B4D51">
        <w:rPr>
          <w:b/>
        </w:rPr>
        <w:t>77</w:t>
      </w:r>
      <w:r w:rsidRPr="008B4D51">
        <w:t>(2): 263-289.</w:t>
      </w:r>
    </w:p>
    <w:p w14:paraId="24DFB9D8" w14:textId="77777777" w:rsidR="00733E6E" w:rsidRPr="008B4D51" w:rsidRDefault="00733E6E" w:rsidP="00733E6E">
      <w:pPr>
        <w:pStyle w:val="EndNoteBibliography"/>
        <w:spacing w:after="0"/>
      </w:pPr>
      <w:r w:rsidRPr="008B4D51">
        <w:t xml:space="preserve">Parker, E., S. Sassler and L. Tach (2020). "Fatherhood and Racial/Ethnic Differences in the Progression of Romantic Relationships." </w:t>
      </w:r>
      <w:r w:rsidRPr="008B4D51">
        <w:rPr>
          <w:u w:val="single"/>
        </w:rPr>
        <w:t>Journal of Marriage and Family</w:t>
      </w:r>
      <w:r w:rsidRPr="008B4D51">
        <w:t xml:space="preserve"> </w:t>
      </w:r>
      <w:r w:rsidRPr="008B4D51">
        <w:rPr>
          <w:b/>
        </w:rPr>
        <w:t>n/a</w:t>
      </w:r>
      <w:r w:rsidRPr="008B4D51">
        <w:t>(n/a).</w:t>
      </w:r>
    </w:p>
    <w:p w14:paraId="20D9BF14" w14:textId="77777777" w:rsidR="00733E6E" w:rsidRPr="008B4D51" w:rsidRDefault="00733E6E" w:rsidP="00733E6E">
      <w:pPr>
        <w:pStyle w:val="EndNoteBibliography"/>
        <w:spacing w:after="0"/>
      </w:pPr>
      <w:r w:rsidRPr="008B4D51">
        <w:t xml:space="preserve">Pelikh, A., J. Mikolai and H. Kulu (2022). "Make up or break up? Partnership transitions among young adults in England and Wales." </w:t>
      </w:r>
      <w:r w:rsidRPr="008B4D51">
        <w:rPr>
          <w:u w:val="single"/>
        </w:rPr>
        <w:t>Advances in Life Course Research</w:t>
      </w:r>
      <w:r w:rsidRPr="008B4D51">
        <w:t xml:space="preserve"> </w:t>
      </w:r>
      <w:r w:rsidRPr="008B4D51">
        <w:rPr>
          <w:b/>
        </w:rPr>
        <w:t>52</w:t>
      </w:r>
      <w:r w:rsidRPr="008B4D51">
        <w:t>: 100475.</w:t>
      </w:r>
    </w:p>
    <w:p w14:paraId="2F525842" w14:textId="77777777" w:rsidR="00733E6E" w:rsidRPr="008B4D51" w:rsidRDefault="00733E6E" w:rsidP="00733E6E">
      <w:pPr>
        <w:pStyle w:val="EndNoteBibliography"/>
        <w:spacing w:after="0"/>
      </w:pPr>
      <w:r w:rsidRPr="008B4D51">
        <w:t xml:space="preserve">Pelikh, A., H. Remes, N. Metsä-Simola and A. Goisis (2023). "Partnership trajectories preceding medically assisted reproduction." </w:t>
      </w:r>
      <w:r w:rsidRPr="008B4D51">
        <w:rPr>
          <w:u w:val="single"/>
        </w:rPr>
        <w:t>Population Studies</w:t>
      </w:r>
      <w:r w:rsidRPr="008B4D51">
        <w:t>: 1-20.</w:t>
      </w:r>
    </w:p>
    <w:p w14:paraId="6AC03FC1" w14:textId="77777777" w:rsidR="00733E6E" w:rsidRPr="008B4D51" w:rsidRDefault="00733E6E" w:rsidP="00733E6E">
      <w:pPr>
        <w:pStyle w:val="EndNoteBibliography"/>
        <w:spacing w:after="0"/>
      </w:pPr>
      <w:r w:rsidRPr="008B4D51">
        <w:lastRenderedPageBreak/>
        <w:t xml:space="preserve">Perelli-Harris, B. (2014). "How Similar are Cohabiting and Married Parents? Second Conception Risks by Union Type in the United States and Across Europe." </w:t>
      </w:r>
      <w:r w:rsidRPr="008B4D51">
        <w:rPr>
          <w:u w:val="single"/>
        </w:rPr>
        <w:t>European Journal of Population</w:t>
      </w:r>
      <w:r w:rsidRPr="008B4D51">
        <w:t xml:space="preserve"> </w:t>
      </w:r>
      <w:r w:rsidRPr="008B4D51">
        <w:rPr>
          <w:b/>
        </w:rPr>
        <w:t>30</w:t>
      </w:r>
      <w:r w:rsidRPr="008B4D51">
        <w:t>(4): 437-464.</w:t>
      </w:r>
    </w:p>
    <w:p w14:paraId="46CF29FD" w14:textId="77777777" w:rsidR="00733E6E" w:rsidRPr="008B4D51" w:rsidRDefault="00733E6E" w:rsidP="00733E6E">
      <w:pPr>
        <w:pStyle w:val="EndNoteBibliography"/>
        <w:spacing w:after="0"/>
      </w:pPr>
      <w:r w:rsidRPr="008B4D51">
        <w:t xml:space="preserve">Perelli-Harris, B. and N. S. Gassen (2012). "How Similar Are Cohabitation and Marriage? Legal Approaches to Cohabitation across Western Europe." </w:t>
      </w:r>
      <w:r w:rsidRPr="008B4D51">
        <w:rPr>
          <w:u w:val="single"/>
        </w:rPr>
        <w:t>Population and Development Review</w:t>
      </w:r>
      <w:r w:rsidRPr="008B4D51">
        <w:t xml:space="preserve"> </w:t>
      </w:r>
      <w:r w:rsidRPr="008B4D51">
        <w:rPr>
          <w:b/>
        </w:rPr>
        <w:t>38</w:t>
      </w:r>
      <w:r w:rsidRPr="008B4D51">
        <w:t>(3): 435-467.</w:t>
      </w:r>
    </w:p>
    <w:p w14:paraId="2FEDC6FF" w14:textId="77777777" w:rsidR="00733E6E" w:rsidRPr="008B4D51" w:rsidRDefault="00733E6E" w:rsidP="00733E6E">
      <w:pPr>
        <w:pStyle w:val="EndNoteBibliography"/>
      </w:pPr>
      <w:r w:rsidRPr="008B4D51">
        <w:t>Perelli-Harris, B., M. Mynarska, A. Berrington, C. Berghammer, A. Evans, O. Isupova, R. Keizer, A. Klärner, T. Lappegård and D. Vignoli (2014). "Towards a new understanding of cohabitation</w:t>
      </w:r>
    </w:p>
    <w:p w14:paraId="7615D512" w14:textId="77777777" w:rsidR="00733E6E" w:rsidRPr="008B4D51" w:rsidRDefault="00733E6E" w:rsidP="00733E6E">
      <w:pPr>
        <w:pStyle w:val="EndNoteBibliography"/>
        <w:spacing w:after="0"/>
      </w:pPr>
      <w:r w:rsidRPr="008B4D51">
        <w:t xml:space="preserve">Insights from focus group research across Europe and Australia." </w:t>
      </w:r>
      <w:r w:rsidRPr="008B4D51">
        <w:rPr>
          <w:u w:val="single"/>
        </w:rPr>
        <w:t>Demographic Research</w:t>
      </w:r>
      <w:r w:rsidRPr="008B4D51">
        <w:t xml:space="preserve"> </w:t>
      </w:r>
      <w:r w:rsidRPr="008B4D51">
        <w:rPr>
          <w:b/>
        </w:rPr>
        <w:t>31</w:t>
      </w:r>
      <w:r w:rsidRPr="008B4D51">
        <w:t>: 1043-1078.</w:t>
      </w:r>
    </w:p>
    <w:p w14:paraId="750AC4E4" w14:textId="77777777" w:rsidR="00733E6E" w:rsidRPr="008B4D51" w:rsidRDefault="00733E6E" w:rsidP="00733E6E">
      <w:pPr>
        <w:pStyle w:val="EndNoteBibliography"/>
        <w:spacing w:after="0"/>
      </w:pPr>
      <w:r w:rsidRPr="008B4D51">
        <w:t xml:space="preserve">Perelli-Harris, B., W. Sigle-Rushton, M. Kreyenfeld, T. Lappegård, R. Keizer and C. Berghammer (2010). "The Educational Gradient of Childbearing within Cohabitation in Europe." </w:t>
      </w:r>
      <w:r w:rsidRPr="008B4D51">
        <w:rPr>
          <w:u w:val="single"/>
        </w:rPr>
        <w:t>Population and Development Review</w:t>
      </w:r>
      <w:r w:rsidRPr="008B4D51">
        <w:t xml:space="preserve"> </w:t>
      </w:r>
      <w:r w:rsidRPr="008B4D51">
        <w:rPr>
          <w:b/>
        </w:rPr>
        <w:t>36</w:t>
      </w:r>
      <w:r w:rsidRPr="008B4D51">
        <w:t>(4): 775-801.</w:t>
      </w:r>
    </w:p>
    <w:p w14:paraId="7D88BFFB" w14:textId="77777777" w:rsidR="00733E6E" w:rsidRPr="008B4D51" w:rsidRDefault="00733E6E" w:rsidP="00733E6E">
      <w:pPr>
        <w:pStyle w:val="EndNoteBibliography"/>
        <w:spacing w:after="0"/>
      </w:pPr>
      <w:r w:rsidRPr="008B4D51">
        <w:t xml:space="preserve">Peri-Rotem, N. (2016). "Religion and Fertility in Western Europe: Trends Across Cohorts in Britain, France and the Netherlands." </w:t>
      </w:r>
      <w:r w:rsidRPr="008B4D51">
        <w:rPr>
          <w:u w:val="single"/>
        </w:rPr>
        <w:t>European Journal of Population</w:t>
      </w:r>
      <w:r w:rsidRPr="008B4D51">
        <w:t xml:space="preserve"> </w:t>
      </w:r>
      <w:r w:rsidRPr="008B4D51">
        <w:rPr>
          <w:b/>
        </w:rPr>
        <w:t>32</w:t>
      </w:r>
      <w:r w:rsidRPr="008B4D51">
        <w:t>(2): 231-265.</w:t>
      </w:r>
    </w:p>
    <w:p w14:paraId="71AB4CDF" w14:textId="77777777" w:rsidR="00733E6E" w:rsidRPr="008B4D51" w:rsidRDefault="00733E6E" w:rsidP="00733E6E">
      <w:pPr>
        <w:pStyle w:val="EndNoteBibliography"/>
        <w:spacing w:after="0"/>
      </w:pPr>
      <w:r w:rsidRPr="008B4D51">
        <w:t xml:space="preserve">Philipov, D. and C. Berghammer (2007). "Religion and fertility ideals, intentions and behaviour: a comparative study of European countries." </w:t>
      </w:r>
      <w:r w:rsidRPr="008B4D51">
        <w:rPr>
          <w:u w:val="single"/>
        </w:rPr>
        <w:t>Vienna Yearbook of Population Research</w:t>
      </w:r>
      <w:r w:rsidRPr="008B4D51">
        <w:t xml:space="preserve"> </w:t>
      </w:r>
      <w:r w:rsidRPr="008B4D51">
        <w:rPr>
          <w:b/>
        </w:rPr>
        <w:t>5</w:t>
      </w:r>
      <w:r w:rsidRPr="008B4D51">
        <w:t>: 271-305.</w:t>
      </w:r>
    </w:p>
    <w:p w14:paraId="4A00D832" w14:textId="77777777" w:rsidR="00733E6E" w:rsidRPr="008B4D51" w:rsidRDefault="00733E6E" w:rsidP="00733E6E">
      <w:pPr>
        <w:pStyle w:val="EndNoteBibliography"/>
        <w:spacing w:after="0"/>
      </w:pPr>
      <w:r w:rsidRPr="008B4D51">
        <w:t xml:space="preserve">Pirani, E. and D. Vignoli (2023). "Childbearing across partnerships in Italy: Prevalence, demographic correlates, and social gradient." </w:t>
      </w:r>
      <w:r w:rsidRPr="008B4D51">
        <w:rPr>
          <w:u w:val="single"/>
        </w:rPr>
        <w:t>Population Studies</w:t>
      </w:r>
      <w:r w:rsidRPr="008B4D51">
        <w:t xml:space="preserve"> </w:t>
      </w:r>
      <w:r w:rsidRPr="008B4D51">
        <w:rPr>
          <w:b/>
        </w:rPr>
        <w:t>77</w:t>
      </w:r>
      <w:r w:rsidRPr="008B4D51">
        <w:t>(3): 379-398.</w:t>
      </w:r>
    </w:p>
    <w:p w14:paraId="5EB522D3" w14:textId="77777777" w:rsidR="00733E6E" w:rsidRPr="008B4D51" w:rsidRDefault="00733E6E" w:rsidP="00733E6E">
      <w:pPr>
        <w:pStyle w:val="EndNoteBibliography"/>
        <w:spacing w:after="0"/>
      </w:pPr>
      <w:r w:rsidRPr="008B4D51">
        <w:t xml:space="preserve">Pollak, R. A. and S. C. Watkins (1993). "Cultural and Economic Approaches to Fertility: Proper Marriage or Mesalliance?" </w:t>
      </w:r>
      <w:r w:rsidRPr="008B4D51">
        <w:rPr>
          <w:u w:val="single"/>
        </w:rPr>
        <w:t>Population and Development Review</w:t>
      </w:r>
      <w:r w:rsidRPr="008B4D51">
        <w:t xml:space="preserve"> </w:t>
      </w:r>
      <w:r w:rsidRPr="008B4D51">
        <w:rPr>
          <w:b/>
        </w:rPr>
        <w:t>19</w:t>
      </w:r>
      <w:r w:rsidRPr="008B4D51">
        <w:t>(3): 467-496.</w:t>
      </w:r>
    </w:p>
    <w:p w14:paraId="45EEF3A2" w14:textId="77777777" w:rsidR="00733E6E" w:rsidRPr="008B4D51" w:rsidRDefault="00733E6E" w:rsidP="00733E6E">
      <w:pPr>
        <w:pStyle w:val="EndNoteBibliography"/>
        <w:spacing w:after="0"/>
      </w:pPr>
      <w:r w:rsidRPr="008B4D51">
        <w:t xml:space="preserve">Raab, M. and E. Struffolino (2020). "The Heterogeneity of Partnership Trajectories to Childlessness in Germany." </w:t>
      </w:r>
      <w:r w:rsidRPr="008B4D51">
        <w:rPr>
          <w:u w:val="single"/>
        </w:rPr>
        <w:t>Eur J Popul</w:t>
      </w:r>
      <w:r w:rsidRPr="008B4D51">
        <w:t xml:space="preserve"> </w:t>
      </w:r>
      <w:r w:rsidRPr="008B4D51">
        <w:rPr>
          <w:b/>
        </w:rPr>
        <w:t>36</w:t>
      </w:r>
      <w:r w:rsidRPr="008B4D51">
        <w:t>(1): 53-70.</w:t>
      </w:r>
    </w:p>
    <w:p w14:paraId="5462A291" w14:textId="387B8A39" w:rsidR="00733E6E" w:rsidRPr="008B4D51" w:rsidRDefault="005A18E8" w:rsidP="00733E6E">
      <w:pPr>
        <w:pStyle w:val="EndNoteBibliography"/>
        <w:spacing w:after="0"/>
      </w:pPr>
      <w:r w:rsidRPr="005A18E8">
        <w:rPr>
          <w:lang w:val="en-GB"/>
        </w:rPr>
        <w:t xml:space="preserve">Rahnu, L., &amp; Jalovaara, M. (2023). Partnership dynamics and entry into parenthood: Comparison of Finnish birth cohorts 1969–2000. </w:t>
      </w:r>
      <w:r w:rsidRPr="005A18E8">
        <w:rPr>
          <w:i/>
          <w:iCs/>
          <w:lang w:val="en-GB"/>
        </w:rPr>
        <w:t>Advances in Life Course Research, 56</w:t>
      </w:r>
      <w:r w:rsidRPr="005A18E8">
        <w:rPr>
          <w:lang w:val="en-GB"/>
        </w:rPr>
        <w:t xml:space="preserve">, 100548. </w:t>
      </w:r>
      <w:r w:rsidR="00733E6E" w:rsidRPr="008B4D51">
        <w:t xml:space="preserve">Rahnu, L., A. Puur, L. Sakkeus and M. Klesment (2015). "Partnership dynamics among migrants and their descendants in Estonia." </w:t>
      </w:r>
      <w:r w:rsidR="00733E6E" w:rsidRPr="008B4D51">
        <w:rPr>
          <w:u w:val="single"/>
        </w:rPr>
        <w:t>Demographic Research</w:t>
      </w:r>
      <w:r w:rsidR="00733E6E" w:rsidRPr="008B4D51">
        <w:t xml:space="preserve"> </w:t>
      </w:r>
      <w:r w:rsidR="00733E6E" w:rsidRPr="008B4D51">
        <w:rPr>
          <w:b/>
        </w:rPr>
        <w:t>S18</w:t>
      </w:r>
      <w:r w:rsidR="00733E6E" w:rsidRPr="008B4D51">
        <w:t>(56): 1519-1566.</w:t>
      </w:r>
    </w:p>
    <w:p w14:paraId="095A73A3" w14:textId="77777777" w:rsidR="00733E6E" w:rsidRPr="008B4D51" w:rsidRDefault="00733E6E" w:rsidP="00733E6E">
      <w:pPr>
        <w:pStyle w:val="EndNoteBibliography"/>
        <w:spacing w:after="0"/>
      </w:pPr>
      <w:r w:rsidRPr="008B4D51">
        <w:t xml:space="preserve">Raley, R. K. (2001). "Increasing fertility in cohabiting unions: evidence for the second demographic transition in the united states?" </w:t>
      </w:r>
      <w:r w:rsidRPr="008B4D51">
        <w:rPr>
          <w:u w:val="single"/>
        </w:rPr>
        <w:t>Demography</w:t>
      </w:r>
      <w:r w:rsidRPr="008B4D51">
        <w:t xml:space="preserve"> </w:t>
      </w:r>
      <w:r w:rsidRPr="008B4D51">
        <w:rPr>
          <w:b/>
        </w:rPr>
        <w:t>38</w:t>
      </w:r>
      <w:r w:rsidRPr="008B4D51">
        <w:t>(1): 59-66.</w:t>
      </w:r>
    </w:p>
    <w:p w14:paraId="409E901A" w14:textId="77777777" w:rsidR="00733E6E" w:rsidRPr="008B4D51" w:rsidRDefault="00733E6E" w:rsidP="00733E6E">
      <w:pPr>
        <w:pStyle w:val="EndNoteBibliography"/>
        <w:spacing w:after="0"/>
      </w:pPr>
      <w:r w:rsidRPr="008B4D51">
        <w:t xml:space="preserve">Raley, R. K. and M. M. Sweeney (2020). "Divorce, Repartnering, and Stepfamilies: A Decade in Review." </w:t>
      </w:r>
      <w:r w:rsidRPr="008B4D51">
        <w:rPr>
          <w:u w:val="single"/>
        </w:rPr>
        <w:t>Journal of Marriage and Family</w:t>
      </w:r>
      <w:r w:rsidRPr="008B4D51">
        <w:t xml:space="preserve"> </w:t>
      </w:r>
      <w:r w:rsidRPr="008B4D51">
        <w:rPr>
          <w:b/>
        </w:rPr>
        <w:t>82</w:t>
      </w:r>
      <w:r w:rsidRPr="008B4D51">
        <w:t>(1): 81-99.</w:t>
      </w:r>
    </w:p>
    <w:p w14:paraId="2EB959D2" w14:textId="77777777" w:rsidR="00733E6E" w:rsidRPr="008B4D51" w:rsidRDefault="00733E6E" w:rsidP="00733E6E">
      <w:pPr>
        <w:pStyle w:val="EndNoteBibliography"/>
        <w:spacing w:after="0"/>
      </w:pPr>
      <w:r w:rsidRPr="008B4D51">
        <w:t xml:space="preserve">Raybould, A. and R. Sear (2021). "Children of the (gender) revolution: A theoretical and empirical synthesis of how gendered division of labour influences fertility." </w:t>
      </w:r>
      <w:r w:rsidRPr="008B4D51">
        <w:rPr>
          <w:u w:val="single"/>
        </w:rPr>
        <w:t>Population Studies</w:t>
      </w:r>
      <w:r w:rsidRPr="008B4D51">
        <w:t xml:space="preserve"> </w:t>
      </w:r>
      <w:r w:rsidRPr="008B4D51">
        <w:rPr>
          <w:b/>
        </w:rPr>
        <w:t>75</w:t>
      </w:r>
      <w:r w:rsidRPr="008B4D51">
        <w:t>(2): 169-190.</w:t>
      </w:r>
    </w:p>
    <w:p w14:paraId="7BDE2B4B" w14:textId="77777777" w:rsidR="00733E6E" w:rsidRPr="008B4D51" w:rsidRDefault="00733E6E" w:rsidP="00733E6E">
      <w:pPr>
        <w:pStyle w:val="EndNoteBibliography"/>
        <w:spacing w:after="0"/>
      </w:pPr>
      <w:r w:rsidRPr="008B4D51">
        <w:lastRenderedPageBreak/>
        <w:t xml:space="preserve">Reher, D. S. (1998). "Family Ties in Western Europe: Persistent Contrasts." </w:t>
      </w:r>
      <w:r w:rsidRPr="008B4D51">
        <w:rPr>
          <w:u w:val="single"/>
        </w:rPr>
        <w:t>Population and Development Review</w:t>
      </w:r>
      <w:r w:rsidRPr="008B4D51">
        <w:t xml:space="preserve"> </w:t>
      </w:r>
      <w:r w:rsidRPr="008B4D51">
        <w:rPr>
          <w:b/>
        </w:rPr>
        <w:t>24</w:t>
      </w:r>
      <w:r w:rsidRPr="008B4D51">
        <w:t>: 203.</w:t>
      </w:r>
    </w:p>
    <w:p w14:paraId="1A7AC71B" w14:textId="77777777" w:rsidR="00733E6E" w:rsidRPr="008B4D51" w:rsidRDefault="00733E6E" w:rsidP="00733E6E">
      <w:pPr>
        <w:pStyle w:val="EndNoteBibliography"/>
        <w:spacing w:after="0"/>
      </w:pPr>
      <w:r w:rsidRPr="008B4D51">
        <w:t xml:space="preserve">Remes, H., M. Palma Carvajal, R. Peltonen, P. Martikainen and A. Goisis (2022). "The Well-Being of Adolescents Conceived Through Medically Assisted Reproduction: A Population-Level and Within-Family Analysis." </w:t>
      </w:r>
      <w:r w:rsidRPr="008B4D51">
        <w:rPr>
          <w:u w:val="single"/>
        </w:rPr>
        <w:t>European Journal of Population</w:t>
      </w:r>
      <w:r w:rsidRPr="008B4D51">
        <w:t xml:space="preserve"> </w:t>
      </w:r>
      <w:r w:rsidRPr="008B4D51">
        <w:rPr>
          <w:b/>
        </w:rPr>
        <w:t>38</w:t>
      </w:r>
      <w:r w:rsidRPr="008B4D51">
        <w:t>(5): 915-949.</w:t>
      </w:r>
    </w:p>
    <w:p w14:paraId="784C797B" w14:textId="77777777" w:rsidR="00733E6E" w:rsidRPr="008B4D51" w:rsidRDefault="00733E6E" w:rsidP="00733E6E">
      <w:pPr>
        <w:pStyle w:val="EndNoteBibliography"/>
        <w:spacing w:after="0"/>
      </w:pPr>
      <w:r w:rsidRPr="008B4D51">
        <w:t xml:space="preserve">Rutigliano, R. and G. Esping-Andersen (2018). "Partnership choice and childbearing in Norway and Spain." </w:t>
      </w:r>
      <w:r w:rsidRPr="008B4D51">
        <w:rPr>
          <w:u w:val="single"/>
        </w:rPr>
        <w:t>European Journal of Population</w:t>
      </w:r>
      <w:r w:rsidRPr="008B4D51">
        <w:t xml:space="preserve"> </w:t>
      </w:r>
      <w:r w:rsidRPr="008B4D51">
        <w:rPr>
          <w:b/>
        </w:rPr>
        <w:t>34</w:t>
      </w:r>
      <w:r w:rsidRPr="008B4D51">
        <w:t>(3): 367-386.</w:t>
      </w:r>
    </w:p>
    <w:p w14:paraId="037FA133" w14:textId="77777777" w:rsidR="00733E6E" w:rsidRPr="008B4D51" w:rsidRDefault="00733E6E" w:rsidP="00733E6E">
      <w:pPr>
        <w:pStyle w:val="EndNoteBibliography"/>
        <w:spacing w:after="0"/>
      </w:pPr>
      <w:r w:rsidRPr="008B4D51">
        <w:t xml:space="preserve">Saarela, J. and V. Skirbekk (2020). "Childlessness and union histories: evidence from Finnish population register data." </w:t>
      </w:r>
      <w:r w:rsidRPr="008B4D51">
        <w:rPr>
          <w:u w:val="single"/>
        </w:rPr>
        <w:t>Journal of Biosocial Science</w:t>
      </w:r>
      <w:r w:rsidRPr="008B4D51">
        <w:t xml:space="preserve"> </w:t>
      </w:r>
      <w:r w:rsidRPr="008B4D51">
        <w:rPr>
          <w:b/>
        </w:rPr>
        <w:t>52</w:t>
      </w:r>
      <w:r w:rsidRPr="008B4D51">
        <w:t>(1): 78-96.</w:t>
      </w:r>
    </w:p>
    <w:p w14:paraId="0F511081" w14:textId="77777777" w:rsidR="00733E6E" w:rsidRPr="008B4D51" w:rsidRDefault="00733E6E" w:rsidP="00733E6E">
      <w:pPr>
        <w:pStyle w:val="EndNoteBibliography"/>
        <w:spacing w:after="0"/>
      </w:pPr>
      <w:r w:rsidRPr="008B4D51">
        <w:t xml:space="preserve">Sassler, S. and D. T. Lichter (2020). "Cohabitation and Marriage: Complexity and Diversity in Union-Formation Patterns." </w:t>
      </w:r>
      <w:r w:rsidRPr="008B4D51">
        <w:rPr>
          <w:u w:val="single"/>
        </w:rPr>
        <w:t>Journal of Marriage and Family</w:t>
      </w:r>
      <w:r w:rsidRPr="008B4D51">
        <w:t xml:space="preserve"> </w:t>
      </w:r>
      <w:r w:rsidRPr="008B4D51">
        <w:rPr>
          <w:b/>
        </w:rPr>
        <w:t>82</w:t>
      </w:r>
      <w:r w:rsidRPr="008B4D51">
        <w:t>(1): 35-61.</w:t>
      </w:r>
    </w:p>
    <w:p w14:paraId="1ED421DF" w14:textId="77777777" w:rsidR="00733E6E" w:rsidRPr="008B4D51" w:rsidRDefault="00733E6E" w:rsidP="00733E6E">
      <w:pPr>
        <w:pStyle w:val="EndNoteBibliography"/>
        <w:spacing w:after="0"/>
      </w:pPr>
      <w:r w:rsidRPr="008B4D51">
        <w:t xml:space="preserve">Schnor, C., I. Pasteels and J. Van Bavel (2017). "Sole Physical Custody and Mother's Repartnering After Divorce." </w:t>
      </w:r>
      <w:r w:rsidRPr="008B4D51">
        <w:rPr>
          <w:u w:val="single"/>
        </w:rPr>
        <w:t>Journal of Marriage and Family</w:t>
      </w:r>
      <w:r w:rsidRPr="008B4D51">
        <w:t xml:space="preserve"> </w:t>
      </w:r>
      <w:r w:rsidRPr="008B4D51">
        <w:rPr>
          <w:b/>
        </w:rPr>
        <w:t>79</w:t>
      </w:r>
      <w:r w:rsidRPr="008B4D51">
        <w:t>(3): 879-890.</w:t>
      </w:r>
    </w:p>
    <w:p w14:paraId="396A8A6A" w14:textId="77777777" w:rsidR="00733E6E" w:rsidRPr="008B4D51" w:rsidRDefault="00733E6E" w:rsidP="00733E6E">
      <w:pPr>
        <w:pStyle w:val="EndNoteBibliography"/>
        <w:spacing w:after="0"/>
      </w:pPr>
      <w:r w:rsidRPr="008B4D51">
        <w:t xml:space="preserve">Shulz, S. (2022). "Different trends in marriage and fertility behavior for Roman Catholics, German Protestans, and women without religious affiliation in West Germany." </w:t>
      </w:r>
      <w:r w:rsidRPr="008B4D51">
        <w:rPr>
          <w:u w:val="single"/>
        </w:rPr>
        <w:t>Socius: Sociological Research for a Dynamic World</w:t>
      </w:r>
      <w:r w:rsidRPr="008B4D51">
        <w:t xml:space="preserve"> </w:t>
      </w:r>
      <w:r w:rsidRPr="008B4D51">
        <w:rPr>
          <w:b/>
        </w:rPr>
        <w:t>8</w:t>
      </w:r>
      <w:r w:rsidRPr="008B4D51">
        <w:t>: 1-3.</w:t>
      </w:r>
    </w:p>
    <w:p w14:paraId="68EFA58A" w14:textId="77777777" w:rsidR="00733E6E" w:rsidRPr="008B4D51" w:rsidRDefault="00733E6E" w:rsidP="00733E6E">
      <w:pPr>
        <w:pStyle w:val="EndNoteBibliography"/>
        <w:spacing w:after="0"/>
      </w:pPr>
      <w:r w:rsidRPr="008B4D51">
        <w:t xml:space="preserve">Smock, P. J., W. D. Manning and M. Porter (2005). "“Everything's There Except Money”: How Money Shapes Decisions to Marry Among Cohabitors." </w:t>
      </w:r>
      <w:r w:rsidRPr="008B4D51">
        <w:rPr>
          <w:u w:val="single"/>
        </w:rPr>
        <w:t>Journal of Marriage and Family</w:t>
      </w:r>
      <w:r w:rsidRPr="008B4D51">
        <w:t xml:space="preserve"> </w:t>
      </w:r>
      <w:r w:rsidRPr="008B4D51">
        <w:rPr>
          <w:b/>
        </w:rPr>
        <w:t>67</w:t>
      </w:r>
      <w:r w:rsidRPr="008B4D51">
        <w:t>(3): 680-696.</w:t>
      </w:r>
    </w:p>
    <w:p w14:paraId="5CD28733" w14:textId="77777777" w:rsidR="00733E6E" w:rsidRPr="008B4D51" w:rsidRDefault="00733E6E" w:rsidP="00733E6E">
      <w:pPr>
        <w:pStyle w:val="EndNoteBibliography"/>
        <w:spacing w:after="0"/>
      </w:pPr>
      <w:r w:rsidRPr="008B4D51">
        <w:t xml:space="preserve">Sobotka, T. (2011). "Fertility in Central and Eastern Europe after 1989: Collapse and Gradual Recovery." </w:t>
      </w:r>
      <w:r w:rsidRPr="008B4D51">
        <w:rPr>
          <w:u w:val="single"/>
        </w:rPr>
        <w:t>Historical Social Research / Historische Sozialforschung</w:t>
      </w:r>
      <w:r w:rsidRPr="008B4D51">
        <w:t xml:space="preserve"> </w:t>
      </w:r>
      <w:r w:rsidRPr="008B4D51">
        <w:rPr>
          <w:b/>
        </w:rPr>
        <w:t>36</w:t>
      </w:r>
      <w:r w:rsidRPr="008B4D51">
        <w:t>(2 (136)): 246-296.</w:t>
      </w:r>
    </w:p>
    <w:p w14:paraId="7C36F1B3" w14:textId="77777777" w:rsidR="00733E6E" w:rsidRPr="008B4D51" w:rsidRDefault="00733E6E" w:rsidP="00733E6E">
      <w:pPr>
        <w:pStyle w:val="EndNoteBibliography"/>
        <w:spacing w:after="0"/>
      </w:pPr>
      <w:r w:rsidRPr="008B4D51">
        <w:t xml:space="preserve">Sobotka, T. (2015). Low fertility in Austria and the Czech Republic: Gradual policy adjustments. </w:t>
      </w:r>
      <w:r w:rsidRPr="008B4D51">
        <w:rPr>
          <w:u w:val="single"/>
        </w:rPr>
        <w:t>Vienna Institute of Demography Working Papers</w:t>
      </w:r>
      <w:r w:rsidRPr="008B4D51">
        <w:t xml:space="preserve">. Vienna, Austrian Academy of Sciences. </w:t>
      </w:r>
      <w:r w:rsidRPr="008B4D51">
        <w:rPr>
          <w:b/>
        </w:rPr>
        <w:t>2</w:t>
      </w:r>
      <w:r w:rsidRPr="008B4D51">
        <w:t>.</w:t>
      </w:r>
    </w:p>
    <w:p w14:paraId="57929118" w14:textId="77777777" w:rsidR="00733E6E" w:rsidRPr="008B4D51" w:rsidRDefault="00733E6E" w:rsidP="00733E6E">
      <w:pPr>
        <w:pStyle w:val="EndNoteBibliography"/>
        <w:spacing w:after="0"/>
      </w:pPr>
      <w:r w:rsidRPr="008B4D51">
        <w:t xml:space="preserve">Sobotka, T., A. Štastná, K. Zeman, D. Hamplová and V. Kantorová (2008). "Czech Republic: A rapid transformation of fertility and family behaviour after the collapse of state socialism." </w:t>
      </w:r>
      <w:r w:rsidRPr="008B4D51">
        <w:rPr>
          <w:u w:val="single"/>
        </w:rPr>
        <w:t>Demographic Research</w:t>
      </w:r>
      <w:r w:rsidRPr="008B4D51">
        <w:t xml:space="preserve"> </w:t>
      </w:r>
      <w:r w:rsidRPr="008B4D51">
        <w:rPr>
          <w:b/>
        </w:rPr>
        <w:t>S7</w:t>
      </w:r>
      <w:r w:rsidRPr="008B4D51">
        <w:t>(14): 403-454.</w:t>
      </w:r>
    </w:p>
    <w:p w14:paraId="068789DE" w14:textId="77777777" w:rsidR="00733E6E" w:rsidRPr="008B4D51" w:rsidRDefault="00733E6E" w:rsidP="00733E6E">
      <w:pPr>
        <w:pStyle w:val="EndNoteBibliography"/>
      </w:pPr>
      <w:r w:rsidRPr="008B4D51">
        <w:t>Sobotka, T. and L. Toulemon (2008). "Overview Chapter 4</w:t>
      </w:r>
    </w:p>
    <w:p w14:paraId="352A060A" w14:textId="77777777" w:rsidR="00733E6E" w:rsidRPr="008B4D51" w:rsidRDefault="00733E6E" w:rsidP="00733E6E">
      <w:pPr>
        <w:pStyle w:val="EndNoteBibliography"/>
        <w:spacing w:after="0"/>
      </w:pPr>
      <w:r w:rsidRPr="008B4D51">
        <w:t xml:space="preserve">Changing family and partnership behaviour: Common trends and persistent diversity across Europe." </w:t>
      </w:r>
      <w:r w:rsidRPr="008B4D51">
        <w:rPr>
          <w:u w:val="single"/>
        </w:rPr>
        <w:t>Demographic Research</w:t>
      </w:r>
      <w:r w:rsidRPr="008B4D51">
        <w:t xml:space="preserve"> </w:t>
      </w:r>
      <w:r w:rsidRPr="008B4D51">
        <w:rPr>
          <w:b/>
        </w:rPr>
        <w:t>19</w:t>
      </w:r>
      <w:r w:rsidRPr="008B4D51">
        <w:t>: 85-138.</w:t>
      </w:r>
    </w:p>
    <w:p w14:paraId="23084490" w14:textId="77777777" w:rsidR="00733E6E" w:rsidRPr="008B4D51" w:rsidRDefault="00733E6E" w:rsidP="00733E6E">
      <w:pPr>
        <w:pStyle w:val="EndNoteBibliography"/>
        <w:spacing w:after="0"/>
      </w:pPr>
      <w:r w:rsidRPr="008B4D51">
        <w:t xml:space="preserve">Sobotka, T. Å. (2002). "Ten Years of Rapid Fertility Changes in the European Post-Communist Countries." </w:t>
      </w:r>
      <w:r w:rsidRPr="008B4D51">
        <w:rPr>
          <w:u w:val="single"/>
        </w:rPr>
        <w:t>University of Groningen, Population Research Centre (PRC), Research Reports</w:t>
      </w:r>
      <w:r w:rsidRPr="008B4D51">
        <w:t>.</w:t>
      </w:r>
    </w:p>
    <w:p w14:paraId="223BEAE1" w14:textId="77777777" w:rsidR="00733E6E" w:rsidRPr="008B4D51" w:rsidRDefault="00733E6E" w:rsidP="00733E6E">
      <w:pPr>
        <w:pStyle w:val="EndNoteBibliography"/>
        <w:spacing w:after="0"/>
      </w:pPr>
      <w:r w:rsidRPr="008B4D51">
        <w:t xml:space="preserve">Spéder, Z. and B. Kapitány (2009). "How are time-dependent childbearing intentions realized? Realization, postponement, abandonment, bringing forward." </w:t>
      </w:r>
      <w:r w:rsidRPr="008B4D51">
        <w:rPr>
          <w:u w:val="single"/>
        </w:rPr>
        <w:t>European Journal of Population/Revue européenne de Démographie</w:t>
      </w:r>
      <w:r w:rsidRPr="008B4D51">
        <w:t xml:space="preserve"> </w:t>
      </w:r>
      <w:r w:rsidRPr="008B4D51">
        <w:rPr>
          <w:b/>
        </w:rPr>
        <w:t>25</w:t>
      </w:r>
      <w:r w:rsidRPr="008B4D51">
        <w:t>(4): 503.</w:t>
      </w:r>
    </w:p>
    <w:p w14:paraId="709CEEF9" w14:textId="77777777" w:rsidR="00733E6E" w:rsidRPr="008B4D51" w:rsidRDefault="00733E6E" w:rsidP="00733E6E">
      <w:pPr>
        <w:pStyle w:val="EndNoteBibliography"/>
        <w:spacing w:after="0"/>
      </w:pPr>
      <w:r w:rsidRPr="008B4D51">
        <w:lastRenderedPageBreak/>
        <w:t xml:space="preserve">Steele, F., H. Joshi, C. Kallis and H. Goldstein (2006). "Changing compatibility of cohabitation and childbearing between young British women born in 1958 and 1970." </w:t>
      </w:r>
      <w:r w:rsidRPr="008B4D51">
        <w:rPr>
          <w:u w:val="single"/>
        </w:rPr>
        <w:t>Population Studies</w:t>
      </w:r>
      <w:r w:rsidRPr="008B4D51">
        <w:t xml:space="preserve"> </w:t>
      </w:r>
      <w:r w:rsidRPr="008B4D51">
        <w:rPr>
          <w:b/>
        </w:rPr>
        <w:t>60</w:t>
      </w:r>
      <w:r w:rsidRPr="008B4D51">
        <w:t>(2): 137-152.</w:t>
      </w:r>
    </w:p>
    <w:p w14:paraId="46B4B9C7" w14:textId="77777777" w:rsidR="00733E6E" w:rsidRPr="008B4D51" w:rsidRDefault="00733E6E" w:rsidP="00733E6E">
      <w:pPr>
        <w:pStyle w:val="EndNoteBibliography"/>
        <w:spacing w:after="0"/>
      </w:pPr>
      <w:r w:rsidRPr="008B4D51">
        <w:t xml:space="preserve">Steele, F., C. Kallis, H. Goldstein and H. Joshi (2005). "The relationship between childbearing and transitions from marriage and cohabitation in Britain." </w:t>
      </w:r>
      <w:r w:rsidRPr="008B4D51">
        <w:rPr>
          <w:u w:val="single"/>
        </w:rPr>
        <w:t>Demography</w:t>
      </w:r>
      <w:r w:rsidRPr="008B4D51">
        <w:t xml:space="preserve"> </w:t>
      </w:r>
      <w:r w:rsidRPr="008B4D51">
        <w:rPr>
          <w:b/>
        </w:rPr>
        <w:t>42</w:t>
      </w:r>
      <w:r w:rsidRPr="008B4D51">
        <w:t>(4): 647-673.</w:t>
      </w:r>
    </w:p>
    <w:p w14:paraId="465569DE" w14:textId="77777777" w:rsidR="00733E6E" w:rsidRPr="008B4D51" w:rsidRDefault="00733E6E" w:rsidP="00733E6E">
      <w:pPr>
        <w:pStyle w:val="EndNoteBibliography"/>
        <w:spacing w:after="0"/>
      </w:pPr>
      <w:r w:rsidRPr="008B4D51">
        <w:t xml:space="preserve">Stone, L. (2023). "Ultra-Orthodox fertility and marriage in the United States: Evidence from the American Community Survey." </w:t>
      </w:r>
      <w:r w:rsidRPr="008B4D51">
        <w:rPr>
          <w:u w:val="single"/>
        </w:rPr>
        <w:t>Demographic Research</w:t>
      </w:r>
      <w:r w:rsidRPr="008B4D51">
        <w:t xml:space="preserve"> </w:t>
      </w:r>
      <w:r w:rsidRPr="008B4D51">
        <w:rPr>
          <w:b/>
        </w:rPr>
        <w:t>49</w:t>
      </w:r>
      <w:r w:rsidRPr="008B4D51">
        <w:t>(29): 769-782.</w:t>
      </w:r>
    </w:p>
    <w:p w14:paraId="18054757" w14:textId="77777777" w:rsidR="00733E6E" w:rsidRPr="008B4D51" w:rsidRDefault="00733E6E" w:rsidP="00733E6E">
      <w:pPr>
        <w:pStyle w:val="EndNoteBibliography"/>
        <w:spacing w:after="0"/>
      </w:pPr>
      <w:r w:rsidRPr="008B4D51">
        <w:t xml:space="preserve">Sturm, N., J. C. Koops and R. Rutigliano (2023). "The Influence of Partnership Status on Fertility Intentions of Childless Women and Men Across European Countries." </w:t>
      </w:r>
      <w:r w:rsidRPr="008B4D51">
        <w:rPr>
          <w:u w:val="single"/>
        </w:rPr>
        <w:t>European Journal of Population</w:t>
      </w:r>
      <w:r w:rsidRPr="008B4D51">
        <w:t xml:space="preserve"> </w:t>
      </w:r>
      <w:r w:rsidRPr="008B4D51">
        <w:rPr>
          <w:b/>
        </w:rPr>
        <w:t>39</w:t>
      </w:r>
      <w:r w:rsidRPr="008B4D51">
        <w:t>(1): 20.</w:t>
      </w:r>
    </w:p>
    <w:p w14:paraId="023CB0C8" w14:textId="77777777" w:rsidR="00733E6E" w:rsidRPr="008B4D51" w:rsidRDefault="00733E6E" w:rsidP="00733E6E">
      <w:pPr>
        <w:pStyle w:val="EndNoteBibliography"/>
        <w:spacing w:after="0"/>
      </w:pPr>
      <w:r w:rsidRPr="008B4D51">
        <w:t>Surkyn, J. and R. Lestaeghe (2004). Values Orientations and the Second Demographic Transition (SDT) in Northern, Western and Southern Europe: An update. Retrieved 8. May 2007, 2007.</w:t>
      </w:r>
    </w:p>
    <w:p w14:paraId="2E96CE30" w14:textId="77777777" w:rsidR="00733E6E" w:rsidRPr="008B4D51" w:rsidRDefault="00733E6E" w:rsidP="00733E6E">
      <w:pPr>
        <w:pStyle w:val="EndNoteBibliography"/>
        <w:spacing w:after="0"/>
      </w:pPr>
      <w:r w:rsidRPr="008B4D51">
        <w:t xml:space="preserve">Sweeney, M. M. and R. K. Raley (2014). "Race, Ethnicity, and the Changing Context of Childbearing in the United States." </w:t>
      </w:r>
      <w:r w:rsidRPr="008B4D51">
        <w:rPr>
          <w:u w:val="single"/>
        </w:rPr>
        <w:t>Annual Review of Sociology</w:t>
      </w:r>
      <w:r w:rsidRPr="008B4D51">
        <w:t xml:space="preserve"> </w:t>
      </w:r>
      <w:r w:rsidRPr="008B4D51">
        <w:rPr>
          <w:b/>
        </w:rPr>
        <w:t>40</w:t>
      </w:r>
      <w:r w:rsidRPr="008B4D51">
        <w:t>(1): 539-558.</w:t>
      </w:r>
    </w:p>
    <w:p w14:paraId="1AA2EB4D" w14:textId="77777777" w:rsidR="00733E6E" w:rsidRPr="008B4D51" w:rsidRDefault="00733E6E" w:rsidP="00733E6E">
      <w:pPr>
        <w:pStyle w:val="EndNoteBibliography"/>
        <w:spacing w:after="0"/>
      </w:pPr>
      <w:r w:rsidRPr="008B4D51">
        <w:t xml:space="preserve">Thomson, E. (2004). "Step-families and Childbearing Desires in Europe." </w:t>
      </w:r>
      <w:r w:rsidRPr="008B4D51">
        <w:rPr>
          <w:u w:val="single"/>
        </w:rPr>
        <w:t>Demographic Research</w:t>
      </w:r>
      <w:r w:rsidRPr="008B4D51">
        <w:t xml:space="preserve"> </w:t>
      </w:r>
      <w:r w:rsidRPr="008B4D51">
        <w:rPr>
          <w:b/>
        </w:rPr>
        <w:t>S3</w:t>
      </w:r>
      <w:r w:rsidRPr="008B4D51">
        <w:t>: 117-134.</w:t>
      </w:r>
    </w:p>
    <w:p w14:paraId="143284A1" w14:textId="77777777" w:rsidR="00733E6E" w:rsidRPr="008B4D51" w:rsidRDefault="00733E6E" w:rsidP="00733E6E">
      <w:pPr>
        <w:pStyle w:val="EndNoteBibliography"/>
        <w:spacing w:after="0"/>
      </w:pPr>
      <w:r w:rsidRPr="008B4D51">
        <w:t xml:space="preserve">Thomson, E. (2014). "Family Complexity in Europe." </w:t>
      </w:r>
      <w:r w:rsidRPr="008B4D51">
        <w:rPr>
          <w:u w:val="single"/>
        </w:rPr>
        <w:t>The ANNALS of the American Academy of Political and Social Science</w:t>
      </w:r>
      <w:r w:rsidRPr="008B4D51">
        <w:t xml:space="preserve"> </w:t>
      </w:r>
      <w:r w:rsidRPr="008B4D51">
        <w:rPr>
          <w:b/>
        </w:rPr>
        <w:t>654</w:t>
      </w:r>
      <w:r w:rsidRPr="008B4D51">
        <w:t>(1): 245-258.</w:t>
      </w:r>
    </w:p>
    <w:p w14:paraId="508D2A08" w14:textId="77777777" w:rsidR="00733E6E" w:rsidRPr="008B4D51" w:rsidRDefault="00733E6E" w:rsidP="00733E6E">
      <w:pPr>
        <w:pStyle w:val="EndNoteBibliography"/>
        <w:spacing w:after="0"/>
      </w:pPr>
      <w:r w:rsidRPr="008B4D51">
        <w:t xml:space="preserve">Thomson, E., T. Lappegård, M. Carlson, A. Evans and E. Gray (2014). "Childbearing Across Partnerships in Australia, the United States, Norway, and Sweden." </w:t>
      </w:r>
      <w:r w:rsidRPr="008B4D51">
        <w:rPr>
          <w:u w:val="single"/>
        </w:rPr>
        <w:t>Demography</w:t>
      </w:r>
      <w:r w:rsidRPr="008B4D51">
        <w:t xml:space="preserve"> </w:t>
      </w:r>
      <w:r w:rsidRPr="008B4D51">
        <w:rPr>
          <w:b/>
        </w:rPr>
        <w:t>51</w:t>
      </w:r>
      <w:r w:rsidRPr="008B4D51">
        <w:t>(2): 485-508.</w:t>
      </w:r>
    </w:p>
    <w:p w14:paraId="1FFC23C6" w14:textId="77777777" w:rsidR="00733E6E" w:rsidRPr="008B4D51" w:rsidRDefault="00733E6E" w:rsidP="00733E6E">
      <w:pPr>
        <w:pStyle w:val="EndNoteBibliography"/>
        <w:spacing w:after="0"/>
      </w:pPr>
      <w:r w:rsidRPr="008B4D51">
        <w:t xml:space="preserve">Thornton, A., W. G. Axinn and D. H. Hill (1992). "Reciprocal effects of religiosity, cohabitation, and marriage." </w:t>
      </w:r>
      <w:r w:rsidRPr="008B4D51">
        <w:rPr>
          <w:u w:val="single"/>
        </w:rPr>
        <w:t>American Journal of Sociology</w:t>
      </w:r>
      <w:r w:rsidRPr="008B4D51">
        <w:t xml:space="preserve"> </w:t>
      </w:r>
      <w:r w:rsidRPr="008B4D51">
        <w:rPr>
          <w:b/>
        </w:rPr>
        <w:t>98</w:t>
      </w:r>
      <w:r w:rsidRPr="008B4D51">
        <w:t>(3): 628-651.</w:t>
      </w:r>
    </w:p>
    <w:p w14:paraId="0B4EFF1B" w14:textId="77777777" w:rsidR="00733E6E" w:rsidRPr="008B4D51" w:rsidRDefault="00733E6E" w:rsidP="00733E6E">
      <w:pPr>
        <w:pStyle w:val="EndNoteBibliography"/>
        <w:spacing w:after="0"/>
      </w:pPr>
      <w:r w:rsidRPr="008B4D51">
        <w:t xml:space="preserve">Thornton, A. and D. Philipov (2009). "Sweeping Changes in Marriage, Cohabitation, and Childbearing in Central and Eastern Europe: New Insights from the Developmental Idealism Framework." </w:t>
      </w:r>
      <w:r w:rsidRPr="008B4D51">
        <w:rPr>
          <w:u w:val="single"/>
        </w:rPr>
        <w:t>Eur J Popul</w:t>
      </w:r>
      <w:r w:rsidRPr="008B4D51">
        <w:t xml:space="preserve"> </w:t>
      </w:r>
      <w:r w:rsidRPr="008B4D51">
        <w:rPr>
          <w:b/>
        </w:rPr>
        <w:t>25</w:t>
      </w:r>
      <w:r w:rsidRPr="008B4D51">
        <w:t>(2): 123-156.</w:t>
      </w:r>
    </w:p>
    <w:p w14:paraId="5E9455ED" w14:textId="77777777" w:rsidR="00733E6E" w:rsidRPr="008B4D51" w:rsidRDefault="00733E6E" w:rsidP="00733E6E">
      <w:pPr>
        <w:pStyle w:val="EndNoteBibliography"/>
        <w:spacing w:after="0"/>
      </w:pPr>
      <w:r w:rsidRPr="008B4D51">
        <w:t xml:space="preserve">Tocchioni, V., A. Rybińska, M. Mynarska, A. Matysiak and D. Vignoli (2022). "Life-Course Trajectories of Childless Women: Country-Specific or Universal?" </w:t>
      </w:r>
      <w:r w:rsidRPr="008B4D51">
        <w:rPr>
          <w:u w:val="single"/>
        </w:rPr>
        <w:t>European Journal of Population</w:t>
      </w:r>
      <w:r w:rsidRPr="008B4D51">
        <w:t xml:space="preserve"> </w:t>
      </w:r>
      <w:r w:rsidRPr="008B4D51">
        <w:rPr>
          <w:b/>
        </w:rPr>
        <w:t>38</w:t>
      </w:r>
      <w:r w:rsidRPr="008B4D51">
        <w:t>(5): 1315-1332.</w:t>
      </w:r>
    </w:p>
    <w:p w14:paraId="703BEAE7" w14:textId="77777777" w:rsidR="00733E6E" w:rsidRPr="008B4D51" w:rsidRDefault="00733E6E" w:rsidP="00733E6E">
      <w:pPr>
        <w:pStyle w:val="EndNoteBibliography"/>
        <w:spacing w:after="0"/>
      </w:pPr>
      <w:r w:rsidRPr="008B4D51">
        <w:t xml:space="preserve">Todesco, L. (2011). "A Matter of Number, Age or Marriage? Children and Marital Dissolution in Italy." </w:t>
      </w:r>
      <w:r w:rsidRPr="008B4D51">
        <w:rPr>
          <w:u w:val="single"/>
        </w:rPr>
        <w:t>Population Research and Policy Review</w:t>
      </w:r>
      <w:r w:rsidRPr="008B4D51">
        <w:t xml:space="preserve"> </w:t>
      </w:r>
      <w:r w:rsidRPr="008B4D51">
        <w:rPr>
          <w:b/>
        </w:rPr>
        <w:t>30</w:t>
      </w:r>
      <w:r w:rsidRPr="008B4D51">
        <w:t>(2): 313-332.</w:t>
      </w:r>
    </w:p>
    <w:p w14:paraId="7382FBBF" w14:textId="77777777" w:rsidR="00733E6E" w:rsidRPr="008B4D51" w:rsidRDefault="00733E6E" w:rsidP="00733E6E">
      <w:pPr>
        <w:pStyle w:val="EndNoteBibliography"/>
        <w:spacing w:after="0"/>
      </w:pPr>
      <w:r w:rsidRPr="008B4D51">
        <w:t xml:space="preserve">Upchurch, D. M., L. A. Lillard and C. W. A. Panis (2002). "Nonmarital childbearing: Influences of education, marriage, and fertility." </w:t>
      </w:r>
      <w:r w:rsidRPr="008B4D51">
        <w:rPr>
          <w:u w:val="single"/>
        </w:rPr>
        <w:t>Demography</w:t>
      </w:r>
      <w:r w:rsidRPr="008B4D51">
        <w:t xml:space="preserve"> </w:t>
      </w:r>
      <w:r w:rsidRPr="008B4D51">
        <w:rPr>
          <w:b/>
        </w:rPr>
        <w:t>39</w:t>
      </w:r>
      <w:r w:rsidRPr="008B4D51">
        <w:t>(2): 311-329.</w:t>
      </w:r>
    </w:p>
    <w:p w14:paraId="50D44AAC" w14:textId="77777777" w:rsidR="00733E6E" w:rsidRPr="008B4D51" w:rsidRDefault="00733E6E" w:rsidP="00733E6E">
      <w:pPr>
        <w:pStyle w:val="EndNoteBibliography"/>
        <w:spacing w:after="0"/>
      </w:pPr>
      <w:r w:rsidRPr="008B4D51">
        <w:t xml:space="preserve">Van Bavel, J. and D. S. Reher (2013). "The Baby Boom and Its Causes: What We Know and What We Need to Know." </w:t>
      </w:r>
      <w:r w:rsidRPr="008B4D51">
        <w:rPr>
          <w:u w:val="single"/>
        </w:rPr>
        <w:t>Population and Development Review</w:t>
      </w:r>
      <w:r w:rsidRPr="008B4D51">
        <w:t xml:space="preserve"> </w:t>
      </w:r>
      <w:r w:rsidRPr="008B4D51">
        <w:rPr>
          <w:b/>
        </w:rPr>
        <w:t>39</w:t>
      </w:r>
      <w:r w:rsidRPr="008B4D51">
        <w:t>(2): 257-288.</w:t>
      </w:r>
    </w:p>
    <w:p w14:paraId="4A2D0B92" w14:textId="77777777" w:rsidR="00733E6E" w:rsidRPr="008B4D51" w:rsidRDefault="00733E6E" w:rsidP="00733E6E">
      <w:pPr>
        <w:pStyle w:val="EndNoteBibliography"/>
        <w:spacing w:after="0"/>
      </w:pPr>
      <w:r w:rsidRPr="008B4D51">
        <w:lastRenderedPageBreak/>
        <w:t xml:space="preserve">Van Landschoot, L., H. de Valk and J. Van Bavel (2017). "Fertility among descendants of immigrants in Belgium: The role of the partner." </w:t>
      </w:r>
      <w:r w:rsidRPr="008B4D51">
        <w:rPr>
          <w:u w:val="single"/>
        </w:rPr>
        <w:t>Demographic Research</w:t>
      </w:r>
      <w:r w:rsidRPr="008B4D51">
        <w:t xml:space="preserve"> </w:t>
      </w:r>
      <w:r w:rsidRPr="008B4D51">
        <w:rPr>
          <w:b/>
        </w:rPr>
        <w:t>S23</w:t>
      </w:r>
      <w:r w:rsidRPr="008B4D51">
        <w:t>(60): 1827-1858.</w:t>
      </w:r>
    </w:p>
    <w:p w14:paraId="103DF076" w14:textId="77777777" w:rsidR="00733E6E" w:rsidRPr="008B4D51" w:rsidRDefault="00733E6E" w:rsidP="00733E6E">
      <w:pPr>
        <w:pStyle w:val="EndNoteBibliography"/>
        <w:spacing w:after="0"/>
      </w:pPr>
      <w:r w:rsidRPr="008B4D51">
        <w:t xml:space="preserve">Vanassche, S., M. Corijn, K. Matthijs and G. Swicegood (2015). "Repartnering and Childbearing After Divorce: Differences According to Parental Status and Custodial Arrangements." </w:t>
      </w:r>
      <w:r w:rsidRPr="008B4D51">
        <w:rPr>
          <w:u w:val="single"/>
        </w:rPr>
        <w:t>Population Research and Policy Review</w:t>
      </w:r>
      <w:r w:rsidRPr="008B4D51">
        <w:t xml:space="preserve"> </w:t>
      </w:r>
      <w:r w:rsidRPr="008B4D51">
        <w:rPr>
          <w:b/>
        </w:rPr>
        <w:t>34</w:t>
      </w:r>
      <w:r w:rsidRPr="008B4D51">
        <w:t>(5): 761-784.</w:t>
      </w:r>
    </w:p>
    <w:p w14:paraId="056C6A05" w14:textId="77777777" w:rsidR="00733E6E" w:rsidRPr="008B4D51" w:rsidRDefault="00733E6E" w:rsidP="00733E6E">
      <w:pPr>
        <w:pStyle w:val="EndNoteBibliography"/>
        <w:spacing w:after="0"/>
      </w:pPr>
      <w:r w:rsidRPr="008B4D51">
        <w:t xml:space="preserve">Vasireddy, S., A. Berrington, B. Kuang and H. Kulu (2023). "Education and Fertility: A Review of Recent Research in Europe." </w:t>
      </w:r>
      <w:r w:rsidRPr="008B4D51">
        <w:rPr>
          <w:u w:val="single"/>
        </w:rPr>
        <w:t>Comparative Population Studies</w:t>
      </w:r>
      <w:r w:rsidRPr="008B4D51">
        <w:t xml:space="preserve"> </w:t>
      </w:r>
      <w:r w:rsidRPr="008B4D51">
        <w:rPr>
          <w:b/>
        </w:rPr>
        <w:t>48</w:t>
      </w:r>
      <w:r w:rsidRPr="008B4D51">
        <w:t>.</w:t>
      </w:r>
    </w:p>
    <w:p w14:paraId="15A5EC7C" w14:textId="77777777" w:rsidR="00733E6E" w:rsidRPr="008B4D51" w:rsidRDefault="00733E6E" w:rsidP="00733E6E">
      <w:pPr>
        <w:pStyle w:val="EndNoteBibliography"/>
        <w:spacing w:after="0"/>
      </w:pPr>
      <w:r w:rsidRPr="008B4D51">
        <w:t xml:space="preserve">Vignoli, D. and S. Salvini (2014). "Religion and union formation in Italy: Catholic precepts, social pressure, and tradition." </w:t>
      </w:r>
      <w:r w:rsidRPr="008B4D51">
        <w:rPr>
          <w:u w:val="single"/>
        </w:rPr>
        <w:t>Demographic Research</w:t>
      </w:r>
      <w:r w:rsidRPr="008B4D51">
        <w:t xml:space="preserve"> </w:t>
      </w:r>
      <w:r w:rsidRPr="008B4D51">
        <w:rPr>
          <w:b/>
        </w:rPr>
        <w:t>S17</w:t>
      </w:r>
      <w:r w:rsidRPr="008B4D51">
        <w:t>(35): 1079-1106.</w:t>
      </w:r>
    </w:p>
    <w:p w14:paraId="5D26F6A1" w14:textId="77777777" w:rsidR="00733E6E" w:rsidRPr="008B4D51" w:rsidRDefault="00733E6E" w:rsidP="00733E6E">
      <w:pPr>
        <w:pStyle w:val="EndNoteBibliography"/>
        <w:spacing w:after="0"/>
      </w:pPr>
      <w:r w:rsidRPr="008B4D51">
        <w:t xml:space="preserve">Vignoli, D., V. Tocchioni and A. Mattei (2020). "The impact of job uncertainty on first-birth postponement." </w:t>
      </w:r>
      <w:r w:rsidRPr="008B4D51">
        <w:rPr>
          <w:u w:val="single"/>
        </w:rPr>
        <w:t>Advances in Life Course Research</w:t>
      </w:r>
      <w:r w:rsidRPr="008B4D51">
        <w:t xml:space="preserve"> </w:t>
      </w:r>
      <w:r w:rsidRPr="008B4D51">
        <w:rPr>
          <w:b/>
        </w:rPr>
        <w:t>45</w:t>
      </w:r>
      <w:r w:rsidRPr="008B4D51">
        <w:t>: 100308.</w:t>
      </w:r>
    </w:p>
    <w:p w14:paraId="6993B540" w14:textId="77777777" w:rsidR="00733E6E" w:rsidRPr="008B4D51" w:rsidRDefault="00733E6E" w:rsidP="00733E6E">
      <w:pPr>
        <w:pStyle w:val="EndNoteBibliography"/>
      </w:pPr>
      <w:r w:rsidRPr="008B4D51">
        <w:t>Vignoli, D., V. Tocchioni and S. Salvini (2016). "Uncertain lives</w:t>
      </w:r>
    </w:p>
    <w:p w14:paraId="4574988F" w14:textId="77777777" w:rsidR="00733E6E" w:rsidRPr="008B4D51" w:rsidRDefault="00733E6E" w:rsidP="00733E6E">
      <w:pPr>
        <w:pStyle w:val="EndNoteBibliography"/>
        <w:spacing w:after="0"/>
      </w:pPr>
      <w:r w:rsidRPr="008B4D51">
        <w:t xml:space="preserve">Insights into the role of job precariousness in union formation in Italy." </w:t>
      </w:r>
      <w:r w:rsidRPr="008B4D51">
        <w:rPr>
          <w:u w:val="single"/>
        </w:rPr>
        <w:t>Demographic Research</w:t>
      </w:r>
      <w:r w:rsidRPr="008B4D51">
        <w:t xml:space="preserve"> </w:t>
      </w:r>
      <w:r w:rsidRPr="008B4D51">
        <w:rPr>
          <w:b/>
        </w:rPr>
        <w:t>35</w:t>
      </w:r>
      <w:r w:rsidRPr="008B4D51">
        <w:t>: 253-282.</w:t>
      </w:r>
    </w:p>
    <w:p w14:paraId="247D1BBB" w14:textId="77777777" w:rsidR="00733E6E" w:rsidRPr="008B4D51" w:rsidRDefault="00733E6E" w:rsidP="00733E6E">
      <w:pPr>
        <w:pStyle w:val="EndNoteBibliography"/>
        <w:spacing w:after="0"/>
      </w:pPr>
      <w:r w:rsidRPr="008B4D51">
        <w:t xml:space="preserve">Vikat, A., E. Thomson and J. M. Hoem (1999). "Stepfamily fertility in contemporary Sweden: The impact of childbearing before the current union." </w:t>
      </w:r>
      <w:r w:rsidRPr="008B4D51">
        <w:rPr>
          <w:u w:val="single"/>
        </w:rPr>
        <w:t>Population Studies</w:t>
      </w:r>
      <w:r w:rsidRPr="008B4D51">
        <w:t xml:space="preserve"> </w:t>
      </w:r>
      <w:r w:rsidRPr="008B4D51">
        <w:rPr>
          <w:b/>
        </w:rPr>
        <w:t>53</w:t>
      </w:r>
      <w:r w:rsidRPr="008B4D51">
        <w:t>(2): 211-225.</w:t>
      </w:r>
    </w:p>
    <w:p w14:paraId="59F4839A" w14:textId="77777777" w:rsidR="00733E6E" w:rsidRPr="008B4D51" w:rsidRDefault="00733E6E" w:rsidP="00733E6E">
      <w:pPr>
        <w:pStyle w:val="EndNoteBibliography"/>
        <w:spacing w:after="0"/>
      </w:pPr>
      <w:r w:rsidRPr="008B4D51">
        <w:t xml:space="preserve">Vitali, A., A. Aassve and T. Lappegård (2015). "Diffusion of childbearing within cohabitation." </w:t>
      </w:r>
      <w:r w:rsidRPr="008B4D51">
        <w:rPr>
          <w:u w:val="single"/>
        </w:rPr>
        <w:t>Demography</w:t>
      </w:r>
      <w:r w:rsidRPr="008B4D51">
        <w:t xml:space="preserve"> </w:t>
      </w:r>
      <w:r w:rsidRPr="008B4D51">
        <w:rPr>
          <w:b/>
        </w:rPr>
        <w:t>52</w:t>
      </w:r>
      <w:r w:rsidRPr="008B4D51">
        <w:t>(2): 355-377.</w:t>
      </w:r>
    </w:p>
    <w:p w14:paraId="30A772B7" w14:textId="77777777" w:rsidR="00733E6E" w:rsidRPr="008B4D51" w:rsidRDefault="00733E6E" w:rsidP="00733E6E">
      <w:pPr>
        <w:pStyle w:val="EndNoteBibliography"/>
        <w:spacing w:after="0"/>
      </w:pPr>
      <w:r w:rsidRPr="008B4D51">
        <w:t xml:space="preserve">Wagner, M., J. Huinink and A. C. Liefbroer (2019). "Running out of time? Understanding the consequences of the biological clock for the dynamics of fertility intentions and union formation." </w:t>
      </w:r>
      <w:r w:rsidRPr="008B4D51">
        <w:rPr>
          <w:u w:val="single"/>
        </w:rPr>
        <w:t>Demographic Research</w:t>
      </w:r>
      <w:r w:rsidRPr="008B4D51">
        <w:t xml:space="preserve"> </w:t>
      </w:r>
      <w:r w:rsidRPr="008B4D51">
        <w:rPr>
          <w:b/>
        </w:rPr>
        <w:t>40</w:t>
      </w:r>
      <w:r w:rsidRPr="008B4D51">
        <w:t>: 1-26.</w:t>
      </w:r>
    </w:p>
    <w:p w14:paraId="2DDB8616" w14:textId="77777777" w:rsidR="00733E6E" w:rsidRPr="008B4D51" w:rsidRDefault="00733E6E" w:rsidP="00733E6E">
      <w:pPr>
        <w:pStyle w:val="EndNoteBibliography"/>
        <w:spacing w:after="0"/>
      </w:pPr>
      <w:r w:rsidRPr="008B4D51">
        <w:t xml:space="preserve">Walke, R. (2002). "Twins or two single children: The influence of the multiplicity of the first birth on the divorce risk of Swedish women." </w:t>
      </w:r>
      <w:r w:rsidRPr="008B4D51">
        <w:rPr>
          <w:u w:val="single"/>
        </w:rPr>
        <w:t>Demographic Research</w:t>
      </w:r>
      <w:r w:rsidRPr="008B4D51">
        <w:t xml:space="preserve"> </w:t>
      </w:r>
      <w:r w:rsidRPr="008B4D51">
        <w:rPr>
          <w:b/>
        </w:rPr>
        <w:t>7</w:t>
      </w:r>
      <w:r w:rsidRPr="008B4D51">
        <w:t>: 379-389.</w:t>
      </w:r>
    </w:p>
    <w:p w14:paraId="62B5A558" w14:textId="77777777" w:rsidR="00733E6E" w:rsidRPr="008B4D51" w:rsidRDefault="00733E6E" w:rsidP="00733E6E">
      <w:pPr>
        <w:pStyle w:val="EndNoteBibliography"/>
        <w:spacing w:after="0"/>
      </w:pPr>
      <w:r w:rsidRPr="008B4D51">
        <w:t xml:space="preserve">Westoff, C. F. (1986). "Fertility in the United States." </w:t>
      </w:r>
      <w:r w:rsidRPr="008B4D51">
        <w:rPr>
          <w:u w:val="single"/>
        </w:rPr>
        <w:t>Science</w:t>
      </w:r>
      <w:r w:rsidRPr="008B4D51">
        <w:t xml:space="preserve"> </w:t>
      </w:r>
      <w:r w:rsidRPr="008B4D51">
        <w:rPr>
          <w:b/>
        </w:rPr>
        <w:t>234</w:t>
      </w:r>
      <w:r w:rsidRPr="008B4D51">
        <w:t>(4776): 554-559.</w:t>
      </w:r>
    </w:p>
    <w:p w14:paraId="5136890D" w14:textId="77777777" w:rsidR="00733E6E" w:rsidRPr="008B4D51" w:rsidRDefault="00733E6E" w:rsidP="00733E6E">
      <w:pPr>
        <w:pStyle w:val="EndNoteBibliography"/>
        <w:spacing w:after="0"/>
      </w:pPr>
      <w:r w:rsidRPr="008B4D51">
        <w:t xml:space="preserve">Winkler-Dworak, M., E. Beaujouan, P. Di Giulio and M. Spielauer (2017). Union instability and fertility: A microsimulation model for Italy and Great Britain. </w:t>
      </w:r>
      <w:r w:rsidRPr="008B4D51">
        <w:rPr>
          <w:u w:val="single"/>
        </w:rPr>
        <w:t xml:space="preserve">Vienna Institute of Demography Working Papers </w:t>
      </w:r>
      <w:r w:rsidRPr="008B4D51">
        <w:t>Vienna, Vienna Institute of Demography.</w:t>
      </w:r>
    </w:p>
    <w:p w14:paraId="538B280D" w14:textId="77777777" w:rsidR="00733E6E" w:rsidRPr="008B4D51" w:rsidRDefault="00733E6E" w:rsidP="00733E6E">
      <w:pPr>
        <w:pStyle w:val="EndNoteBibliography"/>
        <w:spacing w:after="0"/>
      </w:pPr>
      <w:r w:rsidRPr="008B4D51">
        <w:t xml:space="preserve">Wu, L. and S. Martin (2002). Is there an engine of nonmarital fertility? </w:t>
      </w:r>
      <w:r w:rsidRPr="008B4D51">
        <w:rPr>
          <w:u w:val="single"/>
        </w:rPr>
        <w:t xml:space="preserve">CDE Working Paper </w:t>
      </w:r>
      <w:r w:rsidRPr="008B4D51">
        <w:t>Center for Demography and Ecology, University of Wisconsin-Madison.</w:t>
      </w:r>
    </w:p>
    <w:p w14:paraId="51186272" w14:textId="77777777" w:rsidR="00733E6E" w:rsidRPr="008B4D51" w:rsidRDefault="00733E6E" w:rsidP="00733E6E">
      <w:pPr>
        <w:pStyle w:val="EndNoteBibliography"/>
      </w:pPr>
      <w:r w:rsidRPr="008B4D51">
        <w:t xml:space="preserve">Zimmermann, O. (2021). "Is Early Partnership Formation Instrumental for Fertility in Germany? Influences of Fertility Orientations on Partnership Transitions." </w:t>
      </w:r>
      <w:r w:rsidRPr="008B4D51">
        <w:rPr>
          <w:u w:val="single"/>
        </w:rPr>
        <w:t>Comparative Population Studies</w:t>
      </w:r>
      <w:r w:rsidRPr="008B4D51">
        <w:t xml:space="preserve"> </w:t>
      </w:r>
      <w:r w:rsidRPr="008B4D51">
        <w:rPr>
          <w:b/>
        </w:rPr>
        <w:t>46</w:t>
      </w:r>
      <w:r w:rsidRPr="008B4D51">
        <w:t>.</w:t>
      </w:r>
    </w:p>
    <w:p w14:paraId="401A3043" w14:textId="51D0C4BD" w:rsidR="000F2A42" w:rsidRPr="00BD21F7" w:rsidRDefault="00082DB4" w:rsidP="00BD21F7">
      <w:pPr>
        <w:spacing w:line="480" w:lineRule="auto"/>
        <w:rPr>
          <w:szCs w:val="24"/>
        </w:rPr>
      </w:pPr>
      <w:r w:rsidRPr="008B4D51">
        <w:rPr>
          <w:szCs w:val="24"/>
        </w:rPr>
        <w:fldChar w:fldCharType="end"/>
      </w:r>
    </w:p>
    <w:sectPr w:rsidR="000F2A42" w:rsidRPr="00BD21F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66A536E" w14:textId="77777777" w:rsidR="002E29C7" w:rsidRDefault="002E29C7" w:rsidP="00621316">
      <w:pPr>
        <w:spacing w:after="0" w:line="240" w:lineRule="auto"/>
      </w:pPr>
      <w:r>
        <w:separator/>
      </w:r>
    </w:p>
  </w:endnote>
  <w:endnote w:type="continuationSeparator" w:id="0">
    <w:p w14:paraId="61CC9D54" w14:textId="77777777" w:rsidR="002E29C7" w:rsidRDefault="002E29C7" w:rsidP="006213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7AB4F14" w14:textId="77777777" w:rsidR="002E29C7" w:rsidRDefault="002E29C7" w:rsidP="00621316">
      <w:pPr>
        <w:spacing w:after="0" w:line="240" w:lineRule="auto"/>
      </w:pPr>
      <w:r>
        <w:separator/>
      </w:r>
    </w:p>
  </w:footnote>
  <w:footnote w:type="continuationSeparator" w:id="0">
    <w:p w14:paraId="1CB3F8C3" w14:textId="77777777" w:rsidR="002E29C7" w:rsidRDefault="002E29C7" w:rsidP="0062131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A4F7754"/>
    <w:multiLevelType w:val="hybridMultilevel"/>
    <w:tmpl w:val="F9A00C7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F2A4D9F"/>
    <w:multiLevelType w:val="hybridMultilevel"/>
    <w:tmpl w:val="356033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2E430C6"/>
    <w:multiLevelType w:val="hybridMultilevel"/>
    <w:tmpl w:val="B83EA246"/>
    <w:lvl w:ilvl="0" w:tplc="0BC86122">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7C1143"/>
    <w:multiLevelType w:val="hybridMultilevel"/>
    <w:tmpl w:val="BE2632F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CD80A5B"/>
    <w:multiLevelType w:val="hybridMultilevel"/>
    <w:tmpl w:val="F4A85A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FB83A0F"/>
    <w:multiLevelType w:val="hybridMultilevel"/>
    <w:tmpl w:val="CAF805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CBA33D4"/>
    <w:multiLevelType w:val="hybridMultilevel"/>
    <w:tmpl w:val="EE1E7764"/>
    <w:lvl w:ilvl="0" w:tplc="0226D9E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E355D3B"/>
    <w:multiLevelType w:val="hybridMultilevel"/>
    <w:tmpl w:val="C294603C"/>
    <w:lvl w:ilvl="0" w:tplc="56D47FF4">
      <w:start w:val="1"/>
      <w:numFmt w:val="decimal"/>
      <w:lvlText w:val="%1."/>
      <w:lvlJc w:val="left"/>
      <w:pPr>
        <w:ind w:left="1020" w:hanging="360"/>
      </w:pPr>
    </w:lvl>
    <w:lvl w:ilvl="1" w:tplc="135CFF9C">
      <w:start w:val="1"/>
      <w:numFmt w:val="decimal"/>
      <w:lvlText w:val="%2."/>
      <w:lvlJc w:val="left"/>
      <w:pPr>
        <w:ind w:left="1020" w:hanging="360"/>
      </w:pPr>
    </w:lvl>
    <w:lvl w:ilvl="2" w:tplc="B068F730">
      <w:start w:val="1"/>
      <w:numFmt w:val="decimal"/>
      <w:lvlText w:val="%3."/>
      <w:lvlJc w:val="left"/>
      <w:pPr>
        <w:ind w:left="1020" w:hanging="360"/>
      </w:pPr>
    </w:lvl>
    <w:lvl w:ilvl="3" w:tplc="A24CD068">
      <w:start w:val="1"/>
      <w:numFmt w:val="decimal"/>
      <w:lvlText w:val="%4."/>
      <w:lvlJc w:val="left"/>
      <w:pPr>
        <w:ind w:left="1020" w:hanging="360"/>
      </w:pPr>
    </w:lvl>
    <w:lvl w:ilvl="4" w:tplc="CB40E658">
      <w:start w:val="1"/>
      <w:numFmt w:val="decimal"/>
      <w:lvlText w:val="%5."/>
      <w:lvlJc w:val="left"/>
      <w:pPr>
        <w:ind w:left="1020" w:hanging="360"/>
      </w:pPr>
    </w:lvl>
    <w:lvl w:ilvl="5" w:tplc="4C4EB35E">
      <w:start w:val="1"/>
      <w:numFmt w:val="decimal"/>
      <w:lvlText w:val="%6."/>
      <w:lvlJc w:val="left"/>
      <w:pPr>
        <w:ind w:left="1020" w:hanging="360"/>
      </w:pPr>
    </w:lvl>
    <w:lvl w:ilvl="6" w:tplc="C602ED4C">
      <w:start w:val="1"/>
      <w:numFmt w:val="decimal"/>
      <w:lvlText w:val="%7."/>
      <w:lvlJc w:val="left"/>
      <w:pPr>
        <w:ind w:left="1020" w:hanging="360"/>
      </w:pPr>
    </w:lvl>
    <w:lvl w:ilvl="7" w:tplc="3C3A1026">
      <w:start w:val="1"/>
      <w:numFmt w:val="decimal"/>
      <w:lvlText w:val="%8."/>
      <w:lvlJc w:val="left"/>
      <w:pPr>
        <w:ind w:left="1020" w:hanging="360"/>
      </w:pPr>
    </w:lvl>
    <w:lvl w:ilvl="8" w:tplc="D8A27F86">
      <w:start w:val="1"/>
      <w:numFmt w:val="decimal"/>
      <w:lvlText w:val="%9."/>
      <w:lvlJc w:val="left"/>
      <w:pPr>
        <w:ind w:left="1020" w:hanging="360"/>
      </w:pPr>
    </w:lvl>
  </w:abstractNum>
  <w:abstractNum w:abstractNumId="8" w15:restartNumberingAfterBreak="0">
    <w:nsid w:val="78441505"/>
    <w:multiLevelType w:val="hybridMultilevel"/>
    <w:tmpl w:val="F7BC9DE4"/>
    <w:lvl w:ilvl="0" w:tplc="4D42437A">
      <w:start w:val="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D092924"/>
    <w:multiLevelType w:val="hybridMultilevel"/>
    <w:tmpl w:val="762ABB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92280799">
    <w:abstractNumId w:val="2"/>
  </w:num>
  <w:num w:numId="2" w16cid:durableId="446050933">
    <w:abstractNumId w:val="6"/>
  </w:num>
  <w:num w:numId="3" w16cid:durableId="1239631737">
    <w:abstractNumId w:val="3"/>
  </w:num>
  <w:num w:numId="4" w16cid:durableId="916748473">
    <w:abstractNumId w:val="9"/>
  </w:num>
  <w:num w:numId="5" w16cid:durableId="1595015574">
    <w:abstractNumId w:val="8"/>
  </w:num>
  <w:num w:numId="6" w16cid:durableId="825172990">
    <w:abstractNumId w:val="0"/>
  </w:num>
  <w:num w:numId="7" w16cid:durableId="1790004245">
    <w:abstractNumId w:val="1"/>
  </w:num>
  <w:num w:numId="8" w16cid:durableId="1094594975">
    <w:abstractNumId w:val="5"/>
  </w:num>
  <w:num w:numId="9" w16cid:durableId="1299921954">
    <w:abstractNumId w:val="4"/>
  </w:num>
  <w:num w:numId="10" w16cid:durableId="151699150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TAztjQxtzA0NTE1NjZW0lEKTi0uzszPAykwqQUA7R2BQSwAAAA="/>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date2dst4vae0pe955kxa2tla9pzrxp00p95&quot;&gt;Fertility and Partnership Library recovered  by Clarivate&lt;record-ids&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6&lt;/item&gt;&lt;item&gt;48&lt;/item&gt;&lt;item&gt;51&lt;/item&gt;&lt;item&gt;54&lt;/item&gt;&lt;item&gt;55&lt;/item&gt;&lt;item&gt;56&lt;/item&gt;&lt;item&gt;57&lt;/item&gt;&lt;item&gt;58&lt;/item&gt;&lt;item&gt;59&lt;/item&gt;&lt;item&gt;60&lt;/item&gt;&lt;item&gt;61&lt;/item&gt;&lt;item&gt;63&lt;/item&gt;&lt;item&gt;64&lt;/item&gt;&lt;item&gt;65&lt;/item&gt;&lt;item&gt;69&lt;/item&gt;&lt;item&gt;70&lt;/item&gt;&lt;item&gt;71&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6&lt;/item&gt;&lt;item&gt;97&lt;/item&gt;&lt;item&gt;99&lt;/item&gt;&lt;item&gt;100&lt;/item&gt;&lt;item&gt;101&lt;/item&gt;&lt;item&gt;102&lt;/item&gt;&lt;item&gt;103&lt;/item&gt;&lt;item&gt;104&lt;/item&gt;&lt;item&gt;105&lt;/item&gt;&lt;item&gt;106&lt;/item&gt;&lt;item&gt;107&lt;/item&gt;&lt;item&gt;109&lt;/item&gt;&lt;item&gt;110&lt;/item&gt;&lt;item&gt;112&lt;/item&gt;&lt;item&gt;113&lt;/item&gt;&lt;item&gt;114&lt;/item&gt;&lt;item&gt;115&lt;/item&gt;&lt;item&gt;116&lt;/item&gt;&lt;item&gt;117&lt;/item&gt;&lt;item&gt;118&lt;/item&gt;&lt;item&gt;119&lt;/item&gt;&lt;item&gt;120&lt;/item&gt;&lt;item&gt;127&lt;/item&gt;&lt;item&gt;129&lt;/item&gt;&lt;item&gt;130&lt;/item&gt;&lt;item&gt;131&lt;/item&gt;&lt;item&gt;132&lt;/item&gt;&lt;item&gt;133&lt;/item&gt;&lt;item&gt;134&lt;/item&gt;&lt;item&gt;135&lt;/item&gt;&lt;item&gt;136&lt;/item&gt;&lt;item&gt;137&lt;/item&gt;&lt;item&gt;138&lt;/item&gt;&lt;item&gt;139&lt;/item&gt;&lt;item&gt;144&lt;/item&gt;&lt;item&gt;145&lt;/item&gt;&lt;item&gt;146&lt;/item&gt;&lt;item&gt;147&lt;/item&gt;&lt;item&gt;148&lt;/item&gt;&lt;item&gt;149&lt;/item&gt;&lt;item&gt;152&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4&lt;/item&gt;&lt;item&gt;175&lt;/item&gt;&lt;item&gt;176&lt;/item&gt;&lt;item&gt;177&lt;/item&gt;&lt;item&gt;178&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9&lt;/item&gt;&lt;item&gt;275&lt;/item&gt;&lt;item&gt;278&lt;/item&gt;&lt;item&gt;279&lt;/item&gt;&lt;item&gt;280&lt;/item&gt;&lt;item&gt;283&lt;/item&gt;&lt;item&gt;287&lt;/item&gt;&lt;item&gt;290&lt;/item&gt;&lt;item&gt;292&lt;/item&gt;&lt;item&gt;293&lt;/item&gt;&lt;item&gt;294&lt;/item&gt;&lt;item&gt;295&lt;/item&gt;&lt;item&gt;296&lt;/item&gt;&lt;item&gt;297&lt;/item&gt;&lt;item&gt;298&lt;/item&gt;&lt;item&gt;299&lt;/item&gt;&lt;item&gt;300&lt;/item&gt;&lt;item&gt;301&lt;/item&gt;&lt;item&gt;302&lt;/item&gt;&lt;item&gt;303&lt;/item&gt;&lt;item&gt;304&lt;/item&gt;&lt;item&gt;306&lt;/item&gt;&lt;item&gt;308&lt;/item&gt;&lt;item&gt;309&lt;/item&gt;&lt;item&gt;311&lt;/item&gt;&lt;item&gt;312&lt;/item&gt;&lt;item&gt;313&lt;/item&gt;&lt;item&gt;314&lt;/item&gt;&lt;item&gt;315&lt;/item&gt;&lt;item&gt;317&lt;/item&gt;&lt;item&gt;318&lt;/item&gt;&lt;item&gt;331&lt;/item&gt;&lt;item&gt;332&lt;/item&gt;&lt;item&gt;381&lt;/item&gt;&lt;item&gt;383&lt;/item&gt;&lt;item&gt;384&lt;/item&gt;&lt;item&gt;385&lt;/item&gt;&lt;item&gt;386&lt;/item&gt;&lt;item&gt;387&lt;/item&gt;&lt;item&gt;388&lt;/item&gt;&lt;item&gt;393&lt;/item&gt;&lt;item&gt;394&lt;/item&gt;&lt;item&gt;395&lt;/item&gt;&lt;/record-ids&gt;&lt;/item&gt;&lt;/Libraries&gt;"/>
    <w:docVar w:name="EN.UseJSCitationFormat" w:val="False"/>
  </w:docVars>
  <w:rsids>
    <w:rsidRoot w:val="00784DC0"/>
    <w:rsid w:val="00000535"/>
    <w:rsid w:val="00000979"/>
    <w:rsid w:val="00000AD5"/>
    <w:rsid w:val="00000FA6"/>
    <w:rsid w:val="00001B1F"/>
    <w:rsid w:val="0000294A"/>
    <w:rsid w:val="0000353D"/>
    <w:rsid w:val="0000378D"/>
    <w:rsid w:val="00004025"/>
    <w:rsid w:val="000046E3"/>
    <w:rsid w:val="000062D4"/>
    <w:rsid w:val="000104CE"/>
    <w:rsid w:val="00010B0D"/>
    <w:rsid w:val="00010DFB"/>
    <w:rsid w:val="00010F2D"/>
    <w:rsid w:val="00012B4D"/>
    <w:rsid w:val="000137BA"/>
    <w:rsid w:val="00013D84"/>
    <w:rsid w:val="00013F0E"/>
    <w:rsid w:val="0001412D"/>
    <w:rsid w:val="00014276"/>
    <w:rsid w:val="0001478C"/>
    <w:rsid w:val="00016080"/>
    <w:rsid w:val="00016326"/>
    <w:rsid w:val="000167F9"/>
    <w:rsid w:val="00016A76"/>
    <w:rsid w:val="00016F8F"/>
    <w:rsid w:val="0001720B"/>
    <w:rsid w:val="00021FA3"/>
    <w:rsid w:val="00022137"/>
    <w:rsid w:val="00022207"/>
    <w:rsid w:val="00023BBE"/>
    <w:rsid w:val="00024A79"/>
    <w:rsid w:val="00025216"/>
    <w:rsid w:val="000254C0"/>
    <w:rsid w:val="00025EE5"/>
    <w:rsid w:val="000273A3"/>
    <w:rsid w:val="00027431"/>
    <w:rsid w:val="000304CB"/>
    <w:rsid w:val="00030A49"/>
    <w:rsid w:val="00030BC6"/>
    <w:rsid w:val="0003230D"/>
    <w:rsid w:val="00032696"/>
    <w:rsid w:val="00032A99"/>
    <w:rsid w:val="00033CA5"/>
    <w:rsid w:val="00033ED0"/>
    <w:rsid w:val="00034FCC"/>
    <w:rsid w:val="00035266"/>
    <w:rsid w:val="00035D87"/>
    <w:rsid w:val="00036384"/>
    <w:rsid w:val="00036646"/>
    <w:rsid w:val="00036908"/>
    <w:rsid w:val="000370D2"/>
    <w:rsid w:val="0003793B"/>
    <w:rsid w:val="00040A60"/>
    <w:rsid w:val="00041608"/>
    <w:rsid w:val="0004199B"/>
    <w:rsid w:val="00041CE0"/>
    <w:rsid w:val="000429BB"/>
    <w:rsid w:val="00043F12"/>
    <w:rsid w:val="000440BF"/>
    <w:rsid w:val="00044155"/>
    <w:rsid w:val="000442A7"/>
    <w:rsid w:val="000445A8"/>
    <w:rsid w:val="000456EF"/>
    <w:rsid w:val="00045F63"/>
    <w:rsid w:val="00047033"/>
    <w:rsid w:val="00052046"/>
    <w:rsid w:val="00052459"/>
    <w:rsid w:val="000525F2"/>
    <w:rsid w:val="000537A3"/>
    <w:rsid w:val="000539A2"/>
    <w:rsid w:val="00054025"/>
    <w:rsid w:val="000544C5"/>
    <w:rsid w:val="0005550F"/>
    <w:rsid w:val="00055C6A"/>
    <w:rsid w:val="0005726E"/>
    <w:rsid w:val="0005798A"/>
    <w:rsid w:val="000579CA"/>
    <w:rsid w:val="000579DF"/>
    <w:rsid w:val="00060F23"/>
    <w:rsid w:val="0006141B"/>
    <w:rsid w:val="000629E0"/>
    <w:rsid w:val="000633D3"/>
    <w:rsid w:val="000637EC"/>
    <w:rsid w:val="00063832"/>
    <w:rsid w:val="0006577C"/>
    <w:rsid w:val="0006662F"/>
    <w:rsid w:val="000667BE"/>
    <w:rsid w:val="00066AF8"/>
    <w:rsid w:val="000676A9"/>
    <w:rsid w:val="00067849"/>
    <w:rsid w:val="00067AF5"/>
    <w:rsid w:val="000701BC"/>
    <w:rsid w:val="000707F7"/>
    <w:rsid w:val="0007148B"/>
    <w:rsid w:val="000714A3"/>
    <w:rsid w:val="000736BD"/>
    <w:rsid w:val="00073B54"/>
    <w:rsid w:val="00073D9A"/>
    <w:rsid w:val="000743A7"/>
    <w:rsid w:val="00075319"/>
    <w:rsid w:val="00076A46"/>
    <w:rsid w:val="00076F0F"/>
    <w:rsid w:val="0007706E"/>
    <w:rsid w:val="000775C3"/>
    <w:rsid w:val="00080019"/>
    <w:rsid w:val="000802F1"/>
    <w:rsid w:val="00080757"/>
    <w:rsid w:val="00080E6C"/>
    <w:rsid w:val="00081097"/>
    <w:rsid w:val="00082C7F"/>
    <w:rsid w:val="00082DB4"/>
    <w:rsid w:val="00082E9D"/>
    <w:rsid w:val="00083351"/>
    <w:rsid w:val="00083BEC"/>
    <w:rsid w:val="0008517E"/>
    <w:rsid w:val="0008791F"/>
    <w:rsid w:val="00090FC4"/>
    <w:rsid w:val="0009228F"/>
    <w:rsid w:val="00092A67"/>
    <w:rsid w:val="00092DE3"/>
    <w:rsid w:val="000930CE"/>
    <w:rsid w:val="0009431B"/>
    <w:rsid w:val="000948DE"/>
    <w:rsid w:val="00094AD0"/>
    <w:rsid w:val="00094E5A"/>
    <w:rsid w:val="000952E8"/>
    <w:rsid w:val="000957A5"/>
    <w:rsid w:val="00097210"/>
    <w:rsid w:val="000A0A3D"/>
    <w:rsid w:val="000A0B49"/>
    <w:rsid w:val="000A12E3"/>
    <w:rsid w:val="000A14D6"/>
    <w:rsid w:val="000A18D6"/>
    <w:rsid w:val="000A3619"/>
    <w:rsid w:val="000A5075"/>
    <w:rsid w:val="000A579C"/>
    <w:rsid w:val="000A64FD"/>
    <w:rsid w:val="000A668B"/>
    <w:rsid w:val="000A68A0"/>
    <w:rsid w:val="000A6C6B"/>
    <w:rsid w:val="000A6E10"/>
    <w:rsid w:val="000A6F81"/>
    <w:rsid w:val="000A7A85"/>
    <w:rsid w:val="000A7FC9"/>
    <w:rsid w:val="000B0985"/>
    <w:rsid w:val="000B1130"/>
    <w:rsid w:val="000B206A"/>
    <w:rsid w:val="000B2372"/>
    <w:rsid w:val="000B3FAB"/>
    <w:rsid w:val="000B43FE"/>
    <w:rsid w:val="000B61C0"/>
    <w:rsid w:val="000B6A89"/>
    <w:rsid w:val="000B7954"/>
    <w:rsid w:val="000B79DC"/>
    <w:rsid w:val="000B7EE2"/>
    <w:rsid w:val="000C0D49"/>
    <w:rsid w:val="000C369F"/>
    <w:rsid w:val="000C3CB8"/>
    <w:rsid w:val="000C4805"/>
    <w:rsid w:val="000C60AC"/>
    <w:rsid w:val="000C690C"/>
    <w:rsid w:val="000C75E0"/>
    <w:rsid w:val="000D0054"/>
    <w:rsid w:val="000D0197"/>
    <w:rsid w:val="000D03DA"/>
    <w:rsid w:val="000D0822"/>
    <w:rsid w:val="000D3137"/>
    <w:rsid w:val="000D31E6"/>
    <w:rsid w:val="000D39F5"/>
    <w:rsid w:val="000D3E85"/>
    <w:rsid w:val="000D4216"/>
    <w:rsid w:val="000D57CE"/>
    <w:rsid w:val="000D609A"/>
    <w:rsid w:val="000D6312"/>
    <w:rsid w:val="000D6588"/>
    <w:rsid w:val="000D6FFF"/>
    <w:rsid w:val="000D7206"/>
    <w:rsid w:val="000E084E"/>
    <w:rsid w:val="000E0981"/>
    <w:rsid w:val="000E0D4C"/>
    <w:rsid w:val="000E10DB"/>
    <w:rsid w:val="000E20BB"/>
    <w:rsid w:val="000E31B1"/>
    <w:rsid w:val="000E325D"/>
    <w:rsid w:val="000E3496"/>
    <w:rsid w:val="000E4EEC"/>
    <w:rsid w:val="000E587C"/>
    <w:rsid w:val="000E673D"/>
    <w:rsid w:val="000F111E"/>
    <w:rsid w:val="000F1662"/>
    <w:rsid w:val="000F1B69"/>
    <w:rsid w:val="000F1EE6"/>
    <w:rsid w:val="000F2A42"/>
    <w:rsid w:val="000F3A08"/>
    <w:rsid w:val="000F4540"/>
    <w:rsid w:val="000F4C16"/>
    <w:rsid w:val="000F4F18"/>
    <w:rsid w:val="000F5024"/>
    <w:rsid w:val="000F55FD"/>
    <w:rsid w:val="000F5F4C"/>
    <w:rsid w:val="000F6AB1"/>
    <w:rsid w:val="000F6C9E"/>
    <w:rsid w:val="001004DF"/>
    <w:rsid w:val="00102076"/>
    <w:rsid w:val="0010295F"/>
    <w:rsid w:val="0010301E"/>
    <w:rsid w:val="001031C2"/>
    <w:rsid w:val="00103CD9"/>
    <w:rsid w:val="001040C9"/>
    <w:rsid w:val="00104367"/>
    <w:rsid w:val="00104700"/>
    <w:rsid w:val="00104A34"/>
    <w:rsid w:val="00104DD4"/>
    <w:rsid w:val="0010510F"/>
    <w:rsid w:val="00105F5F"/>
    <w:rsid w:val="00106688"/>
    <w:rsid w:val="0010773B"/>
    <w:rsid w:val="0011017F"/>
    <w:rsid w:val="00111689"/>
    <w:rsid w:val="001121DC"/>
    <w:rsid w:val="00112A83"/>
    <w:rsid w:val="00114812"/>
    <w:rsid w:val="0011691A"/>
    <w:rsid w:val="0011695B"/>
    <w:rsid w:val="001171A5"/>
    <w:rsid w:val="00117365"/>
    <w:rsid w:val="00117A1B"/>
    <w:rsid w:val="00120889"/>
    <w:rsid w:val="00121B9E"/>
    <w:rsid w:val="001228EC"/>
    <w:rsid w:val="00122E01"/>
    <w:rsid w:val="00123BCD"/>
    <w:rsid w:val="001246BD"/>
    <w:rsid w:val="00124716"/>
    <w:rsid w:val="001251C4"/>
    <w:rsid w:val="001255E9"/>
    <w:rsid w:val="00125A66"/>
    <w:rsid w:val="00125E78"/>
    <w:rsid w:val="001265AD"/>
    <w:rsid w:val="0012678E"/>
    <w:rsid w:val="0012707C"/>
    <w:rsid w:val="00127344"/>
    <w:rsid w:val="001279E3"/>
    <w:rsid w:val="00127E60"/>
    <w:rsid w:val="001302B2"/>
    <w:rsid w:val="00130941"/>
    <w:rsid w:val="00131CCF"/>
    <w:rsid w:val="001326DB"/>
    <w:rsid w:val="00134465"/>
    <w:rsid w:val="00134BF9"/>
    <w:rsid w:val="0013554D"/>
    <w:rsid w:val="001357F9"/>
    <w:rsid w:val="00135A3B"/>
    <w:rsid w:val="00135B5B"/>
    <w:rsid w:val="001361C7"/>
    <w:rsid w:val="0013672C"/>
    <w:rsid w:val="0013685A"/>
    <w:rsid w:val="00136A5D"/>
    <w:rsid w:val="00140E2B"/>
    <w:rsid w:val="00141AB4"/>
    <w:rsid w:val="0014205F"/>
    <w:rsid w:val="001427C7"/>
    <w:rsid w:val="001435D9"/>
    <w:rsid w:val="00146E17"/>
    <w:rsid w:val="00147A0D"/>
    <w:rsid w:val="00147AB1"/>
    <w:rsid w:val="001521B7"/>
    <w:rsid w:val="001526D4"/>
    <w:rsid w:val="0015405A"/>
    <w:rsid w:val="0015585D"/>
    <w:rsid w:val="001564BF"/>
    <w:rsid w:val="00156F33"/>
    <w:rsid w:val="00157009"/>
    <w:rsid w:val="001578DA"/>
    <w:rsid w:val="00160724"/>
    <w:rsid w:val="00162E82"/>
    <w:rsid w:val="0016458C"/>
    <w:rsid w:val="00165679"/>
    <w:rsid w:val="0016667B"/>
    <w:rsid w:val="00167003"/>
    <w:rsid w:val="00167DAF"/>
    <w:rsid w:val="001706C0"/>
    <w:rsid w:val="00170AF3"/>
    <w:rsid w:val="0017111E"/>
    <w:rsid w:val="0017192A"/>
    <w:rsid w:val="00172D9B"/>
    <w:rsid w:val="00174B8F"/>
    <w:rsid w:val="00175194"/>
    <w:rsid w:val="0017561C"/>
    <w:rsid w:val="00177165"/>
    <w:rsid w:val="001773A1"/>
    <w:rsid w:val="001774BA"/>
    <w:rsid w:val="001800FA"/>
    <w:rsid w:val="00180207"/>
    <w:rsid w:val="001809E3"/>
    <w:rsid w:val="00180C07"/>
    <w:rsid w:val="00181844"/>
    <w:rsid w:val="001819A9"/>
    <w:rsid w:val="00181AAC"/>
    <w:rsid w:val="0018309E"/>
    <w:rsid w:val="001831C5"/>
    <w:rsid w:val="00183DB0"/>
    <w:rsid w:val="00184023"/>
    <w:rsid w:val="0018407B"/>
    <w:rsid w:val="00184756"/>
    <w:rsid w:val="0018538F"/>
    <w:rsid w:val="0018586E"/>
    <w:rsid w:val="00186825"/>
    <w:rsid w:val="001910ED"/>
    <w:rsid w:val="001912B0"/>
    <w:rsid w:val="0019137F"/>
    <w:rsid w:val="00191662"/>
    <w:rsid w:val="00192656"/>
    <w:rsid w:val="00192767"/>
    <w:rsid w:val="00192C49"/>
    <w:rsid w:val="001934A5"/>
    <w:rsid w:val="0019360C"/>
    <w:rsid w:val="001940A4"/>
    <w:rsid w:val="0019498E"/>
    <w:rsid w:val="00194D66"/>
    <w:rsid w:val="00194D9F"/>
    <w:rsid w:val="001964B5"/>
    <w:rsid w:val="001977B0"/>
    <w:rsid w:val="001A1F59"/>
    <w:rsid w:val="001A2A4E"/>
    <w:rsid w:val="001A2D48"/>
    <w:rsid w:val="001A3B06"/>
    <w:rsid w:val="001A4176"/>
    <w:rsid w:val="001A42B2"/>
    <w:rsid w:val="001A58F2"/>
    <w:rsid w:val="001A5BF1"/>
    <w:rsid w:val="001A5CDF"/>
    <w:rsid w:val="001A6E98"/>
    <w:rsid w:val="001A76BC"/>
    <w:rsid w:val="001B0345"/>
    <w:rsid w:val="001B0B30"/>
    <w:rsid w:val="001B0DD6"/>
    <w:rsid w:val="001B1D14"/>
    <w:rsid w:val="001B1D52"/>
    <w:rsid w:val="001B2E48"/>
    <w:rsid w:val="001B33B7"/>
    <w:rsid w:val="001B38CA"/>
    <w:rsid w:val="001B4049"/>
    <w:rsid w:val="001B404D"/>
    <w:rsid w:val="001B440B"/>
    <w:rsid w:val="001B4E23"/>
    <w:rsid w:val="001B4E87"/>
    <w:rsid w:val="001B565F"/>
    <w:rsid w:val="001B62DB"/>
    <w:rsid w:val="001B7014"/>
    <w:rsid w:val="001B76D5"/>
    <w:rsid w:val="001C0C7D"/>
    <w:rsid w:val="001C0D09"/>
    <w:rsid w:val="001C146A"/>
    <w:rsid w:val="001C20EC"/>
    <w:rsid w:val="001C20F9"/>
    <w:rsid w:val="001C32E3"/>
    <w:rsid w:val="001C3F00"/>
    <w:rsid w:val="001C438C"/>
    <w:rsid w:val="001C585F"/>
    <w:rsid w:val="001C63FA"/>
    <w:rsid w:val="001C684A"/>
    <w:rsid w:val="001C6AE6"/>
    <w:rsid w:val="001D051F"/>
    <w:rsid w:val="001D0A41"/>
    <w:rsid w:val="001D1572"/>
    <w:rsid w:val="001D21F4"/>
    <w:rsid w:val="001D2E31"/>
    <w:rsid w:val="001D32E2"/>
    <w:rsid w:val="001D3B17"/>
    <w:rsid w:val="001D3F4F"/>
    <w:rsid w:val="001D4747"/>
    <w:rsid w:val="001D51E4"/>
    <w:rsid w:val="001D5581"/>
    <w:rsid w:val="001D5679"/>
    <w:rsid w:val="001D5808"/>
    <w:rsid w:val="001D6966"/>
    <w:rsid w:val="001D72EC"/>
    <w:rsid w:val="001D7AB0"/>
    <w:rsid w:val="001E0082"/>
    <w:rsid w:val="001E2EEB"/>
    <w:rsid w:val="001E358A"/>
    <w:rsid w:val="001E554C"/>
    <w:rsid w:val="001E6C50"/>
    <w:rsid w:val="001E6D4F"/>
    <w:rsid w:val="001E6E42"/>
    <w:rsid w:val="001E704A"/>
    <w:rsid w:val="001E79D2"/>
    <w:rsid w:val="001E7EFE"/>
    <w:rsid w:val="001F0543"/>
    <w:rsid w:val="001F0A4A"/>
    <w:rsid w:val="001F0D1B"/>
    <w:rsid w:val="001F2061"/>
    <w:rsid w:val="001F245C"/>
    <w:rsid w:val="001F24FF"/>
    <w:rsid w:val="001F2744"/>
    <w:rsid w:val="001F34EB"/>
    <w:rsid w:val="001F38B9"/>
    <w:rsid w:val="001F6C94"/>
    <w:rsid w:val="0020025D"/>
    <w:rsid w:val="00200D01"/>
    <w:rsid w:val="00201E4C"/>
    <w:rsid w:val="002026ED"/>
    <w:rsid w:val="002045A1"/>
    <w:rsid w:val="00204ECA"/>
    <w:rsid w:val="00205C90"/>
    <w:rsid w:val="0020629F"/>
    <w:rsid w:val="00207FEC"/>
    <w:rsid w:val="00210698"/>
    <w:rsid w:val="0021069D"/>
    <w:rsid w:val="00210EEC"/>
    <w:rsid w:val="00212A36"/>
    <w:rsid w:val="00214357"/>
    <w:rsid w:val="00215C6F"/>
    <w:rsid w:val="00216EAB"/>
    <w:rsid w:val="00217078"/>
    <w:rsid w:val="0022102C"/>
    <w:rsid w:val="00221CC2"/>
    <w:rsid w:val="00221ED3"/>
    <w:rsid w:val="00222EF2"/>
    <w:rsid w:val="00223BB6"/>
    <w:rsid w:val="00224858"/>
    <w:rsid w:val="00224D97"/>
    <w:rsid w:val="00225727"/>
    <w:rsid w:val="00226254"/>
    <w:rsid w:val="0022792B"/>
    <w:rsid w:val="002301D8"/>
    <w:rsid w:val="002301ED"/>
    <w:rsid w:val="00230A71"/>
    <w:rsid w:val="00232A93"/>
    <w:rsid w:val="00232A9E"/>
    <w:rsid w:val="002337EA"/>
    <w:rsid w:val="00233DD1"/>
    <w:rsid w:val="00233E17"/>
    <w:rsid w:val="0023502D"/>
    <w:rsid w:val="00236EE6"/>
    <w:rsid w:val="002375D6"/>
    <w:rsid w:val="0024085F"/>
    <w:rsid w:val="002422AC"/>
    <w:rsid w:val="002437D6"/>
    <w:rsid w:val="00245C6C"/>
    <w:rsid w:val="00245EAD"/>
    <w:rsid w:val="00246707"/>
    <w:rsid w:val="00246A34"/>
    <w:rsid w:val="00246ACC"/>
    <w:rsid w:val="002479A4"/>
    <w:rsid w:val="00247DCC"/>
    <w:rsid w:val="0025018D"/>
    <w:rsid w:val="002505BC"/>
    <w:rsid w:val="00250702"/>
    <w:rsid w:val="00250810"/>
    <w:rsid w:val="00250FFE"/>
    <w:rsid w:val="002514C1"/>
    <w:rsid w:val="0025161B"/>
    <w:rsid w:val="0025307B"/>
    <w:rsid w:val="00254BCD"/>
    <w:rsid w:val="00254C2E"/>
    <w:rsid w:val="00255EC8"/>
    <w:rsid w:val="002561AE"/>
    <w:rsid w:val="00256850"/>
    <w:rsid w:val="0025707C"/>
    <w:rsid w:val="002575F9"/>
    <w:rsid w:val="00260333"/>
    <w:rsid w:val="002607F4"/>
    <w:rsid w:val="00261BCF"/>
    <w:rsid w:val="00261EC0"/>
    <w:rsid w:val="00263972"/>
    <w:rsid w:val="00263DEA"/>
    <w:rsid w:val="0026611B"/>
    <w:rsid w:val="002666AF"/>
    <w:rsid w:val="002703F1"/>
    <w:rsid w:val="002724FB"/>
    <w:rsid w:val="00272933"/>
    <w:rsid w:val="00272A93"/>
    <w:rsid w:val="00272FB9"/>
    <w:rsid w:val="00273CF3"/>
    <w:rsid w:val="002740AD"/>
    <w:rsid w:val="0027411E"/>
    <w:rsid w:val="00274651"/>
    <w:rsid w:val="0027505E"/>
    <w:rsid w:val="0027520F"/>
    <w:rsid w:val="002767CE"/>
    <w:rsid w:val="0027690C"/>
    <w:rsid w:val="00277356"/>
    <w:rsid w:val="00277830"/>
    <w:rsid w:val="00280C59"/>
    <w:rsid w:val="0028155B"/>
    <w:rsid w:val="00282FFE"/>
    <w:rsid w:val="002830C1"/>
    <w:rsid w:val="00283D8A"/>
    <w:rsid w:val="002840E4"/>
    <w:rsid w:val="002847B4"/>
    <w:rsid w:val="00286AC1"/>
    <w:rsid w:val="00286D3A"/>
    <w:rsid w:val="00287440"/>
    <w:rsid w:val="0028771D"/>
    <w:rsid w:val="00287AE5"/>
    <w:rsid w:val="00293791"/>
    <w:rsid w:val="002940B8"/>
    <w:rsid w:val="00294827"/>
    <w:rsid w:val="002952FC"/>
    <w:rsid w:val="00295A12"/>
    <w:rsid w:val="00296E1E"/>
    <w:rsid w:val="00297048"/>
    <w:rsid w:val="00297DC7"/>
    <w:rsid w:val="002A134F"/>
    <w:rsid w:val="002A13D3"/>
    <w:rsid w:val="002A2697"/>
    <w:rsid w:val="002A3AFA"/>
    <w:rsid w:val="002A3B46"/>
    <w:rsid w:val="002A468F"/>
    <w:rsid w:val="002A46FC"/>
    <w:rsid w:val="002A4A75"/>
    <w:rsid w:val="002A73E3"/>
    <w:rsid w:val="002A7C2B"/>
    <w:rsid w:val="002B0677"/>
    <w:rsid w:val="002B1603"/>
    <w:rsid w:val="002B1673"/>
    <w:rsid w:val="002B1E43"/>
    <w:rsid w:val="002B2A2F"/>
    <w:rsid w:val="002B3EA3"/>
    <w:rsid w:val="002B73A4"/>
    <w:rsid w:val="002B782F"/>
    <w:rsid w:val="002B7D6F"/>
    <w:rsid w:val="002C0511"/>
    <w:rsid w:val="002C2C13"/>
    <w:rsid w:val="002C53E0"/>
    <w:rsid w:val="002C641C"/>
    <w:rsid w:val="002C7169"/>
    <w:rsid w:val="002C78D4"/>
    <w:rsid w:val="002D038E"/>
    <w:rsid w:val="002D06F8"/>
    <w:rsid w:val="002D0837"/>
    <w:rsid w:val="002D0E71"/>
    <w:rsid w:val="002D2529"/>
    <w:rsid w:val="002D403B"/>
    <w:rsid w:val="002D4AC4"/>
    <w:rsid w:val="002D519A"/>
    <w:rsid w:val="002D5A6C"/>
    <w:rsid w:val="002D5AA0"/>
    <w:rsid w:val="002D5BEB"/>
    <w:rsid w:val="002D5E37"/>
    <w:rsid w:val="002D62C1"/>
    <w:rsid w:val="002D6C43"/>
    <w:rsid w:val="002D7120"/>
    <w:rsid w:val="002D71D2"/>
    <w:rsid w:val="002E091A"/>
    <w:rsid w:val="002E29C7"/>
    <w:rsid w:val="002E2FB1"/>
    <w:rsid w:val="002E36C9"/>
    <w:rsid w:val="002E38CA"/>
    <w:rsid w:val="002E3ABC"/>
    <w:rsid w:val="002E430C"/>
    <w:rsid w:val="002E4459"/>
    <w:rsid w:val="002E464D"/>
    <w:rsid w:val="002E4916"/>
    <w:rsid w:val="002E49AA"/>
    <w:rsid w:val="002E49FA"/>
    <w:rsid w:val="002E5243"/>
    <w:rsid w:val="002E57DA"/>
    <w:rsid w:val="002E60CF"/>
    <w:rsid w:val="002E757C"/>
    <w:rsid w:val="002E769D"/>
    <w:rsid w:val="002E77FB"/>
    <w:rsid w:val="002F0315"/>
    <w:rsid w:val="002F03FE"/>
    <w:rsid w:val="002F0612"/>
    <w:rsid w:val="002F2935"/>
    <w:rsid w:val="002F2C26"/>
    <w:rsid w:val="002F45F3"/>
    <w:rsid w:val="002F52EC"/>
    <w:rsid w:val="002F7019"/>
    <w:rsid w:val="00301419"/>
    <w:rsid w:val="00303631"/>
    <w:rsid w:val="00303760"/>
    <w:rsid w:val="00306431"/>
    <w:rsid w:val="003071B5"/>
    <w:rsid w:val="00310BA8"/>
    <w:rsid w:val="00312B8A"/>
    <w:rsid w:val="00312DD4"/>
    <w:rsid w:val="00312EB7"/>
    <w:rsid w:val="003131B3"/>
    <w:rsid w:val="0031372B"/>
    <w:rsid w:val="003155AB"/>
    <w:rsid w:val="0031627A"/>
    <w:rsid w:val="003171F7"/>
    <w:rsid w:val="00320430"/>
    <w:rsid w:val="00320F52"/>
    <w:rsid w:val="0032239F"/>
    <w:rsid w:val="00324107"/>
    <w:rsid w:val="00324B8E"/>
    <w:rsid w:val="00324B9C"/>
    <w:rsid w:val="0032550E"/>
    <w:rsid w:val="00326226"/>
    <w:rsid w:val="0032645B"/>
    <w:rsid w:val="00326E27"/>
    <w:rsid w:val="0033052F"/>
    <w:rsid w:val="003308BA"/>
    <w:rsid w:val="003309F1"/>
    <w:rsid w:val="0033216B"/>
    <w:rsid w:val="0033378C"/>
    <w:rsid w:val="003347E5"/>
    <w:rsid w:val="00334B1F"/>
    <w:rsid w:val="003372DE"/>
    <w:rsid w:val="00337564"/>
    <w:rsid w:val="00337BE4"/>
    <w:rsid w:val="00340511"/>
    <w:rsid w:val="00340C1D"/>
    <w:rsid w:val="00341E5F"/>
    <w:rsid w:val="00341F62"/>
    <w:rsid w:val="0034264C"/>
    <w:rsid w:val="00342739"/>
    <w:rsid w:val="003436A3"/>
    <w:rsid w:val="00343ADC"/>
    <w:rsid w:val="003442D9"/>
    <w:rsid w:val="00344489"/>
    <w:rsid w:val="00344AAB"/>
    <w:rsid w:val="00344B9F"/>
    <w:rsid w:val="003453D5"/>
    <w:rsid w:val="003459E4"/>
    <w:rsid w:val="00346366"/>
    <w:rsid w:val="00346492"/>
    <w:rsid w:val="00346BCB"/>
    <w:rsid w:val="00346D33"/>
    <w:rsid w:val="0034706C"/>
    <w:rsid w:val="003474EA"/>
    <w:rsid w:val="00347719"/>
    <w:rsid w:val="003478B1"/>
    <w:rsid w:val="00350033"/>
    <w:rsid w:val="00350A39"/>
    <w:rsid w:val="00351161"/>
    <w:rsid w:val="00351278"/>
    <w:rsid w:val="003517C1"/>
    <w:rsid w:val="003517EA"/>
    <w:rsid w:val="00352183"/>
    <w:rsid w:val="00352532"/>
    <w:rsid w:val="00352BED"/>
    <w:rsid w:val="00353093"/>
    <w:rsid w:val="00353918"/>
    <w:rsid w:val="00353D48"/>
    <w:rsid w:val="0035543D"/>
    <w:rsid w:val="003555B9"/>
    <w:rsid w:val="003558D1"/>
    <w:rsid w:val="00355D05"/>
    <w:rsid w:val="00355E10"/>
    <w:rsid w:val="00356496"/>
    <w:rsid w:val="00357057"/>
    <w:rsid w:val="00357E31"/>
    <w:rsid w:val="00360915"/>
    <w:rsid w:val="00361541"/>
    <w:rsid w:val="00363295"/>
    <w:rsid w:val="00363807"/>
    <w:rsid w:val="00364BAB"/>
    <w:rsid w:val="003663D5"/>
    <w:rsid w:val="00370DC8"/>
    <w:rsid w:val="003712A2"/>
    <w:rsid w:val="00371AC0"/>
    <w:rsid w:val="00373338"/>
    <w:rsid w:val="00373505"/>
    <w:rsid w:val="003742C1"/>
    <w:rsid w:val="00375AD9"/>
    <w:rsid w:val="00376335"/>
    <w:rsid w:val="00376479"/>
    <w:rsid w:val="0037649C"/>
    <w:rsid w:val="00377473"/>
    <w:rsid w:val="00377887"/>
    <w:rsid w:val="003804F6"/>
    <w:rsid w:val="00382A9E"/>
    <w:rsid w:val="00382F01"/>
    <w:rsid w:val="00383B15"/>
    <w:rsid w:val="00383B82"/>
    <w:rsid w:val="00384D04"/>
    <w:rsid w:val="00384F9D"/>
    <w:rsid w:val="00384FEE"/>
    <w:rsid w:val="00386245"/>
    <w:rsid w:val="003870EC"/>
    <w:rsid w:val="003904B8"/>
    <w:rsid w:val="00390CBC"/>
    <w:rsid w:val="0039127D"/>
    <w:rsid w:val="00391DB6"/>
    <w:rsid w:val="00392191"/>
    <w:rsid w:val="0039238C"/>
    <w:rsid w:val="003924A4"/>
    <w:rsid w:val="0039272A"/>
    <w:rsid w:val="00392D97"/>
    <w:rsid w:val="00392F72"/>
    <w:rsid w:val="003932DC"/>
    <w:rsid w:val="00393E8F"/>
    <w:rsid w:val="0039586F"/>
    <w:rsid w:val="00395A5A"/>
    <w:rsid w:val="00395CC8"/>
    <w:rsid w:val="00396C01"/>
    <w:rsid w:val="00397ED1"/>
    <w:rsid w:val="003A020D"/>
    <w:rsid w:val="003A0555"/>
    <w:rsid w:val="003A09A9"/>
    <w:rsid w:val="003A201A"/>
    <w:rsid w:val="003A25B1"/>
    <w:rsid w:val="003A32ED"/>
    <w:rsid w:val="003A4BEA"/>
    <w:rsid w:val="003A50B6"/>
    <w:rsid w:val="003A689B"/>
    <w:rsid w:val="003A6C26"/>
    <w:rsid w:val="003A75C6"/>
    <w:rsid w:val="003B0215"/>
    <w:rsid w:val="003B06BB"/>
    <w:rsid w:val="003B225C"/>
    <w:rsid w:val="003B233A"/>
    <w:rsid w:val="003B3C47"/>
    <w:rsid w:val="003B405B"/>
    <w:rsid w:val="003B44E5"/>
    <w:rsid w:val="003B4C44"/>
    <w:rsid w:val="003B4EDF"/>
    <w:rsid w:val="003B4F7E"/>
    <w:rsid w:val="003B52F0"/>
    <w:rsid w:val="003B5DAF"/>
    <w:rsid w:val="003B6521"/>
    <w:rsid w:val="003B6701"/>
    <w:rsid w:val="003B6CE5"/>
    <w:rsid w:val="003B7575"/>
    <w:rsid w:val="003B75A5"/>
    <w:rsid w:val="003C091A"/>
    <w:rsid w:val="003C17CF"/>
    <w:rsid w:val="003C1CFD"/>
    <w:rsid w:val="003C22BF"/>
    <w:rsid w:val="003C300B"/>
    <w:rsid w:val="003C37CA"/>
    <w:rsid w:val="003C4739"/>
    <w:rsid w:val="003C5091"/>
    <w:rsid w:val="003C6693"/>
    <w:rsid w:val="003C6BC0"/>
    <w:rsid w:val="003C6E38"/>
    <w:rsid w:val="003C6E95"/>
    <w:rsid w:val="003C7A88"/>
    <w:rsid w:val="003C7F38"/>
    <w:rsid w:val="003D03D0"/>
    <w:rsid w:val="003D0FCA"/>
    <w:rsid w:val="003D1692"/>
    <w:rsid w:val="003D1E62"/>
    <w:rsid w:val="003D2192"/>
    <w:rsid w:val="003D2EB3"/>
    <w:rsid w:val="003D3730"/>
    <w:rsid w:val="003D38FA"/>
    <w:rsid w:val="003D3FFF"/>
    <w:rsid w:val="003D49CA"/>
    <w:rsid w:val="003D5796"/>
    <w:rsid w:val="003D6053"/>
    <w:rsid w:val="003D7A0E"/>
    <w:rsid w:val="003D7A31"/>
    <w:rsid w:val="003E108A"/>
    <w:rsid w:val="003E17F5"/>
    <w:rsid w:val="003E1CA2"/>
    <w:rsid w:val="003E3690"/>
    <w:rsid w:val="003E4B0D"/>
    <w:rsid w:val="003E6126"/>
    <w:rsid w:val="003E71CE"/>
    <w:rsid w:val="003E723C"/>
    <w:rsid w:val="003F0671"/>
    <w:rsid w:val="003F39C4"/>
    <w:rsid w:val="003F42F6"/>
    <w:rsid w:val="003F544E"/>
    <w:rsid w:val="003F66C2"/>
    <w:rsid w:val="003F676F"/>
    <w:rsid w:val="003F7881"/>
    <w:rsid w:val="003F79C0"/>
    <w:rsid w:val="003F7BE1"/>
    <w:rsid w:val="004009AD"/>
    <w:rsid w:val="00400B08"/>
    <w:rsid w:val="0040169A"/>
    <w:rsid w:val="00401EC4"/>
    <w:rsid w:val="00401FB3"/>
    <w:rsid w:val="0040245A"/>
    <w:rsid w:val="00402F9F"/>
    <w:rsid w:val="00403C8D"/>
    <w:rsid w:val="00405ABB"/>
    <w:rsid w:val="00406BBC"/>
    <w:rsid w:val="00407103"/>
    <w:rsid w:val="00407DD0"/>
    <w:rsid w:val="00407F2D"/>
    <w:rsid w:val="00410757"/>
    <w:rsid w:val="00413297"/>
    <w:rsid w:val="0041348F"/>
    <w:rsid w:val="004135D7"/>
    <w:rsid w:val="00414FEB"/>
    <w:rsid w:val="00415074"/>
    <w:rsid w:val="0041523A"/>
    <w:rsid w:val="00415252"/>
    <w:rsid w:val="004155D2"/>
    <w:rsid w:val="00417F96"/>
    <w:rsid w:val="00421425"/>
    <w:rsid w:val="00421B0C"/>
    <w:rsid w:val="00422BA7"/>
    <w:rsid w:val="004230B0"/>
    <w:rsid w:val="00424348"/>
    <w:rsid w:val="00424374"/>
    <w:rsid w:val="00424C37"/>
    <w:rsid w:val="00426566"/>
    <w:rsid w:val="00427663"/>
    <w:rsid w:val="00427985"/>
    <w:rsid w:val="00431066"/>
    <w:rsid w:val="00431EF4"/>
    <w:rsid w:val="00431F5F"/>
    <w:rsid w:val="00432064"/>
    <w:rsid w:val="004320D0"/>
    <w:rsid w:val="004332B2"/>
    <w:rsid w:val="0043484D"/>
    <w:rsid w:val="00435B8C"/>
    <w:rsid w:val="004374A9"/>
    <w:rsid w:val="00441506"/>
    <w:rsid w:val="004417CE"/>
    <w:rsid w:val="004418F7"/>
    <w:rsid w:val="00441FB9"/>
    <w:rsid w:val="004452CD"/>
    <w:rsid w:val="00445944"/>
    <w:rsid w:val="00445ED8"/>
    <w:rsid w:val="004466B0"/>
    <w:rsid w:val="004470F5"/>
    <w:rsid w:val="00447C69"/>
    <w:rsid w:val="00447DB8"/>
    <w:rsid w:val="00450878"/>
    <w:rsid w:val="00450ED4"/>
    <w:rsid w:val="00451457"/>
    <w:rsid w:val="00451871"/>
    <w:rsid w:val="004521B8"/>
    <w:rsid w:val="004527FF"/>
    <w:rsid w:val="004542AE"/>
    <w:rsid w:val="00454B95"/>
    <w:rsid w:val="004558E9"/>
    <w:rsid w:val="00455A5D"/>
    <w:rsid w:val="00456B61"/>
    <w:rsid w:val="00457416"/>
    <w:rsid w:val="00457447"/>
    <w:rsid w:val="004577F7"/>
    <w:rsid w:val="00460689"/>
    <w:rsid w:val="00460B78"/>
    <w:rsid w:val="00460E3C"/>
    <w:rsid w:val="0046161C"/>
    <w:rsid w:val="00461994"/>
    <w:rsid w:val="004625D3"/>
    <w:rsid w:val="00462EA2"/>
    <w:rsid w:val="004635AF"/>
    <w:rsid w:val="0046648D"/>
    <w:rsid w:val="00470373"/>
    <w:rsid w:val="00471487"/>
    <w:rsid w:val="0047170C"/>
    <w:rsid w:val="00471BB5"/>
    <w:rsid w:val="00472E2A"/>
    <w:rsid w:val="00472E48"/>
    <w:rsid w:val="00474207"/>
    <w:rsid w:val="0047477D"/>
    <w:rsid w:val="004758DA"/>
    <w:rsid w:val="004760DB"/>
    <w:rsid w:val="00477B47"/>
    <w:rsid w:val="00477C58"/>
    <w:rsid w:val="0048258E"/>
    <w:rsid w:val="004829A8"/>
    <w:rsid w:val="00483557"/>
    <w:rsid w:val="00483806"/>
    <w:rsid w:val="00483E44"/>
    <w:rsid w:val="0048453D"/>
    <w:rsid w:val="004846C8"/>
    <w:rsid w:val="00484C8A"/>
    <w:rsid w:val="004862B2"/>
    <w:rsid w:val="00487B92"/>
    <w:rsid w:val="004907EB"/>
    <w:rsid w:val="00490A77"/>
    <w:rsid w:val="00490B17"/>
    <w:rsid w:val="00491E2C"/>
    <w:rsid w:val="0049239F"/>
    <w:rsid w:val="00492E27"/>
    <w:rsid w:val="00492F23"/>
    <w:rsid w:val="00493056"/>
    <w:rsid w:val="00493558"/>
    <w:rsid w:val="004948FF"/>
    <w:rsid w:val="004954E6"/>
    <w:rsid w:val="004969F5"/>
    <w:rsid w:val="0049776D"/>
    <w:rsid w:val="00497D96"/>
    <w:rsid w:val="004A001B"/>
    <w:rsid w:val="004A07E2"/>
    <w:rsid w:val="004A2D10"/>
    <w:rsid w:val="004A3F36"/>
    <w:rsid w:val="004A43A6"/>
    <w:rsid w:val="004A517B"/>
    <w:rsid w:val="004A660A"/>
    <w:rsid w:val="004A6FB8"/>
    <w:rsid w:val="004A7AD9"/>
    <w:rsid w:val="004A7BEB"/>
    <w:rsid w:val="004B0063"/>
    <w:rsid w:val="004B0800"/>
    <w:rsid w:val="004B09F7"/>
    <w:rsid w:val="004B0E68"/>
    <w:rsid w:val="004B1BD4"/>
    <w:rsid w:val="004B1DF7"/>
    <w:rsid w:val="004B4A13"/>
    <w:rsid w:val="004B4B65"/>
    <w:rsid w:val="004B5ED1"/>
    <w:rsid w:val="004B6136"/>
    <w:rsid w:val="004B629E"/>
    <w:rsid w:val="004C0694"/>
    <w:rsid w:val="004C07DA"/>
    <w:rsid w:val="004C0BFD"/>
    <w:rsid w:val="004C0C36"/>
    <w:rsid w:val="004C1F57"/>
    <w:rsid w:val="004C359C"/>
    <w:rsid w:val="004C3AEB"/>
    <w:rsid w:val="004C3EED"/>
    <w:rsid w:val="004C4D01"/>
    <w:rsid w:val="004D09CA"/>
    <w:rsid w:val="004D0FCD"/>
    <w:rsid w:val="004D0FDB"/>
    <w:rsid w:val="004D1458"/>
    <w:rsid w:val="004D1AB9"/>
    <w:rsid w:val="004D1EED"/>
    <w:rsid w:val="004D389F"/>
    <w:rsid w:val="004D39B3"/>
    <w:rsid w:val="004D3A9C"/>
    <w:rsid w:val="004D4D72"/>
    <w:rsid w:val="004D4F03"/>
    <w:rsid w:val="004D54CC"/>
    <w:rsid w:val="004D6644"/>
    <w:rsid w:val="004D7481"/>
    <w:rsid w:val="004D7828"/>
    <w:rsid w:val="004D7EA6"/>
    <w:rsid w:val="004E05BA"/>
    <w:rsid w:val="004E12D8"/>
    <w:rsid w:val="004E1436"/>
    <w:rsid w:val="004E1B68"/>
    <w:rsid w:val="004E30E4"/>
    <w:rsid w:val="004E3354"/>
    <w:rsid w:val="004E33FA"/>
    <w:rsid w:val="004E3505"/>
    <w:rsid w:val="004E46F1"/>
    <w:rsid w:val="004F02ED"/>
    <w:rsid w:val="004F0665"/>
    <w:rsid w:val="004F07B6"/>
    <w:rsid w:val="004F109A"/>
    <w:rsid w:val="004F1F59"/>
    <w:rsid w:val="004F2B9C"/>
    <w:rsid w:val="004F44CE"/>
    <w:rsid w:val="004F6B0C"/>
    <w:rsid w:val="004F7816"/>
    <w:rsid w:val="004F7DF6"/>
    <w:rsid w:val="005001F8"/>
    <w:rsid w:val="005020B1"/>
    <w:rsid w:val="0050380C"/>
    <w:rsid w:val="00504333"/>
    <w:rsid w:val="00504882"/>
    <w:rsid w:val="00504B4C"/>
    <w:rsid w:val="00506315"/>
    <w:rsid w:val="005067EC"/>
    <w:rsid w:val="00507D00"/>
    <w:rsid w:val="00510C93"/>
    <w:rsid w:val="00511859"/>
    <w:rsid w:val="00512886"/>
    <w:rsid w:val="00513A24"/>
    <w:rsid w:val="00513C4D"/>
    <w:rsid w:val="005146F6"/>
    <w:rsid w:val="00514EC4"/>
    <w:rsid w:val="005155F6"/>
    <w:rsid w:val="00515735"/>
    <w:rsid w:val="00520021"/>
    <w:rsid w:val="00520AEF"/>
    <w:rsid w:val="00521694"/>
    <w:rsid w:val="00522E7E"/>
    <w:rsid w:val="00525198"/>
    <w:rsid w:val="00525D28"/>
    <w:rsid w:val="00527760"/>
    <w:rsid w:val="0052784B"/>
    <w:rsid w:val="0053011C"/>
    <w:rsid w:val="005302F4"/>
    <w:rsid w:val="00531338"/>
    <w:rsid w:val="005317B6"/>
    <w:rsid w:val="00531B25"/>
    <w:rsid w:val="00531BA1"/>
    <w:rsid w:val="00532D0E"/>
    <w:rsid w:val="005336D2"/>
    <w:rsid w:val="00534112"/>
    <w:rsid w:val="00534127"/>
    <w:rsid w:val="005341A3"/>
    <w:rsid w:val="00534861"/>
    <w:rsid w:val="005359E3"/>
    <w:rsid w:val="005370E3"/>
    <w:rsid w:val="00541855"/>
    <w:rsid w:val="005444FA"/>
    <w:rsid w:val="00544D70"/>
    <w:rsid w:val="0054587F"/>
    <w:rsid w:val="00545B5A"/>
    <w:rsid w:val="005460F1"/>
    <w:rsid w:val="0054798F"/>
    <w:rsid w:val="005506EF"/>
    <w:rsid w:val="00550DBF"/>
    <w:rsid w:val="0055211C"/>
    <w:rsid w:val="00552AB4"/>
    <w:rsid w:val="00553AC2"/>
    <w:rsid w:val="00553D9C"/>
    <w:rsid w:val="00555842"/>
    <w:rsid w:val="005559F8"/>
    <w:rsid w:val="00556257"/>
    <w:rsid w:val="00556CC7"/>
    <w:rsid w:val="0055720B"/>
    <w:rsid w:val="00557885"/>
    <w:rsid w:val="00557D00"/>
    <w:rsid w:val="00560219"/>
    <w:rsid w:val="00560B7D"/>
    <w:rsid w:val="00560D1E"/>
    <w:rsid w:val="00561188"/>
    <w:rsid w:val="00561335"/>
    <w:rsid w:val="005615BA"/>
    <w:rsid w:val="005617C7"/>
    <w:rsid w:val="005621B0"/>
    <w:rsid w:val="0056231A"/>
    <w:rsid w:val="00563D46"/>
    <w:rsid w:val="00564797"/>
    <w:rsid w:val="00564C07"/>
    <w:rsid w:val="0056546C"/>
    <w:rsid w:val="00566090"/>
    <w:rsid w:val="005660FF"/>
    <w:rsid w:val="00570263"/>
    <w:rsid w:val="00570F16"/>
    <w:rsid w:val="005714EF"/>
    <w:rsid w:val="00571E18"/>
    <w:rsid w:val="0057215D"/>
    <w:rsid w:val="00572272"/>
    <w:rsid w:val="005727FE"/>
    <w:rsid w:val="00573AA9"/>
    <w:rsid w:val="0057404A"/>
    <w:rsid w:val="005741CD"/>
    <w:rsid w:val="00574A70"/>
    <w:rsid w:val="00575F99"/>
    <w:rsid w:val="00576901"/>
    <w:rsid w:val="00576E1B"/>
    <w:rsid w:val="0057720F"/>
    <w:rsid w:val="0057750A"/>
    <w:rsid w:val="00577F92"/>
    <w:rsid w:val="00581698"/>
    <w:rsid w:val="0058190F"/>
    <w:rsid w:val="00581A7A"/>
    <w:rsid w:val="005824BA"/>
    <w:rsid w:val="005826B6"/>
    <w:rsid w:val="00582BF7"/>
    <w:rsid w:val="00582D93"/>
    <w:rsid w:val="00583433"/>
    <w:rsid w:val="00583675"/>
    <w:rsid w:val="005840BF"/>
    <w:rsid w:val="00584BE2"/>
    <w:rsid w:val="00584E6B"/>
    <w:rsid w:val="0058518D"/>
    <w:rsid w:val="00585C12"/>
    <w:rsid w:val="00585E01"/>
    <w:rsid w:val="0058706C"/>
    <w:rsid w:val="00590413"/>
    <w:rsid w:val="00591458"/>
    <w:rsid w:val="00592CC1"/>
    <w:rsid w:val="0059352E"/>
    <w:rsid w:val="00593C2B"/>
    <w:rsid w:val="00594D5C"/>
    <w:rsid w:val="005960F5"/>
    <w:rsid w:val="00596678"/>
    <w:rsid w:val="005A02F1"/>
    <w:rsid w:val="005A0A4B"/>
    <w:rsid w:val="005A18E8"/>
    <w:rsid w:val="005A1FC3"/>
    <w:rsid w:val="005A252D"/>
    <w:rsid w:val="005A3B92"/>
    <w:rsid w:val="005A3F76"/>
    <w:rsid w:val="005A5952"/>
    <w:rsid w:val="005A68E7"/>
    <w:rsid w:val="005A6986"/>
    <w:rsid w:val="005A738B"/>
    <w:rsid w:val="005A7675"/>
    <w:rsid w:val="005B0243"/>
    <w:rsid w:val="005B04BF"/>
    <w:rsid w:val="005B0C7A"/>
    <w:rsid w:val="005B1D6D"/>
    <w:rsid w:val="005B22C3"/>
    <w:rsid w:val="005B232C"/>
    <w:rsid w:val="005B2D71"/>
    <w:rsid w:val="005B33DE"/>
    <w:rsid w:val="005B34DE"/>
    <w:rsid w:val="005B455F"/>
    <w:rsid w:val="005B4689"/>
    <w:rsid w:val="005B6BD1"/>
    <w:rsid w:val="005B7B47"/>
    <w:rsid w:val="005B7F95"/>
    <w:rsid w:val="005C07D2"/>
    <w:rsid w:val="005C205E"/>
    <w:rsid w:val="005C2606"/>
    <w:rsid w:val="005C3265"/>
    <w:rsid w:val="005C42BA"/>
    <w:rsid w:val="005C5448"/>
    <w:rsid w:val="005C55C0"/>
    <w:rsid w:val="005C6054"/>
    <w:rsid w:val="005D07CB"/>
    <w:rsid w:val="005D1BFE"/>
    <w:rsid w:val="005D1F5F"/>
    <w:rsid w:val="005D2445"/>
    <w:rsid w:val="005D30E5"/>
    <w:rsid w:val="005D31FB"/>
    <w:rsid w:val="005D4976"/>
    <w:rsid w:val="005D4C72"/>
    <w:rsid w:val="005D6265"/>
    <w:rsid w:val="005D671F"/>
    <w:rsid w:val="005D70DC"/>
    <w:rsid w:val="005E0E56"/>
    <w:rsid w:val="005E0F5C"/>
    <w:rsid w:val="005E1752"/>
    <w:rsid w:val="005E5350"/>
    <w:rsid w:val="005E552B"/>
    <w:rsid w:val="005E6BE6"/>
    <w:rsid w:val="005E6D9E"/>
    <w:rsid w:val="005E7F7D"/>
    <w:rsid w:val="005F019D"/>
    <w:rsid w:val="005F11F1"/>
    <w:rsid w:val="005F1533"/>
    <w:rsid w:val="005F1D0B"/>
    <w:rsid w:val="005F200F"/>
    <w:rsid w:val="005F2134"/>
    <w:rsid w:val="005F2230"/>
    <w:rsid w:val="005F332E"/>
    <w:rsid w:val="005F387E"/>
    <w:rsid w:val="005F3B8C"/>
    <w:rsid w:val="005F4C5D"/>
    <w:rsid w:val="005F5629"/>
    <w:rsid w:val="005F69C8"/>
    <w:rsid w:val="005F6C55"/>
    <w:rsid w:val="005F7B67"/>
    <w:rsid w:val="00600CE8"/>
    <w:rsid w:val="00601F51"/>
    <w:rsid w:val="0060239A"/>
    <w:rsid w:val="006025EB"/>
    <w:rsid w:val="00602645"/>
    <w:rsid w:val="006034D0"/>
    <w:rsid w:val="006038A8"/>
    <w:rsid w:val="00603DB0"/>
    <w:rsid w:val="00604A83"/>
    <w:rsid w:val="0060631A"/>
    <w:rsid w:val="00606389"/>
    <w:rsid w:val="00606D5B"/>
    <w:rsid w:val="00607BA1"/>
    <w:rsid w:val="006100F6"/>
    <w:rsid w:val="00610E00"/>
    <w:rsid w:val="00612729"/>
    <w:rsid w:val="006131CA"/>
    <w:rsid w:val="00613D98"/>
    <w:rsid w:val="006160FF"/>
    <w:rsid w:val="00617708"/>
    <w:rsid w:val="00621316"/>
    <w:rsid w:val="0062265F"/>
    <w:rsid w:val="00623A66"/>
    <w:rsid w:val="00623D96"/>
    <w:rsid w:val="006246BC"/>
    <w:rsid w:val="00624B6C"/>
    <w:rsid w:val="006255AC"/>
    <w:rsid w:val="00625961"/>
    <w:rsid w:val="00625CCF"/>
    <w:rsid w:val="00625E99"/>
    <w:rsid w:val="006271FA"/>
    <w:rsid w:val="00627557"/>
    <w:rsid w:val="006277DE"/>
    <w:rsid w:val="00627899"/>
    <w:rsid w:val="0063080C"/>
    <w:rsid w:val="00631F90"/>
    <w:rsid w:val="006329A9"/>
    <w:rsid w:val="00632A6D"/>
    <w:rsid w:val="00633645"/>
    <w:rsid w:val="006342F6"/>
    <w:rsid w:val="00634481"/>
    <w:rsid w:val="00634645"/>
    <w:rsid w:val="006351B6"/>
    <w:rsid w:val="00635AA1"/>
    <w:rsid w:val="00635C5D"/>
    <w:rsid w:val="00635E40"/>
    <w:rsid w:val="00636B54"/>
    <w:rsid w:val="00636E82"/>
    <w:rsid w:val="0063723C"/>
    <w:rsid w:val="006378B6"/>
    <w:rsid w:val="00637B88"/>
    <w:rsid w:val="00637D3B"/>
    <w:rsid w:val="00640709"/>
    <w:rsid w:val="00640948"/>
    <w:rsid w:val="00640FEB"/>
    <w:rsid w:val="00641E95"/>
    <w:rsid w:val="006422E0"/>
    <w:rsid w:val="006431D2"/>
    <w:rsid w:val="006435CA"/>
    <w:rsid w:val="00643AD3"/>
    <w:rsid w:val="00643EC8"/>
    <w:rsid w:val="006443EF"/>
    <w:rsid w:val="0064741A"/>
    <w:rsid w:val="00647D71"/>
    <w:rsid w:val="00647F97"/>
    <w:rsid w:val="0065021F"/>
    <w:rsid w:val="00650DB6"/>
    <w:rsid w:val="0065118D"/>
    <w:rsid w:val="0065132F"/>
    <w:rsid w:val="00651675"/>
    <w:rsid w:val="0065207C"/>
    <w:rsid w:val="006525B1"/>
    <w:rsid w:val="00652F46"/>
    <w:rsid w:val="00653139"/>
    <w:rsid w:val="00653385"/>
    <w:rsid w:val="0065348C"/>
    <w:rsid w:val="006544CD"/>
    <w:rsid w:val="006558F0"/>
    <w:rsid w:val="0065600E"/>
    <w:rsid w:val="00656772"/>
    <w:rsid w:val="00657816"/>
    <w:rsid w:val="006579A9"/>
    <w:rsid w:val="00660B95"/>
    <w:rsid w:val="00660FBD"/>
    <w:rsid w:val="00661906"/>
    <w:rsid w:val="00664405"/>
    <w:rsid w:val="00664E7F"/>
    <w:rsid w:val="00665E2F"/>
    <w:rsid w:val="0066616C"/>
    <w:rsid w:val="00666327"/>
    <w:rsid w:val="00666B1E"/>
    <w:rsid w:val="0066713D"/>
    <w:rsid w:val="00667602"/>
    <w:rsid w:val="00667D1D"/>
    <w:rsid w:val="00670AD2"/>
    <w:rsid w:val="00671073"/>
    <w:rsid w:val="00671BEC"/>
    <w:rsid w:val="00672139"/>
    <w:rsid w:val="0067223C"/>
    <w:rsid w:val="006725FD"/>
    <w:rsid w:val="006730D5"/>
    <w:rsid w:val="006730EC"/>
    <w:rsid w:val="00674DB5"/>
    <w:rsid w:val="006753FC"/>
    <w:rsid w:val="00676C22"/>
    <w:rsid w:val="0067762F"/>
    <w:rsid w:val="006777B5"/>
    <w:rsid w:val="0067799B"/>
    <w:rsid w:val="00677A1C"/>
    <w:rsid w:val="00677AC0"/>
    <w:rsid w:val="00677B87"/>
    <w:rsid w:val="00680424"/>
    <w:rsid w:val="00680CDB"/>
    <w:rsid w:val="00682935"/>
    <w:rsid w:val="00682B84"/>
    <w:rsid w:val="0068352D"/>
    <w:rsid w:val="00684FA5"/>
    <w:rsid w:val="00685F45"/>
    <w:rsid w:val="00686512"/>
    <w:rsid w:val="006865D8"/>
    <w:rsid w:val="00687691"/>
    <w:rsid w:val="00687B4F"/>
    <w:rsid w:val="00690D1E"/>
    <w:rsid w:val="00691AC1"/>
    <w:rsid w:val="0069302E"/>
    <w:rsid w:val="00693B67"/>
    <w:rsid w:val="00694E9D"/>
    <w:rsid w:val="00694EC0"/>
    <w:rsid w:val="0069519B"/>
    <w:rsid w:val="00695910"/>
    <w:rsid w:val="00696901"/>
    <w:rsid w:val="00697418"/>
    <w:rsid w:val="006A01F7"/>
    <w:rsid w:val="006A0C2E"/>
    <w:rsid w:val="006A0FE4"/>
    <w:rsid w:val="006A1BB5"/>
    <w:rsid w:val="006A1CCC"/>
    <w:rsid w:val="006A29C6"/>
    <w:rsid w:val="006A29C9"/>
    <w:rsid w:val="006A3E9E"/>
    <w:rsid w:val="006A484D"/>
    <w:rsid w:val="006A510E"/>
    <w:rsid w:val="006A5185"/>
    <w:rsid w:val="006A7540"/>
    <w:rsid w:val="006A7709"/>
    <w:rsid w:val="006B091E"/>
    <w:rsid w:val="006B0E2B"/>
    <w:rsid w:val="006B1C41"/>
    <w:rsid w:val="006B2104"/>
    <w:rsid w:val="006B3709"/>
    <w:rsid w:val="006B4975"/>
    <w:rsid w:val="006B716B"/>
    <w:rsid w:val="006C089A"/>
    <w:rsid w:val="006C08E9"/>
    <w:rsid w:val="006C1538"/>
    <w:rsid w:val="006C238E"/>
    <w:rsid w:val="006C26F8"/>
    <w:rsid w:val="006C367A"/>
    <w:rsid w:val="006C380F"/>
    <w:rsid w:val="006C41E2"/>
    <w:rsid w:val="006C4D09"/>
    <w:rsid w:val="006C4D89"/>
    <w:rsid w:val="006C503C"/>
    <w:rsid w:val="006C51DB"/>
    <w:rsid w:val="006C589A"/>
    <w:rsid w:val="006C5DE3"/>
    <w:rsid w:val="006C5FA1"/>
    <w:rsid w:val="006C61C1"/>
    <w:rsid w:val="006C684B"/>
    <w:rsid w:val="006C6A5F"/>
    <w:rsid w:val="006C6E92"/>
    <w:rsid w:val="006C7430"/>
    <w:rsid w:val="006D00E6"/>
    <w:rsid w:val="006D0343"/>
    <w:rsid w:val="006D04DF"/>
    <w:rsid w:val="006D06B4"/>
    <w:rsid w:val="006D27CC"/>
    <w:rsid w:val="006D2D64"/>
    <w:rsid w:val="006D3943"/>
    <w:rsid w:val="006D4748"/>
    <w:rsid w:val="006D5095"/>
    <w:rsid w:val="006D55B6"/>
    <w:rsid w:val="006D5928"/>
    <w:rsid w:val="006D668A"/>
    <w:rsid w:val="006D6E60"/>
    <w:rsid w:val="006D79B5"/>
    <w:rsid w:val="006D7A2E"/>
    <w:rsid w:val="006E16F1"/>
    <w:rsid w:val="006E1A17"/>
    <w:rsid w:val="006E2F9A"/>
    <w:rsid w:val="006E30DC"/>
    <w:rsid w:val="006E377E"/>
    <w:rsid w:val="006E39CD"/>
    <w:rsid w:val="006E4290"/>
    <w:rsid w:val="006E5055"/>
    <w:rsid w:val="006E701D"/>
    <w:rsid w:val="006F300B"/>
    <w:rsid w:val="006F35DF"/>
    <w:rsid w:val="006F3783"/>
    <w:rsid w:val="006F504E"/>
    <w:rsid w:val="006F51B8"/>
    <w:rsid w:val="006F5236"/>
    <w:rsid w:val="006F55DB"/>
    <w:rsid w:val="006F6208"/>
    <w:rsid w:val="006F6A19"/>
    <w:rsid w:val="006F704C"/>
    <w:rsid w:val="006F760D"/>
    <w:rsid w:val="00700031"/>
    <w:rsid w:val="00700EF6"/>
    <w:rsid w:val="00701C90"/>
    <w:rsid w:val="00702DD9"/>
    <w:rsid w:val="00704862"/>
    <w:rsid w:val="00704944"/>
    <w:rsid w:val="00705592"/>
    <w:rsid w:val="0070568B"/>
    <w:rsid w:val="00707A7C"/>
    <w:rsid w:val="00710D0B"/>
    <w:rsid w:val="00710F7A"/>
    <w:rsid w:val="00711936"/>
    <w:rsid w:val="00713F54"/>
    <w:rsid w:val="0071494D"/>
    <w:rsid w:val="00716156"/>
    <w:rsid w:val="00716F2C"/>
    <w:rsid w:val="00717A2C"/>
    <w:rsid w:val="00717D59"/>
    <w:rsid w:val="00723295"/>
    <w:rsid w:val="00723F1A"/>
    <w:rsid w:val="00726A79"/>
    <w:rsid w:val="007307B0"/>
    <w:rsid w:val="00730989"/>
    <w:rsid w:val="0073171A"/>
    <w:rsid w:val="00732D6B"/>
    <w:rsid w:val="00733215"/>
    <w:rsid w:val="007339D7"/>
    <w:rsid w:val="00733E6E"/>
    <w:rsid w:val="007340FC"/>
    <w:rsid w:val="00734431"/>
    <w:rsid w:val="00734594"/>
    <w:rsid w:val="007349B7"/>
    <w:rsid w:val="00734FE5"/>
    <w:rsid w:val="00735332"/>
    <w:rsid w:val="007360D4"/>
    <w:rsid w:val="00736DF7"/>
    <w:rsid w:val="00736E45"/>
    <w:rsid w:val="00737C60"/>
    <w:rsid w:val="007400CB"/>
    <w:rsid w:val="007402E0"/>
    <w:rsid w:val="007411C5"/>
    <w:rsid w:val="00742F76"/>
    <w:rsid w:val="007435FF"/>
    <w:rsid w:val="00743E79"/>
    <w:rsid w:val="0074421E"/>
    <w:rsid w:val="00744325"/>
    <w:rsid w:val="007443F9"/>
    <w:rsid w:val="00744ABE"/>
    <w:rsid w:val="00744C38"/>
    <w:rsid w:val="007455E7"/>
    <w:rsid w:val="00750806"/>
    <w:rsid w:val="0075086D"/>
    <w:rsid w:val="0075312B"/>
    <w:rsid w:val="007535E5"/>
    <w:rsid w:val="00753B85"/>
    <w:rsid w:val="00754165"/>
    <w:rsid w:val="00755196"/>
    <w:rsid w:val="00755792"/>
    <w:rsid w:val="007557F0"/>
    <w:rsid w:val="00757A39"/>
    <w:rsid w:val="007610E6"/>
    <w:rsid w:val="00761F00"/>
    <w:rsid w:val="00762622"/>
    <w:rsid w:val="00763F07"/>
    <w:rsid w:val="007641D9"/>
    <w:rsid w:val="00764C0F"/>
    <w:rsid w:val="0076580D"/>
    <w:rsid w:val="00767D3E"/>
    <w:rsid w:val="00770A83"/>
    <w:rsid w:val="00770D2B"/>
    <w:rsid w:val="00772441"/>
    <w:rsid w:val="00772980"/>
    <w:rsid w:val="007736E7"/>
    <w:rsid w:val="007737A6"/>
    <w:rsid w:val="0077385C"/>
    <w:rsid w:val="007748BB"/>
    <w:rsid w:val="007753F2"/>
    <w:rsid w:val="007761A0"/>
    <w:rsid w:val="0077652A"/>
    <w:rsid w:val="00777903"/>
    <w:rsid w:val="007815DE"/>
    <w:rsid w:val="00782DE0"/>
    <w:rsid w:val="00783929"/>
    <w:rsid w:val="00783CC3"/>
    <w:rsid w:val="00783D9F"/>
    <w:rsid w:val="00783E76"/>
    <w:rsid w:val="00784556"/>
    <w:rsid w:val="00784DC0"/>
    <w:rsid w:val="00785DB9"/>
    <w:rsid w:val="0078660E"/>
    <w:rsid w:val="00786E18"/>
    <w:rsid w:val="007901C2"/>
    <w:rsid w:val="00790A4D"/>
    <w:rsid w:val="00790C4A"/>
    <w:rsid w:val="00790C88"/>
    <w:rsid w:val="00790FCB"/>
    <w:rsid w:val="00792E70"/>
    <w:rsid w:val="00794313"/>
    <w:rsid w:val="007943BC"/>
    <w:rsid w:val="0079447F"/>
    <w:rsid w:val="00794BF9"/>
    <w:rsid w:val="0079544C"/>
    <w:rsid w:val="007955CB"/>
    <w:rsid w:val="007957A9"/>
    <w:rsid w:val="007A00FB"/>
    <w:rsid w:val="007A0251"/>
    <w:rsid w:val="007A15E2"/>
    <w:rsid w:val="007A1CA8"/>
    <w:rsid w:val="007A241C"/>
    <w:rsid w:val="007A2549"/>
    <w:rsid w:val="007A3337"/>
    <w:rsid w:val="007A384A"/>
    <w:rsid w:val="007A4E34"/>
    <w:rsid w:val="007A5334"/>
    <w:rsid w:val="007A5C4D"/>
    <w:rsid w:val="007A67EE"/>
    <w:rsid w:val="007A781C"/>
    <w:rsid w:val="007B0582"/>
    <w:rsid w:val="007B06A8"/>
    <w:rsid w:val="007B25C2"/>
    <w:rsid w:val="007B2EF8"/>
    <w:rsid w:val="007B3A93"/>
    <w:rsid w:val="007B3B8D"/>
    <w:rsid w:val="007B4995"/>
    <w:rsid w:val="007B60FC"/>
    <w:rsid w:val="007B6CC5"/>
    <w:rsid w:val="007B7108"/>
    <w:rsid w:val="007B724D"/>
    <w:rsid w:val="007B7DCE"/>
    <w:rsid w:val="007C1688"/>
    <w:rsid w:val="007C1F8F"/>
    <w:rsid w:val="007C2472"/>
    <w:rsid w:val="007C32B3"/>
    <w:rsid w:val="007C3E4F"/>
    <w:rsid w:val="007C452F"/>
    <w:rsid w:val="007C4F8F"/>
    <w:rsid w:val="007C63CF"/>
    <w:rsid w:val="007C669E"/>
    <w:rsid w:val="007C6D4C"/>
    <w:rsid w:val="007C6F28"/>
    <w:rsid w:val="007C7D6B"/>
    <w:rsid w:val="007C7E06"/>
    <w:rsid w:val="007D0A45"/>
    <w:rsid w:val="007D0FB4"/>
    <w:rsid w:val="007D103B"/>
    <w:rsid w:val="007D1712"/>
    <w:rsid w:val="007D2D45"/>
    <w:rsid w:val="007D2EBB"/>
    <w:rsid w:val="007D4A97"/>
    <w:rsid w:val="007D50B7"/>
    <w:rsid w:val="007D5329"/>
    <w:rsid w:val="007D5D40"/>
    <w:rsid w:val="007D5F45"/>
    <w:rsid w:val="007D70E1"/>
    <w:rsid w:val="007E0B55"/>
    <w:rsid w:val="007E1C11"/>
    <w:rsid w:val="007E2AAF"/>
    <w:rsid w:val="007E4857"/>
    <w:rsid w:val="007E7133"/>
    <w:rsid w:val="007F0049"/>
    <w:rsid w:val="007F0705"/>
    <w:rsid w:val="007F0858"/>
    <w:rsid w:val="007F0991"/>
    <w:rsid w:val="007F0D6A"/>
    <w:rsid w:val="007F1392"/>
    <w:rsid w:val="007F20E5"/>
    <w:rsid w:val="007F23B3"/>
    <w:rsid w:val="007F4549"/>
    <w:rsid w:val="007F4B5F"/>
    <w:rsid w:val="007F4BA0"/>
    <w:rsid w:val="007F5DFF"/>
    <w:rsid w:val="007F6932"/>
    <w:rsid w:val="007F6AF9"/>
    <w:rsid w:val="007F75F5"/>
    <w:rsid w:val="007F7CC8"/>
    <w:rsid w:val="007F7E5F"/>
    <w:rsid w:val="008019AB"/>
    <w:rsid w:val="00801FEA"/>
    <w:rsid w:val="00802277"/>
    <w:rsid w:val="00802B31"/>
    <w:rsid w:val="008032DF"/>
    <w:rsid w:val="0080331E"/>
    <w:rsid w:val="00803473"/>
    <w:rsid w:val="00803D1A"/>
    <w:rsid w:val="00803F65"/>
    <w:rsid w:val="008054E9"/>
    <w:rsid w:val="00806164"/>
    <w:rsid w:val="008073E6"/>
    <w:rsid w:val="00807DC3"/>
    <w:rsid w:val="00810D86"/>
    <w:rsid w:val="00812607"/>
    <w:rsid w:val="00813154"/>
    <w:rsid w:val="0081321C"/>
    <w:rsid w:val="00815F5A"/>
    <w:rsid w:val="008162D9"/>
    <w:rsid w:val="00816603"/>
    <w:rsid w:val="008166A1"/>
    <w:rsid w:val="00816A7F"/>
    <w:rsid w:val="0081772C"/>
    <w:rsid w:val="00822941"/>
    <w:rsid w:val="00822CD4"/>
    <w:rsid w:val="008240D5"/>
    <w:rsid w:val="0082461C"/>
    <w:rsid w:val="008268F8"/>
    <w:rsid w:val="0082D89E"/>
    <w:rsid w:val="00830D3A"/>
    <w:rsid w:val="00830DAC"/>
    <w:rsid w:val="00831259"/>
    <w:rsid w:val="00831752"/>
    <w:rsid w:val="00832167"/>
    <w:rsid w:val="0083321D"/>
    <w:rsid w:val="0083379C"/>
    <w:rsid w:val="00833C12"/>
    <w:rsid w:val="0083448C"/>
    <w:rsid w:val="00834A84"/>
    <w:rsid w:val="00834A8A"/>
    <w:rsid w:val="0083608E"/>
    <w:rsid w:val="00837146"/>
    <w:rsid w:val="0083716F"/>
    <w:rsid w:val="0083722E"/>
    <w:rsid w:val="00837A52"/>
    <w:rsid w:val="0084035F"/>
    <w:rsid w:val="0084108D"/>
    <w:rsid w:val="00842ADD"/>
    <w:rsid w:val="00842F88"/>
    <w:rsid w:val="008441F9"/>
    <w:rsid w:val="00844219"/>
    <w:rsid w:val="008457F1"/>
    <w:rsid w:val="00846F26"/>
    <w:rsid w:val="00847E82"/>
    <w:rsid w:val="00850096"/>
    <w:rsid w:val="00850BB8"/>
    <w:rsid w:val="0085188E"/>
    <w:rsid w:val="0085288B"/>
    <w:rsid w:val="00853C60"/>
    <w:rsid w:val="00854C6A"/>
    <w:rsid w:val="00854E5E"/>
    <w:rsid w:val="00856E88"/>
    <w:rsid w:val="008574FF"/>
    <w:rsid w:val="00857FC6"/>
    <w:rsid w:val="008601F0"/>
    <w:rsid w:val="0086165E"/>
    <w:rsid w:val="00861879"/>
    <w:rsid w:val="00861C3C"/>
    <w:rsid w:val="00862EBB"/>
    <w:rsid w:val="0086313E"/>
    <w:rsid w:val="00863742"/>
    <w:rsid w:val="00863BE4"/>
    <w:rsid w:val="00863F56"/>
    <w:rsid w:val="00864370"/>
    <w:rsid w:val="008651F5"/>
    <w:rsid w:val="00865206"/>
    <w:rsid w:val="0086543E"/>
    <w:rsid w:val="00865602"/>
    <w:rsid w:val="00866590"/>
    <w:rsid w:val="00866995"/>
    <w:rsid w:val="00866E38"/>
    <w:rsid w:val="00867220"/>
    <w:rsid w:val="008673FE"/>
    <w:rsid w:val="00870909"/>
    <w:rsid w:val="008709D7"/>
    <w:rsid w:val="00870A26"/>
    <w:rsid w:val="0087147A"/>
    <w:rsid w:val="00871DD7"/>
    <w:rsid w:val="00871FB8"/>
    <w:rsid w:val="0087201F"/>
    <w:rsid w:val="008725D7"/>
    <w:rsid w:val="0087313E"/>
    <w:rsid w:val="008732F7"/>
    <w:rsid w:val="00873440"/>
    <w:rsid w:val="0087399E"/>
    <w:rsid w:val="0087410C"/>
    <w:rsid w:val="008750EF"/>
    <w:rsid w:val="00875EE3"/>
    <w:rsid w:val="00877870"/>
    <w:rsid w:val="008801CF"/>
    <w:rsid w:val="0088046B"/>
    <w:rsid w:val="0088103C"/>
    <w:rsid w:val="008815CC"/>
    <w:rsid w:val="008819BB"/>
    <w:rsid w:val="0088249D"/>
    <w:rsid w:val="00882890"/>
    <w:rsid w:val="00882D77"/>
    <w:rsid w:val="00882F3F"/>
    <w:rsid w:val="00883826"/>
    <w:rsid w:val="00884039"/>
    <w:rsid w:val="00884438"/>
    <w:rsid w:val="008858EC"/>
    <w:rsid w:val="0089236A"/>
    <w:rsid w:val="00892919"/>
    <w:rsid w:val="0089299E"/>
    <w:rsid w:val="0089346E"/>
    <w:rsid w:val="00893B8F"/>
    <w:rsid w:val="00895125"/>
    <w:rsid w:val="00895231"/>
    <w:rsid w:val="008955F9"/>
    <w:rsid w:val="00895782"/>
    <w:rsid w:val="00895E15"/>
    <w:rsid w:val="00897224"/>
    <w:rsid w:val="008A0069"/>
    <w:rsid w:val="008A035B"/>
    <w:rsid w:val="008A0625"/>
    <w:rsid w:val="008A1327"/>
    <w:rsid w:val="008A27ED"/>
    <w:rsid w:val="008A31EC"/>
    <w:rsid w:val="008A5C30"/>
    <w:rsid w:val="008A635E"/>
    <w:rsid w:val="008A6AE4"/>
    <w:rsid w:val="008A6EC4"/>
    <w:rsid w:val="008B027E"/>
    <w:rsid w:val="008B1D6B"/>
    <w:rsid w:val="008B3694"/>
    <w:rsid w:val="008B38F8"/>
    <w:rsid w:val="008B4D51"/>
    <w:rsid w:val="008B509C"/>
    <w:rsid w:val="008B711B"/>
    <w:rsid w:val="008B7B55"/>
    <w:rsid w:val="008C0B18"/>
    <w:rsid w:val="008C180D"/>
    <w:rsid w:val="008C1BC8"/>
    <w:rsid w:val="008C42B6"/>
    <w:rsid w:val="008C4F1A"/>
    <w:rsid w:val="008C50E1"/>
    <w:rsid w:val="008C5822"/>
    <w:rsid w:val="008C6E09"/>
    <w:rsid w:val="008C7305"/>
    <w:rsid w:val="008C7FB9"/>
    <w:rsid w:val="008D0321"/>
    <w:rsid w:val="008D0B57"/>
    <w:rsid w:val="008D179B"/>
    <w:rsid w:val="008D2E6E"/>
    <w:rsid w:val="008D43E4"/>
    <w:rsid w:val="008D5F47"/>
    <w:rsid w:val="008D7391"/>
    <w:rsid w:val="008D75AA"/>
    <w:rsid w:val="008E2382"/>
    <w:rsid w:val="008E48DF"/>
    <w:rsid w:val="008E5182"/>
    <w:rsid w:val="008F0756"/>
    <w:rsid w:val="008F0A2B"/>
    <w:rsid w:val="008F0D2F"/>
    <w:rsid w:val="008F0F16"/>
    <w:rsid w:val="008F11BF"/>
    <w:rsid w:val="008F21ED"/>
    <w:rsid w:val="008F2A63"/>
    <w:rsid w:val="008F2D11"/>
    <w:rsid w:val="008F315E"/>
    <w:rsid w:val="008F3476"/>
    <w:rsid w:val="008F3D52"/>
    <w:rsid w:val="008F5317"/>
    <w:rsid w:val="008F58BF"/>
    <w:rsid w:val="008F5A06"/>
    <w:rsid w:val="008F63D1"/>
    <w:rsid w:val="008F6ACE"/>
    <w:rsid w:val="008F708A"/>
    <w:rsid w:val="008F739A"/>
    <w:rsid w:val="0090007B"/>
    <w:rsid w:val="009009A5"/>
    <w:rsid w:val="0090301D"/>
    <w:rsid w:val="00903454"/>
    <w:rsid w:val="00904010"/>
    <w:rsid w:val="009060FB"/>
    <w:rsid w:val="00906566"/>
    <w:rsid w:val="009070C1"/>
    <w:rsid w:val="00907707"/>
    <w:rsid w:val="009077AD"/>
    <w:rsid w:val="0090788C"/>
    <w:rsid w:val="00907C2A"/>
    <w:rsid w:val="009115A9"/>
    <w:rsid w:val="00911D00"/>
    <w:rsid w:val="0091264E"/>
    <w:rsid w:val="0091272E"/>
    <w:rsid w:val="009127D7"/>
    <w:rsid w:val="00912A3E"/>
    <w:rsid w:val="0091363B"/>
    <w:rsid w:val="00913F70"/>
    <w:rsid w:val="00914A65"/>
    <w:rsid w:val="00914DB5"/>
    <w:rsid w:val="0091559D"/>
    <w:rsid w:val="009155E7"/>
    <w:rsid w:val="00915A41"/>
    <w:rsid w:val="0091766F"/>
    <w:rsid w:val="00917834"/>
    <w:rsid w:val="00917E16"/>
    <w:rsid w:val="00920E22"/>
    <w:rsid w:val="00921AB6"/>
    <w:rsid w:val="00922B2D"/>
    <w:rsid w:val="00923BEC"/>
    <w:rsid w:val="0092447A"/>
    <w:rsid w:val="00925B79"/>
    <w:rsid w:val="00926087"/>
    <w:rsid w:val="009278A5"/>
    <w:rsid w:val="00927A58"/>
    <w:rsid w:val="00927AE0"/>
    <w:rsid w:val="00927EF2"/>
    <w:rsid w:val="009311A8"/>
    <w:rsid w:val="0093185B"/>
    <w:rsid w:val="00931E30"/>
    <w:rsid w:val="009333E8"/>
    <w:rsid w:val="00933456"/>
    <w:rsid w:val="00933883"/>
    <w:rsid w:val="00933FBE"/>
    <w:rsid w:val="00934BE2"/>
    <w:rsid w:val="00935A2F"/>
    <w:rsid w:val="009360A9"/>
    <w:rsid w:val="0093662F"/>
    <w:rsid w:val="00937E02"/>
    <w:rsid w:val="00940CB8"/>
    <w:rsid w:val="0094303C"/>
    <w:rsid w:val="00944044"/>
    <w:rsid w:val="00944D6C"/>
    <w:rsid w:val="00946D12"/>
    <w:rsid w:val="00947197"/>
    <w:rsid w:val="00947773"/>
    <w:rsid w:val="0094777D"/>
    <w:rsid w:val="009505DB"/>
    <w:rsid w:val="00951302"/>
    <w:rsid w:val="00951890"/>
    <w:rsid w:val="00953EF6"/>
    <w:rsid w:val="009546F7"/>
    <w:rsid w:val="0095491E"/>
    <w:rsid w:val="00955094"/>
    <w:rsid w:val="00955A2B"/>
    <w:rsid w:val="00955FA1"/>
    <w:rsid w:val="009576EA"/>
    <w:rsid w:val="00957872"/>
    <w:rsid w:val="00960364"/>
    <w:rsid w:val="00960659"/>
    <w:rsid w:val="009606BC"/>
    <w:rsid w:val="00960DFF"/>
    <w:rsid w:val="009611C2"/>
    <w:rsid w:val="0096158E"/>
    <w:rsid w:val="00961B4D"/>
    <w:rsid w:val="00963750"/>
    <w:rsid w:val="00964D2B"/>
    <w:rsid w:val="00964F64"/>
    <w:rsid w:val="009674AD"/>
    <w:rsid w:val="0096799B"/>
    <w:rsid w:val="009702F7"/>
    <w:rsid w:val="009709AE"/>
    <w:rsid w:val="00970F4C"/>
    <w:rsid w:val="00972863"/>
    <w:rsid w:val="009736EE"/>
    <w:rsid w:val="0097421A"/>
    <w:rsid w:val="009747C5"/>
    <w:rsid w:val="00974AA7"/>
    <w:rsid w:val="00975044"/>
    <w:rsid w:val="00975F84"/>
    <w:rsid w:val="00976BA5"/>
    <w:rsid w:val="00976E76"/>
    <w:rsid w:val="00977387"/>
    <w:rsid w:val="0098061C"/>
    <w:rsid w:val="0098130C"/>
    <w:rsid w:val="009829C1"/>
    <w:rsid w:val="00982BCB"/>
    <w:rsid w:val="00982FE9"/>
    <w:rsid w:val="00983E48"/>
    <w:rsid w:val="00985E6D"/>
    <w:rsid w:val="009860B1"/>
    <w:rsid w:val="00986685"/>
    <w:rsid w:val="00986A20"/>
    <w:rsid w:val="00987BA5"/>
    <w:rsid w:val="0099066B"/>
    <w:rsid w:val="009914ED"/>
    <w:rsid w:val="009937BD"/>
    <w:rsid w:val="00994191"/>
    <w:rsid w:val="00995426"/>
    <w:rsid w:val="00995667"/>
    <w:rsid w:val="009965BC"/>
    <w:rsid w:val="00996738"/>
    <w:rsid w:val="009974D4"/>
    <w:rsid w:val="00997545"/>
    <w:rsid w:val="00997582"/>
    <w:rsid w:val="009A000E"/>
    <w:rsid w:val="009A0435"/>
    <w:rsid w:val="009A0D9C"/>
    <w:rsid w:val="009A1A06"/>
    <w:rsid w:val="009A1DE9"/>
    <w:rsid w:val="009A23D3"/>
    <w:rsid w:val="009A243F"/>
    <w:rsid w:val="009A24AF"/>
    <w:rsid w:val="009A2882"/>
    <w:rsid w:val="009A2CEF"/>
    <w:rsid w:val="009A3F92"/>
    <w:rsid w:val="009A431A"/>
    <w:rsid w:val="009A57BF"/>
    <w:rsid w:val="009A5F88"/>
    <w:rsid w:val="009A6ABE"/>
    <w:rsid w:val="009A6F4F"/>
    <w:rsid w:val="009A7827"/>
    <w:rsid w:val="009B0793"/>
    <w:rsid w:val="009B1082"/>
    <w:rsid w:val="009B3DF7"/>
    <w:rsid w:val="009B412B"/>
    <w:rsid w:val="009B44E3"/>
    <w:rsid w:val="009B472D"/>
    <w:rsid w:val="009B5E22"/>
    <w:rsid w:val="009B6964"/>
    <w:rsid w:val="009C0886"/>
    <w:rsid w:val="009C1891"/>
    <w:rsid w:val="009C2987"/>
    <w:rsid w:val="009C4311"/>
    <w:rsid w:val="009C582C"/>
    <w:rsid w:val="009C5E37"/>
    <w:rsid w:val="009C7653"/>
    <w:rsid w:val="009C7C54"/>
    <w:rsid w:val="009D02C3"/>
    <w:rsid w:val="009D0368"/>
    <w:rsid w:val="009D1E4E"/>
    <w:rsid w:val="009D2890"/>
    <w:rsid w:val="009D3D66"/>
    <w:rsid w:val="009D46EE"/>
    <w:rsid w:val="009D49FC"/>
    <w:rsid w:val="009D587E"/>
    <w:rsid w:val="009D6201"/>
    <w:rsid w:val="009D644B"/>
    <w:rsid w:val="009D7533"/>
    <w:rsid w:val="009E06A6"/>
    <w:rsid w:val="009E0A2F"/>
    <w:rsid w:val="009E2EC1"/>
    <w:rsid w:val="009E39CB"/>
    <w:rsid w:val="009E4043"/>
    <w:rsid w:val="009E4EEF"/>
    <w:rsid w:val="009E51FA"/>
    <w:rsid w:val="009E535D"/>
    <w:rsid w:val="009E63EA"/>
    <w:rsid w:val="009E6587"/>
    <w:rsid w:val="009E7F8C"/>
    <w:rsid w:val="009F02BA"/>
    <w:rsid w:val="009F0A54"/>
    <w:rsid w:val="009F1568"/>
    <w:rsid w:val="009F21B2"/>
    <w:rsid w:val="009F239F"/>
    <w:rsid w:val="009F2BD8"/>
    <w:rsid w:val="009F3ABD"/>
    <w:rsid w:val="009F3B12"/>
    <w:rsid w:val="009F5B39"/>
    <w:rsid w:val="009F6055"/>
    <w:rsid w:val="009F6730"/>
    <w:rsid w:val="009F7C3A"/>
    <w:rsid w:val="00A0027E"/>
    <w:rsid w:val="00A02003"/>
    <w:rsid w:val="00A0216F"/>
    <w:rsid w:val="00A036BB"/>
    <w:rsid w:val="00A0489A"/>
    <w:rsid w:val="00A07540"/>
    <w:rsid w:val="00A07641"/>
    <w:rsid w:val="00A100BE"/>
    <w:rsid w:val="00A103D0"/>
    <w:rsid w:val="00A11272"/>
    <w:rsid w:val="00A11579"/>
    <w:rsid w:val="00A115B8"/>
    <w:rsid w:val="00A1187D"/>
    <w:rsid w:val="00A11D47"/>
    <w:rsid w:val="00A12524"/>
    <w:rsid w:val="00A1272A"/>
    <w:rsid w:val="00A12CD1"/>
    <w:rsid w:val="00A13A21"/>
    <w:rsid w:val="00A14118"/>
    <w:rsid w:val="00A14297"/>
    <w:rsid w:val="00A15F2D"/>
    <w:rsid w:val="00A1619C"/>
    <w:rsid w:val="00A161C5"/>
    <w:rsid w:val="00A1795C"/>
    <w:rsid w:val="00A208AC"/>
    <w:rsid w:val="00A220A2"/>
    <w:rsid w:val="00A22FF5"/>
    <w:rsid w:val="00A23988"/>
    <w:rsid w:val="00A23CA5"/>
    <w:rsid w:val="00A24E24"/>
    <w:rsid w:val="00A24FDE"/>
    <w:rsid w:val="00A25CF2"/>
    <w:rsid w:val="00A2686B"/>
    <w:rsid w:val="00A2799D"/>
    <w:rsid w:val="00A27D4C"/>
    <w:rsid w:val="00A30119"/>
    <w:rsid w:val="00A306E0"/>
    <w:rsid w:val="00A3210F"/>
    <w:rsid w:val="00A326F4"/>
    <w:rsid w:val="00A337E0"/>
    <w:rsid w:val="00A33D19"/>
    <w:rsid w:val="00A34595"/>
    <w:rsid w:val="00A40B1D"/>
    <w:rsid w:val="00A4180A"/>
    <w:rsid w:val="00A44257"/>
    <w:rsid w:val="00A45660"/>
    <w:rsid w:val="00A45C63"/>
    <w:rsid w:val="00A4620A"/>
    <w:rsid w:val="00A46348"/>
    <w:rsid w:val="00A46506"/>
    <w:rsid w:val="00A47E92"/>
    <w:rsid w:val="00A50B7D"/>
    <w:rsid w:val="00A52476"/>
    <w:rsid w:val="00A526F9"/>
    <w:rsid w:val="00A53832"/>
    <w:rsid w:val="00A53A36"/>
    <w:rsid w:val="00A53D3B"/>
    <w:rsid w:val="00A54FC8"/>
    <w:rsid w:val="00A55B05"/>
    <w:rsid w:val="00A55DEC"/>
    <w:rsid w:val="00A55FA0"/>
    <w:rsid w:val="00A567BF"/>
    <w:rsid w:val="00A5796B"/>
    <w:rsid w:val="00A57B05"/>
    <w:rsid w:val="00A60097"/>
    <w:rsid w:val="00A60259"/>
    <w:rsid w:val="00A60312"/>
    <w:rsid w:val="00A60875"/>
    <w:rsid w:val="00A60C7A"/>
    <w:rsid w:val="00A60EA1"/>
    <w:rsid w:val="00A61745"/>
    <w:rsid w:val="00A617E9"/>
    <w:rsid w:val="00A6184C"/>
    <w:rsid w:val="00A62C3F"/>
    <w:rsid w:val="00A63A57"/>
    <w:rsid w:val="00A63F45"/>
    <w:rsid w:val="00A64930"/>
    <w:rsid w:val="00A64B23"/>
    <w:rsid w:val="00A6598D"/>
    <w:rsid w:val="00A669B2"/>
    <w:rsid w:val="00A671BD"/>
    <w:rsid w:val="00A671ED"/>
    <w:rsid w:val="00A67FC5"/>
    <w:rsid w:val="00A704A7"/>
    <w:rsid w:val="00A7067F"/>
    <w:rsid w:val="00A70C49"/>
    <w:rsid w:val="00A71895"/>
    <w:rsid w:val="00A718BE"/>
    <w:rsid w:val="00A71D47"/>
    <w:rsid w:val="00A720BB"/>
    <w:rsid w:val="00A7212A"/>
    <w:rsid w:val="00A73501"/>
    <w:rsid w:val="00A73773"/>
    <w:rsid w:val="00A74370"/>
    <w:rsid w:val="00A7592F"/>
    <w:rsid w:val="00A7609C"/>
    <w:rsid w:val="00A76D8E"/>
    <w:rsid w:val="00A779FB"/>
    <w:rsid w:val="00A804AB"/>
    <w:rsid w:val="00A80E55"/>
    <w:rsid w:val="00A81AB0"/>
    <w:rsid w:val="00A81EA5"/>
    <w:rsid w:val="00A82D9E"/>
    <w:rsid w:val="00A84071"/>
    <w:rsid w:val="00A84215"/>
    <w:rsid w:val="00A8650A"/>
    <w:rsid w:val="00A879CB"/>
    <w:rsid w:val="00A9037D"/>
    <w:rsid w:val="00A90D31"/>
    <w:rsid w:val="00A90D77"/>
    <w:rsid w:val="00A91300"/>
    <w:rsid w:val="00A91DF0"/>
    <w:rsid w:val="00A93683"/>
    <w:rsid w:val="00A943BF"/>
    <w:rsid w:val="00A944BA"/>
    <w:rsid w:val="00A948B6"/>
    <w:rsid w:val="00A955FB"/>
    <w:rsid w:val="00A957DD"/>
    <w:rsid w:val="00A95EB0"/>
    <w:rsid w:val="00A96DE2"/>
    <w:rsid w:val="00A97163"/>
    <w:rsid w:val="00AA0921"/>
    <w:rsid w:val="00AA128D"/>
    <w:rsid w:val="00AA1A3B"/>
    <w:rsid w:val="00AA23C2"/>
    <w:rsid w:val="00AA2461"/>
    <w:rsid w:val="00AA275B"/>
    <w:rsid w:val="00AA36E5"/>
    <w:rsid w:val="00AA5A22"/>
    <w:rsid w:val="00AA5E28"/>
    <w:rsid w:val="00AA62E2"/>
    <w:rsid w:val="00AA655F"/>
    <w:rsid w:val="00AA6D80"/>
    <w:rsid w:val="00AA71DF"/>
    <w:rsid w:val="00AA7C84"/>
    <w:rsid w:val="00AA7CD1"/>
    <w:rsid w:val="00AB0400"/>
    <w:rsid w:val="00AB277C"/>
    <w:rsid w:val="00AB328F"/>
    <w:rsid w:val="00AB32BA"/>
    <w:rsid w:val="00AB3589"/>
    <w:rsid w:val="00AB4682"/>
    <w:rsid w:val="00AB5C93"/>
    <w:rsid w:val="00AB5E5E"/>
    <w:rsid w:val="00AB609C"/>
    <w:rsid w:val="00AB624F"/>
    <w:rsid w:val="00AB6F39"/>
    <w:rsid w:val="00AB7220"/>
    <w:rsid w:val="00AB782B"/>
    <w:rsid w:val="00AB7DFC"/>
    <w:rsid w:val="00AC059B"/>
    <w:rsid w:val="00AC08BB"/>
    <w:rsid w:val="00AC0BF0"/>
    <w:rsid w:val="00AC0D01"/>
    <w:rsid w:val="00AC2ACE"/>
    <w:rsid w:val="00AC2C19"/>
    <w:rsid w:val="00AC3517"/>
    <w:rsid w:val="00AC42C4"/>
    <w:rsid w:val="00AC47FC"/>
    <w:rsid w:val="00AC53FE"/>
    <w:rsid w:val="00AC585D"/>
    <w:rsid w:val="00AC6717"/>
    <w:rsid w:val="00AC74F8"/>
    <w:rsid w:val="00AC7753"/>
    <w:rsid w:val="00AC77B3"/>
    <w:rsid w:val="00AC7C13"/>
    <w:rsid w:val="00AC7C77"/>
    <w:rsid w:val="00AD01FA"/>
    <w:rsid w:val="00AD0A6C"/>
    <w:rsid w:val="00AD0D8B"/>
    <w:rsid w:val="00AD1270"/>
    <w:rsid w:val="00AD1ABD"/>
    <w:rsid w:val="00AD22AF"/>
    <w:rsid w:val="00AD2C6D"/>
    <w:rsid w:val="00AD355E"/>
    <w:rsid w:val="00AD45A4"/>
    <w:rsid w:val="00AD582C"/>
    <w:rsid w:val="00AD5AA9"/>
    <w:rsid w:val="00AD646A"/>
    <w:rsid w:val="00AD699C"/>
    <w:rsid w:val="00AD73F8"/>
    <w:rsid w:val="00AE002E"/>
    <w:rsid w:val="00AE2923"/>
    <w:rsid w:val="00AE3780"/>
    <w:rsid w:val="00AE4EF2"/>
    <w:rsid w:val="00AE5262"/>
    <w:rsid w:val="00AE5965"/>
    <w:rsid w:val="00AE5E6C"/>
    <w:rsid w:val="00AE638A"/>
    <w:rsid w:val="00AE6547"/>
    <w:rsid w:val="00AE6C2A"/>
    <w:rsid w:val="00AE7055"/>
    <w:rsid w:val="00AE7FE2"/>
    <w:rsid w:val="00AF10BA"/>
    <w:rsid w:val="00AF1F3B"/>
    <w:rsid w:val="00AF27A5"/>
    <w:rsid w:val="00AF2B80"/>
    <w:rsid w:val="00AF3124"/>
    <w:rsid w:val="00AF3755"/>
    <w:rsid w:val="00AF3F1F"/>
    <w:rsid w:val="00AF67FD"/>
    <w:rsid w:val="00AF74B5"/>
    <w:rsid w:val="00AF7506"/>
    <w:rsid w:val="00AF7637"/>
    <w:rsid w:val="00B00AD6"/>
    <w:rsid w:val="00B010AA"/>
    <w:rsid w:val="00B01428"/>
    <w:rsid w:val="00B01958"/>
    <w:rsid w:val="00B0236C"/>
    <w:rsid w:val="00B04F07"/>
    <w:rsid w:val="00B04FC9"/>
    <w:rsid w:val="00B05872"/>
    <w:rsid w:val="00B072EA"/>
    <w:rsid w:val="00B1035D"/>
    <w:rsid w:val="00B104C4"/>
    <w:rsid w:val="00B10A7B"/>
    <w:rsid w:val="00B10D16"/>
    <w:rsid w:val="00B11A3B"/>
    <w:rsid w:val="00B11EEE"/>
    <w:rsid w:val="00B12DBF"/>
    <w:rsid w:val="00B140FC"/>
    <w:rsid w:val="00B16940"/>
    <w:rsid w:val="00B169B0"/>
    <w:rsid w:val="00B221DC"/>
    <w:rsid w:val="00B224C6"/>
    <w:rsid w:val="00B225DC"/>
    <w:rsid w:val="00B22BCE"/>
    <w:rsid w:val="00B22CEE"/>
    <w:rsid w:val="00B23971"/>
    <w:rsid w:val="00B23A33"/>
    <w:rsid w:val="00B24341"/>
    <w:rsid w:val="00B243FE"/>
    <w:rsid w:val="00B25B93"/>
    <w:rsid w:val="00B26180"/>
    <w:rsid w:val="00B26260"/>
    <w:rsid w:val="00B263E1"/>
    <w:rsid w:val="00B26E32"/>
    <w:rsid w:val="00B26EA0"/>
    <w:rsid w:val="00B30181"/>
    <w:rsid w:val="00B313FA"/>
    <w:rsid w:val="00B31A2A"/>
    <w:rsid w:val="00B34ABA"/>
    <w:rsid w:val="00B369AD"/>
    <w:rsid w:val="00B3773F"/>
    <w:rsid w:val="00B37E48"/>
    <w:rsid w:val="00B37EFF"/>
    <w:rsid w:val="00B4045F"/>
    <w:rsid w:val="00B40467"/>
    <w:rsid w:val="00B40A9E"/>
    <w:rsid w:val="00B41390"/>
    <w:rsid w:val="00B43072"/>
    <w:rsid w:val="00B43151"/>
    <w:rsid w:val="00B43710"/>
    <w:rsid w:val="00B45D7C"/>
    <w:rsid w:val="00B45DFD"/>
    <w:rsid w:val="00B45E3F"/>
    <w:rsid w:val="00B4679F"/>
    <w:rsid w:val="00B47345"/>
    <w:rsid w:val="00B47A6F"/>
    <w:rsid w:val="00B500CF"/>
    <w:rsid w:val="00B501C2"/>
    <w:rsid w:val="00B503F6"/>
    <w:rsid w:val="00B50497"/>
    <w:rsid w:val="00B51270"/>
    <w:rsid w:val="00B5184E"/>
    <w:rsid w:val="00B51A4B"/>
    <w:rsid w:val="00B52E73"/>
    <w:rsid w:val="00B533A2"/>
    <w:rsid w:val="00B537B0"/>
    <w:rsid w:val="00B53BD2"/>
    <w:rsid w:val="00B53EBC"/>
    <w:rsid w:val="00B53F92"/>
    <w:rsid w:val="00B5409C"/>
    <w:rsid w:val="00B552FF"/>
    <w:rsid w:val="00B5588A"/>
    <w:rsid w:val="00B566C8"/>
    <w:rsid w:val="00B577A3"/>
    <w:rsid w:val="00B60210"/>
    <w:rsid w:val="00B61E6A"/>
    <w:rsid w:val="00B64673"/>
    <w:rsid w:val="00B64848"/>
    <w:rsid w:val="00B653C1"/>
    <w:rsid w:val="00B6597A"/>
    <w:rsid w:val="00B65C08"/>
    <w:rsid w:val="00B70531"/>
    <w:rsid w:val="00B70C50"/>
    <w:rsid w:val="00B71C1B"/>
    <w:rsid w:val="00B722DE"/>
    <w:rsid w:val="00B72F7D"/>
    <w:rsid w:val="00B7304B"/>
    <w:rsid w:val="00B73338"/>
    <w:rsid w:val="00B736FD"/>
    <w:rsid w:val="00B74F5F"/>
    <w:rsid w:val="00B75243"/>
    <w:rsid w:val="00B7682E"/>
    <w:rsid w:val="00B76F3C"/>
    <w:rsid w:val="00B77004"/>
    <w:rsid w:val="00B81D80"/>
    <w:rsid w:val="00B81E02"/>
    <w:rsid w:val="00B8282E"/>
    <w:rsid w:val="00B82C1F"/>
    <w:rsid w:val="00B82D5C"/>
    <w:rsid w:val="00B83CD3"/>
    <w:rsid w:val="00B83CDE"/>
    <w:rsid w:val="00B84864"/>
    <w:rsid w:val="00B84DAC"/>
    <w:rsid w:val="00B85882"/>
    <w:rsid w:val="00B85E0F"/>
    <w:rsid w:val="00B86E46"/>
    <w:rsid w:val="00B8749B"/>
    <w:rsid w:val="00B87939"/>
    <w:rsid w:val="00B87CEA"/>
    <w:rsid w:val="00B87E3B"/>
    <w:rsid w:val="00B90DC9"/>
    <w:rsid w:val="00B9253A"/>
    <w:rsid w:val="00B927B8"/>
    <w:rsid w:val="00B9287E"/>
    <w:rsid w:val="00B9296C"/>
    <w:rsid w:val="00B92CC9"/>
    <w:rsid w:val="00B92DEB"/>
    <w:rsid w:val="00B93489"/>
    <w:rsid w:val="00B95F23"/>
    <w:rsid w:val="00B95FF5"/>
    <w:rsid w:val="00B9637B"/>
    <w:rsid w:val="00B96CED"/>
    <w:rsid w:val="00B97399"/>
    <w:rsid w:val="00B97406"/>
    <w:rsid w:val="00B97CFD"/>
    <w:rsid w:val="00BA1A17"/>
    <w:rsid w:val="00BA1F96"/>
    <w:rsid w:val="00BA3606"/>
    <w:rsid w:val="00BA37DB"/>
    <w:rsid w:val="00BA3B22"/>
    <w:rsid w:val="00BA3C7A"/>
    <w:rsid w:val="00BA5199"/>
    <w:rsid w:val="00BA6011"/>
    <w:rsid w:val="00BA61EC"/>
    <w:rsid w:val="00BA66CB"/>
    <w:rsid w:val="00BA6761"/>
    <w:rsid w:val="00BA68B5"/>
    <w:rsid w:val="00BA73FB"/>
    <w:rsid w:val="00BA7CB9"/>
    <w:rsid w:val="00BB0A8D"/>
    <w:rsid w:val="00BB1426"/>
    <w:rsid w:val="00BB2038"/>
    <w:rsid w:val="00BB2142"/>
    <w:rsid w:val="00BB2781"/>
    <w:rsid w:val="00BB3F3C"/>
    <w:rsid w:val="00BB4898"/>
    <w:rsid w:val="00BB4A54"/>
    <w:rsid w:val="00BB5AB3"/>
    <w:rsid w:val="00BB6973"/>
    <w:rsid w:val="00BB7547"/>
    <w:rsid w:val="00BB7873"/>
    <w:rsid w:val="00BC02C5"/>
    <w:rsid w:val="00BC0D3E"/>
    <w:rsid w:val="00BC1B1A"/>
    <w:rsid w:val="00BC1E20"/>
    <w:rsid w:val="00BC256C"/>
    <w:rsid w:val="00BC2CE8"/>
    <w:rsid w:val="00BC2F98"/>
    <w:rsid w:val="00BC3214"/>
    <w:rsid w:val="00BC3B77"/>
    <w:rsid w:val="00BC5AB2"/>
    <w:rsid w:val="00BC6C15"/>
    <w:rsid w:val="00BD0F5A"/>
    <w:rsid w:val="00BD13AC"/>
    <w:rsid w:val="00BD21F7"/>
    <w:rsid w:val="00BD2A86"/>
    <w:rsid w:val="00BD2EBE"/>
    <w:rsid w:val="00BD30E3"/>
    <w:rsid w:val="00BD3210"/>
    <w:rsid w:val="00BD3852"/>
    <w:rsid w:val="00BD3DFE"/>
    <w:rsid w:val="00BD4A09"/>
    <w:rsid w:val="00BD4A65"/>
    <w:rsid w:val="00BD55B0"/>
    <w:rsid w:val="00BD68C3"/>
    <w:rsid w:val="00BD6BFD"/>
    <w:rsid w:val="00BD72E0"/>
    <w:rsid w:val="00BE0720"/>
    <w:rsid w:val="00BE07B1"/>
    <w:rsid w:val="00BE09DC"/>
    <w:rsid w:val="00BE0CBF"/>
    <w:rsid w:val="00BE126A"/>
    <w:rsid w:val="00BE20A7"/>
    <w:rsid w:val="00BE24EC"/>
    <w:rsid w:val="00BE44DE"/>
    <w:rsid w:val="00BE62A1"/>
    <w:rsid w:val="00BF2FDD"/>
    <w:rsid w:val="00BF73F9"/>
    <w:rsid w:val="00C003F5"/>
    <w:rsid w:val="00C016A5"/>
    <w:rsid w:val="00C033C7"/>
    <w:rsid w:val="00C03668"/>
    <w:rsid w:val="00C048E9"/>
    <w:rsid w:val="00C05BAE"/>
    <w:rsid w:val="00C06187"/>
    <w:rsid w:val="00C0653D"/>
    <w:rsid w:val="00C06C02"/>
    <w:rsid w:val="00C1073C"/>
    <w:rsid w:val="00C11287"/>
    <w:rsid w:val="00C116D9"/>
    <w:rsid w:val="00C1180A"/>
    <w:rsid w:val="00C1235E"/>
    <w:rsid w:val="00C1246D"/>
    <w:rsid w:val="00C135FC"/>
    <w:rsid w:val="00C13626"/>
    <w:rsid w:val="00C1368E"/>
    <w:rsid w:val="00C13836"/>
    <w:rsid w:val="00C138E0"/>
    <w:rsid w:val="00C13A73"/>
    <w:rsid w:val="00C15384"/>
    <w:rsid w:val="00C157A8"/>
    <w:rsid w:val="00C15D73"/>
    <w:rsid w:val="00C176DE"/>
    <w:rsid w:val="00C2024E"/>
    <w:rsid w:val="00C20CD6"/>
    <w:rsid w:val="00C213AE"/>
    <w:rsid w:val="00C22E3A"/>
    <w:rsid w:val="00C2339B"/>
    <w:rsid w:val="00C2525E"/>
    <w:rsid w:val="00C25D82"/>
    <w:rsid w:val="00C260B7"/>
    <w:rsid w:val="00C30418"/>
    <w:rsid w:val="00C32543"/>
    <w:rsid w:val="00C32C92"/>
    <w:rsid w:val="00C3320F"/>
    <w:rsid w:val="00C33779"/>
    <w:rsid w:val="00C3410B"/>
    <w:rsid w:val="00C34A67"/>
    <w:rsid w:val="00C35D05"/>
    <w:rsid w:val="00C402A0"/>
    <w:rsid w:val="00C4040A"/>
    <w:rsid w:val="00C405BA"/>
    <w:rsid w:val="00C41499"/>
    <w:rsid w:val="00C417AB"/>
    <w:rsid w:val="00C41983"/>
    <w:rsid w:val="00C4304C"/>
    <w:rsid w:val="00C438DB"/>
    <w:rsid w:val="00C446D4"/>
    <w:rsid w:val="00C44824"/>
    <w:rsid w:val="00C449B6"/>
    <w:rsid w:val="00C45441"/>
    <w:rsid w:val="00C45FCF"/>
    <w:rsid w:val="00C4648B"/>
    <w:rsid w:val="00C46B5B"/>
    <w:rsid w:val="00C46E64"/>
    <w:rsid w:val="00C47278"/>
    <w:rsid w:val="00C47355"/>
    <w:rsid w:val="00C505E0"/>
    <w:rsid w:val="00C509A7"/>
    <w:rsid w:val="00C50E72"/>
    <w:rsid w:val="00C50EEE"/>
    <w:rsid w:val="00C535F7"/>
    <w:rsid w:val="00C5546E"/>
    <w:rsid w:val="00C55596"/>
    <w:rsid w:val="00C558F2"/>
    <w:rsid w:val="00C56D77"/>
    <w:rsid w:val="00C56DEE"/>
    <w:rsid w:val="00C57150"/>
    <w:rsid w:val="00C57153"/>
    <w:rsid w:val="00C57E65"/>
    <w:rsid w:val="00C6044C"/>
    <w:rsid w:val="00C608C7"/>
    <w:rsid w:val="00C60C30"/>
    <w:rsid w:val="00C61C45"/>
    <w:rsid w:val="00C61D7C"/>
    <w:rsid w:val="00C62E4B"/>
    <w:rsid w:val="00C63665"/>
    <w:rsid w:val="00C649FF"/>
    <w:rsid w:val="00C64B98"/>
    <w:rsid w:val="00C64C49"/>
    <w:rsid w:val="00C65C5B"/>
    <w:rsid w:val="00C65CE9"/>
    <w:rsid w:val="00C65F39"/>
    <w:rsid w:val="00C6643D"/>
    <w:rsid w:val="00C66452"/>
    <w:rsid w:val="00C66825"/>
    <w:rsid w:val="00C66A34"/>
    <w:rsid w:val="00C67C17"/>
    <w:rsid w:val="00C70832"/>
    <w:rsid w:val="00C72F7C"/>
    <w:rsid w:val="00C73FEA"/>
    <w:rsid w:val="00C74CCA"/>
    <w:rsid w:val="00C753B8"/>
    <w:rsid w:val="00C763A8"/>
    <w:rsid w:val="00C76796"/>
    <w:rsid w:val="00C76917"/>
    <w:rsid w:val="00C76FE3"/>
    <w:rsid w:val="00C77975"/>
    <w:rsid w:val="00C807AE"/>
    <w:rsid w:val="00C80BCB"/>
    <w:rsid w:val="00C81152"/>
    <w:rsid w:val="00C812B4"/>
    <w:rsid w:val="00C82A92"/>
    <w:rsid w:val="00C83D75"/>
    <w:rsid w:val="00C843B0"/>
    <w:rsid w:val="00C84A9A"/>
    <w:rsid w:val="00C84B14"/>
    <w:rsid w:val="00C85380"/>
    <w:rsid w:val="00C863AD"/>
    <w:rsid w:val="00C86C75"/>
    <w:rsid w:val="00C9130A"/>
    <w:rsid w:val="00C91AC7"/>
    <w:rsid w:val="00C937D0"/>
    <w:rsid w:val="00C953BC"/>
    <w:rsid w:val="00C9552A"/>
    <w:rsid w:val="00C9572A"/>
    <w:rsid w:val="00C95B38"/>
    <w:rsid w:val="00C95B6D"/>
    <w:rsid w:val="00C95FBA"/>
    <w:rsid w:val="00C96016"/>
    <w:rsid w:val="00C962AC"/>
    <w:rsid w:val="00C969BE"/>
    <w:rsid w:val="00C97831"/>
    <w:rsid w:val="00CA00EC"/>
    <w:rsid w:val="00CA01DB"/>
    <w:rsid w:val="00CA0F89"/>
    <w:rsid w:val="00CA155E"/>
    <w:rsid w:val="00CA2143"/>
    <w:rsid w:val="00CA2570"/>
    <w:rsid w:val="00CA2FC9"/>
    <w:rsid w:val="00CA31AC"/>
    <w:rsid w:val="00CA3845"/>
    <w:rsid w:val="00CA4E35"/>
    <w:rsid w:val="00CA6A5D"/>
    <w:rsid w:val="00CA7489"/>
    <w:rsid w:val="00CB1835"/>
    <w:rsid w:val="00CB183D"/>
    <w:rsid w:val="00CB2270"/>
    <w:rsid w:val="00CB2518"/>
    <w:rsid w:val="00CB279F"/>
    <w:rsid w:val="00CB326F"/>
    <w:rsid w:val="00CB3B39"/>
    <w:rsid w:val="00CB49DA"/>
    <w:rsid w:val="00CB4B0F"/>
    <w:rsid w:val="00CB5C15"/>
    <w:rsid w:val="00CC09A3"/>
    <w:rsid w:val="00CC09AB"/>
    <w:rsid w:val="00CC09CD"/>
    <w:rsid w:val="00CC1A6D"/>
    <w:rsid w:val="00CC5655"/>
    <w:rsid w:val="00CC649D"/>
    <w:rsid w:val="00CC73BF"/>
    <w:rsid w:val="00CC7AB9"/>
    <w:rsid w:val="00CD0481"/>
    <w:rsid w:val="00CD0E53"/>
    <w:rsid w:val="00CD158D"/>
    <w:rsid w:val="00CD295B"/>
    <w:rsid w:val="00CD387E"/>
    <w:rsid w:val="00CD46A6"/>
    <w:rsid w:val="00CD4AA2"/>
    <w:rsid w:val="00CD6B75"/>
    <w:rsid w:val="00CE0125"/>
    <w:rsid w:val="00CE1686"/>
    <w:rsid w:val="00CE425F"/>
    <w:rsid w:val="00CE4813"/>
    <w:rsid w:val="00CE50C9"/>
    <w:rsid w:val="00CE5400"/>
    <w:rsid w:val="00CE66A3"/>
    <w:rsid w:val="00CE6C01"/>
    <w:rsid w:val="00CF0042"/>
    <w:rsid w:val="00CF03A7"/>
    <w:rsid w:val="00CF0FED"/>
    <w:rsid w:val="00CF1915"/>
    <w:rsid w:val="00CF1DA7"/>
    <w:rsid w:val="00CF307D"/>
    <w:rsid w:val="00CF367F"/>
    <w:rsid w:val="00CF3B24"/>
    <w:rsid w:val="00CF41BA"/>
    <w:rsid w:val="00CF551D"/>
    <w:rsid w:val="00CF5C7A"/>
    <w:rsid w:val="00CF71F2"/>
    <w:rsid w:val="00CF78F6"/>
    <w:rsid w:val="00D00EA6"/>
    <w:rsid w:val="00D010A1"/>
    <w:rsid w:val="00D01265"/>
    <w:rsid w:val="00D019E2"/>
    <w:rsid w:val="00D02724"/>
    <w:rsid w:val="00D02B13"/>
    <w:rsid w:val="00D02BED"/>
    <w:rsid w:val="00D02F1C"/>
    <w:rsid w:val="00D034EF"/>
    <w:rsid w:val="00D036B6"/>
    <w:rsid w:val="00D03859"/>
    <w:rsid w:val="00D03ED7"/>
    <w:rsid w:val="00D0424A"/>
    <w:rsid w:val="00D04C95"/>
    <w:rsid w:val="00D061B8"/>
    <w:rsid w:val="00D074BE"/>
    <w:rsid w:val="00D07E73"/>
    <w:rsid w:val="00D1031B"/>
    <w:rsid w:val="00D1304F"/>
    <w:rsid w:val="00D13404"/>
    <w:rsid w:val="00D13ED4"/>
    <w:rsid w:val="00D15035"/>
    <w:rsid w:val="00D1575D"/>
    <w:rsid w:val="00D17167"/>
    <w:rsid w:val="00D174C3"/>
    <w:rsid w:val="00D17F6E"/>
    <w:rsid w:val="00D21776"/>
    <w:rsid w:val="00D2188F"/>
    <w:rsid w:val="00D22935"/>
    <w:rsid w:val="00D22D46"/>
    <w:rsid w:val="00D22D6C"/>
    <w:rsid w:val="00D246E4"/>
    <w:rsid w:val="00D25959"/>
    <w:rsid w:val="00D26586"/>
    <w:rsid w:val="00D26849"/>
    <w:rsid w:val="00D26DCE"/>
    <w:rsid w:val="00D30D69"/>
    <w:rsid w:val="00D31185"/>
    <w:rsid w:val="00D315FA"/>
    <w:rsid w:val="00D321A5"/>
    <w:rsid w:val="00D324EE"/>
    <w:rsid w:val="00D3291A"/>
    <w:rsid w:val="00D32C14"/>
    <w:rsid w:val="00D3375E"/>
    <w:rsid w:val="00D3395C"/>
    <w:rsid w:val="00D341FC"/>
    <w:rsid w:val="00D344A8"/>
    <w:rsid w:val="00D34FF9"/>
    <w:rsid w:val="00D35EF4"/>
    <w:rsid w:val="00D36166"/>
    <w:rsid w:val="00D36961"/>
    <w:rsid w:val="00D36CA8"/>
    <w:rsid w:val="00D40817"/>
    <w:rsid w:val="00D41909"/>
    <w:rsid w:val="00D41C12"/>
    <w:rsid w:val="00D41F6E"/>
    <w:rsid w:val="00D43B78"/>
    <w:rsid w:val="00D44215"/>
    <w:rsid w:val="00D44C18"/>
    <w:rsid w:val="00D46420"/>
    <w:rsid w:val="00D46EAE"/>
    <w:rsid w:val="00D471BB"/>
    <w:rsid w:val="00D4753C"/>
    <w:rsid w:val="00D47E40"/>
    <w:rsid w:val="00D5033D"/>
    <w:rsid w:val="00D52B27"/>
    <w:rsid w:val="00D52DED"/>
    <w:rsid w:val="00D545C2"/>
    <w:rsid w:val="00D55213"/>
    <w:rsid w:val="00D55FB4"/>
    <w:rsid w:val="00D564F6"/>
    <w:rsid w:val="00D57035"/>
    <w:rsid w:val="00D6009F"/>
    <w:rsid w:val="00D606BD"/>
    <w:rsid w:val="00D609E8"/>
    <w:rsid w:val="00D61419"/>
    <w:rsid w:val="00D61D12"/>
    <w:rsid w:val="00D63006"/>
    <w:rsid w:val="00D63DDE"/>
    <w:rsid w:val="00D6476D"/>
    <w:rsid w:val="00D6517A"/>
    <w:rsid w:val="00D65699"/>
    <w:rsid w:val="00D66AF4"/>
    <w:rsid w:val="00D70142"/>
    <w:rsid w:val="00D718BF"/>
    <w:rsid w:val="00D72511"/>
    <w:rsid w:val="00D7274C"/>
    <w:rsid w:val="00D72A13"/>
    <w:rsid w:val="00D72A4C"/>
    <w:rsid w:val="00D735CF"/>
    <w:rsid w:val="00D751BD"/>
    <w:rsid w:val="00D755EC"/>
    <w:rsid w:val="00D760DB"/>
    <w:rsid w:val="00D76ECC"/>
    <w:rsid w:val="00D771AF"/>
    <w:rsid w:val="00D80890"/>
    <w:rsid w:val="00D819AF"/>
    <w:rsid w:val="00D82414"/>
    <w:rsid w:val="00D828EF"/>
    <w:rsid w:val="00D82C32"/>
    <w:rsid w:val="00D82FEC"/>
    <w:rsid w:val="00D838B9"/>
    <w:rsid w:val="00D83DCC"/>
    <w:rsid w:val="00D84288"/>
    <w:rsid w:val="00D845B6"/>
    <w:rsid w:val="00D851DC"/>
    <w:rsid w:val="00D85F1A"/>
    <w:rsid w:val="00D872F0"/>
    <w:rsid w:val="00D902AE"/>
    <w:rsid w:val="00D909F4"/>
    <w:rsid w:val="00D9205C"/>
    <w:rsid w:val="00D92707"/>
    <w:rsid w:val="00D936E6"/>
    <w:rsid w:val="00D93C36"/>
    <w:rsid w:val="00D94C10"/>
    <w:rsid w:val="00D97B1C"/>
    <w:rsid w:val="00D97C8E"/>
    <w:rsid w:val="00DA06FB"/>
    <w:rsid w:val="00DA0AD8"/>
    <w:rsid w:val="00DA0DF1"/>
    <w:rsid w:val="00DA1BF9"/>
    <w:rsid w:val="00DA4D70"/>
    <w:rsid w:val="00DA581D"/>
    <w:rsid w:val="00DA5DB3"/>
    <w:rsid w:val="00DA60DA"/>
    <w:rsid w:val="00DA66EC"/>
    <w:rsid w:val="00DA6731"/>
    <w:rsid w:val="00DA7463"/>
    <w:rsid w:val="00DB11A1"/>
    <w:rsid w:val="00DB1E58"/>
    <w:rsid w:val="00DB1EB7"/>
    <w:rsid w:val="00DB2445"/>
    <w:rsid w:val="00DB27E8"/>
    <w:rsid w:val="00DB3031"/>
    <w:rsid w:val="00DB3665"/>
    <w:rsid w:val="00DB3BA0"/>
    <w:rsid w:val="00DB4650"/>
    <w:rsid w:val="00DB498D"/>
    <w:rsid w:val="00DB59F5"/>
    <w:rsid w:val="00DB69BD"/>
    <w:rsid w:val="00DB74B6"/>
    <w:rsid w:val="00DC12AC"/>
    <w:rsid w:val="00DC1325"/>
    <w:rsid w:val="00DC1634"/>
    <w:rsid w:val="00DC1A58"/>
    <w:rsid w:val="00DC2528"/>
    <w:rsid w:val="00DC2A6F"/>
    <w:rsid w:val="00DC308C"/>
    <w:rsid w:val="00DC3641"/>
    <w:rsid w:val="00DC3755"/>
    <w:rsid w:val="00DC43D1"/>
    <w:rsid w:val="00DC478A"/>
    <w:rsid w:val="00DC5C33"/>
    <w:rsid w:val="00DC5DC5"/>
    <w:rsid w:val="00DC654C"/>
    <w:rsid w:val="00DD0004"/>
    <w:rsid w:val="00DD03CE"/>
    <w:rsid w:val="00DD0A1F"/>
    <w:rsid w:val="00DD18FA"/>
    <w:rsid w:val="00DD1917"/>
    <w:rsid w:val="00DD1985"/>
    <w:rsid w:val="00DD2AF5"/>
    <w:rsid w:val="00DD3BFF"/>
    <w:rsid w:val="00DD4E49"/>
    <w:rsid w:val="00DD517C"/>
    <w:rsid w:val="00DD7B7D"/>
    <w:rsid w:val="00DE01DD"/>
    <w:rsid w:val="00DE22C0"/>
    <w:rsid w:val="00DE312B"/>
    <w:rsid w:val="00DE619B"/>
    <w:rsid w:val="00DF00CF"/>
    <w:rsid w:val="00DF044E"/>
    <w:rsid w:val="00DF0E9C"/>
    <w:rsid w:val="00DF24BB"/>
    <w:rsid w:val="00DF303D"/>
    <w:rsid w:val="00DF3BDD"/>
    <w:rsid w:val="00DF3D4D"/>
    <w:rsid w:val="00DF5276"/>
    <w:rsid w:val="00DF53B7"/>
    <w:rsid w:val="00DF58DC"/>
    <w:rsid w:val="00DF5B28"/>
    <w:rsid w:val="00DF70BD"/>
    <w:rsid w:val="00E018C5"/>
    <w:rsid w:val="00E02730"/>
    <w:rsid w:val="00E02CBD"/>
    <w:rsid w:val="00E0498E"/>
    <w:rsid w:val="00E04E2F"/>
    <w:rsid w:val="00E05351"/>
    <w:rsid w:val="00E05489"/>
    <w:rsid w:val="00E0606C"/>
    <w:rsid w:val="00E061C3"/>
    <w:rsid w:val="00E078D6"/>
    <w:rsid w:val="00E07923"/>
    <w:rsid w:val="00E0799D"/>
    <w:rsid w:val="00E10AC0"/>
    <w:rsid w:val="00E10F00"/>
    <w:rsid w:val="00E112BB"/>
    <w:rsid w:val="00E126EE"/>
    <w:rsid w:val="00E129A3"/>
    <w:rsid w:val="00E13620"/>
    <w:rsid w:val="00E13ADF"/>
    <w:rsid w:val="00E14167"/>
    <w:rsid w:val="00E14448"/>
    <w:rsid w:val="00E15B81"/>
    <w:rsid w:val="00E160CD"/>
    <w:rsid w:val="00E1781C"/>
    <w:rsid w:val="00E20A89"/>
    <w:rsid w:val="00E20D7F"/>
    <w:rsid w:val="00E229F4"/>
    <w:rsid w:val="00E22EB6"/>
    <w:rsid w:val="00E2391D"/>
    <w:rsid w:val="00E24C44"/>
    <w:rsid w:val="00E250CC"/>
    <w:rsid w:val="00E25196"/>
    <w:rsid w:val="00E25CA4"/>
    <w:rsid w:val="00E25E5F"/>
    <w:rsid w:val="00E26289"/>
    <w:rsid w:val="00E26A8B"/>
    <w:rsid w:val="00E271FC"/>
    <w:rsid w:val="00E27C01"/>
    <w:rsid w:val="00E30D5B"/>
    <w:rsid w:val="00E310F6"/>
    <w:rsid w:val="00E31529"/>
    <w:rsid w:val="00E35A74"/>
    <w:rsid w:val="00E3679C"/>
    <w:rsid w:val="00E370BA"/>
    <w:rsid w:val="00E37461"/>
    <w:rsid w:val="00E37519"/>
    <w:rsid w:val="00E37CCD"/>
    <w:rsid w:val="00E402A2"/>
    <w:rsid w:val="00E406DE"/>
    <w:rsid w:val="00E40ABC"/>
    <w:rsid w:val="00E40EA3"/>
    <w:rsid w:val="00E41555"/>
    <w:rsid w:val="00E4159E"/>
    <w:rsid w:val="00E41852"/>
    <w:rsid w:val="00E42928"/>
    <w:rsid w:val="00E42BB7"/>
    <w:rsid w:val="00E42E74"/>
    <w:rsid w:val="00E441F6"/>
    <w:rsid w:val="00E446EA"/>
    <w:rsid w:val="00E44978"/>
    <w:rsid w:val="00E45891"/>
    <w:rsid w:val="00E46F58"/>
    <w:rsid w:val="00E5002D"/>
    <w:rsid w:val="00E5048C"/>
    <w:rsid w:val="00E51849"/>
    <w:rsid w:val="00E528E9"/>
    <w:rsid w:val="00E53086"/>
    <w:rsid w:val="00E5335C"/>
    <w:rsid w:val="00E534B8"/>
    <w:rsid w:val="00E5392F"/>
    <w:rsid w:val="00E53BF8"/>
    <w:rsid w:val="00E53E3A"/>
    <w:rsid w:val="00E53EE0"/>
    <w:rsid w:val="00E548EA"/>
    <w:rsid w:val="00E54960"/>
    <w:rsid w:val="00E55781"/>
    <w:rsid w:val="00E559DD"/>
    <w:rsid w:val="00E55A0C"/>
    <w:rsid w:val="00E574F5"/>
    <w:rsid w:val="00E61706"/>
    <w:rsid w:val="00E62220"/>
    <w:rsid w:val="00E63456"/>
    <w:rsid w:val="00E6417F"/>
    <w:rsid w:val="00E67025"/>
    <w:rsid w:val="00E677BB"/>
    <w:rsid w:val="00E7054F"/>
    <w:rsid w:val="00E707A7"/>
    <w:rsid w:val="00E71506"/>
    <w:rsid w:val="00E7165E"/>
    <w:rsid w:val="00E71983"/>
    <w:rsid w:val="00E72A07"/>
    <w:rsid w:val="00E735DC"/>
    <w:rsid w:val="00E74389"/>
    <w:rsid w:val="00E75125"/>
    <w:rsid w:val="00E76EE5"/>
    <w:rsid w:val="00E76F57"/>
    <w:rsid w:val="00E77B77"/>
    <w:rsid w:val="00E805AD"/>
    <w:rsid w:val="00E815CC"/>
    <w:rsid w:val="00E8186A"/>
    <w:rsid w:val="00E830DF"/>
    <w:rsid w:val="00E834C8"/>
    <w:rsid w:val="00E84A46"/>
    <w:rsid w:val="00E8592A"/>
    <w:rsid w:val="00E85977"/>
    <w:rsid w:val="00E864D5"/>
    <w:rsid w:val="00E8689A"/>
    <w:rsid w:val="00E86DD6"/>
    <w:rsid w:val="00E87101"/>
    <w:rsid w:val="00E92059"/>
    <w:rsid w:val="00E940E9"/>
    <w:rsid w:val="00E94C92"/>
    <w:rsid w:val="00E95161"/>
    <w:rsid w:val="00E95772"/>
    <w:rsid w:val="00E958DF"/>
    <w:rsid w:val="00E95C34"/>
    <w:rsid w:val="00E95D75"/>
    <w:rsid w:val="00E967FF"/>
    <w:rsid w:val="00E97439"/>
    <w:rsid w:val="00E9788B"/>
    <w:rsid w:val="00E97E53"/>
    <w:rsid w:val="00EA04C8"/>
    <w:rsid w:val="00EA0EB9"/>
    <w:rsid w:val="00EA16D7"/>
    <w:rsid w:val="00EA29CA"/>
    <w:rsid w:val="00EA2ACA"/>
    <w:rsid w:val="00EA2E40"/>
    <w:rsid w:val="00EA3276"/>
    <w:rsid w:val="00EA3793"/>
    <w:rsid w:val="00EA3BFA"/>
    <w:rsid w:val="00EA3D3C"/>
    <w:rsid w:val="00EA3FFC"/>
    <w:rsid w:val="00EA43F5"/>
    <w:rsid w:val="00EA50CE"/>
    <w:rsid w:val="00EA56D7"/>
    <w:rsid w:val="00EA58F0"/>
    <w:rsid w:val="00EA64C0"/>
    <w:rsid w:val="00EB1785"/>
    <w:rsid w:val="00EB2819"/>
    <w:rsid w:val="00EB450E"/>
    <w:rsid w:val="00EB6119"/>
    <w:rsid w:val="00EB636D"/>
    <w:rsid w:val="00EB6F4F"/>
    <w:rsid w:val="00EB752D"/>
    <w:rsid w:val="00EB79CE"/>
    <w:rsid w:val="00EB7DFA"/>
    <w:rsid w:val="00EC11AF"/>
    <w:rsid w:val="00EC1537"/>
    <w:rsid w:val="00EC3339"/>
    <w:rsid w:val="00EC39CE"/>
    <w:rsid w:val="00EC3AD7"/>
    <w:rsid w:val="00EC44BD"/>
    <w:rsid w:val="00EC49F2"/>
    <w:rsid w:val="00EC5600"/>
    <w:rsid w:val="00EC58C2"/>
    <w:rsid w:val="00EC63C9"/>
    <w:rsid w:val="00EC6C4F"/>
    <w:rsid w:val="00EC6FB1"/>
    <w:rsid w:val="00EC70D9"/>
    <w:rsid w:val="00EC76E2"/>
    <w:rsid w:val="00ED0349"/>
    <w:rsid w:val="00ED371B"/>
    <w:rsid w:val="00ED3DD1"/>
    <w:rsid w:val="00ED543F"/>
    <w:rsid w:val="00ED5D44"/>
    <w:rsid w:val="00ED7D23"/>
    <w:rsid w:val="00EE03CA"/>
    <w:rsid w:val="00EE03E2"/>
    <w:rsid w:val="00EE0E52"/>
    <w:rsid w:val="00EE1114"/>
    <w:rsid w:val="00EE279B"/>
    <w:rsid w:val="00EE4890"/>
    <w:rsid w:val="00EE4FA6"/>
    <w:rsid w:val="00EE618C"/>
    <w:rsid w:val="00EE6FA6"/>
    <w:rsid w:val="00EF0560"/>
    <w:rsid w:val="00EF0D18"/>
    <w:rsid w:val="00EF29DE"/>
    <w:rsid w:val="00EF2E9F"/>
    <w:rsid w:val="00EF2EEA"/>
    <w:rsid w:val="00EF39D3"/>
    <w:rsid w:val="00EF5C7C"/>
    <w:rsid w:val="00EF5E97"/>
    <w:rsid w:val="00EF6A55"/>
    <w:rsid w:val="00F000F1"/>
    <w:rsid w:val="00F0116D"/>
    <w:rsid w:val="00F016CF"/>
    <w:rsid w:val="00F01FE0"/>
    <w:rsid w:val="00F02F16"/>
    <w:rsid w:val="00F04965"/>
    <w:rsid w:val="00F050D9"/>
    <w:rsid w:val="00F05669"/>
    <w:rsid w:val="00F0596C"/>
    <w:rsid w:val="00F05C32"/>
    <w:rsid w:val="00F06C6F"/>
    <w:rsid w:val="00F06F97"/>
    <w:rsid w:val="00F06FB4"/>
    <w:rsid w:val="00F10E78"/>
    <w:rsid w:val="00F111BC"/>
    <w:rsid w:val="00F112C4"/>
    <w:rsid w:val="00F1213A"/>
    <w:rsid w:val="00F12921"/>
    <w:rsid w:val="00F129DD"/>
    <w:rsid w:val="00F142BA"/>
    <w:rsid w:val="00F144D4"/>
    <w:rsid w:val="00F1479E"/>
    <w:rsid w:val="00F14B5B"/>
    <w:rsid w:val="00F15619"/>
    <w:rsid w:val="00F1616F"/>
    <w:rsid w:val="00F165B9"/>
    <w:rsid w:val="00F20179"/>
    <w:rsid w:val="00F201AE"/>
    <w:rsid w:val="00F2035A"/>
    <w:rsid w:val="00F20937"/>
    <w:rsid w:val="00F209B5"/>
    <w:rsid w:val="00F20B7B"/>
    <w:rsid w:val="00F20E21"/>
    <w:rsid w:val="00F21E9F"/>
    <w:rsid w:val="00F221E7"/>
    <w:rsid w:val="00F22B4C"/>
    <w:rsid w:val="00F22CC1"/>
    <w:rsid w:val="00F24E81"/>
    <w:rsid w:val="00F24FFB"/>
    <w:rsid w:val="00F255FD"/>
    <w:rsid w:val="00F256E2"/>
    <w:rsid w:val="00F2599D"/>
    <w:rsid w:val="00F25C37"/>
    <w:rsid w:val="00F25D7E"/>
    <w:rsid w:val="00F26FF7"/>
    <w:rsid w:val="00F2743B"/>
    <w:rsid w:val="00F27E77"/>
    <w:rsid w:val="00F30931"/>
    <w:rsid w:val="00F31FA3"/>
    <w:rsid w:val="00F32939"/>
    <w:rsid w:val="00F3392A"/>
    <w:rsid w:val="00F33FDD"/>
    <w:rsid w:val="00F36E09"/>
    <w:rsid w:val="00F37DAC"/>
    <w:rsid w:val="00F37E5D"/>
    <w:rsid w:val="00F405D7"/>
    <w:rsid w:val="00F414BD"/>
    <w:rsid w:val="00F41826"/>
    <w:rsid w:val="00F4198E"/>
    <w:rsid w:val="00F41B44"/>
    <w:rsid w:val="00F41B52"/>
    <w:rsid w:val="00F42ECA"/>
    <w:rsid w:val="00F43BE0"/>
    <w:rsid w:val="00F43EC2"/>
    <w:rsid w:val="00F4424C"/>
    <w:rsid w:val="00F444CF"/>
    <w:rsid w:val="00F4477F"/>
    <w:rsid w:val="00F44EDB"/>
    <w:rsid w:val="00F45075"/>
    <w:rsid w:val="00F45281"/>
    <w:rsid w:val="00F46489"/>
    <w:rsid w:val="00F47F87"/>
    <w:rsid w:val="00F51CE7"/>
    <w:rsid w:val="00F520AE"/>
    <w:rsid w:val="00F5225D"/>
    <w:rsid w:val="00F522FC"/>
    <w:rsid w:val="00F528EE"/>
    <w:rsid w:val="00F531C3"/>
    <w:rsid w:val="00F531DB"/>
    <w:rsid w:val="00F535BD"/>
    <w:rsid w:val="00F53AF2"/>
    <w:rsid w:val="00F5443A"/>
    <w:rsid w:val="00F55A64"/>
    <w:rsid w:val="00F55F00"/>
    <w:rsid w:val="00F564FE"/>
    <w:rsid w:val="00F56A11"/>
    <w:rsid w:val="00F56BEA"/>
    <w:rsid w:val="00F57ACA"/>
    <w:rsid w:val="00F603B6"/>
    <w:rsid w:val="00F60855"/>
    <w:rsid w:val="00F61410"/>
    <w:rsid w:val="00F614D9"/>
    <w:rsid w:val="00F623C5"/>
    <w:rsid w:val="00F627C9"/>
    <w:rsid w:val="00F64709"/>
    <w:rsid w:val="00F64779"/>
    <w:rsid w:val="00F65833"/>
    <w:rsid w:val="00F65894"/>
    <w:rsid w:val="00F66282"/>
    <w:rsid w:val="00F66B95"/>
    <w:rsid w:val="00F70826"/>
    <w:rsid w:val="00F71833"/>
    <w:rsid w:val="00F72759"/>
    <w:rsid w:val="00F74149"/>
    <w:rsid w:val="00F74B3B"/>
    <w:rsid w:val="00F74B7C"/>
    <w:rsid w:val="00F74F24"/>
    <w:rsid w:val="00F75DCD"/>
    <w:rsid w:val="00F7657E"/>
    <w:rsid w:val="00F76AD1"/>
    <w:rsid w:val="00F76CB2"/>
    <w:rsid w:val="00F77069"/>
    <w:rsid w:val="00F778E8"/>
    <w:rsid w:val="00F802CD"/>
    <w:rsid w:val="00F8066C"/>
    <w:rsid w:val="00F80E62"/>
    <w:rsid w:val="00F80E6D"/>
    <w:rsid w:val="00F81B88"/>
    <w:rsid w:val="00F81DFB"/>
    <w:rsid w:val="00F8204D"/>
    <w:rsid w:val="00F82331"/>
    <w:rsid w:val="00F8354B"/>
    <w:rsid w:val="00F85BF6"/>
    <w:rsid w:val="00F86377"/>
    <w:rsid w:val="00F8637F"/>
    <w:rsid w:val="00F86E6E"/>
    <w:rsid w:val="00F87647"/>
    <w:rsid w:val="00F876F6"/>
    <w:rsid w:val="00F87762"/>
    <w:rsid w:val="00F87DD6"/>
    <w:rsid w:val="00F9018D"/>
    <w:rsid w:val="00F911C9"/>
    <w:rsid w:val="00F91FFE"/>
    <w:rsid w:val="00F928B7"/>
    <w:rsid w:val="00F92AD9"/>
    <w:rsid w:val="00F92BEA"/>
    <w:rsid w:val="00F94123"/>
    <w:rsid w:val="00F9431A"/>
    <w:rsid w:val="00F945D1"/>
    <w:rsid w:val="00F96D47"/>
    <w:rsid w:val="00F9773C"/>
    <w:rsid w:val="00FA0171"/>
    <w:rsid w:val="00FA02D4"/>
    <w:rsid w:val="00FA0D24"/>
    <w:rsid w:val="00FA16FE"/>
    <w:rsid w:val="00FA22CA"/>
    <w:rsid w:val="00FA2A02"/>
    <w:rsid w:val="00FA2B92"/>
    <w:rsid w:val="00FA4236"/>
    <w:rsid w:val="00FA45E1"/>
    <w:rsid w:val="00FA482D"/>
    <w:rsid w:val="00FA4DFC"/>
    <w:rsid w:val="00FA5CF6"/>
    <w:rsid w:val="00FA62D9"/>
    <w:rsid w:val="00FA6A70"/>
    <w:rsid w:val="00FA6B3B"/>
    <w:rsid w:val="00FA6C87"/>
    <w:rsid w:val="00FA742C"/>
    <w:rsid w:val="00FB0CEB"/>
    <w:rsid w:val="00FB0ECF"/>
    <w:rsid w:val="00FB0F73"/>
    <w:rsid w:val="00FB145A"/>
    <w:rsid w:val="00FB25E5"/>
    <w:rsid w:val="00FB29AA"/>
    <w:rsid w:val="00FB29F5"/>
    <w:rsid w:val="00FB2F19"/>
    <w:rsid w:val="00FB407C"/>
    <w:rsid w:val="00FB4598"/>
    <w:rsid w:val="00FB46FB"/>
    <w:rsid w:val="00FB5F72"/>
    <w:rsid w:val="00FB6579"/>
    <w:rsid w:val="00FB6DD1"/>
    <w:rsid w:val="00FB75F7"/>
    <w:rsid w:val="00FB7BDA"/>
    <w:rsid w:val="00FC045A"/>
    <w:rsid w:val="00FC0598"/>
    <w:rsid w:val="00FC0927"/>
    <w:rsid w:val="00FC1FC3"/>
    <w:rsid w:val="00FC2132"/>
    <w:rsid w:val="00FC3A22"/>
    <w:rsid w:val="00FC3F4F"/>
    <w:rsid w:val="00FC404B"/>
    <w:rsid w:val="00FC4322"/>
    <w:rsid w:val="00FC5ED6"/>
    <w:rsid w:val="00FC6089"/>
    <w:rsid w:val="00FC68E6"/>
    <w:rsid w:val="00FC70AF"/>
    <w:rsid w:val="00FC716D"/>
    <w:rsid w:val="00FC77FB"/>
    <w:rsid w:val="00FD0020"/>
    <w:rsid w:val="00FD0250"/>
    <w:rsid w:val="00FD0394"/>
    <w:rsid w:val="00FD0D53"/>
    <w:rsid w:val="00FD1124"/>
    <w:rsid w:val="00FD1680"/>
    <w:rsid w:val="00FD2A97"/>
    <w:rsid w:val="00FD2B63"/>
    <w:rsid w:val="00FD30A8"/>
    <w:rsid w:val="00FD3D36"/>
    <w:rsid w:val="00FD43E0"/>
    <w:rsid w:val="00FD45D1"/>
    <w:rsid w:val="00FD591C"/>
    <w:rsid w:val="00FD5A6E"/>
    <w:rsid w:val="00FD6F57"/>
    <w:rsid w:val="00FE17C0"/>
    <w:rsid w:val="00FE18D8"/>
    <w:rsid w:val="00FE1A61"/>
    <w:rsid w:val="00FE3C46"/>
    <w:rsid w:val="00FE404C"/>
    <w:rsid w:val="00FE4602"/>
    <w:rsid w:val="00FE4732"/>
    <w:rsid w:val="00FE4B10"/>
    <w:rsid w:val="00FE5E09"/>
    <w:rsid w:val="00FE662C"/>
    <w:rsid w:val="00FE6BA1"/>
    <w:rsid w:val="00FE6BB1"/>
    <w:rsid w:val="00FF09F7"/>
    <w:rsid w:val="00FF0A00"/>
    <w:rsid w:val="00FF0D57"/>
    <w:rsid w:val="00FF32B1"/>
    <w:rsid w:val="00FF35A7"/>
    <w:rsid w:val="00FF41D1"/>
    <w:rsid w:val="00FF5C24"/>
    <w:rsid w:val="00FF6BAC"/>
    <w:rsid w:val="00FF7279"/>
    <w:rsid w:val="033514D5"/>
    <w:rsid w:val="04EB4AA5"/>
    <w:rsid w:val="064510A4"/>
    <w:rsid w:val="085DFBD2"/>
    <w:rsid w:val="0D99DA05"/>
    <w:rsid w:val="0F6C283C"/>
    <w:rsid w:val="10E79843"/>
    <w:rsid w:val="1454BD9D"/>
    <w:rsid w:val="14E8FF02"/>
    <w:rsid w:val="1AAF7A28"/>
    <w:rsid w:val="2555BD56"/>
    <w:rsid w:val="2966D7F5"/>
    <w:rsid w:val="2AF52C25"/>
    <w:rsid w:val="2CB86BDB"/>
    <w:rsid w:val="2DC56C74"/>
    <w:rsid w:val="2DDC1C0A"/>
    <w:rsid w:val="3124378A"/>
    <w:rsid w:val="31FF97D7"/>
    <w:rsid w:val="32314071"/>
    <w:rsid w:val="33A0F120"/>
    <w:rsid w:val="33AE6FB2"/>
    <w:rsid w:val="3ECA8F37"/>
    <w:rsid w:val="3EE78517"/>
    <w:rsid w:val="408237E7"/>
    <w:rsid w:val="42147F38"/>
    <w:rsid w:val="436DE8FC"/>
    <w:rsid w:val="45D80ACF"/>
    <w:rsid w:val="4E06C1D6"/>
    <w:rsid w:val="4F7BCFEA"/>
    <w:rsid w:val="4FB1250D"/>
    <w:rsid w:val="52D3FB66"/>
    <w:rsid w:val="535F12C6"/>
    <w:rsid w:val="53FD87F6"/>
    <w:rsid w:val="54298A7E"/>
    <w:rsid w:val="570C74E4"/>
    <w:rsid w:val="5808778D"/>
    <w:rsid w:val="58EFFB0E"/>
    <w:rsid w:val="5C0B2FAE"/>
    <w:rsid w:val="5CA2A419"/>
    <w:rsid w:val="5F2A3676"/>
    <w:rsid w:val="616274EA"/>
    <w:rsid w:val="63346D86"/>
    <w:rsid w:val="69894C05"/>
    <w:rsid w:val="698A19E2"/>
    <w:rsid w:val="6B354D19"/>
    <w:rsid w:val="720ADE58"/>
    <w:rsid w:val="74CEB2D2"/>
    <w:rsid w:val="756428DE"/>
    <w:rsid w:val="7B57F8C5"/>
    <w:rsid w:val="7FDAB7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E9AEBA"/>
  <w15:docId w15:val="{F315F41F-53EE-4B7A-88F2-982157E611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5281"/>
    <w:rPr>
      <w:sz w:val="24"/>
    </w:rPr>
  </w:style>
  <w:style w:type="paragraph" w:styleId="Heading1">
    <w:name w:val="heading 1"/>
    <w:basedOn w:val="Normal"/>
    <w:next w:val="Normal"/>
    <w:link w:val="Heading1Char"/>
    <w:uiPriority w:val="9"/>
    <w:qFormat/>
    <w:rsid w:val="00082DB4"/>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5B0C7A"/>
    <w:pPr>
      <w:keepNext/>
      <w:keepLines/>
      <w:spacing w:before="40" w:after="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082DB4"/>
    <w:pPr>
      <w:keepNext/>
      <w:keepLines/>
      <w:spacing w:before="40" w:after="0"/>
      <w:outlineLvl w:val="2"/>
    </w:pPr>
    <w:rPr>
      <w:rFonts w:asciiTheme="majorHAnsi" w:eastAsiaTheme="majorEastAsia" w:hAnsiTheme="majorHAnsi" w:cstheme="majorBidi"/>
      <w:szCs w:val="24"/>
    </w:rPr>
  </w:style>
  <w:style w:type="paragraph" w:styleId="Heading4">
    <w:name w:val="heading 4"/>
    <w:basedOn w:val="Normal"/>
    <w:next w:val="Normal"/>
    <w:link w:val="Heading4Char"/>
    <w:uiPriority w:val="9"/>
    <w:unhideWhenUsed/>
    <w:qFormat/>
    <w:rsid w:val="006131CA"/>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D57C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57CE"/>
    <w:rPr>
      <w:rFonts w:ascii="Segoe UI" w:hAnsi="Segoe UI" w:cs="Segoe UI"/>
      <w:sz w:val="18"/>
      <w:szCs w:val="18"/>
    </w:rPr>
  </w:style>
  <w:style w:type="character" w:customStyle="1" w:styleId="Heading1Char">
    <w:name w:val="Heading 1 Char"/>
    <w:basedOn w:val="DefaultParagraphFont"/>
    <w:link w:val="Heading1"/>
    <w:uiPriority w:val="9"/>
    <w:rsid w:val="00082DB4"/>
    <w:rPr>
      <w:rFonts w:asciiTheme="majorHAnsi" w:eastAsiaTheme="majorEastAsia" w:hAnsiTheme="majorHAnsi" w:cstheme="majorBidi"/>
      <w:sz w:val="32"/>
      <w:szCs w:val="32"/>
    </w:rPr>
  </w:style>
  <w:style w:type="character" w:customStyle="1" w:styleId="Heading2Char">
    <w:name w:val="Heading 2 Char"/>
    <w:basedOn w:val="DefaultParagraphFont"/>
    <w:link w:val="Heading2"/>
    <w:uiPriority w:val="9"/>
    <w:rsid w:val="005B0C7A"/>
    <w:rPr>
      <w:rFonts w:asciiTheme="majorHAnsi" w:eastAsiaTheme="majorEastAsia" w:hAnsiTheme="majorHAnsi" w:cstheme="majorBidi"/>
      <w:b/>
      <w:sz w:val="26"/>
      <w:szCs w:val="26"/>
    </w:rPr>
  </w:style>
  <w:style w:type="character" w:styleId="CommentReference">
    <w:name w:val="annotation reference"/>
    <w:basedOn w:val="DefaultParagraphFont"/>
    <w:uiPriority w:val="99"/>
    <w:semiHidden/>
    <w:unhideWhenUsed/>
    <w:rsid w:val="007D103B"/>
    <w:rPr>
      <w:sz w:val="16"/>
      <w:szCs w:val="16"/>
    </w:rPr>
  </w:style>
  <w:style w:type="paragraph" w:styleId="CommentText">
    <w:name w:val="annotation text"/>
    <w:basedOn w:val="Normal"/>
    <w:link w:val="CommentTextChar"/>
    <w:uiPriority w:val="99"/>
    <w:unhideWhenUsed/>
    <w:rsid w:val="007D103B"/>
    <w:pPr>
      <w:spacing w:line="240" w:lineRule="auto"/>
    </w:pPr>
    <w:rPr>
      <w:sz w:val="20"/>
      <w:szCs w:val="20"/>
    </w:rPr>
  </w:style>
  <w:style w:type="character" w:customStyle="1" w:styleId="CommentTextChar">
    <w:name w:val="Comment Text Char"/>
    <w:basedOn w:val="DefaultParagraphFont"/>
    <w:link w:val="CommentText"/>
    <w:uiPriority w:val="99"/>
    <w:rsid w:val="007D103B"/>
    <w:rPr>
      <w:sz w:val="20"/>
      <w:szCs w:val="20"/>
    </w:rPr>
  </w:style>
  <w:style w:type="paragraph" w:styleId="CommentSubject">
    <w:name w:val="annotation subject"/>
    <w:basedOn w:val="CommentText"/>
    <w:next w:val="CommentText"/>
    <w:link w:val="CommentSubjectChar"/>
    <w:uiPriority w:val="99"/>
    <w:semiHidden/>
    <w:unhideWhenUsed/>
    <w:rsid w:val="007D103B"/>
    <w:rPr>
      <w:b/>
      <w:bCs/>
    </w:rPr>
  </w:style>
  <w:style w:type="character" w:customStyle="1" w:styleId="CommentSubjectChar">
    <w:name w:val="Comment Subject Char"/>
    <w:basedOn w:val="CommentTextChar"/>
    <w:link w:val="CommentSubject"/>
    <w:uiPriority w:val="99"/>
    <w:semiHidden/>
    <w:rsid w:val="007D103B"/>
    <w:rPr>
      <w:b/>
      <w:bCs/>
      <w:sz w:val="20"/>
      <w:szCs w:val="20"/>
    </w:rPr>
  </w:style>
  <w:style w:type="character" w:customStyle="1" w:styleId="Heading3Char">
    <w:name w:val="Heading 3 Char"/>
    <w:basedOn w:val="DefaultParagraphFont"/>
    <w:link w:val="Heading3"/>
    <w:uiPriority w:val="9"/>
    <w:rsid w:val="00082DB4"/>
    <w:rPr>
      <w:rFonts w:asciiTheme="majorHAnsi" w:eastAsiaTheme="majorEastAsia" w:hAnsiTheme="majorHAnsi" w:cstheme="majorBidi"/>
      <w:sz w:val="24"/>
      <w:szCs w:val="24"/>
    </w:rPr>
  </w:style>
  <w:style w:type="character" w:styleId="Hyperlink">
    <w:name w:val="Hyperlink"/>
    <w:basedOn w:val="DefaultParagraphFont"/>
    <w:uiPriority w:val="99"/>
    <w:unhideWhenUsed/>
    <w:rsid w:val="001D3B17"/>
    <w:rPr>
      <w:color w:val="0000FF"/>
      <w:u w:val="single"/>
    </w:rPr>
  </w:style>
  <w:style w:type="paragraph" w:styleId="ListParagraph">
    <w:name w:val="List Paragraph"/>
    <w:basedOn w:val="Normal"/>
    <w:uiPriority w:val="34"/>
    <w:qFormat/>
    <w:rsid w:val="00DA1BF9"/>
    <w:pPr>
      <w:ind w:left="720"/>
      <w:contextualSpacing/>
    </w:pPr>
  </w:style>
  <w:style w:type="character" w:customStyle="1" w:styleId="Heading4Char">
    <w:name w:val="Heading 4 Char"/>
    <w:basedOn w:val="DefaultParagraphFont"/>
    <w:link w:val="Heading4"/>
    <w:uiPriority w:val="9"/>
    <w:rsid w:val="006131CA"/>
    <w:rPr>
      <w:rFonts w:asciiTheme="majorHAnsi" w:eastAsiaTheme="majorEastAsia" w:hAnsiTheme="majorHAnsi" w:cstheme="majorBidi"/>
      <w:i/>
      <w:iCs/>
      <w:sz w:val="24"/>
    </w:rPr>
  </w:style>
  <w:style w:type="character" w:customStyle="1" w:styleId="normaltextrun">
    <w:name w:val="normaltextrun"/>
    <w:basedOn w:val="DefaultParagraphFont"/>
    <w:rsid w:val="00346366"/>
  </w:style>
  <w:style w:type="character" w:styleId="Emphasis">
    <w:name w:val="Emphasis"/>
    <w:basedOn w:val="DefaultParagraphFont"/>
    <w:uiPriority w:val="20"/>
    <w:qFormat/>
    <w:rsid w:val="007815DE"/>
    <w:rPr>
      <w:i/>
      <w:iCs/>
    </w:rPr>
  </w:style>
  <w:style w:type="table" w:styleId="TableGrid">
    <w:name w:val="Table Grid"/>
    <w:basedOn w:val="TableNormal"/>
    <w:uiPriority w:val="39"/>
    <w:rsid w:val="00C003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ationref">
    <w:name w:val="citationref"/>
    <w:basedOn w:val="DefaultParagraphFont"/>
    <w:rsid w:val="00246707"/>
  </w:style>
  <w:style w:type="character" w:styleId="FollowedHyperlink">
    <w:name w:val="FollowedHyperlink"/>
    <w:basedOn w:val="DefaultParagraphFont"/>
    <w:uiPriority w:val="99"/>
    <w:semiHidden/>
    <w:unhideWhenUsed/>
    <w:rsid w:val="00246707"/>
    <w:rPr>
      <w:color w:val="954F72" w:themeColor="followedHyperlink"/>
      <w:u w:val="single"/>
    </w:rPr>
  </w:style>
  <w:style w:type="character" w:customStyle="1" w:styleId="author">
    <w:name w:val="author"/>
    <w:basedOn w:val="DefaultParagraphFont"/>
    <w:rsid w:val="00C66452"/>
  </w:style>
  <w:style w:type="character" w:customStyle="1" w:styleId="pubyear">
    <w:name w:val="pubyear"/>
    <w:basedOn w:val="DefaultParagraphFont"/>
    <w:rsid w:val="00C66452"/>
  </w:style>
  <w:style w:type="character" w:customStyle="1" w:styleId="articletitle">
    <w:name w:val="articletitle"/>
    <w:basedOn w:val="DefaultParagraphFont"/>
    <w:rsid w:val="00C66452"/>
  </w:style>
  <w:style w:type="character" w:customStyle="1" w:styleId="journaltitle">
    <w:name w:val="journaltitle"/>
    <w:basedOn w:val="DefaultParagraphFont"/>
    <w:rsid w:val="00C66452"/>
  </w:style>
  <w:style w:type="character" w:customStyle="1" w:styleId="vol">
    <w:name w:val="vol"/>
    <w:basedOn w:val="DefaultParagraphFont"/>
    <w:rsid w:val="00C66452"/>
  </w:style>
  <w:style w:type="character" w:customStyle="1" w:styleId="pagefirst">
    <w:name w:val="pagefirst"/>
    <w:basedOn w:val="DefaultParagraphFont"/>
    <w:rsid w:val="00C66452"/>
  </w:style>
  <w:style w:type="character" w:customStyle="1" w:styleId="pagelast">
    <w:name w:val="pagelast"/>
    <w:basedOn w:val="DefaultParagraphFont"/>
    <w:rsid w:val="00C66452"/>
  </w:style>
  <w:style w:type="paragraph" w:styleId="Revision">
    <w:name w:val="Revision"/>
    <w:hidden/>
    <w:uiPriority w:val="99"/>
    <w:semiHidden/>
    <w:rsid w:val="00556CC7"/>
    <w:pPr>
      <w:spacing w:after="0" w:line="240" w:lineRule="auto"/>
    </w:pPr>
  </w:style>
  <w:style w:type="paragraph" w:styleId="Header">
    <w:name w:val="header"/>
    <w:basedOn w:val="Normal"/>
    <w:link w:val="HeaderChar"/>
    <w:uiPriority w:val="99"/>
    <w:unhideWhenUsed/>
    <w:rsid w:val="006213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21316"/>
  </w:style>
  <w:style w:type="paragraph" w:styleId="Footer">
    <w:name w:val="footer"/>
    <w:basedOn w:val="Normal"/>
    <w:link w:val="FooterChar"/>
    <w:uiPriority w:val="99"/>
    <w:unhideWhenUsed/>
    <w:rsid w:val="006213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21316"/>
  </w:style>
  <w:style w:type="character" w:customStyle="1" w:styleId="eop">
    <w:name w:val="eop"/>
    <w:basedOn w:val="DefaultParagraphFont"/>
    <w:rsid w:val="00287440"/>
  </w:style>
  <w:style w:type="paragraph" w:customStyle="1" w:styleId="EndNoteBibliographyTitle">
    <w:name w:val="EndNote Bibliography Title"/>
    <w:basedOn w:val="Normal"/>
    <w:link w:val="EndNoteBibliographyTitleChar"/>
    <w:rsid w:val="00082DB4"/>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082DB4"/>
    <w:rPr>
      <w:rFonts w:ascii="Calibri" w:hAnsi="Calibri" w:cs="Calibri"/>
      <w:noProof/>
      <w:lang w:val="en-US"/>
    </w:rPr>
  </w:style>
  <w:style w:type="paragraph" w:customStyle="1" w:styleId="EndNoteBibliography">
    <w:name w:val="EndNote Bibliography"/>
    <w:basedOn w:val="Normal"/>
    <w:link w:val="EndNoteBibliographyChar"/>
    <w:rsid w:val="00082DB4"/>
    <w:pPr>
      <w:spacing w:line="36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082DB4"/>
    <w:rPr>
      <w:rFonts w:ascii="Calibri" w:hAnsi="Calibri" w:cs="Calibri"/>
      <w:noProof/>
      <w:lang w:val="en-US"/>
    </w:rPr>
  </w:style>
  <w:style w:type="character" w:styleId="UnresolvedMention">
    <w:name w:val="Unresolved Mention"/>
    <w:basedOn w:val="DefaultParagraphFont"/>
    <w:uiPriority w:val="99"/>
    <w:semiHidden/>
    <w:unhideWhenUsed/>
    <w:rsid w:val="00850BB8"/>
    <w:rPr>
      <w:color w:val="605E5C"/>
      <w:shd w:val="clear" w:color="auto" w:fill="E1DFDD"/>
    </w:rPr>
  </w:style>
  <w:style w:type="paragraph" w:customStyle="1" w:styleId="EndNoteCategoryHeading">
    <w:name w:val="EndNote Category Heading"/>
    <w:basedOn w:val="Normal"/>
    <w:link w:val="EndNoteCategoryHeadingChar"/>
    <w:rsid w:val="00A80E55"/>
    <w:pPr>
      <w:spacing w:before="120" w:after="120"/>
    </w:pPr>
    <w:rPr>
      <w:b/>
      <w:noProof/>
      <w:lang w:val="en-US"/>
    </w:rPr>
  </w:style>
  <w:style w:type="character" w:customStyle="1" w:styleId="EndNoteCategoryHeadingChar">
    <w:name w:val="EndNote Category Heading Char"/>
    <w:basedOn w:val="DefaultParagraphFont"/>
    <w:link w:val="EndNoteCategoryHeading"/>
    <w:rsid w:val="00A80E55"/>
    <w:rPr>
      <w:b/>
      <w:noProof/>
      <w:lang w:val="en-US"/>
    </w:rPr>
  </w:style>
  <w:style w:type="paragraph" w:styleId="EndnoteText">
    <w:name w:val="endnote text"/>
    <w:basedOn w:val="Normal"/>
    <w:link w:val="EndnoteTextChar"/>
    <w:uiPriority w:val="99"/>
    <w:semiHidden/>
    <w:unhideWhenUsed/>
    <w:rsid w:val="00636B5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6B54"/>
    <w:rPr>
      <w:sz w:val="20"/>
      <w:szCs w:val="20"/>
    </w:rPr>
  </w:style>
  <w:style w:type="character" w:styleId="EndnoteReference">
    <w:name w:val="endnote reference"/>
    <w:basedOn w:val="DefaultParagraphFont"/>
    <w:uiPriority w:val="99"/>
    <w:semiHidden/>
    <w:unhideWhenUsed/>
    <w:rsid w:val="00636B54"/>
    <w:rPr>
      <w:vertAlign w:val="superscript"/>
    </w:rPr>
  </w:style>
  <w:style w:type="paragraph" w:styleId="FootnoteText">
    <w:name w:val="footnote text"/>
    <w:basedOn w:val="Normal"/>
    <w:link w:val="FootnoteTextChar"/>
    <w:uiPriority w:val="99"/>
    <w:unhideWhenUsed/>
    <w:rsid w:val="00636B54"/>
    <w:pPr>
      <w:spacing w:after="0" w:line="240" w:lineRule="auto"/>
    </w:pPr>
    <w:rPr>
      <w:sz w:val="20"/>
      <w:szCs w:val="20"/>
    </w:rPr>
  </w:style>
  <w:style w:type="character" w:customStyle="1" w:styleId="FootnoteTextChar">
    <w:name w:val="Footnote Text Char"/>
    <w:basedOn w:val="DefaultParagraphFont"/>
    <w:link w:val="FootnoteText"/>
    <w:uiPriority w:val="99"/>
    <w:rsid w:val="00636B54"/>
    <w:rPr>
      <w:sz w:val="20"/>
      <w:szCs w:val="20"/>
    </w:rPr>
  </w:style>
  <w:style w:type="character" w:styleId="FootnoteReference">
    <w:name w:val="footnote reference"/>
    <w:basedOn w:val="DefaultParagraphFont"/>
    <w:uiPriority w:val="99"/>
    <w:semiHidden/>
    <w:unhideWhenUsed/>
    <w:rsid w:val="00636B54"/>
    <w:rPr>
      <w:vertAlign w:val="superscript"/>
    </w:rPr>
  </w:style>
  <w:style w:type="character" w:customStyle="1" w:styleId="ff1">
    <w:name w:val="ff1"/>
    <w:basedOn w:val="DefaultParagraphFont"/>
    <w:rsid w:val="008F63D1"/>
  </w:style>
  <w:style w:type="character" w:customStyle="1" w:styleId="cf01">
    <w:name w:val="cf01"/>
    <w:basedOn w:val="DefaultParagraphFont"/>
    <w:rsid w:val="006865D8"/>
    <w:rPr>
      <w:rFonts w:ascii="Segoe UI" w:hAnsi="Segoe UI" w:cs="Segoe UI" w:hint="default"/>
      <w:color w:val="222222"/>
      <w:sz w:val="18"/>
      <w:szCs w:val="18"/>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8911800">
      <w:bodyDiv w:val="1"/>
      <w:marLeft w:val="0"/>
      <w:marRight w:val="0"/>
      <w:marTop w:val="0"/>
      <w:marBottom w:val="0"/>
      <w:divBdr>
        <w:top w:val="none" w:sz="0" w:space="0" w:color="auto"/>
        <w:left w:val="none" w:sz="0" w:space="0" w:color="auto"/>
        <w:bottom w:val="none" w:sz="0" w:space="0" w:color="auto"/>
        <w:right w:val="none" w:sz="0" w:space="0" w:color="auto"/>
      </w:divBdr>
    </w:div>
    <w:div w:id="122239164">
      <w:bodyDiv w:val="1"/>
      <w:marLeft w:val="0"/>
      <w:marRight w:val="0"/>
      <w:marTop w:val="0"/>
      <w:marBottom w:val="0"/>
      <w:divBdr>
        <w:top w:val="none" w:sz="0" w:space="0" w:color="auto"/>
        <w:left w:val="none" w:sz="0" w:space="0" w:color="auto"/>
        <w:bottom w:val="none" w:sz="0" w:space="0" w:color="auto"/>
        <w:right w:val="none" w:sz="0" w:space="0" w:color="auto"/>
      </w:divBdr>
    </w:div>
    <w:div w:id="184371064">
      <w:bodyDiv w:val="1"/>
      <w:marLeft w:val="0"/>
      <w:marRight w:val="0"/>
      <w:marTop w:val="0"/>
      <w:marBottom w:val="0"/>
      <w:divBdr>
        <w:top w:val="none" w:sz="0" w:space="0" w:color="auto"/>
        <w:left w:val="none" w:sz="0" w:space="0" w:color="auto"/>
        <w:bottom w:val="none" w:sz="0" w:space="0" w:color="auto"/>
        <w:right w:val="none" w:sz="0" w:space="0" w:color="auto"/>
      </w:divBdr>
    </w:div>
    <w:div w:id="648245670">
      <w:bodyDiv w:val="1"/>
      <w:marLeft w:val="0"/>
      <w:marRight w:val="0"/>
      <w:marTop w:val="0"/>
      <w:marBottom w:val="0"/>
      <w:divBdr>
        <w:top w:val="none" w:sz="0" w:space="0" w:color="auto"/>
        <w:left w:val="none" w:sz="0" w:space="0" w:color="auto"/>
        <w:bottom w:val="none" w:sz="0" w:space="0" w:color="auto"/>
        <w:right w:val="none" w:sz="0" w:space="0" w:color="auto"/>
      </w:divBdr>
      <w:divsChild>
        <w:div w:id="359935408">
          <w:marLeft w:val="0"/>
          <w:marRight w:val="0"/>
          <w:marTop w:val="0"/>
          <w:marBottom w:val="0"/>
          <w:divBdr>
            <w:top w:val="none" w:sz="0" w:space="0" w:color="auto"/>
            <w:left w:val="none" w:sz="0" w:space="0" w:color="auto"/>
            <w:bottom w:val="none" w:sz="0" w:space="0" w:color="auto"/>
            <w:right w:val="none" w:sz="0" w:space="0" w:color="auto"/>
          </w:divBdr>
        </w:div>
        <w:div w:id="546334251">
          <w:marLeft w:val="0"/>
          <w:marRight w:val="0"/>
          <w:marTop w:val="0"/>
          <w:marBottom w:val="0"/>
          <w:divBdr>
            <w:top w:val="none" w:sz="0" w:space="0" w:color="auto"/>
            <w:left w:val="none" w:sz="0" w:space="0" w:color="auto"/>
            <w:bottom w:val="none" w:sz="0" w:space="0" w:color="auto"/>
            <w:right w:val="none" w:sz="0" w:space="0" w:color="auto"/>
          </w:divBdr>
        </w:div>
        <w:div w:id="1157501090">
          <w:marLeft w:val="0"/>
          <w:marRight w:val="0"/>
          <w:marTop w:val="0"/>
          <w:marBottom w:val="0"/>
          <w:divBdr>
            <w:top w:val="none" w:sz="0" w:space="0" w:color="auto"/>
            <w:left w:val="none" w:sz="0" w:space="0" w:color="auto"/>
            <w:bottom w:val="none" w:sz="0" w:space="0" w:color="auto"/>
            <w:right w:val="none" w:sz="0" w:space="0" w:color="auto"/>
          </w:divBdr>
        </w:div>
        <w:div w:id="1225405955">
          <w:marLeft w:val="0"/>
          <w:marRight w:val="0"/>
          <w:marTop w:val="0"/>
          <w:marBottom w:val="0"/>
          <w:divBdr>
            <w:top w:val="none" w:sz="0" w:space="0" w:color="auto"/>
            <w:left w:val="none" w:sz="0" w:space="0" w:color="auto"/>
            <w:bottom w:val="none" w:sz="0" w:space="0" w:color="auto"/>
            <w:right w:val="none" w:sz="0" w:space="0" w:color="auto"/>
          </w:divBdr>
        </w:div>
      </w:divsChild>
    </w:div>
    <w:div w:id="795148949">
      <w:bodyDiv w:val="1"/>
      <w:marLeft w:val="0"/>
      <w:marRight w:val="0"/>
      <w:marTop w:val="0"/>
      <w:marBottom w:val="0"/>
      <w:divBdr>
        <w:top w:val="none" w:sz="0" w:space="0" w:color="auto"/>
        <w:left w:val="none" w:sz="0" w:space="0" w:color="auto"/>
        <w:bottom w:val="none" w:sz="0" w:space="0" w:color="auto"/>
        <w:right w:val="none" w:sz="0" w:space="0" w:color="auto"/>
      </w:divBdr>
    </w:div>
    <w:div w:id="825514418">
      <w:bodyDiv w:val="1"/>
      <w:marLeft w:val="0"/>
      <w:marRight w:val="0"/>
      <w:marTop w:val="0"/>
      <w:marBottom w:val="0"/>
      <w:divBdr>
        <w:top w:val="none" w:sz="0" w:space="0" w:color="auto"/>
        <w:left w:val="none" w:sz="0" w:space="0" w:color="auto"/>
        <w:bottom w:val="none" w:sz="0" w:space="0" w:color="auto"/>
        <w:right w:val="none" w:sz="0" w:space="0" w:color="auto"/>
      </w:divBdr>
    </w:div>
    <w:div w:id="844318523">
      <w:bodyDiv w:val="1"/>
      <w:marLeft w:val="0"/>
      <w:marRight w:val="0"/>
      <w:marTop w:val="0"/>
      <w:marBottom w:val="0"/>
      <w:divBdr>
        <w:top w:val="none" w:sz="0" w:space="0" w:color="auto"/>
        <w:left w:val="none" w:sz="0" w:space="0" w:color="auto"/>
        <w:bottom w:val="none" w:sz="0" w:space="0" w:color="auto"/>
        <w:right w:val="none" w:sz="0" w:space="0" w:color="auto"/>
      </w:divBdr>
    </w:div>
    <w:div w:id="1005206794">
      <w:bodyDiv w:val="1"/>
      <w:marLeft w:val="0"/>
      <w:marRight w:val="0"/>
      <w:marTop w:val="0"/>
      <w:marBottom w:val="0"/>
      <w:divBdr>
        <w:top w:val="none" w:sz="0" w:space="0" w:color="auto"/>
        <w:left w:val="none" w:sz="0" w:space="0" w:color="auto"/>
        <w:bottom w:val="none" w:sz="0" w:space="0" w:color="auto"/>
        <w:right w:val="none" w:sz="0" w:space="0" w:color="auto"/>
      </w:divBdr>
    </w:div>
    <w:div w:id="1037857546">
      <w:bodyDiv w:val="1"/>
      <w:marLeft w:val="0"/>
      <w:marRight w:val="0"/>
      <w:marTop w:val="0"/>
      <w:marBottom w:val="0"/>
      <w:divBdr>
        <w:top w:val="none" w:sz="0" w:space="0" w:color="auto"/>
        <w:left w:val="none" w:sz="0" w:space="0" w:color="auto"/>
        <w:bottom w:val="none" w:sz="0" w:space="0" w:color="auto"/>
        <w:right w:val="none" w:sz="0" w:space="0" w:color="auto"/>
      </w:divBdr>
    </w:div>
    <w:div w:id="1041320630">
      <w:bodyDiv w:val="1"/>
      <w:marLeft w:val="0"/>
      <w:marRight w:val="0"/>
      <w:marTop w:val="0"/>
      <w:marBottom w:val="0"/>
      <w:divBdr>
        <w:top w:val="none" w:sz="0" w:space="0" w:color="auto"/>
        <w:left w:val="none" w:sz="0" w:space="0" w:color="auto"/>
        <w:bottom w:val="none" w:sz="0" w:space="0" w:color="auto"/>
        <w:right w:val="none" w:sz="0" w:space="0" w:color="auto"/>
      </w:divBdr>
    </w:div>
    <w:div w:id="1200968845">
      <w:bodyDiv w:val="1"/>
      <w:marLeft w:val="0"/>
      <w:marRight w:val="0"/>
      <w:marTop w:val="0"/>
      <w:marBottom w:val="0"/>
      <w:divBdr>
        <w:top w:val="none" w:sz="0" w:space="0" w:color="auto"/>
        <w:left w:val="none" w:sz="0" w:space="0" w:color="auto"/>
        <w:bottom w:val="none" w:sz="0" w:space="0" w:color="auto"/>
        <w:right w:val="none" w:sz="0" w:space="0" w:color="auto"/>
      </w:divBdr>
      <w:divsChild>
        <w:div w:id="584220607">
          <w:marLeft w:val="0"/>
          <w:marRight w:val="0"/>
          <w:marTop w:val="0"/>
          <w:marBottom w:val="0"/>
          <w:divBdr>
            <w:top w:val="none" w:sz="0" w:space="0" w:color="auto"/>
            <w:left w:val="none" w:sz="0" w:space="0" w:color="auto"/>
            <w:bottom w:val="none" w:sz="0" w:space="0" w:color="auto"/>
            <w:right w:val="none" w:sz="0" w:space="0" w:color="auto"/>
          </w:divBdr>
        </w:div>
        <w:div w:id="818956738">
          <w:marLeft w:val="0"/>
          <w:marRight w:val="0"/>
          <w:marTop w:val="0"/>
          <w:marBottom w:val="0"/>
          <w:divBdr>
            <w:top w:val="none" w:sz="0" w:space="0" w:color="auto"/>
            <w:left w:val="none" w:sz="0" w:space="0" w:color="auto"/>
            <w:bottom w:val="none" w:sz="0" w:space="0" w:color="auto"/>
            <w:right w:val="none" w:sz="0" w:space="0" w:color="auto"/>
          </w:divBdr>
        </w:div>
        <w:div w:id="1042484743">
          <w:marLeft w:val="0"/>
          <w:marRight w:val="0"/>
          <w:marTop w:val="0"/>
          <w:marBottom w:val="0"/>
          <w:divBdr>
            <w:top w:val="none" w:sz="0" w:space="0" w:color="auto"/>
            <w:left w:val="none" w:sz="0" w:space="0" w:color="auto"/>
            <w:bottom w:val="none" w:sz="0" w:space="0" w:color="auto"/>
            <w:right w:val="none" w:sz="0" w:space="0" w:color="auto"/>
          </w:divBdr>
        </w:div>
        <w:div w:id="1893613220">
          <w:marLeft w:val="0"/>
          <w:marRight w:val="0"/>
          <w:marTop w:val="0"/>
          <w:marBottom w:val="0"/>
          <w:divBdr>
            <w:top w:val="none" w:sz="0" w:space="0" w:color="auto"/>
            <w:left w:val="none" w:sz="0" w:space="0" w:color="auto"/>
            <w:bottom w:val="none" w:sz="0" w:space="0" w:color="auto"/>
            <w:right w:val="none" w:sz="0" w:space="0" w:color="auto"/>
          </w:divBdr>
        </w:div>
        <w:div w:id="1952130149">
          <w:marLeft w:val="0"/>
          <w:marRight w:val="0"/>
          <w:marTop w:val="0"/>
          <w:marBottom w:val="0"/>
          <w:divBdr>
            <w:top w:val="none" w:sz="0" w:space="0" w:color="auto"/>
            <w:left w:val="none" w:sz="0" w:space="0" w:color="auto"/>
            <w:bottom w:val="none" w:sz="0" w:space="0" w:color="auto"/>
            <w:right w:val="none" w:sz="0" w:space="0" w:color="auto"/>
          </w:divBdr>
        </w:div>
      </w:divsChild>
    </w:div>
    <w:div w:id="1550920616">
      <w:bodyDiv w:val="1"/>
      <w:marLeft w:val="0"/>
      <w:marRight w:val="0"/>
      <w:marTop w:val="0"/>
      <w:marBottom w:val="0"/>
      <w:divBdr>
        <w:top w:val="none" w:sz="0" w:space="0" w:color="auto"/>
        <w:left w:val="none" w:sz="0" w:space="0" w:color="auto"/>
        <w:bottom w:val="none" w:sz="0" w:space="0" w:color="auto"/>
        <w:right w:val="none" w:sz="0" w:space="0" w:color="auto"/>
      </w:divBdr>
    </w:div>
    <w:div w:id="1585458291">
      <w:bodyDiv w:val="1"/>
      <w:marLeft w:val="0"/>
      <w:marRight w:val="0"/>
      <w:marTop w:val="0"/>
      <w:marBottom w:val="0"/>
      <w:divBdr>
        <w:top w:val="none" w:sz="0" w:space="0" w:color="auto"/>
        <w:left w:val="none" w:sz="0" w:space="0" w:color="auto"/>
        <w:bottom w:val="none" w:sz="0" w:space="0" w:color="auto"/>
        <w:right w:val="none" w:sz="0" w:space="0" w:color="auto"/>
      </w:divBdr>
    </w:div>
    <w:div w:id="1591815481">
      <w:bodyDiv w:val="1"/>
      <w:marLeft w:val="0"/>
      <w:marRight w:val="0"/>
      <w:marTop w:val="0"/>
      <w:marBottom w:val="0"/>
      <w:divBdr>
        <w:top w:val="none" w:sz="0" w:space="0" w:color="auto"/>
        <w:left w:val="none" w:sz="0" w:space="0" w:color="auto"/>
        <w:bottom w:val="none" w:sz="0" w:space="0" w:color="auto"/>
        <w:right w:val="none" w:sz="0" w:space="0" w:color="auto"/>
      </w:divBdr>
    </w:div>
    <w:div w:id="1608464517">
      <w:bodyDiv w:val="1"/>
      <w:marLeft w:val="0"/>
      <w:marRight w:val="0"/>
      <w:marTop w:val="0"/>
      <w:marBottom w:val="0"/>
      <w:divBdr>
        <w:top w:val="none" w:sz="0" w:space="0" w:color="auto"/>
        <w:left w:val="none" w:sz="0" w:space="0" w:color="auto"/>
        <w:bottom w:val="none" w:sz="0" w:space="0" w:color="auto"/>
        <w:right w:val="none" w:sz="0" w:space="0" w:color="auto"/>
      </w:divBdr>
    </w:div>
    <w:div w:id="1679892192">
      <w:bodyDiv w:val="1"/>
      <w:marLeft w:val="0"/>
      <w:marRight w:val="0"/>
      <w:marTop w:val="0"/>
      <w:marBottom w:val="0"/>
      <w:divBdr>
        <w:top w:val="none" w:sz="0" w:space="0" w:color="auto"/>
        <w:left w:val="none" w:sz="0" w:space="0" w:color="auto"/>
        <w:bottom w:val="none" w:sz="0" w:space="0" w:color="auto"/>
        <w:right w:val="none" w:sz="0" w:space="0" w:color="auto"/>
      </w:divBdr>
    </w:div>
    <w:div w:id="1910340999">
      <w:bodyDiv w:val="1"/>
      <w:marLeft w:val="0"/>
      <w:marRight w:val="0"/>
      <w:marTop w:val="0"/>
      <w:marBottom w:val="0"/>
      <w:divBdr>
        <w:top w:val="none" w:sz="0" w:space="0" w:color="auto"/>
        <w:left w:val="none" w:sz="0" w:space="0" w:color="auto"/>
        <w:bottom w:val="none" w:sz="0" w:space="0" w:color="auto"/>
        <w:right w:val="none" w:sz="0" w:space="0" w:color="auto"/>
      </w:divBdr>
    </w:div>
    <w:div w:id="1968507011">
      <w:bodyDiv w:val="1"/>
      <w:marLeft w:val="0"/>
      <w:marRight w:val="0"/>
      <w:marTop w:val="0"/>
      <w:marBottom w:val="0"/>
      <w:divBdr>
        <w:top w:val="none" w:sz="0" w:space="0" w:color="auto"/>
        <w:left w:val="none" w:sz="0" w:space="0" w:color="auto"/>
        <w:bottom w:val="none" w:sz="0" w:space="0" w:color="auto"/>
        <w:right w:val="none" w:sz="0" w:space="0" w:color="auto"/>
      </w:divBdr>
      <w:divsChild>
        <w:div w:id="101657049">
          <w:marLeft w:val="0"/>
          <w:marRight w:val="0"/>
          <w:marTop w:val="0"/>
          <w:marBottom w:val="0"/>
          <w:divBdr>
            <w:top w:val="none" w:sz="0" w:space="0" w:color="auto"/>
            <w:left w:val="none" w:sz="0" w:space="0" w:color="auto"/>
            <w:bottom w:val="none" w:sz="0" w:space="0" w:color="auto"/>
            <w:right w:val="none" w:sz="0" w:space="0" w:color="auto"/>
          </w:divBdr>
        </w:div>
        <w:div w:id="415900116">
          <w:marLeft w:val="0"/>
          <w:marRight w:val="0"/>
          <w:marTop w:val="0"/>
          <w:marBottom w:val="0"/>
          <w:divBdr>
            <w:top w:val="none" w:sz="0" w:space="0" w:color="auto"/>
            <w:left w:val="none" w:sz="0" w:space="0" w:color="auto"/>
            <w:bottom w:val="none" w:sz="0" w:space="0" w:color="auto"/>
            <w:right w:val="none" w:sz="0" w:space="0" w:color="auto"/>
          </w:divBdr>
        </w:div>
        <w:div w:id="1400053868">
          <w:marLeft w:val="0"/>
          <w:marRight w:val="0"/>
          <w:marTop w:val="0"/>
          <w:marBottom w:val="0"/>
          <w:divBdr>
            <w:top w:val="none" w:sz="0" w:space="0" w:color="auto"/>
            <w:left w:val="none" w:sz="0" w:space="0" w:color="auto"/>
            <w:bottom w:val="none" w:sz="0" w:space="0" w:color="auto"/>
            <w:right w:val="none" w:sz="0" w:space="0" w:color="auto"/>
          </w:divBdr>
        </w:div>
        <w:div w:id="1433697117">
          <w:marLeft w:val="0"/>
          <w:marRight w:val="0"/>
          <w:marTop w:val="0"/>
          <w:marBottom w:val="0"/>
          <w:divBdr>
            <w:top w:val="none" w:sz="0" w:space="0" w:color="auto"/>
            <w:left w:val="none" w:sz="0" w:space="0" w:color="auto"/>
            <w:bottom w:val="none" w:sz="0" w:space="0" w:color="auto"/>
            <w:right w:val="none" w:sz="0" w:space="0" w:color="auto"/>
          </w:divBdr>
        </w:div>
        <w:div w:id="1474442954">
          <w:marLeft w:val="0"/>
          <w:marRight w:val="0"/>
          <w:marTop w:val="0"/>
          <w:marBottom w:val="0"/>
          <w:divBdr>
            <w:top w:val="none" w:sz="0" w:space="0" w:color="auto"/>
            <w:left w:val="none" w:sz="0" w:space="0" w:color="auto"/>
            <w:bottom w:val="none" w:sz="0" w:space="0" w:color="auto"/>
            <w:right w:val="none" w:sz="0" w:space="0" w:color="auto"/>
          </w:divBdr>
        </w:div>
      </w:divsChild>
    </w:div>
    <w:div w:id="2069915651">
      <w:bodyDiv w:val="1"/>
      <w:marLeft w:val="0"/>
      <w:marRight w:val="0"/>
      <w:marTop w:val="0"/>
      <w:marBottom w:val="0"/>
      <w:divBdr>
        <w:top w:val="none" w:sz="0" w:space="0" w:color="auto"/>
        <w:left w:val="none" w:sz="0" w:space="0" w:color="auto"/>
        <w:bottom w:val="none" w:sz="0" w:space="0" w:color="auto"/>
        <w:right w:val="none" w:sz="0" w:space="0" w:color="auto"/>
      </w:divBdr>
    </w:div>
    <w:div w:id="20843351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912FD9-2269-41E7-B924-5DF51DE834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3</Pages>
  <Words>38996</Words>
  <Characters>222283</Characters>
  <Application>Microsoft Office Word</Application>
  <DocSecurity>0</DocSecurity>
  <Lines>1852</Lines>
  <Paragraphs>5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nice Kuang</dc:creator>
  <cp:keywords/>
  <dc:description/>
  <cp:lastModifiedBy>Bernice Kuang</cp:lastModifiedBy>
  <cp:revision>3</cp:revision>
  <cp:lastPrinted>2024-01-10T18:01:00Z</cp:lastPrinted>
  <dcterms:created xsi:type="dcterms:W3CDTF">2024-11-15T14:10:00Z</dcterms:created>
  <dcterms:modified xsi:type="dcterms:W3CDTF">2024-11-15T14:14:00Z</dcterms:modified>
</cp:coreProperties>
</file>